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623C6" w:rsidRPr="008E0BEF" w:rsidRDefault="008623C6" w:rsidP="008623C6">
      <w:pPr>
        <w:pStyle w:val="BodyText"/>
        <w:spacing w:before="120"/>
        <w:ind w:firstLine="0"/>
        <w:rPr>
          <w:rFonts w:ascii="Times New Roman" w:hAnsi="Times New Roman"/>
          <w:sz w:val="18"/>
          <w:szCs w:val="18"/>
        </w:rPr>
      </w:pPr>
      <w:r w:rsidRPr="008E0BEF">
        <w:rPr>
          <w:rFonts w:ascii="Times New Roman" w:hAnsi="Times New Roman"/>
          <w:b/>
          <w:bCs/>
          <w:noProof/>
          <w:sz w:val="26"/>
          <w:szCs w:val="26"/>
          <w:u w:val="single"/>
          <w:lang w:eastAsia="en-US"/>
        </w:rPr>
        <mc:AlternateContent>
          <mc:Choice Requires="wps">
            <w:drawing>
              <wp:anchor distT="0" distB="0" distL="114935" distR="114935" simplePos="0" relativeHeight="251683840" behindDoc="0" locked="0" layoutInCell="1" allowOverlap="1" wp14:anchorId="3A6842F5" wp14:editId="4CDD96C2">
                <wp:simplePos x="0" y="0"/>
                <wp:positionH relativeFrom="column">
                  <wp:posOffset>45530</wp:posOffset>
                </wp:positionH>
                <wp:positionV relativeFrom="paragraph">
                  <wp:posOffset>-49530</wp:posOffset>
                </wp:positionV>
                <wp:extent cx="5653405" cy="8775700"/>
                <wp:effectExtent l="19050" t="19050" r="42545" b="44450"/>
                <wp:wrapNone/>
                <wp:docPr id="4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3405" cy="8775700"/>
                        </a:xfrm>
                        <a:prstGeom prst="rect">
                          <a:avLst/>
                        </a:prstGeom>
                        <a:solidFill>
                          <a:srgbClr val="FFFFFF"/>
                        </a:solidFill>
                        <a:ln w="64135" cmpd="thickThin">
                          <a:solidFill>
                            <a:srgbClr val="000000"/>
                          </a:solidFill>
                          <a:miter lim="800000"/>
                          <a:headEnd/>
                          <a:tailEnd/>
                        </a:ln>
                      </wps:spPr>
                      <wps:txbx>
                        <w:txbxContent>
                          <w:p w:rsidR="005F3EFC" w:rsidRDefault="005F3EFC" w:rsidP="00380328">
                            <w:pPr>
                              <w:spacing w:before="240"/>
                              <w:ind w:firstLine="0"/>
                              <w:jc w:val="center"/>
                              <w:rPr>
                                <w:b/>
                                <w:bCs/>
                                <w:sz w:val="24"/>
                                <w:szCs w:val="24"/>
                              </w:rPr>
                            </w:pPr>
                            <w:r>
                              <w:rPr>
                                <w:b/>
                                <w:bCs/>
                                <w:sz w:val="24"/>
                                <w:szCs w:val="24"/>
                              </w:rPr>
                              <w:t>ĐẠI HỌC QUỐC GIA HÀ NỘI</w:t>
                            </w:r>
                          </w:p>
                          <w:p w:rsidR="005F3EFC" w:rsidRDefault="005F3EFC" w:rsidP="008623C6">
                            <w:pPr>
                              <w:ind w:firstLine="0"/>
                              <w:jc w:val="center"/>
                              <w:rPr>
                                <w:b/>
                                <w:bCs/>
                                <w:sz w:val="24"/>
                                <w:szCs w:val="24"/>
                              </w:rPr>
                            </w:pPr>
                            <w:r>
                              <w:rPr>
                                <w:b/>
                                <w:bCs/>
                                <w:sz w:val="24"/>
                                <w:szCs w:val="24"/>
                              </w:rPr>
                              <w:t>TRƯỜNG ĐẠI HỌC CÔNG NGHỆ</w:t>
                            </w:r>
                          </w:p>
                          <w:p w:rsidR="005F3EFC" w:rsidRDefault="005F3EFC" w:rsidP="008623C6">
                            <w:pPr>
                              <w:ind w:firstLine="0"/>
                              <w:jc w:val="center"/>
                              <w:rPr>
                                <w:b/>
                                <w:bCs/>
                                <w:sz w:val="24"/>
                                <w:szCs w:val="24"/>
                              </w:rPr>
                            </w:pPr>
                          </w:p>
                          <w:p w:rsidR="005F3EFC" w:rsidRDefault="005F3EFC" w:rsidP="00380328">
                            <w:pPr>
                              <w:spacing w:before="600"/>
                              <w:ind w:firstLine="0"/>
                              <w:jc w:val="center"/>
                              <w:rPr>
                                <w:sz w:val="22"/>
                              </w:rPr>
                            </w:pPr>
                            <w:r w:rsidRPr="009725AD">
                              <w:rPr>
                                <w:noProof/>
                                <w:sz w:val="22"/>
                              </w:rPr>
                              <w:drawing>
                                <wp:inline distT="0" distB="0" distL="0" distR="0" wp14:anchorId="10E9EEED" wp14:editId="797FBF7A">
                                  <wp:extent cx="952500" cy="9525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p w:rsidR="005F3EFC" w:rsidRPr="009D2701" w:rsidRDefault="005F3EFC" w:rsidP="009D2701">
                            <w:pPr>
                              <w:ind w:firstLine="0"/>
                              <w:jc w:val="center"/>
                              <w:rPr>
                                <w:b/>
                              </w:rPr>
                            </w:pPr>
                            <w:r w:rsidRPr="009D2701">
                              <w:rPr>
                                <w:b/>
                              </w:rPr>
                              <w:t>Trần Văn Hùng</w:t>
                            </w:r>
                          </w:p>
                          <w:p w:rsidR="005F3EFC" w:rsidRDefault="005F3EFC" w:rsidP="008623C6">
                            <w:pPr>
                              <w:jc w:val="center"/>
                              <w:rPr>
                                <w:sz w:val="22"/>
                              </w:rPr>
                            </w:pPr>
                          </w:p>
                          <w:p w:rsidR="005F3EFC" w:rsidRDefault="005F3EFC" w:rsidP="00BA4DCD">
                            <w:pPr>
                              <w:spacing w:before="840"/>
                              <w:ind w:firstLine="0"/>
                              <w:jc w:val="center"/>
                              <w:rPr>
                                <w:i/>
                                <w:iCs/>
                                <w:sz w:val="20"/>
                              </w:rPr>
                            </w:pPr>
                            <w:r>
                              <w:rPr>
                                <w:b/>
                                <w:bCs/>
                                <w:sz w:val="36"/>
                                <w:szCs w:val="36"/>
                              </w:rPr>
                              <w:t>KHẢO SÁT TÍNH CHẤT TRAO ĐỔI VÀ TÍCH TRỮ ION CỦA VẬT LIỆU TiO</w:t>
                            </w:r>
                            <w:r w:rsidRPr="00005023">
                              <w:rPr>
                                <w:b/>
                                <w:bCs/>
                                <w:sz w:val="36"/>
                                <w:szCs w:val="36"/>
                                <w:vertAlign w:val="subscript"/>
                              </w:rPr>
                              <w:t>2</w:t>
                            </w:r>
                            <w:r>
                              <w:rPr>
                                <w:b/>
                                <w:bCs/>
                                <w:sz w:val="36"/>
                                <w:szCs w:val="36"/>
                              </w:rPr>
                              <w:t xml:space="preserve"> CẤU TRÚC NANO CHẾ TẠO BẰNG PHƯƠNG PHÁP THỦY NHIỆT</w:t>
                            </w:r>
                          </w:p>
                          <w:p w:rsidR="005F3EFC" w:rsidRDefault="005F3EFC" w:rsidP="008623C6">
                            <w:pPr>
                              <w:jc w:val="center"/>
                              <w:rPr>
                                <w:i/>
                                <w:iCs/>
                                <w:sz w:val="22"/>
                              </w:rPr>
                            </w:pPr>
                          </w:p>
                          <w:p w:rsidR="005F3EFC" w:rsidRDefault="005F3EFC" w:rsidP="008623C6">
                            <w:pPr>
                              <w:jc w:val="center"/>
                              <w:rPr>
                                <w:i/>
                                <w:iCs/>
                                <w:sz w:val="22"/>
                              </w:rPr>
                            </w:pPr>
                          </w:p>
                          <w:p w:rsidR="005F3EFC" w:rsidRDefault="005F3EFC" w:rsidP="008623C6">
                            <w:pPr>
                              <w:jc w:val="center"/>
                              <w:rPr>
                                <w:i/>
                                <w:iCs/>
                                <w:sz w:val="22"/>
                              </w:rPr>
                            </w:pPr>
                          </w:p>
                          <w:p w:rsidR="005F3EFC" w:rsidRDefault="005F3EFC" w:rsidP="008623C6">
                            <w:pPr>
                              <w:jc w:val="center"/>
                              <w:rPr>
                                <w:i/>
                                <w:iCs/>
                                <w:sz w:val="22"/>
                              </w:rPr>
                            </w:pPr>
                          </w:p>
                          <w:p w:rsidR="005F3EFC" w:rsidRDefault="005F3EFC" w:rsidP="008623C6">
                            <w:pPr>
                              <w:jc w:val="center"/>
                              <w:rPr>
                                <w:i/>
                                <w:iCs/>
                                <w:sz w:val="22"/>
                              </w:rPr>
                            </w:pPr>
                          </w:p>
                          <w:p w:rsidR="005F3EFC" w:rsidRDefault="005F3EFC" w:rsidP="00380328">
                            <w:pPr>
                              <w:ind w:firstLine="0"/>
                              <w:jc w:val="center"/>
                              <w:rPr>
                                <w:b/>
                                <w:bCs/>
                              </w:rPr>
                            </w:pPr>
                            <w:r>
                              <w:rPr>
                                <w:b/>
                                <w:bCs/>
                              </w:rPr>
                              <w:t>KHÓA LUẬN TỐT NGHIỆP ĐẠI HỌC HỆ CHÍNH QUY</w:t>
                            </w:r>
                          </w:p>
                          <w:p w:rsidR="005F3EFC" w:rsidRPr="008017EA" w:rsidRDefault="005F3EFC" w:rsidP="00380328">
                            <w:pPr>
                              <w:ind w:firstLine="0"/>
                              <w:jc w:val="center"/>
                              <w:rPr>
                                <w:b/>
                                <w:iCs/>
                                <w:sz w:val="28"/>
                                <w:szCs w:val="28"/>
                              </w:rPr>
                            </w:pPr>
                            <w:r>
                              <w:rPr>
                                <w:b/>
                                <w:bCs/>
                              </w:rPr>
                              <w:t>Ngành:</w:t>
                            </w:r>
                            <w:r>
                              <w:rPr>
                                <w:szCs w:val="26"/>
                              </w:rPr>
                              <w:t xml:space="preserve"> </w:t>
                            </w:r>
                            <w:r w:rsidRPr="008017EA">
                              <w:rPr>
                                <w:b/>
                                <w:iCs/>
                                <w:sz w:val="28"/>
                                <w:szCs w:val="28"/>
                              </w:rPr>
                              <w:t>Vật lỹ kỹ thuật</w:t>
                            </w:r>
                          </w:p>
                          <w:p w:rsidR="005F3EFC" w:rsidRDefault="005F3EFC" w:rsidP="009D2701">
                            <w:pPr>
                              <w:pStyle w:val="Heading2"/>
                              <w:rPr>
                                <w:rFonts w:eastAsiaTheme="minorHAnsi" w:cstheme="minorBidi"/>
                                <w:b w:val="0"/>
                                <w:sz w:val="24"/>
                                <w:szCs w:val="24"/>
                                <w:lang w:eastAsia="en-US"/>
                              </w:rPr>
                            </w:pPr>
                          </w:p>
                          <w:p w:rsidR="005F3EFC" w:rsidRPr="009D2701" w:rsidRDefault="005F3EFC" w:rsidP="009D2701"/>
                          <w:p w:rsidR="005F3EFC" w:rsidRPr="00E65D11" w:rsidRDefault="005F3EFC" w:rsidP="008623C6">
                            <w:pPr>
                              <w:pStyle w:val="Heading2"/>
                              <w:numPr>
                                <w:ilvl w:val="1"/>
                                <w:numId w:val="3"/>
                              </w:numPr>
                              <w:tabs>
                                <w:tab w:val="left" w:pos="0"/>
                              </w:tabs>
                              <w:jc w:val="center"/>
                              <w:rPr>
                                <w:b w:val="0"/>
                                <w:bCs/>
                              </w:rPr>
                            </w:pPr>
                          </w:p>
                          <w:p w:rsidR="005F3EFC" w:rsidRPr="00E65D11" w:rsidRDefault="005F3EFC" w:rsidP="008623C6">
                            <w:pPr>
                              <w:pStyle w:val="Heading2"/>
                              <w:numPr>
                                <w:ilvl w:val="1"/>
                                <w:numId w:val="3"/>
                              </w:numPr>
                              <w:tabs>
                                <w:tab w:val="left" w:pos="0"/>
                              </w:tabs>
                              <w:jc w:val="center"/>
                              <w:rPr>
                                <w:b w:val="0"/>
                                <w:bCs/>
                              </w:rPr>
                            </w:pPr>
                          </w:p>
                          <w:p w:rsidR="005F3EFC" w:rsidRPr="00816B6A" w:rsidRDefault="005F3EFC" w:rsidP="008623C6">
                            <w:pPr>
                              <w:pStyle w:val="Heading2"/>
                              <w:numPr>
                                <w:ilvl w:val="1"/>
                                <w:numId w:val="3"/>
                              </w:numPr>
                              <w:tabs>
                                <w:tab w:val="left" w:pos="0"/>
                              </w:tabs>
                              <w:jc w:val="center"/>
                              <w:rPr>
                                <w:b w:val="0"/>
                                <w:bCs/>
                              </w:rPr>
                            </w:pPr>
                          </w:p>
                          <w:p w:rsidR="005F3EFC" w:rsidRPr="009D2701" w:rsidRDefault="005F3EFC" w:rsidP="00C669A8">
                            <w:pPr>
                              <w:ind w:firstLine="0"/>
                              <w:jc w:val="center"/>
                              <w:rPr>
                                <w:b/>
                                <w:i/>
                                <w:iCs/>
                                <w:sz w:val="20"/>
                              </w:rPr>
                            </w:pPr>
                            <w:r w:rsidRPr="009D2701">
                              <w:rPr>
                                <w:b/>
                              </w:rPr>
                              <w:t>HÀ NỘI - 20</w:t>
                            </w:r>
                            <w:r w:rsidRPr="009D2701">
                              <w:rPr>
                                <w:b/>
                                <w:bCs/>
                              </w:rPr>
                              <w:t>15</w:t>
                            </w:r>
                          </w:p>
                          <w:p w:rsidR="005F3EFC" w:rsidRDefault="005F3EFC" w:rsidP="008623C6">
                            <w:pPr>
                              <w:jc w:val="center"/>
                              <w:rPr>
                                <w:i/>
                                <w:iCs/>
                                <w:sz w:val="20"/>
                              </w:rPr>
                            </w:pPr>
                          </w:p>
                        </w:txbxContent>
                      </wps:txbx>
                      <wps:bodyPr rot="0" vert="horz" wrap="square" lIns="84455" tIns="38735" rIns="84455" bIns="38735"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A6842F5" id="_x0000_t202" coordsize="21600,21600" o:spt="202" path="m,l,21600r21600,l21600,xe">
                <v:stroke joinstyle="miter"/>
                <v:path gradientshapeok="t" o:connecttype="rect"/>
              </v:shapetype>
              <v:shape id="Text Box 42" o:spid="_x0000_s1026" type="#_x0000_t202" style="position:absolute;left:0;text-align:left;margin-left:3.6pt;margin-top:-3.9pt;width:445.15pt;height:691pt;z-index:251683840;visibility:visible;mso-wrap-style:square;mso-width-percent:0;mso-height-percent:0;mso-wrap-distance-left:9.05pt;mso-wrap-distance-top:0;mso-wrap-distance-right:9.05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" strokeweight="5.05pt">
                <v:stroke linestyle="thickThin"/>
                <v:textbox inset="6.65pt,3.05pt,6.65pt,3.05pt">
                  <w:txbxContent>
                    <w:p w:rsidR="005F3EFC" w:rsidRDefault="005F3EFC" w:rsidP="00380328">
                      <w:pPr>
                        <w:spacing w:before="240"/>
                        <w:ind w:firstLine="0"/>
                        <w:jc w:val="center"/>
                        <w:rPr>
                          <w:b/>
                          <w:bCs/>
                          <w:sz w:val="24"/>
                          <w:szCs w:val="24"/>
                        </w:rPr>
                      </w:pPr>
                      <w:r>
                        <w:rPr>
                          <w:b/>
                          <w:bCs/>
                          <w:sz w:val="24"/>
                          <w:szCs w:val="24"/>
                        </w:rPr>
                        <w:t>ĐẠI HỌC QUỐC GIA HÀ NỘI</w:t>
                      </w:r>
                    </w:p>
                    <w:p w:rsidR="005F3EFC" w:rsidRDefault="005F3EFC" w:rsidP="008623C6">
                      <w:pPr>
                        <w:ind w:firstLine="0"/>
                        <w:jc w:val="center"/>
                        <w:rPr>
                          <w:b/>
                          <w:bCs/>
                          <w:sz w:val="24"/>
                          <w:szCs w:val="24"/>
                        </w:rPr>
                      </w:pPr>
                      <w:r>
                        <w:rPr>
                          <w:b/>
                          <w:bCs/>
                          <w:sz w:val="24"/>
                          <w:szCs w:val="24"/>
                        </w:rPr>
                        <w:t>TRƯỜNG ĐẠI HỌC CÔNG NGHỆ</w:t>
                      </w:r>
                    </w:p>
                    <w:p w:rsidR="005F3EFC" w:rsidRDefault="005F3EFC" w:rsidP="008623C6">
                      <w:pPr>
                        <w:ind w:firstLine="0"/>
                        <w:jc w:val="center"/>
                        <w:rPr>
                          <w:b/>
                          <w:bCs/>
                          <w:sz w:val="24"/>
                          <w:szCs w:val="24"/>
                        </w:rPr>
                      </w:pPr>
                    </w:p>
                    <w:p w:rsidR="005F3EFC" w:rsidRDefault="005F3EFC" w:rsidP="00380328">
                      <w:pPr>
                        <w:spacing w:before="600"/>
                        <w:ind w:firstLine="0"/>
                        <w:jc w:val="center"/>
                        <w:rPr>
                          <w:sz w:val="22"/>
                        </w:rPr>
                      </w:pPr>
                      <w:r w:rsidRPr="009725AD">
                        <w:rPr>
                          <w:noProof/>
                          <w:sz w:val="22"/>
                        </w:rPr>
                        <w:drawing>
                          <wp:inline distT="0" distB="0" distL="0" distR="0" wp14:anchorId="10E9EEED" wp14:editId="797FBF7A">
                            <wp:extent cx="952500" cy="9525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p w:rsidR="005F3EFC" w:rsidRPr="009D2701" w:rsidRDefault="005F3EFC" w:rsidP="009D2701">
                      <w:pPr>
                        <w:ind w:firstLine="0"/>
                        <w:jc w:val="center"/>
                        <w:rPr>
                          <w:b/>
                        </w:rPr>
                      </w:pPr>
                      <w:r w:rsidRPr="009D2701">
                        <w:rPr>
                          <w:b/>
                        </w:rPr>
                        <w:t>Trần Văn Hùng</w:t>
                      </w:r>
                    </w:p>
                    <w:p w:rsidR="005F3EFC" w:rsidRDefault="005F3EFC" w:rsidP="008623C6">
                      <w:pPr>
                        <w:jc w:val="center"/>
                        <w:rPr>
                          <w:sz w:val="22"/>
                        </w:rPr>
                      </w:pPr>
                    </w:p>
                    <w:p w:rsidR="005F3EFC" w:rsidRDefault="005F3EFC" w:rsidP="00BA4DCD">
                      <w:pPr>
                        <w:spacing w:before="840"/>
                        <w:ind w:firstLine="0"/>
                        <w:jc w:val="center"/>
                        <w:rPr>
                          <w:i/>
                          <w:iCs/>
                          <w:sz w:val="20"/>
                        </w:rPr>
                      </w:pPr>
                      <w:r>
                        <w:rPr>
                          <w:b/>
                          <w:bCs/>
                          <w:sz w:val="36"/>
                          <w:szCs w:val="36"/>
                        </w:rPr>
                        <w:t>KHẢO SÁT TÍNH CHẤT TRAO ĐỔI VÀ TÍCH TRỮ ION CỦA VẬT LIỆU TiO</w:t>
                      </w:r>
                      <w:r w:rsidRPr="00005023">
                        <w:rPr>
                          <w:b/>
                          <w:bCs/>
                          <w:sz w:val="36"/>
                          <w:szCs w:val="36"/>
                          <w:vertAlign w:val="subscript"/>
                        </w:rPr>
                        <w:t>2</w:t>
                      </w:r>
                      <w:r>
                        <w:rPr>
                          <w:b/>
                          <w:bCs/>
                          <w:sz w:val="36"/>
                          <w:szCs w:val="36"/>
                        </w:rPr>
                        <w:t xml:space="preserve"> CẤU TRÚC NANO CHẾ TẠO BẰNG PHƯƠNG PHÁP THỦY NHIỆT</w:t>
                      </w:r>
                    </w:p>
                    <w:p w:rsidR="005F3EFC" w:rsidRDefault="005F3EFC" w:rsidP="008623C6">
                      <w:pPr>
                        <w:jc w:val="center"/>
                        <w:rPr>
                          <w:i/>
                          <w:iCs/>
                          <w:sz w:val="22"/>
                        </w:rPr>
                      </w:pPr>
                    </w:p>
                    <w:p w:rsidR="005F3EFC" w:rsidRDefault="005F3EFC" w:rsidP="008623C6">
                      <w:pPr>
                        <w:jc w:val="center"/>
                        <w:rPr>
                          <w:i/>
                          <w:iCs/>
                          <w:sz w:val="22"/>
                        </w:rPr>
                      </w:pPr>
                    </w:p>
                    <w:p w:rsidR="005F3EFC" w:rsidRDefault="005F3EFC" w:rsidP="008623C6">
                      <w:pPr>
                        <w:jc w:val="center"/>
                        <w:rPr>
                          <w:i/>
                          <w:iCs/>
                          <w:sz w:val="22"/>
                        </w:rPr>
                      </w:pPr>
                    </w:p>
                    <w:p w:rsidR="005F3EFC" w:rsidRDefault="005F3EFC" w:rsidP="008623C6">
                      <w:pPr>
                        <w:jc w:val="center"/>
                        <w:rPr>
                          <w:i/>
                          <w:iCs/>
                          <w:sz w:val="22"/>
                        </w:rPr>
                      </w:pPr>
                    </w:p>
                    <w:p w:rsidR="005F3EFC" w:rsidRDefault="005F3EFC" w:rsidP="008623C6">
                      <w:pPr>
                        <w:jc w:val="center"/>
                        <w:rPr>
                          <w:i/>
                          <w:iCs/>
                          <w:sz w:val="22"/>
                        </w:rPr>
                      </w:pPr>
                    </w:p>
                    <w:p w:rsidR="005F3EFC" w:rsidRDefault="005F3EFC" w:rsidP="00380328">
                      <w:pPr>
                        <w:ind w:firstLine="0"/>
                        <w:jc w:val="center"/>
                        <w:rPr>
                          <w:b/>
                          <w:bCs/>
                        </w:rPr>
                      </w:pPr>
                      <w:r>
                        <w:rPr>
                          <w:b/>
                          <w:bCs/>
                        </w:rPr>
                        <w:t>KHÓA LUẬN TỐT NGHIỆP ĐẠI HỌC HỆ CHÍNH QUY</w:t>
                      </w:r>
                    </w:p>
                    <w:p w:rsidR="005F3EFC" w:rsidRPr="008017EA" w:rsidRDefault="005F3EFC" w:rsidP="00380328">
                      <w:pPr>
                        <w:ind w:firstLine="0"/>
                        <w:jc w:val="center"/>
                        <w:rPr>
                          <w:b/>
                          <w:iCs/>
                          <w:sz w:val="28"/>
                          <w:szCs w:val="28"/>
                        </w:rPr>
                      </w:pPr>
                      <w:r>
                        <w:rPr>
                          <w:b/>
                          <w:bCs/>
                        </w:rPr>
                        <w:t>Ngành:</w:t>
                      </w:r>
                      <w:r>
                        <w:rPr>
                          <w:szCs w:val="26"/>
                        </w:rPr>
                        <w:t xml:space="preserve"> </w:t>
                      </w:r>
                      <w:r w:rsidRPr="008017EA">
                        <w:rPr>
                          <w:b/>
                          <w:iCs/>
                          <w:sz w:val="28"/>
                          <w:szCs w:val="28"/>
                        </w:rPr>
                        <w:t>Vật lỹ kỹ thuật</w:t>
                      </w:r>
                    </w:p>
                    <w:p w:rsidR="005F3EFC" w:rsidRDefault="005F3EFC" w:rsidP="009D2701">
                      <w:pPr>
                        <w:pStyle w:val="Heading2"/>
                        <w:rPr>
                          <w:rFonts w:eastAsiaTheme="minorHAnsi" w:cstheme="minorBidi"/>
                          <w:b w:val="0"/>
                          <w:sz w:val="24"/>
                          <w:szCs w:val="24"/>
                          <w:lang w:eastAsia="en-US"/>
                        </w:rPr>
                      </w:pPr>
                    </w:p>
                    <w:p w:rsidR="005F3EFC" w:rsidRPr="009D2701" w:rsidRDefault="005F3EFC" w:rsidP="009D2701"/>
                    <w:p w:rsidR="005F3EFC" w:rsidRPr="00E65D11" w:rsidRDefault="005F3EFC" w:rsidP="008623C6">
                      <w:pPr>
                        <w:pStyle w:val="Heading2"/>
                        <w:numPr>
                          <w:ilvl w:val="1"/>
                          <w:numId w:val="3"/>
                        </w:numPr>
                        <w:tabs>
                          <w:tab w:val="left" w:pos="0"/>
                        </w:tabs>
                        <w:jc w:val="center"/>
                        <w:rPr>
                          <w:b w:val="0"/>
                          <w:bCs/>
                        </w:rPr>
                      </w:pPr>
                    </w:p>
                    <w:p w:rsidR="005F3EFC" w:rsidRPr="00E65D11" w:rsidRDefault="005F3EFC" w:rsidP="008623C6">
                      <w:pPr>
                        <w:pStyle w:val="Heading2"/>
                        <w:numPr>
                          <w:ilvl w:val="1"/>
                          <w:numId w:val="3"/>
                        </w:numPr>
                        <w:tabs>
                          <w:tab w:val="left" w:pos="0"/>
                        </w:tabs>
                        <w:jc w:val="center"/>
                        <w:rPr>
                          <w:b w:val="0"/>
                          <w:bCs/>
                        </w:rPr>
                      </w:pPr>
                    </w:p>
                    <w:p w:rsidR="005F3EFC" w:rsidRPr="00816B6A" w:rsidRDefault="005F3EFC" w:rsidP="008623C6">
                      <w:pPr>
                        <w:pStyle w:val="Heading2"/>
                        <w:numPr>
                          <w:ilvl w:val="1"/>
                          <w:numId w:val="3"/>
                        </w:numPr>
                        <w:tabs>
                          <w:tab w:val="left" w:pos="0"/>
                        </w:tabs>
                        <w:jc w:val="center"/>
                        <w:rPr>
                          <w:b w:val="0"/>
                          <w:bCs/>
                        </w:rPr>
                      </w:pPr>
                    </w:p>
                    <w:p w:rsidR="005F3EFC" w:rsidRPr="009D2701" w:rsidRDefault="005F3EFC" w:rsidP="00C669A8">
                      <w:pPr>
                        <w:ind w:firstLine="0"/>
                        <w:jc w:val="center"/>
                        <w:rPr>
                          <w:b/>
                          <w:i/>
                          <w:iCs/>
                          <w:sz w:val="20"/>
                        </w:rPr>
                      </w:pPr>
                      <w:r w:rsidRPr="009D2701">
                        <w:rPr>
                          <w:b/>
                        </w:rPr>
                        <w:t>HÀ NỘI - 20</w:t>
                      </w:r>
                      <w:r w:rsidRPr="009D2701">
                        <w:rPr>
                          <w:b/>
                          <w:bCs/>
                        </w:rPr>
                        <w:t>15</w:t>
                      </w:r>
                    </w:p>
                    <w:p w:rsidR="005F3EFC" w:rsidRDefault="005F3EFC" w:rsidP="008623C6">
                      <w:pPr>
                        <w:jc w:val="center"/>
                        <w:rPr>
                          <w:i/>
                          <w:iCs/>
                          <w:sz w:val="20"/>
                        </w:rPr>
                      </w:pPr>
                    </w:p>
                  </w:txbxContent>
                </v:textbox>
              </v:shape>
            </w:pict>
          </mc:Fallback>
        </mc:AlternateContent>
      </w:r>
    </w:p>
    <w:p w:rsidR="008623C6" w:rsidRPr="008E0BEF" w:rsidRDefault="008623C6" w:rsidP="008623C6">
      <w:pPr>
        <w:pStyle w:val="BodyText"/>
        <w:spacing w:before="120"/>
        <w:ind w:firstLine="0"/>
        <w:rPr>
          <w:rFonts w:ascii="Times New Roman" w:hAnsi="Times New Roman"/>
          <w:sz w:val="18"/>
          <w:szCs w:val="18"/>
        </w:rPr>
      </w:pPr>
    </w:p>
    <w:p w:rsidR="008623C6" w:rsidRPr="008E0BEF" w:rsidRDefault="008623C6" w:rsidP="008623C6">
      <w:pPr>
        <w:pStyle w:val="BodyText"/>
        <w:spacing w:before="120"/>
        <w:ind w:firstLine="0"/>
        <w:rPr>
          <w:rFonts w:ascii="Times New Roman" w:hAnsi="Times New Roman"/>
          <w:sz w:val="18"/>
          <w:szCs w:val="18"/>
        </w:rPr>
      </w:pPr>
    </w:p>
    <w:p w:rsidR="008623C6" w:rsidRPr="008E0BEF" w:rsidRDefault="008623C6" w:rsidP="008623C6">
      <w:pPr>
        <w:pStyle w:val="BodyText"/>
        <w:spacing w:before="120"/>
        <w:ind w:firstLine="0"/>
        <w:rPr>
          <w:rFonts w:ascii="Times New Roman" w:hAnsi="Times New Roman"/>
          <w:sz w:val="18"/>
          <w:szCs w:val="18"/>
        </w:rPr>
      </w:pPr>
    </w:p>
    <w:p w:rsidR="008623C6" w:rsidRPr="008E0BEF" w:rsidRDefault="008623C6" w:rsidP="008623C6">
      <w:pPr>
        <w:pStyle w:val="BodyText"/>
        <w:spacing w:before="120"/>
        <w:ind w:firstLine="0"/>
        <w:rPr>
          <w:rFonts w:ascii="Times New Roman" w:hAnsi="Times New Roman"/>
          <w:sz w:val="18"/>
          <w:szCs w:val="18"/>
        </w:rPr>
      </w:pPr>
    </w:p>
    <w:p w:rsidR="008623C6" w:rsidRPr="008E0BEF" w:rsidRDefault="008623C6" w:rsidP="008623C6">
      <w:pPr>
        <w:pStyle w:val="BodyText"/>
        <w:spacing w:before="120"/>
        <w:ind w:firstLine="0"/>
        <w:rPr>
          <w:rFonts w:ascii="Times New Roman" w:hAnsi="Times New Roman"/>
          <w:sz w:val="18"/>
          <w:szCs w:val="18"/>
        </w:rPr>
      </w:pPr>
    </w:p>
    <w:p w:rsidR="008623C6" w:rsidRPr="008E0BEF" w:rsidRDefault="008623C6" w:rsidP="008623C6">
      <w:pPr>
        <w:pStyle w:val="BodyText"/>
        <w:spacing w:before="120"/>
        <w:ind w:firstLine="0"/>
        <w:rPr>
          <w:rFonts w:ascii="Times New Roman" w:hAnsi="Times New Roman"/>
          <w:sz w:val="18"/>
          <w:szCs w:val="18"/>
        </w:rPr>
      </w:pPr>
    </w:p>
    <w:p w:rsidR="008623C6" w:rsidRPr="008E0BEF" w:rsidRDefault="008623C6" w:rsidP="008623C6">
      <w:pPr>
        <w:pStyle w:val="BodyText"/>
        <w:spacing w:before="120"/>
        <w:ind w:firstLine="0"/>
        <w:rPr>
          <w:rFonts w:ascii="Times New Roman" w:hAnsi="Times New Roman"/>
          <w:sz w:val="18"/>
          <w:szCs w:val="18"/>
        </w:rPr>
      </w:pPr>
    </w:p>
    <w:p w:rsidR="008623C6" w:rsidRPr="008E0BEF" w:rsidRDefault="008623C6" w:rsidP="008623C6">
      <w:pPr>
        <w:pStyle w:val="BodyText"/>
        <w:spacing w:before="120"/>
        <w:ind w:firstLine="0"/>
        <w:rPr>
          <w:rFonts w:ascii="Times New Roman" w:hAnsi="Times New Roman"/>
          <w:sz w:val="18"/>
          <w:szCs w:val="18"/>
        </w:rPr>
      </w:pPr>
    </w:p>
    <w:p w:rsidR="008623C6" w:rsidRPr="008E0BEF" w:rsidRDefault="008623C6" w:rsidP="008623C6">
      <w:pPr>
        <w:pStyle w:val="BodyText"/>
        <w:spacing w:before="120"/>
        <w:ind w:firstLine="0"/>
        <w:rPr>
          <w:rFonts w:ascii="Times New Roman" w:hAnsi="Times New Roman"/>
          <w:sz w:val="18"/>
          <w:szCs w:val="18"/>
        </w:rPr>
      </w:pPr>
    </w:p>
    <w:p w:rsidR="008623C6" w:rsidRPr="008E0BEF" w:rsidRDefault="008623C6" w:rsidP="008623C6">
      <w:pPr>
        <w:pStyle w:val="BodyText"/>
        <w:spacing w:before="120"/>
        <w:ind w:firstLine="0"/>
        <w:rPr>
          <w:rFonts w:ascii="Times New Roman" w:hAnsi="Times New Roman"/>
          <w:sz w:val="18"/>
          <w:szCs w:val="18"/>
        </w:rPr>
      </w:pPr>
    </w:p>
    <w:p w:rsidR="008623C6" w:rsidRPr="008E0BEF" w:rsidRDefault="008623C6" w:rsidP="008623C6">
      <w:pPr>
        <w:pStyle w:val="BodyText"/>
        <w:spacing w:before="120"/>
        <w:ind w:firstLine="0"/>
        <w:rPr>
          <w:rFonts w:ascii="Times New Roman" w:hAnsi="Times New Roman"/>
          <w:sz w:val="18"/>
          <w:szCs w:val="18"/>
        </w:rPr>
      </w:pPr>
    </w:p>
    <w:p w:rsidR="008623C6" w:rsidRPr="008E0BEF" w:rsidRDefault="008623C6" w:rsidP="008623C6">
      <w:pPr>
        <w:pStyle w:val="BodyText"/>
        <w:spacing w:before="120"/>
        <w:ind w:firstLine="0"/>
        <w:rPr>
          <w:rFonts w:ascii="Times New Roman" w:hAnsi="Times New Roman"/>
          <w:sz w:val="18"/>
          <w:szCs w:val="18"/>
        </w:rPr>
      </w:pPr>
    </w:p>
    <w:p w:rsidR="008623C6" w:rsidRPr="008E0BEF" w:rsidRDefault="008623C6" w:rsidP="008623C6">
      <w:pPr>
        <w:pStyle w:val="BodyText"/>
        <w:spacing w:before="120"/>
        <w:ind w:firstLine="0"/>
        <w:rPr>
          <w:rFonts w:ascii="Times New Roman" w:hAnsi="Times New Roman"/>
          <w:sz w:val="18"/>
          <w:szCs w:val="18"/>
        </w:rPr>
      </w:pPr>
    </w:p>
    <w:p w:rsidR="008623C6" w:rsidRPr="008E0BEF" w:rsidRDefault="008623C6" w:rsidP="008623C6">
      <w:pPr>
        <w:pStyle w:val="BodyText"/>
        <w:spacing w:before="120"/>
        <w:ind w:firstLine="0"/>
        <w:rPr>
          <w:rFonts w:ascii="Times New Roman" w:hAnsi="Times New Roman"/>
          <w:sz w:val="18"/>
          <w:szCs w:val="18"/>
        </w:rPr>
      </w:pPr>
    </w:p>
    <w:p w:rsidR="008623C6" w:rsidRPr="008E0BEF" w:rsidRDefault="008623C6" w:rsidP="008623C6">
      <w:pPr>
        <w:pStyle w:val="BodyText"/>
        <w:spacing w:before="120"/>
        <w:ind w:firstLine="0"/>
        <w:rPr>
          <w:rFonts w:ascii="Times New Roman" w:hAnsi="Times New Roman"/>
          <w:sz w:val="18"/>
          <w:szCs w:val="18"/>
        </w:rPr>
      </w:pPr>
    </w:p>
    <w:p w:rsidR="008623C6" w:rsidRPr="008E0BEF" w:rsidRDefault="008623C6" w:rsidP="008623C6">
      <w:pPr>
        <w:pStyle w:val="BodyText"/>
        <w:spacing w:before="120"/>
        <w:ind w:firstLine="0"/>
        <w:rPr>
          <w:rFonts w:ascii="Times New Roman" w:hAnsi="Times New Roman"/>
          <w:sz w:val="18"/>
          <w:szCs w:val="18"/>
        </w:rPr>
      </w:pPr>
    </w:p>
    <w:p w:rsidR="008623C6" w:rsidRPr="008E0BEF" w:rsidRDefault="008623C6" w:rsidP="008623C6">
      <w:pPr>
        <w:pStyle w:val="BodyText"/>
        <w:spacing w:before="120"/>
        <w:ind w:firstLine="0"/>
        <w:rPr>
          <w:rFonts w:ascii="Times New Roman" w:hAnsi="Times New Roman"/>
          <w:sz w:val="18"/>
          <w:szCs w:val="18"/>
        </w:rPr>
      </w:pPr>
    </w:p>
    <w:p w:rsidR="008623C6" w:rsidRPr="008E0BEF" w:rsidRDefault="008623C6" w:rsidP="008623C6">
      <w:pPr>
        <w:pStyle w:val="BodyText"/>
        <w:spacing w:before="120"/>
        <w:ind w:firstLine="0"/>
        <w:rPr>
          <w:rFonts w:ascii="Times New Roman" w:hAnsi="Times New Roman"/>
          <w:sz w:val="18"/>
          <w:szCs w:val="18"/>
        </w:rPr>
      </w:pPr>
    </w:p>
    <w:p w:rsidR="008623C6" w:rsidRPr="008E0BEF" w:rsidRDefault="008623C6" w:rsidP="008623C6">
      <w:pPr>
        <w:pStyle w:val="BodyText"/>
        <w:spacing w:before="120"/>
        <w:ind w:firstLine="0"/>
        <w:rPr>
          <w:rFonts w:ascii="Times New Roman" w:hAnsi="Times New Roman"/>
          <w:sz w:val="18"/>
          <w:szCs w:val="18"/>
        </w:rPr>
      </w:pPr>
    </w:p>
    <w:p w:rsidR="008623C6" w:rsidRPr="008E0BEF" w:rsidRDefault="008623C6" w:rsidP="008623C6">
      <w:pPr>
        <w:pStyle w:val="BodyText"/>
        <w:spacing w:before="120"/>
        <w:ind w:firstLine="0"/>
        <w:rPr>
          <w:rFonts w:ascii="Times New Roman" w:hAnsi="Times New Roman"/>
          <w:sz w:val="18"/>
          <w:szCs w:val="18"/>
        </w:rPr>
      </w:pPr>
    </w:p>
    <w:p w:rsidR="008623C6" w:rsidRPr="008E0BEF" w:rsidRDefault="008623C6" w:rsidP="008623C6">
      <w:pPr>
        <w:pStyle w:val="BodyText"/>
        <w:spacing w:before="120"/>
        <w:ind w:firstLine="0"/>
        <w:rPr>
          <w:rFonts w:ascii="Times New Roman" w:hAnsi="Times New Roman"/>
          <w:sz w:val="18"/>
          <w:szCs w:val="18"/>
        </w:rPr>
      </w:pPr>
    </w:p>
    <w:p w:rsidR="008623C6" w:rsidRPr="008E0BEF" w:rsidRDefault="008623C6" w:rsidP="008623C6">
      <w:pPr>
        <w:pStyle w:val="BodyText"/>
        <w:spacing w:before="120"/>
        <w:ind w:firstLine="0"/>
        <w:rPr>
          <w:rFonts w:ascii="Times New Roman" w:hAnsi="Times New Roman"/>
          <w:sz w:val="18"/>
          <w:szCs w:val="18"/>
        </w:rPr>
      </w:pPr>
    </w:p>
    <w:p w:rsidR="008623C6" w:rsidRPr="008E0BEF" w:rsidRDefault="008623C6" w:rsidP="008623C6">
      <w:pPr>
        <w:pStyle w:val="BodyText"/>
        <w:spacing w:before="120"/>
        <w:ind w:firstLine="0"/>
        <w:rPr>
          <w:rFonts w:ascii="Times New Roman" w:hAnsi="Times New Roman"/>
          <w:sz w:val="18"/>
          <w:szCs w:val="18"/>
        </w:rPr>
      </w:pPr>
    </w:p>
    <w:p w:rsidR="008623C6" w:rsidRPr="008E0BEF" w:rsidRDefault="008623C6" w:rsidP="008623C6">
      <w:pPr>
        <w:pStyle w:val="BodyText"/>
        <w:spacing w:before="120"/>
        <w:ind w:firstLine="0"/>
        <w:rPr>
          <w:rFonts w:ascii="Times New Roman" w:hAnsi="Times New Roman"/>
          <w:sz w:val="18"/>
          <w:szCs w:val="18"/>
        </w:rPr>
      </w:pPr>
    </w:p>
    <w:p w:rsidR="008623C6" w:rsidRPr="008E0BEF" w:rsidRDefault="008623C6" w:rsidP="008623C6">
      <w:pPr>
        <w:pStyle w:val="BodyText"/>
        <w:spacing w:before="120"/>
        <w:ind w:firstLine="0"/>
        <w:rPr>
          <w:rFonts w:ascii="Times New Roman" w:hAnsi="Times New Roman"/>
          <w:sz w:val="18"/>
          <w:szCs w:val="18"/>
        </w:rPr>
      </w:pPr>
    </w:p>
    <w:p w:rsidR="008623C6" w:rsidRPr="008E0BEF" w:rsidRDefault="008623C6" w:rsidP="008623C6">
      <w:pPr>
        <w:pStyle w:val="BodyText"/>
        <w:spacing w:before="120"/>
        <w:ind w:firstLine="0"/>
        <w:rPr>
          <w:rFonts w:ascii="Times New Roman" w:hAnsi="Times New Roman"/>
          <w:sz w:val="18"/>
          <w:szCs w:val="18"/>
        </w:rPr>
      </w:pPr>
    </w:p>
    <w:p w:rsidR="008623C6" w:rsidRPr="008E0BEF" w:rsidRDefault="008623C6" w:rsidP="008623C6">
      <w:pPr>
        <w:pStyle w:val="BodyText"/>
        <w:spacing w:before="120"/>
        <w:ind w:firstLine="0"/>
        <w:rPr>
          <w:rFonts w:ascii="Times New Roman" w:hAnsi="Times New Roman"/>
          <w:sz w:val="18"/>
          <w:szCs w:val="18"/>
        </w:rPr>
      </w:pPr>
    </w:p>
    <w:p w:rsidR="008623C6" w:rsidRPr="008E0BEF" w:rsidRDefault="008623C6" w:rsidP="008623C6">
      <w:pPr>
        <w:pStyle w:val="BodyText"/>
        <w:spacing w:before="120"/>
        <w:ind w:firstLine="0"/>
        <w:rPr>
          <w:rFonts w:ascii="Times New Roman" w:hAnsi="Times New Roman"/>
          <w:sz w:val="18"/>
          <w:szCs w:val="18"/>
        </w:rPr>
      </w:pPr>
    </w:p>
    <w:p w:rsidR="008623C6" w:rsidRPr="008E0BEF" w:rsidRDefault="008623C6" w:rsidP="008623C6">
      <w:pPr>
        <w:pStyle w:val="BodyText"/>
        <w:spacing w:before="120"/>
        <w:ind w:firstLine="0"/>
        <w:rPr>
          <w:rFonts w:ascii="Times New Roman" w:hAnsi="Times New Roman"/>
          <w:sz w:val="18"/>
          <w:szCs w:val="18"/>
        </w:rPr>
      </w:pPr>
    </w:p>
    <w:p w:rsidR="008623C6" w:rsidRPr="008E0BEF" w:rsidRDefault="008623C6" w:rsidP="008623C6">
      <w:pPr>
        <w:pStyle w:val="BodyText"/>
        <w:spacing w:before="120"/>
        <w:ind w:firstLine="0"/>
        <w:rPr>
          <w:rFonts w:ascii="Times New Roman" w:hAnsi="Times New Roman"/>
          <w:sz w:val="18"/>
          <w:szCs w:val="18"/>
        </w:rPr>
      </w:pPr>
    </w:p>
    <w:p w:rsidR="008623C6" w:rsidRPr="008E0BEF" w:rsidRDefault="008623C6" w:rsidP="008623C6">
      <w:pPr>
        <w:pStyle w:val="BodyText"/>
        <w:spacing w:before="120"/>
        <w:ind w:firstLine="0"/>
        <w:rPr>
          <w:rFonts w:ascii="Times New Roman" w:hAnsi="Times New Roman"/>
          <w:sz w:val="18"/>
          <w:szCs w:val="18"/>
        </w:rPr>
      </w:pPr>
    </w:p>
    <w:p w:rsidR="008623C6" w:rsidRPr="008E0BEF" w:rsidRDefault="008623C6" w:rsidP="008623C6">
      <w:pPr>
        <w:pStyle w:val="BodyText"/>
        <w:spacing w:before="120"/>
        <w:ind w:firstLine="0"/>
        <w:rPr>
          <w:rFonts w:ascii="Times New Roman" w:hAnsi="Times New Roman"/>
          <w:sz w:val="18"/>
          <w:szCs w:val="18"/>
        </w:rPr>
      </w:pPr>
    </w:p>
    <w:p w:rsidR="008623C6" w:rsidRPr="008E0BEF" w:rsidRDefault="008623C6" w:rsidP="008623C6">
      <w:pPr>
        <w:pStyle w:val="BodyText"/>
        <w:spacing w:before="120"/>
        <w:ind w:firstLine="0"/>
        <w:rPr>
          <w:rFonts w:ascii="Times New Roman" w:hAnsi="Times New Roman"/>
          <w:sz w:val="18"/>
          <w:szCs w:val="18"/>
        </w:rPr>
      </w:pPr>
    </w:p>
    <w:p w:rsidR="008623C6" w:rsidRPr="008E0BEF" w:rsidRDefault="008623C6" w:rsidP="008623C6">
      <w:pPr>
        <w:pStyle w:val="BodyText"/>
        <w:spacing w:before="120"/>
        <w:ind w:firstLine="0"/>
        <w:rPr>
          <w:rFonts w:ascii="Times New Roman" w:hAnsi="Times New Roman"/>
          <w:sz w:val="18"/>
          <w:szCs w:val="18"/>
        </w:rPr>
      </w:pPr>
    </w:p>
    <w:p w:rsidR="008623C6" w:rsidRPr="008E0BEF" w:rsidRDefault="008623C6" w:rsidP="008623C6">
      <w:pPr>
        <w:pStyle w:val="BodyText"/>
        <w:spacing w:before="120"/>
        <w:ind w:firstLine="0"/>
        <w:rPr>
          <w:rFonts w:ascii="Times New Roman" w:hAnsi="Times New Roman"/>
          <w:sz w:val="18"/>
          <w:szCs w:val="18"/>
        </w:rPr>
      </w:pPr>
    </w:p>
    <w:p w:rsidR="008623C6" w:rsidRPr="008E0BEF" w:rsidRDefault="008623C6" w:rsidP="008623C6">
      <w:pPr>
        <w:pStyle w:val="BodyText"/>
        <w:spacing w:before="120"/>
        <w:ind w:firstLine="0"/>
        <w:rPr>
          <w:rFonts w:ascii="Times New Roman" w:hAnsi="Times New Roman"/>
          <w:sz w:val="18"/>
          <w:szCs w:val="18"/>
        </w:rPr>
      </w:pPr>
    </w:p>
    <w:p w:rsidR="008623C6" w:rsidRPr="008E0BEF" w:rsidRDefault="008623C6" w:rsidP="008623C6">
      <w:pPr>
        <w:pStyle w:val="BodyText"/>
        <w:spacing w:before="120"/>
        <w:ind w:firstLine="0"/>
        <w:rPr>
          <w:rFonts w:ascii="Times New Roman" w:hAnsi="Times New Roman"/>
          <w:sz w:val="18"/>
          <w:szCs w:val="18"/>
        </w:rPr>
      </w:pPr>
    </w:p>
    <w:p w:rsidR="008623C6" w:rsidRPr="008E0BEF" w:rsidRDefault="008623C6" w:rsidP="008623C6">
      <w:pPr>
        <w:ind w:firstLine="0"/>
        <w:jc w:val="right"/>
      </w:pPr>
    </w:p>
    <w:p w:rsidR="008623C6" w:rsidRPr="008E0BEF" w:rsidRDefault="008623C6" w:rsidP="008623C6">
      <w:pPr>
        <w:ind w:firstLine="0"/>
        <w:jc w:val="right"/>
      </w:pPr>
    </w:p>
    <w:p w:rsidR="008623C6" w:rsidRPr="008E0BEF" w:rsidRDefault="008623C6" w:rsidP="008623C6">
      <w:pPr>
        <w:ind w:firstLine="0"/>
        <w:jc w:val="right"/>
      </w:pPr>
      <w:r w:rsidRPr="008E0BEF">
        <w:rPr>
          <w:noProof/>
        </w:rPr>
        <w:lastRenderedPageBreak/>
        <mc:AlternateContent>
          <mc:Choice Requires="wps">
            <w:drawing>
              <wp:anchor distT="0" distB="0" distL="114935" distR="114935" simplePos="0" relativeHeight="251685888" behindDoc="0" locked="0" layoutInCell="1" allowOverlap="1" wp14:anchorId="6BED5D93" wp14:editId="0C2BCD16">
                <wp:simplePos x="0" y="0"/>
                <wp:positionH relativeFrom="column">
                  <wp:posOffset>59690</wp:posOffset>
                </wp:positionH>
                <wp:positionV relativeFrom="paragraph">
                  <wp:posOffset>-67755</wp:posOffset>
                </wp:positionV>
                <wp:extent cx="5653405" cy="8770752"/>
                <wp:effectExtent l="19050" t="19050" r="42545" b="30480"/>
                <wp:wrapNone/>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3405" cy="8770752"/>
                        </a:xfrm>
                        <a:prstGeom prst="rect">
                          <a:avLst/>
                        </a:prstGeom>
                        <a:solidFill>
                          <a:srgbClr val="FFFFFF"/>
                        </a:solidFill>
                        <a:ln w="64135" cmpd="thickThin">
                          <a:solidFill>
                            <a:srgbClr val="000000"/>
                          </a:solidFill>
                          <a:miter lim="800000"/>
                          <a:headEnd/>
                          <a:tailEnd/>
                        </a:ln>
                      </wps:spPr>
                      <wps:txbx>
                        <w:txbxContent>
                          <w:p w:rsidR="005F3EFC" w:rsidRDefault="005F3EFC" w:rsidP="00380328">
                            <w:pPr>
                              <w:spacing w:before="240"/>
                              <w:ind w:firstLine="0"/>
                              <w:jc w:val="center"/>
                              <w:rPr>
                                <w:b/>
                                <w:bCs/>
                                <w:sz w:val="24"/>
                                <w:szCs w:val="24"/>
                              </w:rPr>
                            </w:pPr>
                            <w:r>
                              <w:rPr>
                                <w:b/>
                                <w:bCs/>
                                <w:sz w:val="24"/>
                                <w:szCs w:val="24"/>
                              </w:rPr>
                              <w:t>ĐẠI HỌC QUỐC GIA HÀ NỘI</w:t>
                            </w:r>
                          </w:p>
                          <w:p w:rsidR="005F3EFC" w:rsidRDefault="005F3EFC" w:rsidP="00380328">
                            <w:pPr>
                              <w:ind w:firstLine="0"/>
                              <w:jc w:val="center"/>
                              <w:rPr>
                                <w:b/>
                                <w:bCs/>
                                <w:sz w:val="24"/>
                                <w:szCs w:val="24"/>
                              </w:rPr>
                            </w:pPr>
                            <w:r>
                              <w:rPr>
                                <w:b/>
                                <w:bCs/>
                                <w:sz w:val="24"/>
                                <w:szCs w:val="24"/>
                              </w:rPr>
                              <w:t>TRƯỜNG ĐẠI HỌC CÔNG NGHỆ</w:t>
                            </w:r>
                          </w:p>
                          <w:p w:rsidR="005F3EFC" w:rsidRDefault="005F3EFC" w:rsidP="005942AA">
                            <w:pPr>
                              <w:ind w:hanging="567"/>
                              <w:jc w:val="center"/>
                              <w:rPr>
                                <w:i/>
                                <w:iCs/>
                                <w:sz w:val="20"/>
                              </w:rPr>
                            </w:pPr>
                          </w:p>
                          <w:p w:rsidR="005F3EFC" w:rsidRDefault="005F3EFC" w:rsidP="005942AA">
                            <w:pPr>
                              <w:ind w:hanging="567"/>
                              <w:jc w:val="center"/>
                              <w:rPr>
                                <w:i/>
                                <w:iCs/>
                                <w:sz w:val="20"/>
                              </w:rPr>
                            </w:pPr>
                          </w:p>
                          <w:p w:rsidR="005F3EFC" w:rsidRPr="005942AA" w:rsidRDefault="005F3EFC" w:rsidP="005942AA">
                            <w:pPr>
                              <w:ind w:hanging="567"/>
                              <w:jc w:val="center"/>
                              <w:rPr>
                                <w:i/>
                                <w:iCs/>
                                <w:sz w:val="20"/>
                              </w:rPr>
                            </w:pPr>
                          </w:p>
                          <w:p w:rsidR="005F3EFC" w:rsidRPr="009D2701" w:rsidRDefault="005F3EFC" w:rsidP="009D2701">
                            <w:pPr>
                              <w:ind w:firstLine="0"/>
                              <w:jc w:val="center"/>
                              <w:rPr>
                                <w:b/>
                              </w:rPr>
                            </w:pPr>
                            <w:r w:rsidRPr="009D2701">
                              <w:rPr>
                                <w:b/>
                              </w:rPr>
                              <w:t>Trần Văn Hùng</w:t>
                            </w:r>
                          </w:p>
                          <w:p w:rsidR="005F3EFC" w:rsidRDefault="005F3EFC" w:rsidP="008623C6">
                            <w:pPr>
                              <w:jc w:val="center"/>
                              <w:rPr>
                                <w:sz w:val="22"/>
                              </w:rPr>
                            </w:pPr>
                          </w:p>
                          <w:p w:rsidR="005F3EFC" w:rsidRPr="005E580D" w:rsidRDefault="005F3EFC" w:rsidP="00BA4DCD">
                            <w:pPr>
                              <w:spacing w:before="840"/>
                              <w:ind w:firstLine="0"/>
                              <w:jc w:val="center"/>
                              <w:rPr>
                                <w:b/>
                                <w:bCs/>
                                <w:sz w:val="36"/>
                                <w:szCs w:val="36"/>
                              </w:rPr>
                            </w:pPr>
                            <w:r>
                              <w:rPr>
                                <w:b/>
                                <w:bCs/>
                                <w:sz w:val="36"/>
                                <w:szCs w:val="36"/>
                              </w:rPr>
                              <w:t>KHẢO SÁT TÍNH CHẤT TRAO ĐỔI VÀ TÍCH TRỮ ION CỦA VẬT LIỆU TiO</w:t>
                            </w:r>
                            <w:r w:rsidRPr="00005023">
                              <w:rPr>
                                <w:b/>
                                <w:bCs/>
                                <w:sz w:val="36"/>
                                <w:szCs w:val="36"/>
                                <w:vertAlign w:val="subscript"/>
                              </w:rPr>
                              <w:t>2</w:t>
                            </w:r>
                            <w:r>
                              <w:rPr>
                                <w:b/>
                                <w:bCs/>
                                <w:sz w:val="36"/>
                                <w:szCs w:val="36"/>
                              </w:rPr>
                              <w:t xml:space="preserve"> CẤU TRÚC NANO CHẾ TẠO BẰNG PHƯƠNG PHÁP THỦY NHIỆT</w:t>
                            </w:r>
                          </w:p>
                          <w:p w:rsidR="005F3EFC" w:rsidRDefault="005F3EFC" w:rsidP="005942AA">
                            <w:pPr>
                              <w:ind w:firstLine="0"/>
                              <w:rPr>
                                <w:i/>
                                <w:iCs/>
                                <w:sz w:val="22"/>
                              </w:rPr>
                            </w:pPr>
                          </w:p>
                          <w:p w:rsidR="005F3EFC" w:rsidRDefault="005F3EFC" w:rsidP="005942AA">
                            <w:pPr>
                              <w:ind w:firstLine="0"/>
                              <w:rPr>
                                <w:i/>
                                <w:iCs/>
                                <w:sz w:val="22"/>
                              </w:rPr>
                            </w:pPr>
                          </w:p>
                          <w:p w:rsidR="005F3EFC" w:rsidRDefault="005F3EFC" w:rsidP="00380328">
                            <w:pPr>
                              <w:ind w:firstLine="0"/>
                              <w:jc w:val="center"/>
                              <w:rPr>
                                <w:b/>
                                <w:bCs/>
                              </w:rPr>
                            </w:pPr>
                            <w:r>
                              <w:rPr>
                                <w:b/>
                                <w:bCs/>
                              </w:rPr>
                              <w:t>KHÓA LUẬN TỐT NGHIỆP ĐẠI HỌC HỆ CHÍNH QUY</w:t>
                            </w:r>
                          </w:p>
                          <w:p w:rsidR="005F3EFC" w:rsidRPr="001B37CD" w:rsidRDefault="005F3EFC" w:rsidP="00380328">
                            <w:pPr>
                              <w:ind w:firstLine="0"/>
                              <w:jc w:val="center"/>
                              <w:rPr>
                                <w:i/>
                                <w:iCs/>
                                <w:sz w:val="20"/>
                              </w:rPr>
                            </w:pPr>
                            <w:r>
                              <w:rPr>
                                <w:b/>
                                <w:bCs/>
                              </w:rPr>
                              <w:t>Ngành:</w:t>
                            </w:r>
                            <w:r>
                              <w:rPr>
                                <w:szCs w:val="26"/>
                              </w:rPr>
                              <w:t xml:space="preserve"> </w:t>
                            </w:r>
                            <w:r w:rsidRPr="008017EA">
                              <w:rPr>
                                <w:b/>
                                <w:iCs/>
                                <w:sz w:val="28"/>
                                <w:szCs w:val="28"/>
                              </w:rPr>
                              <w:t>Vật</w:t>
                            </w:r>
                            <w:r w:rsidRPr="008F2279">
                              <w:rPr>
                                <w:iCs/>
                                <w:sz w:val="28"/>
                                <w:szCs w:val="28"/>
                              </w:rPr>
                              <w:t xml:space="preserve"> </w:t>
                            </w:r>
                            <w:r w:rsidRPr="008017EA">
                              <w:rPr>
                                <w:b/>
                                <w:iCs/>
                                <w:sz w:val="28"/>
                                <w:szCs w:val="28"/>
                              </w:rPr>
                              <w:t>lỹ kỹ thuật</w:t>
                            </w:r>
                          </w:p>
                          <w:p w:rsidR="005F3EFC" w:rsidRDefault="005F3EFC" w:rsidP="008623C6">
                            <w:pPr>
                              <w:rPr>
                                <w:b/>
                                <w:bCs/>
                              </w:rPr>
                            </w:pPr>
                          </w:p>
                          <w:p w:rsidR="005F3EFC" w:rsidRDefault="005F3EFC" w:rsidP="008623C6">
                            <w:pPr>
                              <w:rPr>
                                <w:b/>
                                <w:bCs/>
                              </w:rPr>
                            </w:pPr>
                          </w:p>
                          <w:p w:rsidR="005F3EFC" w:rsidRDefault="005F3EFC" w:rsidP="00380328">
                            <w:pPr>
                              <w:ind w:firstLine="0"/>
                              <w:rPr>
                                <w:i/>
                                <w:iCs/>
                                <w:sz w:val="20"/>
                              </w:rPr>
                            </w:pPr>
                            <w:r>
                              <w:rPr>
                                <w:b/>
                                <w:bCs/>
                              </w:rPr>
                              <w:t>Cán bộ hướng dẫn:</w:t>
                            </w:r>
                            <w:r>
                              <w:rPr>
                                <w:szCs w:val="26"/>
                              </w:rPr>
                              <w:t xml:space="preserve"> </w:t>
                            </w:r>
                            <w:r w:rsidRPr="001B37CD">
                              <w:rPr>
                                <w:b/>
                                <w:iCs/>
                                <w:sz w:val="28"/>
                                <w:szCs w:val="28"/>
                              </w:rPr>
                              <w:t>TS. Phạm Duy Long</w:t>
                            </w:r>
                          </w:p>
                          <w:p w:rsidR="005F3EFC" w:rsidRDefault="005F3EFC" w:rsidP="001B37CD">
                            <w:pPr>
                              <w:rPr>
                                <w:i/>
                                <w:iCs/>
                                <w:sz w:val="20"/>
                              </w:rPr>
                            </w:pPr>
                            <w:r>
                              <w:rPr>
                                <w:i/>
                                <w:iCs/>
                                <w:sz w:val="20"/>
                              </w:rPr>
                              <w:t>(ký tên)</w:t>
                            </w:r>
                          </w:p>
                          <w:p w:rsidR="005F3EFC" w:rsidRDefault="005F3EFC" w:rsidP="008623C6">
                            <w:pPr>
                              <w:rPr>
                                <w:i/>
                                <w:iCs/>
                                <w:sz w:val="20"/>
                              </w:rPr>
                            </w:pPr>
                          </w:p>
                          <w:p w:rsidR="005F3EFC" w:rsidRDefault="005F3EFC" w:rsidP="008623C6">
                            <w:pPr>
                              <w:rPr>
                                <w:i/>
                                <w:iCs/>
                                <w:sz w:val="20"/>
                              </w:rPr>
                            </w:pPr>
                          </w:p>
                          <w:p w:rsidR="005F3EFC" w:rsidRDefault="005F3EFC" w:rsidP="008623C6">
                            <w:pPr>
                              <w:rPr>
                                <w:i/>
                                <w:iCs/>
                                <w:sz w:val="20"/>
                              </w:rPr>
                            </w:pPr>
                          </w:p>
                          <w:p w:rsidR="005F3EFC" w:rsidRDefault="005F3EFC" w:rsidP="008623C6">
                            <w:pPr>
                              <w:jc w:val="center"/>
                              <w:rPr>
                                <w:sz w:val="24"/>
                                <w:szCs w:val="24"/>
                              </w:rPr>
                            </w:pPr>
                          </w:p>
                          <w:p w:rsidR="005F3EFC" w:rsidRPr="00E65D11" w:rsidRDefault="005F3EFC" w:rsidP="008623C6">
                            <w:pPr>
                              <w:pStyle w:val="Heading2"/>
                              <w:numPr>
                                <w:ilvl w:val="1"/>
                                <w:numId w:val="0"/>
                              </w:numPr>
                              <w:jc w:val="center"/>
                              <w:rPr>
                                <w:b w:val="0"/>
                                <w:bCs/>
                              </w:rPr>
                            </w:pPr>
                          </w:p>
                          <w:p w:rsidR="005F3EFC" w:rsidRPr="00CF2210" w:rsidRDefault="005F3EFC" w:rsidP="008623C6">
                            <w:pPr>
                              <w:pStyle w:val="Heading2"/>
                              <w:numPr>
                                <w:ilvl w:val="1"/>
                                <w:numId w:val="0"/>
                              </w:numPr>
                              <w:jc w:val="center"/>
                              <w:rPr>
                                <w:b w:val="0"/>
                                <w:bCs/>
                              </w:rPr>
                            </w:pPr>
                          </w:p>
                          <w:p w:rsidR="005F3EFC" w:rsidRDefault="005F3EFC" w:rsidP="008623C6">
                            <w:pPr>
                              <w:pStyle w:val="Heading2"/>
                              <w:numPr>
                                <w:ilvl w:val="1"/>
                                <w:numId w:val="0"/>
                              </w:numPr>
                              <w:jc w:val="center"/>
                            </w:pPr>
                          </w:p>
                          <w:p w:rsidR="005F3EFC" w:rsidRPr="009D2701" w:rsidRDefault="005F3EFC" w:rsidP="009D2701">
                            <w:pPr>
                              <w:ind w:firstLine="0"/>
                              <w:jc w:val="center"/>
                              <w:rPr>
                                <w:b/>
                                <w:bCs/>
                              </w:rPr>
                            </w:pPr>
                            <w:r w:rsidRPr="009D2701">
                              <w:rPr>
                                <w:b/>
                              </w:rPr>
                              <w:t>HÀ NỘI - 20</w:t>
                            </w:r>
                            <w:r w:rsidRPr="009D2701">
                              <w:rPr>
                                <w:b/>
                                <w:bCs/>
                              </w:rPr>
                              <w:t>15</w:t>
                            </w:r>
                          </w:p>
                          <w:p w:rsidR="005F3EFC" w:rsidRDefault="005F3EFC" w:rsidP="008623C6">
                            <w:pPr>
                              <w:jc w:val="center"/>
                              <w:rPr>
                                <w:i/>
                                <w:iCs/>
                                <w:sz w:val="20"/>
                              </w:rPr>
                            </w:pPr>
                          </w:p>
                        </w:txbxContent>
                      </wps:txbx>
                      <wps:bodyPr rot="0" vert="horz" wrap="square" lIns="84455" tIns="38735" rIns="84455" bIns="38735"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ED5D93" id="Text Box 43" o:spid="_x0000_s1027" type="#_x0000_t202" style="position:absolute;left:0;text-align:left;margin-left:4.7pt;margin-top:-5.35pt;width:445.15pt;height:690.6pt;z-index:251685888;visibility:visible;mso-wrap-style:square;mso-width-percent:0;mso-height-percent:0;mso-wrap-distance-left:9.05pt;mso-wrap-distance-top:0;mso-wrap-distance-right:9.05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" strokeweight="5.05pt">
                <v:stroke linestyle="thickThin"/>
                <v:textbox inset="6.65pt,3.05pt,6.65pt,3.05pt">
                  <w:txbxContent>
                    <w:p w:rsidR="005F3EFC" w:rsidRDefault="005F3EFC" w:rsidP="00380328">
                      <w:pPr>
                        <w:spacing w:before="240"/>
                        <w:ind w:firstLine="0"/>
                        <w:jc w:val="center"/>
                        <w:rPr>
                          <w:b/>
                          <w:bCs/>
                          <w:sz w:val="24"/>
                          <w:szCs w:val="24"/>
                        </w:rPr>
                      </w:pPr>
                      <w:r>
                        <w:rPr>
                          <w:b/>
                          <w:bCs/>
                          <w:sz w:val="24"/>
                          <w:szCs w:val="24"/>
                        </w:rPr>
                        <w:t>ĐẠI HỌC QUỐC GIA HÀ NỘI</w:t>
                      </w:r>
                    </w:p>
                    <w:p w:rsidR="005F3EFC" w:rsidRDefault="005F3EFC" w:rsidP="00380328">
                      <w:pPr>
                        <w:ind w:firstLine="0"/>
                        <w:jc w:val="center"/>
                        <w:rPr>
                          <w:b/>
                          <w:bCs/>
                          <w:sz w:val="24"/>
                          <w:szCs w:val="24"/>
                        </w:rPr>
                      </w:pPr>
                      <w:r>
                        <w:rPr>
                          <w:b/>
                          <w:bCs/>
                          <w:sz w:val="24"/>
                          <w:szCs w:val="24"/>
                        </w:rPr>
                        <w:t>TRƯỜNG ĐẠI HỌC CÔNG NGHỆ</w:t>
                      </w:r>
                    </w:p>
                    <w:p w:rsidR="005F3EFC" w:rsidRDefault="005F3EFC" w:rsidP="005942AA">
                      <w:pPr>
                        <w:ind w:hanging="567"/>
                        <w:jc w:val="center"/>
                        <w:rPr>
                          <w:i/>
                          <w:iCs/>
                          <w:sz w:val="20"/>
                        </w:rPr>
                      </w:pPr>
                    </w:p>
                    <w:p w:rsidR="005F3EFC" w:rsidRDefault="005F3EFC" w:rsidP="005942AA">
                      <w:pPr>
                        <w:ind w:hanging="567"/>
                        <w:jc w:val="center"/>
                        <w:rPr>
                          <w:i/>
                          <w:iCs/>
                          <w:sz w:val="20"/>
                        </w:rPr>
                      </w:pPr>
                    </w:p>
                    <w:p w:rsidR="005F3EFC" w:rsidRPr="005942AA" w:rsidRDefault="005F3EFC" w:rsidP="005942AA">
                      <w:pPr>
                        <w:ind w:hanging="567"/>
                        <w:jc w:val="center"/>
                        <w:rPr>
                          <w:i/>
                          <w:iCs/>
                          <w:sz w:val="20"/>
                        </w:rPr>
                      </w:pPr>
                    </w:p>
                    <w:p w:rsidR="005F3EFC" w:rsidRPr="009D2701" w:rsidRDefault="005F3EFC" w:rsidP="009D2701">
                      <w:pPr>
                        <w:ind w:firstLine="0"/>
                        <w:jc w:val="center"/>
                        <w:rPr>
                          <w:b/>
                        </w:rPr>
                      </w:pPr>
                      <w:r w:rsidRPr="009D2701">
                        <w:rPr>
                          <w:b/>
                        </w:rPr>
                        <w:t>Trần Văn Hùng</w:t>
                      </w:r>
                    </w:p>
                    <w:p w:rsidR="005F3EFC" w:rsidRDefault="005F3EFC" w:rsidP="008623C6">
                      <w:pPr>
                        <w:jc w:val="center"/>
                        <w:rPr>
                          <w:sz w:val="22"/>
                        </w:rPr>
                      </w:pPr>
                    </w:p>
                    <w:p w:rsidR="005F3EFC" w:rsidRPr="005E580D" w:rsidRDefault="005F3EFC" w:rsidP="00BA4DCD">
                      <w:pPr>
                        <w:spacing w:before="840"/>
                        <w:ind w:firstLine="0"/>
                        <w:jc w:val="center"/>
                        <w:rPr>
                          <w:b/>
                          <w:bCs/>
                          <w:sz w:val="36"/>
                          <w:szCs w:val="36"/>
                        </w:rPr>
                      </w:pPr>
                      <w:r>
                        <w:rPr>
                          <w:b/>
                          <w:bCs/>
                          <w:sz w:val="36"/>
                          <w:szCs w:val="36"/>
                        </w:rPr>
                        <w:t>KHẢO SÁT TÍNH CHẤT TRAO ĐỔI VÀ TÍCH TRỮ ION CỦA VẬT LIỆU TiO</w:t>
                      </w:r>
                      <w:r w:rsidRPr="00005023">
                        <w:rPr>
                          <w:b/>
                          <w:bCs/>
                          <w:sz w:val="36"/>
                          <w:szCs w:val="36"/>
                          <w:vertAlign w:val="subscript"/>
                        </w:rPr>
                        <w:t>2</w:t>
                      </w:r>
                      <w:r>
                        <w:rPr>
                          <w:b/>
                          <w:bCs/>
                          <w:sz w:val="36"/>
                          <w:szCs w:val="36"/>
                        </w:rPr>
                        <w:t xml:space="preserve"> CẤU TRÚC NANO CHẾ TẠO BẰNG PHƯƠNG PHÁP THỦY NHIỆT</w:t>
                      </w:r>
                    </w:p>
                    <w:p w:rsidR="005F3EFC" w:rsidRDefault="005F3EFC" w:rsidP="005942AA">
                      <w:pPr>
                        <w:ind w:firstLine="0"/>
                        <w:rPr>
                          <w:i/>
                          <w:iCs/>
                          <w:sz w:val="22"/>
                        </w:rPr>
                      </w:pPr>
                    </w:p>
                    <w:p w:rsidR="005F3EFC" w:rsidRDefault="005F3EFC" w:rsidP="005942AA">
                      <w:pPr>
                        <w:ind w:firstLine="0"/>
                        <w:rPr>
                          <w:i/>
                          <w:iCs/>
                          <w:sz w:val="22"/>
                        </w:rPr>
                      </w:pPr>
                    </w:p>
                    <w:p w:rsidR="005F3EFC" w:rsidRDefault="005F3EFC" w:rsidP="00380328">
                      <w:pPr>
                        <w:ind w:firstLine="0"/>
                        <w:jc w:val="center"/>
                        <w:rPr>
                          <w:b/>
                          <w:bCs/>
                        </w:rPr>
                      </w:pPr>
                      <w:r>
                        <w:rPr>
                          <w:b/>
                          <w:bCs/>
                        </w:rPr>
                        <w:t>KHÓA LUẬN TỐT NGHIỆP ĐẠI HỌC HỆ CHÍNH QUY</w:t>
                      </w:r>
                    </w:p>
                    <w:p w:rsidR="005F3EFC" w:rsidRPr="001B37CD" w:rsidRDefault="005F3EFC" w:rsidP="00380328">
                      <w:pPr>
                        <w:ind w:firstLine="0"/>
                        <w:jc w:val="center"/>
                        <w:rPr>
                          <w:i/>
                          <w:iCs/>
                          <w:sz w:val="20"/>
                        </w:rPr>
                      </w:pPr>
                      <w:r>
                        <w:rPr>
                          <w:b/>
                          <w:bCs/>
                        </w:rPr>
                        <w:t>Ngành:</w:t>
                      </w:r>
                      <w:r>
                        <w:rPr>
                          <w:szCs w:val="26"/>
                        </w:rPr>
                        <w:t xml:space="preserve"> </w:t>
                      </w:r>
                      <w:r w:rsidRPr="008017EA">
                        <w:rPr>
                          <w:b/>
                          <w:iCs/>
                          <w:sz w:val="28"/>
                          <w:szCs w:val="28"/>
                        </w:rPr>
                        <w:t>Vật</w:t>
                      </w:r>
                      <w:r w:rsidRPr="008F2279">
                        <w:rPr>
                          <w:iCs/>
                          <w:sz w:val="28"/>
                          <w:szCs w:val="28"/>
                        </w:rPr>
                        <w:t xml:space="preserve"> </w:t>
                      </w:r>
                      <w:r w:rsidRPr="008017EA">
                        <w:rPr>
                          <w:b/>
                          <w:iCs/>
                          <w:sz w:val="28"/>
                          <w:szCs w:val="28"/>
                        </w:rPr>
                        <w:t>lỹ kỹ thuật</w:t>
                      </w:r>
                    </w:p>
                    <w:p w:rsidR="005F3EFC" w:rsidRDefault="005F3EFC" w:rsidP="008623C6">
                      <w:pPr>
                        <w:rPr>
                          <w:b/>
                          <w:bCs/>
                        </w:rPr>
                      </w:pPr>
                    </w:p>
                    <w:p w:rsidR="005F3EFC" w:rsidRDefault="005F3EFC" w:rsidP="008623C6">
                      <w:pPr>
                        <w:rPr>
                          <w:b/>
                          <w:bCs/>
                        </w:rPr>
                      </w:pPr>
                    </w:p>
                    <w:p w:rsidR="005F3EFC" w:rsidRDefault="005F3EFC" w:rsidP="00380328">
                      <w:pPr>
                        <w:ind w:firstLine="0"/>
                        <w:rPr>
                          <w:i/>
                          <w:iCs/>
                          <w:sz w:val="20"/>
                        </w:rPr>
                      </w:pPr>
                      <w:r>
                        <w:rPr>
                          <w:b/>
                          <w:bCs/>
                        </w:rPr>
                        <w:t>Cán bộ hướng dẫn:</w:t>
                      </w:r>
                      <w:r>
                        <w:rPr>
                          <w:szCs w:val="26"/>
                        </w:rPr>
                        <w:t xml:space="preserve"> </w:t>
                      </w:r>
                      <w:r w:rsidRPr="001B37CD">
                        <w:rPr>
                          <w:b/>
                          <w:iCs/>
                          <w:sz w:val="28"/>
                          <w:szCs w:val="28"/>
                        </w:rPr>
                        <w:t>TS. Phạm Duy Long</w:t>
                      </w:r>
                    </w:p>
                    <w:p w:rsidR="005F3EFC" w:rsidRDefault="005F3EFC" w:rsidP="001B37CD">
                      <w:pPr>
                        <w:rPr>
                          <w:i/>
                          <w:iCs/>
                          <w:sz w:val="20"/>
                        </w:rPr>
                      </w:pPr>
                      <w:r>
                        <w:rPr>
                          <w:i/>
                          <w:iCs/>
                          <w:sz w:val="20"/>
                        </w:rPr>
                        <w:t>(ký tên)</w:t>
                      </w:r>
                    </w:p>
                    <w:p w:rsidR="005F3EFC" w:rsidRDefault="005F3EFC" w:rsidP="008623C6">
                      <w:pPr>
                        <w:rPr>
                          <w:i/>
                          <w:iCs/>
                          <w:sz w:val="20"/>
                        </w:rPr>
                      </w:pPr>
                    </w:p>
                    <w:p w:rsidR="005F3EFC" w:rsidRDefault="005F3EFC" w:rsidP="008623C6">
                      <w:pPr>
                        <w:rPr>
                          <w:i/>
                          <w:iCs/>
                          <w:sz w:val="20"/>
                        </w:rPr>
                      </w:pPr>
                    </w:p>
                    <w:p w:rsidR="005F3EFC" w:rsidRDefault="005F3EFC" w:rsidP="008623C6">
                      <w:pPr>
                        <w:rPr>
                          <w:i/>
                          <w:iCs/>
                          <w:sz w:val="20"/>
                        </w:rPr>
                      </w:pPr>
                    </w:p>
                    <w:p w:rsidR="005F3EFC" w:rsidRDefault="005F3EFC" w:rsidP="008623C6">
                      <w:pPr>
                        <w:jc w:val="center"/>
                        <w:rPr>
                          <w:sz w:val="24"/>
                          <w:szCs w:val="24"/>
                        </w:rPr>
                      </w:pPr>
                    </w:p>
                    <w:p w:rsidR="005F3EFC" w:rsidRPr="00E65D11" w:rsidRDefault="005F3EFC" w:rsidP="008623C6">
                      <w:pPr>
                        <w:pStyle w:val="Heading2"/>
                        <w:numPr>
                          <w:ilvl w:val="1"/>
                          <w:numId w:val="0"/>
                        </w:numPr>
                        <w:jc w:val="center"/>
                        <w:rPr>
                          <w:b w:val="0"/>
                          <w:bCs/>
                        </w:rPr>
                      </w:pPr>
                    </w:p>
                    <w:p w:rsidR="005F3EFC" w:rsidRPr="00CF2210" w:rsidRDefault="005F3EFC" w:rsidP="008623C6">
                      <w:pPr>
                        <w:pStyle w:val="Heading2"/>
                        <w:numPr>
                          <w:ilvl w:val="1"/>
                          <w:numId w:val="0"/>
                        </w:numPr>
                        <w:jc w:val="center"/>
                        <w:rPr>
                          <w:b w:val="0"/>
                          <w:bCs/>
                        </w:rPr>
                      </w:pPr>
                    </w:p>
                    <w:p w:rsidR="005F3EFC" w:rsidRDefault="005F3EFC" w:rsidP="008623C6">
                      <w:pPr>
                        <w:pStyle w:val="Heading2"/>
                        <w:numPr>
                          <w:ilvl w:val="1"/>
                          <w:numId w:val="0"/>
                        </w:numPr>
                        <w:jc w:val="center"/>
                      </w:pPr>
                    </w:p>
                    <w:p w:rsidR="005F3EFC" w:rsidRPr="009D2701" w:rsidRDefault="005F3EFC" w:rsidP="009D2701">
                      <w:pPr>
                        <w:ind w:firstLine="0"/>
                        <w:jc w:val="center"/>
                        <w:rPr>
                          <w:b/>
                          <w:bCs/>
                        </w:rPr>
                      </w:pPr>
                      <w:r w:rsidRPr="009D2701">
                        <w:rPr>
                          <w:b/>
                        </w:rPr>
                        <w:t>HÀ NỘI - 20</w:t>
                      </w:r>
                      <w:r w:rsidRPr="009D2701">
                        <w:rPr>
                          <w:b/>
                          <w:bCs/>
                        </w:rPr>
                        <w:t>15</w:t>
                      </w:r>
                    </w:p>
                    <w:p w:rsidR="005F3EFC" w:rsidRDefault="005F3EFC" w:rsidP="008623C6">
                      <w:pPr>
                        <w:jc w:val="center"/>
                        <w:rPr>
                          <w:i/>
                          <w:iCs/>
                          <w:sz w:val="20"/>
                        </w:rPr>
                      </w:pPr>
                    </w:p>
                  </w:txbxContent>
                </v:textbox>
              </v:shape>
            </w:pict>
          </mc:Fallback>
        </mc:AlternateContent>
      </w:r>
      <w:r w:rsidR="00DD7F16" w:rsidRPr="008E0BEF">
        <w:t>`</w:t>
      </w:r>
    </w:p>
    <w:p w:rsidR="008623C6" w:rsidRPr="008E0BEF" w:rsidRDefault="008623C6" w:rsidP="008623C6">
      <w:pPr>
        <w:ind w:firstLine="0"/>
        <w:jc w:val="right"/>
      </w:pPr>
    </w:p>
    <w:p w:rsidR="008623C6" w:rsidRPr="008E0BEF" w:rsidRDefault="008623C6" w:rsidP="008623C6">
      <w:pPr>
        <w:ind w:firstLine="0"/>
        <w:jc w:val="right"/>
      </w:pPr>
    </w:p>
    <w:p w:rsidR="008623C6" w:rsidRPr="008E0BEF" w:rsidRDefault="008623C6" w:rsidP="008623C6">
      <w:pPr>
        <w:ind w:firstLine="0"/>
      </w:pPr>
    </w:p>
    <w:p w:rsidR="008623C6" w:rsidRPr="008E0BEF" w:rsidRDefault="008623C6" w:rsidP="008623C6">
      <w:pPr>
        <w:ind w:firstLine="0"/>
        <w:jc w:val="right"/>
      </w:pPr>
    </w:p>
    <w:p w:rsidR="008623C6" w:rsidRPr="008E0BEF" w:rsidRDefault="008623C6" w:rsidP="008623C6">
      <w:pPr>
        <w:ind w:firstLine="0"/>
        <w:jc w:val="right"/>
      </w:pPr>
    </w:p>
    <w:p w:rsidR="008623C6" w:rsidRPr="008E0BEF" w:rsidRDefault="008623C6">
      <w:pPr>
        <w:rPr>
          <w:rFonts w:eastAsia="Arial Unicode MS" w:cs="Times New Roman"/>
          <w:b/>
          <w:szCs w:val="26"/>
        </w:rPr>
      </w:pPr>
      <w:r w:rsidRPr="008E0BEF">
        <w:rPr>
          <w:rFonts w:eastAsia="Arial Unicode MS" w:cs="Times New Roman"/>
          <w:b/>
          <w:szCs w:val="26"/>
        </w:rPr>
        <w:br w:type="page"/>
      </w:r>
    </w:p>
    <w:p w:rsidR="00CE17FC" w:rsidRPr="008E0BEF" w:rsidRDefault="00CE17FC" w:rsidP="00712A7D">
      <w:pPr>
        <w:ind w:firstLine="0"/>
        <w:rPr>
          <w:rFonts w:eastAsia="Arial Unicode MS" w:cs="Times New Roman"/>
          <w:b/>
          <w:szCs w:val="26"/>
        </w:rPr>
        <w:sectPr w:rsidR="00CE17FC" w:rsidRPr="008E0BEF" w:rsidSect="0059591E">
          <w:pgSz w:w="11907" w:h="16840" w:code="9"/>
          <w:pgMar w:top="1418" w:right="1134" w:bottom="1701" w:left="1701" w:header="720" w:footer="720" w:gutter="0"/>
          <w:cols w:space="720"/>
          <w:docGrid w:linePitch="360"/>
        </w:sectPr>
      </w:pPr>
    </w:p>
    <w:p w:rsidR="000A3E6F" w:rsidRPr="008E0BEF" w:rsidRDefault="000A3E6F" w:rsidP="00BA28A5">
      <w:pPr>
        <w:ind w:firstLine="0"/>
        <w:jc w:val="center"/>
        <w:rPr>
          <w:rFonts w:eastAsia="Arial Unicode MS" w:cs="Times New Roman"/>
          <w:b/>
          <w:szCs w:val="26"/>
        </w:rPr>
      </w:pPr>
      <w:r w:rsidRPr="008E0BEF">
        <w:rPr>
          <w:rFonts w:eastAsia="Arial Unicode MS" w:cs="Times New Roman"/>
          <w:b/>
          <w:szCs w:val="26"/>
        </w:rPr>
        <w:lastRenderedPageBreak/>
        <w:t>Lời cảm ơn!</w:t>
      </w:r>
    </w:p>
    <w:p w:rsidR="000A3E6F" w:rsidRPr="008E0BEF" w:rsidRDefault="000A3E6F" w:rsidP="000A3E6F">
      <w:pPr>
        <w:rPr>
          <w:rFonts w:eastAsia="Arial Unicode MS" w:cs="Times New Roman"/>
          <w:szCs w:val="26"/>
        </w:rPr>
      </w:pPr>
      <w:r w:rsidRPr="008E0BEF">
        <w:rPr>
          <w:rFonts w:eastAsia="Arial Unicode MS" w:cs="Times New Roman"/>
          <w:szCs w:val="26"/>
        </w:rPr>
        <w:t>Đầu tiên tôi xin gửi lời cảm ơn</w:t>
      </w:r>
      <w:r w:rsidR="008F2279">
        <w:rPr>
          <w:rFonts w:eastAsia="Arial Unicode MS" w:cs="Times New Roman"/>
          <w:szCs w:val="26"/>
        </w:rPr>
        <w:t xml:space="preserve"> sâu sắc nhất</w:t>
      </w:r>
      <w:r w:rsidRPr="008E0BEF">
        <w:rPr>
          <w:rFonts w:eastAsia="Arial Unicode MS" w:cs="Times New Roman"/>
          <w:szCs w:val="26"/>
        </w:rPr>
        <w:t xml:space="preserve"> tới người thầ</w:t>
      </w:r>
      <w:r w:rsidR="008F2279">
        <w:rPr>
          <w:rFonts w:eastAsia="Arial Unicode MS" w:cs="Times New Roman"/>
          <w:szCs w:val="26"/>
        </w:rPr>
        <w:t>y</w:t>
      </w:r>
      <w:r w:rsidRPr="008E0BEF">
        <w:rPr>
          <w:rFonts w:eastAsia="Arial Unicode MS" w:cs="Times New Roman"/>
          <w:szCs w:val="26"/>
        </w:rPr>
        <w:t xml:space="preserve"> trực tiếp hướng dẫn tôi</w:t>
      </w:r>
      <w:r w:rsidR="00310EBB">
        <w:rPr>
          <w:rFonts w:eastAsia="Arial Unicode MS" w:cs="Times New Roman"/>
          <w:szCs w:val="26"/>
        </w:rPr>
        <w:t xml:space="preserve"> thực hiện khóa luậ</w:t>
      </w:r>
      <w:r w:rsidR="008F2279">
        <w:rPr>
          <w:rFonts w:eastAsia="Arial Unicode MS" w:cs="Times New Roman"/>
          <w:szCs w:val="26"/>
        </w:rPr>
        <w:t>n</w:t>
      </w:r>
      <w:r w:rsidRPr="008E0BEF">
        <w:rPr>
          <w:rFonts w:eastAsia="Arial Unicode MS" w:cs="Times New Roman"/>
          <w:szCs w:val="26"/>
        </w:rPr>
        <w:t xml:space="preserve"> TS. Phạm Duy Long. Bằng những kiến thức, kinh nghiệm và sự nhiệt tình của Thầy đã giúp tôi hoàn thành khóa luận này.</w:t>
      </w:r>
    </w:p>
    <w:p w:rsidR="000A3E6F" w:rsidRPr="008E0BEF" w:rsidRDefault="000A3E6F" w:rsidP="000A3E6F">
      <w:pPr>
        <w:rPr>
          <w:szCs w:val="26"/>
        </w:rPr>
      </w:pPr>
      <w:r w:rsidRPr="008E0BEF">
        <w:rPr>
          <w:rFonts w:eastAsia="Arial Unicode MS" w:cs="Times New Roman"/>
          <w:szCs w:val="26"/>
        </w:rPr>
        <w:t xml:space="preserve">Tôi muốn gửi những lời cảm ơn chân thành đến các anh, chị trong </w:t>
      </w:r>
      <w:r w:rsidRPr="008E0BEF">
        <w:rPr>
          <w:szCs w:val="26"/>
        </w:rPr>
        <w:t>phòng Vậ</w:t>
      </w:r>
      <w:r w:rsidR="00310EBB">
        <w:rPr>
          <w:szCs w:val="26"/>
        </w:rPr>
        <w:t>t liệu và Linh k</w:t>
      </w:r>
      <w:r w:rsidRPr="008E0BEF">
        <w:rPr>
          <w:szCs w:val="26"/>
        </w:rPr>
        <w:t>iệ</w:t>
      </w:r>
      <w:r w:rsidR="00310EBB">
        <w:rPr>
          <w:szCs w:val="26"/>
        </w:rPr>
        <w:t>n Năng lượng</w:t>
      </w:r>
      <w:r w:rsidRPr="008E0BEF">
        <w:rPr>
          <w:szCs w:val="26"/>
        </w:rPr>
        <w:t xml:space="preserve"> – Việ</w:t>
      </w:r>
      <w:r w:rsidR="00310EBB">
        <w:rPr>
          <w:szCs w:val="26"/>
        </w:rPr>
        <w:t>n Khoa h</w:t>
      </w:r>
      <w:r w:rsidRPr="008E0BEF">
        <w:rPr>
          <w:szCs w:val="26"/>
        </w:rPr>
        <w:t>ọc Vậ</w:t>
      </w:r>
      <w:r w:rsidR="00310EBB">
        <w:rPr>
          <w:szCs w:val="26"/>
        </w:rPr>
        <w:t>t l</w:t>
      </w:r>
      <w:r w:rsidRPr="008E0BEF">
        <w:rPr>
          <w:szCs w:val="26"/>
        </w:rPr>
        <w:t>iệu – Viện Hàn Lâm Khoa Họ</w:t>
      </w:r>
      <w:r w:rsidR="00310EBB">
        <w:rPr>
          <w:szCs w:val="26"/>
        </w:rPr>
        <w:t>c và Công n</w:t>
      </w:r>
      <w:r w:rsidRPr="008E0BEF">
        <w:rPr>
          <w:szCs w:val="26"/>
        </w:rPr>
        <w:t>ghệ Việt Nam đã tận tình giúp đỡ và tạo điều kiện thuận lợi cho em trong thời gian thực hiện đề tài.</w:t>
      </w:r>
    </w:p>
    <w:p w:rsidR="000A3E6F" w:rsidRPr="008E0BEF" w:rsidRDefault="000A3E6F" w:rsidP="000A3E6F">
      <w:pPr>
        <w:rPr>
          <w:szCs w:val="26"/>
        </w:rPr>
      </w:pPr>
      <w:r w:rsidRPr="008E0BEF">
        <w:rPr>
          <w:szCs w:val="26"/>
        </w:rPr>
        <w:t>Lời cảm ơn tiếp theo dành cho các thầy, các cô trong Khoa Vậ</w:t>
      </w:r>
      <w:r w:rsidR="004836F7">
        <w:rPr>
          <w:szCs w:val="26"/>
        </w:rPr>
        <w:t>t lý K</w:t>
      </w:r>
      <w:r w:rsidRPr="008E0BEF">
        <w:rPr>
          <w:szCs w:val="26"/>
        </w:rPr>
        <w:t>ỹ thuậ</w:t>
      </w:r>
      <w:r w:rsidR="004836F7">
        <w:rPr>
          <w:szCs w:val="26"/>
        </w:rPr>
        <w:t>t và C</w:t>
      </w:r>
      <w:r w:rsidRPr="008E0BEF">
        <w:rPr>
          <w:szCs w:val="26"/>
        </w:rPr>
        <w:t>ông nghệ nano đã tạo điều kiện để em có thể thực hiện đề tài này.</w:t>
      </w:r>
    </w:p>
    <w:p w:rsidR="000A3E6F" w:rsidRPr="008E0BEF" w:rsidRDefault="000A3E6F" w:rsidP="000A3E6F">
      <w:pPr>
        <w:rPr>
          <w:szCs w:val="26"/>
        </w:rPr>
      </w:pPr>
      <w:r w:rsidRPr="008E0BEF">
        <w:rPr>
          <w:szCs w:val="26"/>
        </w:rPr>
        <w:t>Gửi lời cảm ơn đế</w:t>
      </w:r>
      <w:r w:rsidR="00490BBD">
        <w:rPr>
          <w:szCs w:val="26"/>
        </w:rPr>
        <w:t xml:space="preserve">n </w:t>
      </w:r>
      <w:r w:rsidRPr="008E0BEF">
        <w:rPr>
          <w:szCs w:val="26"/>
        </w:rPr>
        <w:t>anh Tấ</w:t>
      </w:r>
      <w:r w:rsidR="00417FED">
        <w:rPr>
          <w:szCs w:val="26"/>
        </w:rPr>
        <w:t>n,</w:t>
      </w:r>
      <w:r w:rsidR="00490BBD">
        <w:rPr>
          <w:szCs w:val="26"/>
        </w:rPr>
        <w:t xml:space="preserve"> chị Phượng</w:t>
      </w:r>
      <w:r w:rsidRPr="008E0BEF">
        <w:rPr>
          <w:szCs w:val="26"/>
        </w:rPr>
        <w:t xml:space="preserve"> những người cũng thực hiện các đề tài khác nhau tạ</w:t>
      </w:r>
      <w:r w:rsidR="00310EBB">
        <w:rPr>
          <w:szCs w:val="26"/>
        </w:rPr>
        <w:t>i Phòng V</w:t>
      </w:r>
      <w:r w:rsidRPr="008E0BEF">
        <w:rPr>
          <w:szCs w:val="26"/>
        </w:rPr>
        <w:t>ật liệu và linh kiệ</w:t>
      </w:r>
      <w:r w:rsidR="00310EBB">
        <w:rPr>
          <w:szCs w:val="26"/>
        </w:rPr>
        <w:t>n Năng lượng</w:t>
      </w:r>
      <w:r w:rsidRPr="008E0BEF">
        <w:rPr>
          <w:szCs w:val="26"/>
        </w:rPr>
        <w:t xml:space="preserve"> đã có những sự giúp đỡ trong quá trình làm thực nghiệm.</w:t>
      </w:r>
    </w:p>
    <w:p w:rsidR="000A3E6F" w:rsidRPr="008E0BEF" w:rsidRDefault="000A3E6F" w:rsidP="000A3E6F">
      <w:pPr>
        <w:rPr>
          <w:szCs w:val="26"/>
        </w:rPr>
      </w:pPr>
      <w:r w:rsidRPr="008E0BEF">
        <w:rPr>
          <w:szCs w:val="26"/>
        </w:rPr>
        <w:t>Cuối cùng</w:t>
      </w:r>
      <w:r w:rsidR="00310EBB">
        <w:rPr>
          <w:szCs w:val="26"/>
        </w:rPr>
        <w:t xml:space="preserve"> là</w:t>
      </w:r>
      <w:r w:rsidRPr="008E0BEF">
        <w:rPr>
          <w:szCs w:val="26"/>
        </w:rPr>
        <w:t xml:space="preserve"> những lời yêu thương và lòng biết ơn con xin gửi đến bố, mẹ và gia đình mình. Chính sự tin tưởng và chăm lo mà gia đình đã dành cho con là động lực giúp con có thể theo học và vững bước trên con đường mà con đã chọn.</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239"/>
      </w:tblGrid>
      <w:tr w:rsidR="000A3E6F" w:rsidRPr="008E0BEF" w:rsidTr="00977EC0">
        <w:trPr>
          <w:trHeight w:val="2578"/>
        </w:trPr>
        <w:tc>
          <w:tcPr>
            <w:tcW w:w="3256" w:type="dxa"/>
          </w:tcPr>
          <w:p w:rsidR="000A3E6F" w:rsidRPr="008E0BEF" w:rsidRDefault="000A3E6F" w:rsidP="00977EC0">
            <w:pPr>
              <w:rPr>
                <w:rFonts w:eastAsia="Arial Unicode MS" w:cs="Times New Roman"/>
                <w:b/>
                <w:szCs w:val="26"/>
              </w:rPr>
            </w:pPr>
          </w:p>
        </w:tc>
        <w:tc>
          <w:tcPr>
            <w:tcW w:w="5239" w:type="dxa"/>
          </w:tcPr>
          <w:p w:rsidR="000A3E6F" w:rsidRPr="008E0BEF" w:rsidRDefault="000A3E6F" w:rsidP="00977EC0">
            <w:pPr>
              <w:jc w:val="center"/>
              <w:rPr>
                <w:rFonts w:eastAsia="Arial Unicode MS" w:cs="Times New Roman"/>
                <w:szCs w:val="26"/>
              </w:rPr>
            </w:pPr>
            <w:r w:rsidRPr="008E0BEF">
              <w:rPr>
                <w:rFonts w:eastAsia="Arial Unicode MS" w:cs="Times New Roman"/>
                <w:szCs w:val="26"/>
              </w:rPr>
              <w:t xml:space="preserve">Hà nội, ngày 21 tháng </w:t>
            </w:r>
            <w:r w:rsidR="00BC4ECC">
              <w:rPr>
                <w:rFonts w:eastAsia="Arial Unicode MS" w:cs="Times New Roman"/>
                <w:szCs w:val="26"/>
              </w:rPr>
              <w:t>0</w:t>
            </w:r>
            <w:r w:rsidRPr="008E0BEF">
              <w:rPr>
                <w:rFonts w:eastAsia="Arial Unicode MS" w:cs="Times New Roman"/>
                <w:szCs w:val="26"/>
              </w:rPr>
              <w:t>5 năm 2015</w:t>
            </w:r>
          </w:p>
          <w:p w:rsidR="000A3E6F" w:rsidRPr="008E0BEF" w:rsidRDefault="000A3E6F" w:rsidP="00977EC0">
            <w:pPr>
              <w:jc w:val="center"/>
              <w:rPr>
                <w:rFonts w:eastAsia="Arial Unicode MS" w:cs="Times New Roman"/>
                <w:szCs w:val="26"/>
              </w:rPr>
            </w:pPr>
          </w:p>
          <w:p w:rsidR="000A3E6F" w:rsidRPr="008E0BEF" w:rsidRDefault="000A3E6F" w:rsidP="00977EC0">
            <w:pPr>
              <w:jc w:val="center"/>
              <w:rPr>
                <w:rFonts w:eastAsia="Arial Unicode MS" w:cs="Times New Roman"/>
                <w:szCs w:val="26"/>
              </w:rPr>
            </w:pPr>
          </w:p>
          <w:p w:rsidR="000A3E6F" w:rsidRPr="008E0BEF" w:rsidRDefault="000A3E6F" w:rsidP="00977EC0">
            <w:pPr>
              <w:jc w:val="center"/>
              <w:rPr>
                <w:rFonts w:eastAsia="Arial Unicode MS" w:cs="Times New Roman"/>
                <w:szCs w:val="26"/>
              </w:rPr>
            </w:pPr>
          </w:p>
          <w:p w:rsidR="000A3E6F" w:rsidRPr="008E0BEF" w:rsidRDefault="000A3E6F" w:rsidP="00977EC0">
            <w:pPr>
              <w:jc w:val="center"/>
              <w:rPr>
                <w:rFonts w:eastAsia="Arial Unicode MS" w:cs="Times New Roman"/>
                <w:szCs w:val="26"/>
              </w:rPr>
            </w:pPr>
          </w:p>
          <w:p w:rsidR="000A3E6F" w:rsidRPr="008E0BEF" w:rsidRDefault="000A3E6F" w:rsidP="00977EC0">
            <w:pPr>
              <w:jc w:val="center"/>
              <w:rPr>
                <w:rFonts w:eastAsia="Arial Unicode MS" w:cs="Times New Roman"/>
                <w:szCs w:val="26"/>
              </w:rPr>
            </w:pPr>
          </w:p>
          <w:p w:rsidR="000A3E6F" w:rsidRPr="008E0BEF" w:rsidRDefault="000A3E6F" w:rsidP="00977EC0">
            <w:pPr>
              <w:jc w:val="center"/>
              <w:rPr>
                <w:rFonts w:eastAsia="Arial Unicode MS" w:cs="Times New Roman"/>
                <w:szCs w:val="26"/>
              </w:rPr>
            </w:pPr>
            <w:r w:rsidRPr="008E0BEF">
              <w:rPr>
                <w:rFonts w:eastAsia="Arial Unicode MS" w:cs="Times New Roman"/>
                <w:szCs w:val="26"/>
              </w:rPr>
              <w:t>Trần Văn Hùng</w:t>
            </w:r>
          </w:p>
        </w:tc>
      </w:tr>
    </w:tbl>
    <w:p w:rsidR="000A3E6F" w:rsidRPr="008E0BEF" w:rsidRDefault="000A3E6F" w:rsidP="000A3E6F">
      <w:pPr>
        <w:rPr>
          <w:rFonts w:eastAsia="Arial Unicode MS" w:cs="Times New Roman"/>
          <w:b/>
          <w:szCs w:val="26"/>
        </w:rPr>
      </w:pPr>
    </w:p>
    <w:p w:rsidR="000A3E6F" w:rsidRPr="008E0BEF" w:rsidRDefault="000A3E6F" w:rsidP="000A3E6F">
      <w:pPr>
        <w:rPr>
          <w:rFonts w:eastAsia="Arial Unicode MS" w:cs="Times New Roman"/>
          <w:b/>
          <w:szCs w:val="26"/>
        </w:rPr>
      </w:pPr>
      <w:r w:rsidRPr="008E0BEF">
        <w:rPr>
          <w:rFonts w:eastAsia="Arial Unicode MS" w:cs="Times New Roman"/>
          <w:b/>
          <w:szCs w:val="26"/>
        </w:rPr>
        <w:br w:type="page"/>
      </w:r>
    </w:p>
    <w:p w:rsidR="000A3E6F" w:rsidRPr="008E0BEF" w:rsidRDefault="000A3E6F" w:rsidP="00BA28A5">
      <w:pPr>
        <w:ind w:firstLine="0"/>
        <w:jc w:val="center"/>
        <w:rPr>
          <w:rFonts w:eastAsia="Arial Unicode MS" w:cs="Times New Roman"/>
          <w:b/>
          <w:szCs w:val="26"/>
        </w:rPr>
      </w:pPr>
      <w:r w:rsidRPr="008E0BEF">
        <w:rPr>
          <w:rFonts w:eastAsia="Arial Unicode MS" w:cs="Times New Roman"/>
          <w:b/>
          <w:szCs w:val="26"/>
        </w:rPr>
        <w:lastRenderedPageBreak/>
        <w:t>Tóm tắt</w:t>
      </w:r>
    </w:p>
    <w:p w:rsidR="000A3E6F" w:rsidRPr="008E0BEF" w:rsidRDefault="000A3E6F" w:rsidP="000A3E6F">
      <w:pPr>
        <w:rPr>
          <w:rFonts w:eastAsia="Arial Unicode MS" w:cs="Times New Roman"/>
          <w:sz w:val="24"/>
          <w:szCs w:val="24"/>
        </w:rPr>
      </w:pPr>
      <w:r w:rsidRPr="008E0BEF">
        <w:rPr>
          <w:rFonts w:eastAsia="Arial Unicode MS" w:cs="Times New Roman"/>
          <w:b/>
          <w:sz w:val="24"/>
          <w:szCs w:val="24"/>
        </w:rPr>
        <w:t>Tóm tắt:</w:t>
      </w:r>
      <w:r w:rsidRPr="008E0BEF">
        <w:rPr>
          <w:rFonts w:eastAsia="Arial Unicode MS" w:cs="Times New Roman"/>
          <w:sz w:val="24"/>
          <w:szCs w:val="24"/>
        </w:rPr>
        <w:t xml:space="preserve"> Hiện nay</w:t>
      </w:r>
      <w:r w:rsidR="00BF497B">
        <w:rPr>
          <w:rFonts w:eastAsia="Arial Unicode MS" w:cs="Times New Roman"/>
          <w:sz w:val="24"/>
          <w:szCs w:val="24"/>
        </w:rPr>
        <w:t>,</w:t>
      </w:r>
      <w:r w:rsidRPr="008E0BEF">
        <w:rPr>
          <w:rFonts w:eastAsia="Arial Unicode MS" w:cs="Times New Roman"/>
          <w:sz w:val="24"/>
          <w:szCs w:val="24"/>
        </w:rPr>
        <w:t xml:space="preserve"> với sự phát triển mạnh mẽ của thế giới nhu cầu năng lượng tăng cao và việc sử dụng các nguồn nhiên liệu truyền thống dần cạn kiệt và ô nhiễm môi trường. Hơn nữa</w:t>
      </w:r>
      <w:r w:rsidR="00BF497B">
        <w:rPr>
          <w:rFonts w:eastAsia="Arial Unicode MS" w:cs="Times New Roman"/>
          <w:sz w:val="24"/>
          <w:szCs w:val="24"/>
        </w:rPr>
        <w:t>,</w:t>
      </w:r>
      <w:r w:rsidRPr="008E0BEF">
        <w:rPr>
          <w:rFonts w:eastAsia="Arial Unicode MS" w:cs="Times New Roman"/>
          <w:sz w:val="24"/>
          <w:szCs w:val="24"/>
        </w:rPr>
        <w:t xml:space="preserve"> các thiết bị di động ngày một thông minh phục vụ đời sống con người đòi hỏi nguồn dự trữ năng lượng lớn. Công nghệ pin ion liti được đánh giá là một công nghệ tốt nhất có thể đảm bảo được yêu cầu dự trữ năng lượng lớn trên. Trong khi đó nền tảng của công nghệ này chính là các vật liệu có khả năng tích trữ ion liti và vật liệu TiO</w:t>
      </w:r>
      <w:r w:rsidRPr="008E0BEF">
        <w:rPr>
          <w:rFonts w:eastAsia="Arial Unicode MS" w:cs="Times New Roman"/>
          <w:sz w:val="24"/>
          <w:szCs w:val="24"/>
          <w:vertAlign w:val="subscript"/>
        </w:rPr>
        <w:t>2</w:t>
      </w:r>
      <w:r w:rsidRPr="008E0BEF">
        <w:rPr>
          <w:rFonts w:eastAsia="Arial Unicode MS" w:cs="Times New Roman"/>
          <w:sz w:val="24"/>
          <w:szCs w:val="24"/>
        </w:rPr>
        <w:t xml:space="preserve"> có cấu trúc dây nano có khả năng ứng dụng cao vào lĩnh vực này. Thật vậy, với cấu trúc này chúng có</w:t>
      </w:r>
      <w:r w:rsidR="00BC4ECC">
        <w:rPr>
          <w:rFonts w:eastAsia="Arial Unicode MS" w:cs="Times New Roman"/>
          <w:sz w:val="24"/>
          <w:szCs w:val="24"/>
        </w:rPr>
        <w:t xml:space="preserve"> những</w:t>
      </w:r>
      <w:r w:rsidRPr="008E0BEF">
        <w:rPr>
          <w:rFonts w:eastAsia="Arial Unicode MS" w:cs="Times New Roman"/>
          <w:sz w:val="24"/>
          <w:szCs w:val="24"/>
        </w:rPr>
        <w:t xml:space="preserve"> ưu điểm như diện tích bề mặt lớn, độ giãn nở thể tích nhỏ và thân thiện với môi trường hoàn toàn phù hợp làm điện cực trong pin tích trữ ion. Trong bài luận văn này, tôi chế tạo màng TiO</w:t>
      </w:r>
      <w:r w:rsidRPr="008E0BEF">
        <w:rPr>
          <w:rFonts w:eastAsia="Arial Unicode MS" w:cs="Times New Roman"/>
          <w:sz w:val="24"/>
          <w:szCs w:val="24"/>
          <w:vertAlign w:val="subscript"/>
        </w:rPr>
        <w:t>2</w:t>
      </w:r>
      <w:r w:rsidRPr="008E0BEF">
        <w:rPr>
          <w:rFonts w:eastAsia="Arial Unicode MS" w:cs="Times New Roman"/>
          <w:sz w:val="24"/>
          <w:szCs w:val="24"/>
        </w:rPr>
        <w:t xml:space="preserve"> có cấu trúc dây nano bằng phương pháp thủy nhiệt ứng dụng làm điện cực trong pin tích trữ ion liti với đặc điểm cấu trúc là các sợi cỡ</w:t>
      </w:r>
      <w:r w:rsidR="0079728E">
        <w:rPr>
          <w:rFonts w:eastAsia="Arial Unicode MS" w:cs="Times New Roman"/>
          <w:sz w:val="24"/>
          <w:szCs w:val="24"/>
        </w:rPr>
        <w:t xml:space="preserve"> nano (15 – 20 nm) đan xen</w:t>
      </w:r>
      <w:r w:rsidRPr="008E0BEF">
        <w:rPr>
          <w:rFonts w:eastAsia="Arial Unicode MS" w:cs="Times New Roman"/>
          <w:sz w:val="24"/>
          <w:szCs w:val="24"/>
        </w:rPr>
        <w:t xml:space="preserve"> nhau có độ xốp tốt. Qua đó tôi đã khảo sát sự ảnh hưởng của các điều kiện công nghệ lên đặc điểm màng và tính chất tích trữ ion.</w:t>
      </w:r>
    </w:p>
    <w:p w:rsidR="000A3E6F" w:rsidRPr="00B64394" w:rsidRDefault="000A3E6F" w:rsidP="000A3E6F">
      <w:pPr>
        <w:rPr>
          <w:i/>
          <w:sz w:val="24"/>
          <w:szCs w:val="24"/>
        </w:rPr>
      </w:pPr>
      <w:r w:rsidRPr="008E0BEF">
        <w:rPr>
          <w:b/>
          <w:i/>
          <w:sz w:val="24"/>
          <w:szCs w:val="24"/>
        </w:rPr>
        <w:t>Từ khóa:</w:t>
      </w:r>
      <w:r w:rsidRPr="008E0BEF">
        <w:rPr>
          <w:b/>
          <w:sz w:val="24"/>
          <w:szCs w:val="24"/>
        </w:rPr>
        <w:t xml:space="preserve">  </w:t>
      </w:r>
      <w:r w:rsidRPr="008E0BEF">
        <w:rPr>
          <w:i/>
          <w:sz w:val="24"/>
          <w:szCs w:val="24"/>
        </w:rPr>
        <w:t>pin ion lili</w:t>
      </w:r>
      <w:r w:rsidRPr="008E0BEF">
        <w:rPr>
          <w:b/>
          <w:sz w:val="24"/>
          <w:szCs w:val="24"/>
        </w:rPr>
        <w:t xml:space="preserve">, </w:t>
      </w:r>
      <w:r w:rsidRPr="008E0BEF">
        <w:rPr>
          <w:i/>
          <w:sz w:val="24"/>
          <w:szCs w:val="24"/>
        </w:rPr>
        <w:t>pin tích trữ ion</w:t>
      </w:r>
      <w:r w:rsidRPr="008E0BEF">
        <w:rPr>
          <w:sz w:val="24"/>
          <w:szCs w:val="24"/>
        </w:rPr>
        <w:t>,</w:t>
      </w:r>
      <w:r w:rsidRPr="008E0BEF">
        <w:rPr>
          <w:b/>
          <w:sz w:val="24"/>
          <w:szCs w:val="24"/>
        </w:rPr>
        <w:t xml:space="preserve"> </w:t>
      </w:r>
      <w:r w:rsidR="00B64394">
        <w:rPr>
          <w:i/>
          <w:sz w:val="24"/>
          <w:szCs w:val="24"/>
        </w:rPr>
        <w:t>TiO</w:t>
      </w:r>
      <w:r w:rsidR="00B64394" w:rsidRPr="00B64394">
        <w:rPr>
          <w:i/>
          <w:sz w:val="24"/>
          <w:szCs w:val="24"/>
          <w:vertAlign w:val="subscript"/>
        </w:rPr>
        <w:t>2</w:t>
      </w:r>
      <w:r w:rsidR="00B64394">
        <w:rPr>
          <w:i/>
          <w:sz w:val="24"/>
          <w:szCs w:val="24"/>
        </w:rPr>
        <w:t xml:space="preserve"> nano dây, </w:t>
      </w:r>
      <w:r w:rsidR="005408B2">
        <w:rPr>
          <w:i/>
          <w:sz w:val="24"/>
          <w:szCs w:val="24"/>
        </w:rPr>
        <w:t xml:space="preserve">điện cực </w:t>
      </w:r>
      <w:r w:rsidR="00B64394">
        <w:rPr>
          <w:i/>
          <w:sz w:val="24"/>
          <w:szCs w:val="24"/>
        </w:rPr>
        <w:t>TiO</w:t>
      </w:r>
      <w:r w:rsidR="00B64394" w:rsidRPr="00B64394">
        <w:rPr>
          <w:i/>
          <w:sz w:val="24"/>
          <w:szCs w:val="24"/>
          <w:vertAlign w:val="subscript"/>
        </w:rPr>
        <w:t>2</w:t>
      </w:r>
    </w:p>
    <w:p w:rsidR="000A3E6F" w:rsidRDefault="000A3E6F" w:rsidP="000A3E6F">
      <w:pPr>
        <w:ind w:firstLine="0"/>
        <w:rPr>
          <w:sz w:val="24"/>
          <w:szCs w:val="24"/>
        </w:rPr>
      </w:pPr>
    </w:p>
    <w:p w:rsidR="000A3E6F" w:rsidRDefault="000A3E6F" w:rsidP="000A3E6F">
      <w:pPr>
        <w:rPr>
          <w:rFonts w:eastAsia="Arial Unicode MS" w:cs="Times New Roman"/>
          <w:b/>
          <w:szCs w:val="26"/>
        </w:rPr>
      </w:pPr>
      <w:r>
        <w:rPr>
          <w:rFonts w:eastAsia="Arial Unicode MS" w:cs="Times New Roman"/>
          <w:b/>
          <w:szCs w:val="26"/>
        </w:rPr>
        <w:br w:type="page"/>
      </w:r>
    </w:p>
    <w:p w:rsidR="000A3E6F" w:rsidRPr="008E0BEF" w:rsidRDefault="000A3E6F" w:rsidP="00BA28A5">
      <w:pPr>
        <w:ind w:firstLine="0"/>
        <w:jc w:val="center"/>
        <w:rPr>
          <w:rFonts w:eastAsia="Arial Unicode MS" w:cs="Times New Roman"/>
          <w:b/>
          <w:szCs w:val="26"/>
        </w:rPr>
      </w:pPr>
      <w:r w:rsidRPr="008E0BEF">
        <w:rPr>
          <w:rFonts w:eastAsia="Arial Unicode MS" w:cs="Times New Roman"/>
          <w:b/>
          <w:szCs w:val="26"/>
        </w:rPr>
        <w:lastRenderedPageBreak/>
        <w:t>Lời cam đoan</w:t>
      </w:r>
    </w:p>
    <w:p w:rsidR="000A3E6F" w:rsidRPr="008E0BEF" w:rsidRDefault="000A3E6F" w:rsidP="000A3E6F">
      <w:pPr>
        <w:rPr>
          <w:rFonts w:eastAsia="Arial Unicode MS" w:cs="Times New Roman"/>
          <w:szCs w:val="26"/>
        </w:rPr>
      </w:pPr>
      <w:r w:rsidRPr="008E0BEF">
        <w:rPr>
          <w:rFonts w:eastAsia="Arial Unicode MS" w:cs="Times New Roman"/>
          <w:szCs w:val="26"/>
        </w:rPr>
        <w:t>Tôi xin cam đoan đây là công trình nghiên cứu của bản thân, được xuất phát từ yêu cầu phát sinh trong công việc để hình thành hướng nghiên cứu. Các số liệu có nguồn gốc rõ ràng tuân thủ đúng nguyên tắc và kết quả trình bày trong luận văn được thu thập được trong quá trình nghiên cứu là trung thực chưa từng được ai công bố trước đây.</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48"/>
        <w:gridCol w:w="4373"/>
      </w:tblGrid>
      <w:tr w:rsidR="000A3E6F" w:rsidRPr="008E0BEF" w:rsidTr="00977EC0">
        <w:tc>
          <w:tcPr>
            <w:tcW w:w="4531" w:type="dxa"/>
          </w:tcPr>
          <w:p w:rsidR="000A3E6F" w:rsidRPr="008E0BEF" w:rsidRDefault="000A3E6F" w:rsidP="00977EC0">
            <w:pPr>
              <w:ind w:firstLine="0"/>
              <w:jc w:val="center"/>
              <w:rPr>
                <w:rFonts w:eastAsia="Arial Unicode MS" w:cs="Times New Roman"/>
                <w:szCs w:val="26"/>
              </w:rPr>
            </w:pPr>
          </w:p>
        </w:tc>
        <w:tc>
          <w:tcPr>
            <w:tcW w:w="4531" w:type="dxa"/>
          </w:tcPr>
          <w:p w:rsidR="000A3E6F" w:rsidRPr="008E0BEF" w:rsidRDefault="000A3E6F" w:rsidP="00977EC0">
            <w:pPr>
              <w:ind w:firstLine="0"/>
              <w:jc w:val="center"/>
              <w:rPr>
                <w:rFonts w:eastAsia="Arial Unicode MS" w:cs="Times New Roman"/>
                <w:szCs w:val="26"/>
              </w:rPr>
            </w:pPr>
            <w:r w:rsidRPr="008E0BEF">
              <w:rPr>
                <w:rFonts w:eastAsia="Arial Unicode MS" w:cs="Times New Roman"/>
                <w:szCs w:val="26"/>
              </w:rPr>
              <w:t xml:space="preserve">Hà Nội, ngày 21 tháng </w:t>
            </w:r>
            <w:r w:rsidR="00BC4ECC">
              <w:rPr>
                <w:rFonts w:eastAsia="Arial Unicode MS" w:cs="Times New Roman"/>
                <w:szCs w:val="26"/>
              </w:rPr>
              <w:t>0</w:t>
            </w:r>
            <w:r w:rsidRPr="008E0BEF">
              <w:rPr>
                <w:rFonts w:eastAsia="Arial Unicode MS" w:cs="Times New Roman"/>
                <w:szCs w:val="26"/>
              </w:rPr>
              <w:t>5 năm 2015</w:t>
            </w:r>
          </w:p>
          <w:p w:rsidR="000A3E6F" w:rsidRPr="008E0BEF" w:rsidRDefault="000A3E6F" w:rsidP="00977EC0">
            <w:pPr>
              <w:ind w:firstLine="0"/>
              <w:jc w:val="center"/>
              <w:rPr>
                <w:rFonts w:eastAsia="Arial Unicode MS" w:cs="Times New Roman"/>
                <w:szCs w:val="26"/>
              </w:rPr>
            </w:pPr>
          </w:p>
          <w:p w:rsidR="000A3E6F" w:rsidRPr="008E0BEF" w:rsidRDefault="000A3E6F" w:rsidP="00977EC0">
            <w:pPr>
              <w:ind w:firstLine="0"/>
              <w:jc w:val="center"/>
              <w:rPr>
                <w:rFonts w:eastAsia="Arial Unicode MS" w:cs="Times New Roman"/>
                <w:szCs w:val="26"/>
              </w:rPr>
            </w:pPr>
            <w:r w:rsidRPr="008E0BEF">
              <w:rPr>
                <w:rFonts w:eastAsia="Arial Unicode MS" w:cs="Times New Roman"/>
                <w:szCs w:val="26"/>
              </w:rPr>
              <w:t>Tác giả luận văn</w:t>
            </w:r>
          </w:p>
          <w:p w:rsidR="000A3E6F" w:rsidRPr="008E0BEF" w:rsidRDefault="000A3E6F" w:rsidP="00977EC0">
            <w:pPr>
              <w:ind w:firstLine="0"/>
              <w:jc w:val="center"/>
              <w:rPr>
                <w:rFonts w:eastAsia="Arial Unicode MS" w:cs="Times New Roman"/>
                <w:szCs w:val="26"/>
              </w:rPr>
            </w:pPr>
          </w:p>
          <w:p w:rsidR="000A3E6F" w:rsidRPr="008E0BEF" w:rsidRDefault="000A3E6F" w:rsidP="00977EC0">
            <w:pPr>
              <w:ind w:firstLine="0"/>
              <w:jc w:val="center"/>
              <w:rPr>
                <w:rFonts w:eastAsia="Arial Unicode MS" w:cs="Times New Roman"/>
                <w:szCs w:val="26"/>
              </w:rPr>
            </w:pPr>
          </w:p>
          <w:p w:rsidR="000A3E6F" w:rsidRPr="008E0BEF" w:rsidRDefault="000A3E6F" w:rsidP="00977EC0">
            <w:pPr>
              <w:ind w:firstLine="0"/>
              <w:jc w:val="center"/>
              <w:rPr>
                <w:rFonts w:eastAsia="Arial Unicode MS" w:cs="Times New Roman"/>
                <w:szCs w:val="26"/>
              </w:rPr>
            </w:pPr>
          </w:p>
          <w:p w:rsidR="000A3E6F" w:rsidRPr="008E0BEF" w:rsidRDefault="000A3E6F" w:rsidP="00977EC0">
            <w:pPr>
              <w:ind w:firstLine="0"/>
              <w:jc w:val="center"/>
              <w:rPr>
                <w:rFonts w:eastAsia="Arial Unicode MS" w:cs="Times New Roman"/>
                <w:szCs w:val="26"/>
              </w:rPr>
            </w:pPr>
          </w:p>
          <w:p w:rsidR="000A3E6F" w:rsidRPr="008E0BEF" w:rsidRDefault="000A3E6F" w:rsidP="00977EC0">
            <w:pPr>
              <w:ind w:firstLine="0"/>
              <w:jc w:val="center"/>
              <w:rPr>
                <w:rFonts w:eastAsia="Arial Unicode MS" w:cs="Times New Roman"/>
                <w:szCs w:val="26"/>
              </w:rPr>
            </w:pPr>
            <w:r w:rsidRPr="008E0BEF">
              <w:rPr>
                <w:rFonts w:eastAsia="Arial Unicode MS" w:cs="Times New Roman"/>
                <w:szCs w:val="26"/>
              </w:rPr>
              <w:t>Trần Văn Hùng</w:t>
            </w:r>
          </w:p>
          <w:p w:rsidR="000A3E6F" w:rsidRPr="008E0BEF" w:rsidRDefault="000A3E6F" w:rsidP="00977EC0">
            <w:pPr>
              <w:ind w:firstLine="0"/>
              <w:jc w:val="center"/>
              <w:rPr>
                <w:rFonts w:eastAsia="Arial Unicode MS" w:cs="Times New Roman"/>
                <w:szCs w:val="26"/>
              </w:rPr>
            </w:pPr>
          </w:p>
          <w:p w:rsidR="000A3E6F" w:rsidRPr="008E0BEF" w:rsidRDefault="000A3E6F" w:rsidP="00977EC0">
            <w:pPr>
              <w:ind w:firstLine="0"/>
              <w:jc w:val="center"/>
              <w:rPr>
                <w:rFonts w:eastAsia="Arial Unicode MS" w:cs="Times New Roman"/>
                <w:szCs w:val="26"/>
              </w:rPr>
            </w:pPr>
          </w:p>
          <w:p w:rsidR="000A3E6F" w:rsidRPr="008E0BEF" w:rsidRDefault="000A3E6F" w:rsidP="00977EC0">
            <w:pPr>
              <w:ind w:firstLine="0"/>
              <w:jc w:val="center"/>
              <w:rPr>
                <w:rFonts w:eastAsia="Arial Unicode MS" w:cs="Times New Roman"/>
                <w:szCs w:val="26"/>
              </w:rPr>
            </w:pPr>
          </w:p>
          <w:p w:rsidR="000A3E6F" w:rsidRPr="008E0BEF" w:rsidRDefault="000A3E6F" w:rsidP="00977EC0">
            <w:pPr>
              <w:ind w:firstLine="0"/>
              <w:jc w:val="center"/>
              <w:rPr>
                <w:rFonts w:eastAsia="Arial Unicode MS" w:cs="Times New Roman"/>
                <w:szCs w:val="26"/>
              </w:rPr>
            </w:pPr>
          </w:p>
        </w:tc>
      </w:tr>
    </w:tbl>
    <w:p w:rsidR="000A3E6F" w:rsidRPr="008E0BEF" w:rsidRDefault="000A3E6F" w:rsidP="000A3E6F">
      <w:pPr>
        <w:jc w:val="center"/>
        <w:rPr>
          <w:rFonts w:eastAsia="Arial Unicode MS" w:cs="Times New Roman"/>
          <w:szCs w:val="26"/>
        </w:rPr>
      </w:pPr>
    </w:p>
    <w:p w:rsidR="000A3E6F" w:rsidRPr="008E0BEF" w:rsidRDefault="000A3E6F" w:rsidP="000A3E6F">
      <w:pPr>
        <w:rPr>
          <w:rFonts w:eastAsia="Arial Unicode MS" w:cs="Times New Roman"/>
          <w:b/>
          <w:szCs w:val="26"/>
        </w:rPr>
      </w:pPr>
      <w:r w:rsidRPr="008E0BEF">
        <w:rPr>
          <w:rFonts w:eastAsia="Arial Unicode MS" w:cs="Times New Roman"/>
          <w:b/>
          <w:szCs w:val="26"/>
        </w:rPr>
        <w:br w:type="page"/>
      </w:r>
    </w:p>
    <w:sdt>
      <w:sdtPr>
        <w:rPr>
          <w:rFonts w:ascii="Times New Roman" w:eastAsiaTheme="minorHAnsi" w:hAnsi="Times New Roman" w:cstheme="minorBidi"/>
          <w:color w:val="auto"/>
          <w:sz w:val="26"/>
          <w:szCs w:val="22"/>
        </w:rPr>
        <w:id w:val="-502894998"/>
        <w:docPartObj>
          <w:docPartGallery w:val="Table of Contents"/>
          <w:docPartUnique/>
        </w:docPartObj>
      </w:sdtPr>
      <w:sdtEndPr>
        <w:rPr>
          <w:b/>
          <w:bCs/>
          <w:noProof/>
        </w:rPr>
      </w:sdtEndPr>
      <w:sdtContent>
        <w:p w:rsidR="00186991" w:rsidRPr="00F701A0" w:rsidRDefault="00186991" w:rsidP="00186991">
          <w:pPr>
            <w:pStyle w:val="TOCHeading"/>
            <w:jc w:val="center"/>
            <w:rPr>
              <w:rFonts w:ascii="Times New Roman" w:hAnsi="Times New Roman" w:cs="Times New Roman"/>
              <w:b/>
              <w:color w:val="000000" w:themeColor="text1"/>
            </w:rPr>
          </w:pPr>
          <w:r w:rsidRPr="00F701A0">
            <w:rPr>
              <w:rFonts w:ascii="Times New Roman" w:hAnsi="Times New Roman" w:cs="Times New Roman"/>
              <w:b/>
              <w:color w:val="000000" w:themeColor="text1"/>
            </w:rPr>
            <w:t>Mục Lục</w:t>
          </w:r>
        </w:p>
        <w:p w:rsidR="002D324E" w:rsidRDefault="00186991">
          <w:pPr>
            <w:pStyle w:val="TOC1"/>
            <w:tabs>
              <w:tab w:val="right" w:leader="dot" w:pos="9062"/>
            </w:tabs>
            <w:rPr>
              <w:rFonts w:asciiTheme="minorHAnsi" w:eastAsiaTheme="minorEastAsia" w:hAnsiTheme="minorHAnsi"/>
              <w:noProof/>
              <w:sz w:val="22"/>
            </w:rPr>
          </w:pPr>
          <w:r>
            <w:fldChar w:fldCharType="begin"/>
          </w:r>
          <w:r>
            <w:instrText xml:space="preserve"> TOC \o "1-3" \h \z \u </w:instrText>
          </w:r>
          <w:r>
            <w:fldChar w:fldCharType="separate"/>
          </w:r>
          <w:hyperlink w:anchor="_Toc419536374" w:history="1">
            <w:r w:rsidR="002D324E" w:rsidRPr="00795098">
              <w:rPr>
                <w:rStyle w:val="Hyperlink"/>
                <w:rFonts w:eastAsia="Arial Unicode MS"/>
                <w:noProof/>
              </w:rPr>
              <w:t>Danh Mục</w:t>
            </w:r>
            <w:r w:rsidR="002D324E">
              <w:rPr>
                <w:noProof/>
                <w:webHidden/>
              </w:rPr>
              <w:tab/>
            </w:r>
            <w:r w:rsidR="002D324E">
              <w:rPr>
                <w:noProof/>
                <w:webHidden/>
              </w:rPr>
              <w:fldChar w:fldCharType="begin"/>
            </w:r>
            <w:r w:rsidR="002D324E">
              <w:rPr>
                <w:noProof/>
                <w:webHidden/>
              </w:rPr>
              <w:instrText xml:space="preserve"> PAGEREF _Toc419536374 \h </w:instrText>
            </w:r>
            <w:r w:rsidR="002D324E">
              <w:rPr>
                <w:noProof/>
                <w:webHidden/>
              </w:rPr>
            </w:r>
            <w:r w:rsidR="002D324E">
              <w:rPr>
                <w:noProof/>
                <w:webHidden/>
              </w:rPr>
              <w:fldChar w:fldCharType="separate"/>
            </w:r>
            <w:r w:rsidR="002D324E">
              <w:rPr>
                <w:noProof/>
                <w:webHidden/>
              </w:rPr>
              <w:t>VI</w:t>
            </w:r>
            <w:r w:rsidR="002D324E">
              <w:rPr>
                <w:noProof/>
                <w:webHidden/>
              </w:rPr>
              <w:fldChar w:fldCharType="end"/>
            </w:r>
          </w:hyperlink>
        </w:p>
        <w:p w:rsidR="002D324E" w:rsidRDefault="005F3EFC">
          <w:pPr>
            <w:pStyle w:val="TOC1"/>
            <w:tabs>
              <w:tab w:val="right" w:leader="dot" w:pos="9062"/>
            </w:tabs>
            <w:rPr>
              <w:rFonts w:asciiTheme="minorHAnsi" w:eastAsiaTheme="minorEastAsia" w:hAnsiTheme="minorHAnsi"/>
              <w:noProof/>
              <w:sz w:val="22"/>
            </w:rPr>
          </w:pPr>
          <w:hyperlink w:anchor="_Toc419536375" w:history="1">
            <w:r w:rsidR="002D324E" w:rsidRPr="00795098">
              <w:rPr>
                <w:rStyle w:val="Hyperlink"/>
                <w:noProof/>
              </w:rPr>
              <w:t>Mở đầu</w:t>
            </w:r>
            <w:r w:rsidR="002D324E">
              <w:rPr>
                <w:noProof/>
                <w:webHidden/>
              </w:rPr>
              <w:tab/>
            </w:r>
            <w:r w:rsidR="002D324E">
              <w:rPr>
                <w:noProof/>
                <w:webHidden/>
              </w:rPr>
              <w:fldChar w:fldCharType="begin"/>
            </w:r>
            <w:r w:rsidR="002D324E">
              <w:rPr>
                <w:noProof/>
                <w:webHidden/>
              </w:rPr>
              <w:instrText xml:space="preserve"> PAGEREF _Toc419536375 \h </w:instrText>
            </w:r>
            <w:r w:rsidR="002D324E">
              <w:rPr>
                <w:noProof/>
                <w:webHidden/>
              </w:rPr>
            </w:r>
            <w:r w:rsidR="002D324E">
              <w:rPr>
                <w:noProof/>
                <w:webHidden/>
              </w:rPr>
              <w:fldChar w:fldCharType="separate"/>
            </w:r>
            <w:r w:rsidR="002D324E">
              <w:rPr>
                <w:noProof/>
                <w:webHidden/>
              </w:rPr>
              <w:t>1</w:t>
            </w:r>
            <w:r w:rsidR="002D324E">
              <w:rPr>
                <w:noProof/>
                <w:webHidden/>
              </w:rPr>
              <w:fldChar w:fldCharType="end"/>
            </w:r>
          </w:hyperlink>
        </w:p>
        <w:p w:rsidR="002D324E" w:rsidRDefault="005F3EFC">
          <w:pPr>
            <w:pStyle w:val="TOC2"/>
            <w:tabs>
              <w:tab w:val="left" w:pos="1320"/>
            </w:tabs>
            <w:rPr>
              <w:rFonts w:asciiTheme="minorHAnsi" w:eastAsiaTheme="minorEastAsia" w:hAnsiTheme="minorHAnsi"/>
              <w:noProof/>
              <w:sz w:val="22"/>
            </w:rPr>
          </w:pPr>
          <w:hyperlink w:anchor="_Toc419536376" w:history="1">
            <w:r w:rsidR="002D324E" w:rsidRPr="00795098">
              <w:rPr>
                <w:rStyle w:val="Hyperlink"/>
                <w:noProof/>
              </w:rPr>
              <w:t>1.</w:t>
            </w:r>
            <w:r w:rsidR="002D324E">
              <w:rPr>
                <w:rFonts w:asciiTheme="minorHAnsi" w:eastAsiaTheme="minorEastAsia" w:hAnsiTheme="minorHAnsi"/>
                <w:noProof/>
                <w:sz w:val="22"/>
              </w:rPr>
              <w:tab/>
            </w:r>
            <w:r w:rsidR="002D324E" w:rsidRPr="00795098">
              <w:rPr>
                <w:rStyle w:val="Hyperlink"/>
                <w:noProof/>
              </w:rPr>
              <w:t>Lý do chọn đề tài</w:t>
            </w:r>
            <w:r w:rsidR="002D324E">
              <w:rPr>
                <w:noProof/>
                <w:webHidden/>
              </w:rPr>
              <w:tab/>
            </w:r>
            <w:r w:rsidR="002D324E">
              <w:rPr>
                <w:noProof/>
                <w:webHidden/>
              </w:rPr>
              <w:fldChar w:fldCharType="begin"/>
            </w:r>
            <w:r w:rsidR="002D324E">
              <w:rPr>
                <w:noProof/>
                <w:webHidden/>
              </w:rPr>
              <w:instrText xml:space="preserve"> PAGEREF _Toc419536376 \h </w:instrText>
            </w:r>
            <w:r w:rsidR="002D324E">
              <w:rPr>
                <w:noProof/>
                <w:webHidden/>
              </w:rPr>
            </w:r>
            <w:r w:rsidR="002D324E">
              <w:rPr>
                <w:noProof/>
                <w:webHidden/>
              </w:rPr>
              <w:fldChar w:fldCharType="separate"/>
            </w:r>
            <w:r w:rsidR="002D324E">
              <w:rPr>
                <w:noProof/>
                <w:webHidden/>
              </w:rPr>
              <w:t>1</w:t>
            </w:r>
            <w:r w:rsidR="002D324E">
              <w:rPr>
                <w:noProof/>
                <w:webHidden/>
              </w:rPr>
              <w:fldChar w:fldCharType="end"/>
            </w:r>
          </w:hyperlink>
        </w:p>
        <w:p w:rsidR="002D324E" w:rsidRDefault="005F3EFC">
          <w:pPr>
            <w:pStyle w:val="TOC2"/>
            <w:tabs>
              <w:tab w:val="left" w:pos="1320"/>
            </w:tabs>
            <w:rPr>
              <w:rFonts w:asciiTheme="minorHAnsi" w:eastAsiaTheme="minorEastAsia" w:hAnsiTheme="minorHAnsi"/>
              <w:noProof/>
              <w:sz w:val="22"/>
            </w:rPr>
          </w:pPr>
          <w:hyperlink w:anchor="_Toc419536377" w:history="1">
            <w:r w:rsidR="002D324E" w:rsidRPr="00795098">
              <w:rPr>
                <w:rStyle w:val="Hyperlink"/>
                <w:rFonts w:eastAsia="Arial Unicode MS"/>
                <w:noProof/>
              </w:rPr>
              <w:t>2.</w:t>
            </w:r>
            <w:r w:rsidR="002D324E">
              <w:rPr>
                <w:rFonts w:asciiTheme="minorHAnsi" w:eastAsiaTheme="minorEastAsia" w:hAnsiTheme="minorHAnsi"/>
                <w:noProof/>
                <w:sz w:val="22"/>
              </w:rPr>
              <w:tab/>
            </w:r>
            <w:r w:rsidR="002D324E" w:rsidRPr="00795098">
              <w:rPr>
                <w:rStyle w:val="Hyperlink"/>
                <w:rFonts w:eastAsia="Arial Unicode MS"/>
                <w:noProof/>
              </w:rPr>
              <w:t>Mục đích của đề tài</w:t>
            </w:r>
            <w:r w:rsidR="002D324E">
              <w:rPr>
                <w:noProof/>
                <w:webHidden/>
              </w:rPr>
              <w:tab/>
            </w:r>
            <w:r w:rsidR="002D324E">
              <w:rPr>
                <w:noProof/>
                <w:webHidden/>
              </w:rPr>
              <w:fldChar w:fldCharType="begin"/>
            </w:r>
            <w:r w:rsidR="002D324E">
              <w:rPr>
                <w:noProof/>
                <w:webHidden/>
              </w:rPr>
              <w:instrText xml:space="preserve"> PAGEREF _Toc419536377 \h </w:instrText>
            </w:r>
            <w:r w:rsidR="002D324E">
              <w:rPr>
                <w:noProof/>
                <w:webHidden/>
              </w:rPr>
            </w:r>
            <w:r w:rsidR="002D324E">
              <w:rPr>
                <w:noProof/>
                <w:webHidden/>
              </w:rPr>
              <w:fldChar w:fldCharType="separate"/>
            </w:r>
            <w:r w:rsidR="002D324E">
              <w:rPr>
                <w:noProof/>
                <w:webHidden/>
              </w:rPr>
              <w:t>2</w:t>
            </w:r>
            <w:r w:rsidR="002D324E">
              <w:rPr>
                <w:noProof/>
                <w:webHidden/>
              </w:rPr>
              <w:fldChar w:fldCharType="end"/>
            </w:r>
          </w:hyperlink>
        </w:p>
        <w:p w:rsidR="002D324E" w:rsidRDefault="005F3EFC">
          <w:pPr>
            <w:pStyle w:val="TOC2"/>
            <w:tabs>
              <w:tab w:val="left" w:pos="1320"/>
            </w:tabs>
            <w:rPr>
              <w:rFonts w:asciiTheme="minorHAnsi" w:eastAsiaTheme="minorEastAsia" w:hAnsiTheme="minorHAnsi"/>
              <w:noProof/>
              <w:sz w:val="22"/>
            </w:rPr>
          </w:pPr>
          <w:hyperlink w:anchor="_Toc419536378" w:history="1">
            <w:r w:rsidR="002D324E" w:rsidRPr="00795098">
              <w:rPr>
                <w:rStyle w:val="Hyperlink"/>
                <w:rFonts w:eastAsia="Arial Unicode MS"/>
                <w:noProof/>
              </w:rPr>
              <w:t>3.</w:t>
            </w:r>
            <w:r w:rsidR="002D324E">
              <w:rPr>
                <w:rFonts w:asciiTheme="minorHAnsi" w:eastAsiaTheme="minorEastAsia" w:hAnsiTheme="minorHAnsi"/>
                <w:noProof/>
                <w:sz w:val="22"/>
              </w:rPr>
              <w:tab/>
            </w:r>
            <w:r w:rsidR="002D324E" w:rsidRPr="00795098">
              <w:rPr>
                <w:rStyle w:val="Hyperlink"/>
                <w:rFonts w:eastAsia="Arial Unicode MS"/>
                <w:noProof/>
              </w:rPr>
              <w:t>Nhiệm vụ nghiên cứu</w:t>
            </w:r>
            <w:r w:rsidR="002D324E">
              <w:rPr>
                <w:noProof/>
                <w:webHidden/>
              </w:rPr>
              <w:tab/>
            </w:r>
            <w:r w:rsidR="002D324E">
              <w:rPr>
                <w:noProof/>
                <w:webHidden/>
              </w:rPr>
              <w:fldChar w:fldCharType="begin"/>
            </w:r>
            <w:r w:rsidR="002D324E">
              <w:rPr>
                <w:noProof/>
                <w:webHidden/>
              </w:rPr>
              <w:instrText xml:space="preserve"> PAGEREF _Toc419536378 \h </w:instrText>
            </w:r>
            <w:r w:rsidR="002D324E">
              <w:rPr>
                <w:noProof/>
                <w:webHidden/>
              </w:rPr>
            </w:r>
            <w:r w:rsidR="002D324E">
              <w:rPr>
                <w:noProof/>
                <w:webHidden/>
              </w:rPr>
              <w:fldChar w:fldCharType="separate"/>
            </w:r>
            <w:r w:rsidR="002D324E">
              <w:rPr>
                <w:noProof/>
                <w:webHidden/>
              </w:rPr>
              <w:t>2</w:t>
            </w:r>
            <w:r w:rsidR="002D324E">
              <w:rPr>
                <w:noProof/>
                <w:webHidden/>
              </w:rPr>
              <w:fldChar w:fldCharType="end"/>
            </w:r>
          </w:hyperlink>
        </w:p>
        <w:p w:rsidR="002D324E" w:rsidRDefault="005F3EFC">
          <w:pPr>
            <w:pStyle w:val="TOC2"/>
            <w:tabs>
              <w:tab w:val="left" w:pos="1320"/>
            </w:tabs>
            <w:rPr>
              <w:rFonts w:asciiTheme="minorHAnsi" w:eastAsiaTheme="minorEastAsia" w:hAnsiTheme="minorHAnsi"/>
              <w:noProof/>
              <w:sz w:val="22"/>
            </w:rPr>
          </w:pPr>
          <w:hyperlink w:anchor="_Toc419536379" w:history="1">
            <w:r w:rsidR="002D324E" w:rsidRPr="00795098">
              <w:rPr>
                <w:rStyle w:val="Hyperlink"/>
                <w:rFonts w:eastAsia="Arial Unicode MS"/>
                <w:noProof/>
              </w:rPr>
              <w:t>4.</w:t>
            </w:r>
            <w:r w:rsidR="002D324E">
              <w:rPr>
                <w:rFonts w:asciiTheme="minorHAnsi" w:eastAsiaTheme="minorEastAsia" w:hAnsiTheme="minorHAnsi"/>
                <w:noProof/>
                <w:sz w:val="22"/>
              </w:rPr>
              <w:tab/>
            </w:r>
            <w:r w:rsidR="002D324E" w:rsidRPr="00795098">
              <w:rPr>
                <w:rStyle w:val="Hyperlink"/>
                <w:rFonts w:eastAsia="Arial Unicode MS"/>
                <w:noProof/>
              </w:rPr>
              <w:t>Đối t</w:t>
            </w:r>
            <w:r w:rsidR="002D324E" w:rsidRPr="00795098">
              <w:rPr>
                <w:rStyle w:val="Hyperlink"/>
                <w:rFonts w:eastAsia="Arial Unicode MS" w:hint="eastAsia"/>
                <w:noProof/>
              </w:rPr>
              <w:t>ư</w:t>
            </w:r>
            <w:r w:rsidR="002D324E" w:rsidRPr="00795098">
              <w:rPr>
                <w:rStyle w:val="Hyperlink"/>
                <w:rFonts w:eastAsia="Arial Unicode MS"/>
                <w:noProof/>
              </w:rPr>
              <w:t>ợng và phạm vi nghiên cứu</w:t>
            </w:r>
            <w:r w:rsidR="002D324E">
              <w:rPr>
                <w:noProof/>
                <w:webHidden/>
              </w:rPr>
              <w:tab/>
            </w:r>
            <w:r w:rsidR="002D324E">
              <w:rPr>
                <w:noProof/>
                <w:webHidden/>
              </w:rPr>
              <w:fldChar w:fldCharType="begin"/>
            </w:r>
            <w:r w:rsidR="002D324E">
              <w:rPr>
                <w:noProof/>
                <w:webHidden/>
              </w:rPr>
              <w:instrText xml:space="preserve"> PAGEREF _Toc419536379 \h </w:instrText>
            </w:r>
            <w:r w:rsidR="002D324E">
              <w:rPr>
                <w:noProof/>
                <w:webHidden/>
              </w:rPr>
            </w:r>
            <w:r w:rsidR="002D324E">
              <w:rPr>
                <w:noProof/>
                <w:webHidden/>
              </w:rPr>
              <w:fldChar w:fldCharType="separate"/>
            </w:r>
            <w:r w:rsidR="002D324E">
              <w:rPr>
                <w:noProof/>
                <w:webHidden/>
              </w:rPr>
              <w:t>2</w:t>
            </w:r>
            <w:r w:rsidR="002D324E">
              <w:rPr>
                <w:noProof/>
                <w:webHidden/>
              </w:rPr>
              <w:fldChar w:fldCharType="end"/>
            </w:r>
          </w:hyperlink>
        </w:p>
        <w:p w:rsidR="002D324E" w:rsidRDefault="005F3EFC">
          <w:pPr>
            <w:pStyle w:val="TOC2"/>
            <w:tabs>
              <w:tab w:val="left" w:pos="1320"/>
            </w:tabs>
            <w:rPr>
              <w:rFonts w:asciiTheme="minorHAnsi" w:eastAsiaTheme="minorEastAsia" w:hAnsiTheme="minorHAnsi"/>
              <w:noProof/>
              <w:sz w:val="22"/>
            </w:rPr>
          </w:pPr>
          <w:hyperlink w:anchor="_Toc419536380" w:history="1">
            <w:r w:rsidR="002D324E" w:rsidRPr="00795098">
              <w:rPr>
                <w:rStyle w:val="Hyperlink"/>
                <w:rFonts w:eastAsia="Arial Unicode MS"/>
                <w:noProof/>
              </w:rPr>
              <w:t>5.</w:t>
            </w:r>
            <w:r w:rsidR="002D324E">
              <w:rPr>
                <w:rFonts w:asciiTheme="minorHAnsi" w:eastAsiaTheme="minorEastAsia" w:hAnsiTheme="minorHAnsi"/>
                <w:noProof/>
                <w:sz w:val="22"/>
              </w:rPr>
              <w:tab/>
            </w:r>
            <w:r w:rsidR="002D324E" w:rsidRPr="00795098">
              <w:rPr>
                <w:rStyle w:val="Hyperlink"/>
                <w:rFonts w:eastAsia="Arial Unicode MS"/>
                <w:noProof/>
              </w:rPr>
              <w:t>Ph</w:t>
            </w:r>
            <w:r w:rsidR="002D324E" w:rsidRPr="00795098">
              <w:rPr>
                <w:rStyle w:val="Hyperlink"/>
                <w:rFonts w:eastAsia="Arial Unicode MS" w:hint="eastAsia"/>
                <w:noProof/>
              </w:rPr>
              <w:t>ươ</w:t>
            </w:r>
            <w:r w:rsidR="002D324E" w:rsidRPr="00795098">
              <w:rPr>
                <w:rStyle w:val="Hyperlink"/>
                <w:rFonts w:eastAsia="Arial Unicode MS"/>
                <w:noProof/>
              </w:rPr>
              <w:t>ng pháp nghiên cứu</w:t>
            </w:r>
            <w:r w:rsidR="002D324E">
              <w:rPr>
                <w:noProof/>
                <w:webHidden/>
              </w:rPr>
              <w:tab/>
            </w:r>
            <w:r w:rsidR="002D324E">
              <w:rPr>
                <w:noProof/>
                <w:webHidden/>
              </w:rPr>
              <w:fldChar w:fldCharType="begin"/>
            </w:r>
            <w:r w:rsidR="002D324E">
              <w:rPr>
                <w:noProof/>
                <w:webHidden/>
              </w:rPr>
              <w:instrText xml:space="preserve"> PAGEREF _Toc419536380 \h </w:instrText>
            </w:r>
            <w:r w:rsidR="002D324E">
              <w:rPr>
                <w:noProof/>
                <w:webHidden/>
              </w:rPr>
            </w:r>
            <w:r w:rsidR="002D324E">
              <w:rPr>
                <w:noProof/>
                <w:webHidden/>
              </w:rPr>
              <w:fldChar w:fldCharType="separate"/>
            </w:r>
            <w:r w:rsidR="002D324E">
              <w:rPr>
                <w:noProof/>
                <w:webHidden/>
              </w:rPr>
              <w:t>2</w:t>
            </w:r>
            <w:r w:rsidR="002D324E">
              <w:rPr>
                <w:noProof/>
                <w:webHidden/>
              </w:rPr>
              <w:fldChar w:fldCharType="end"/>
            </w:r>
          </w:hyperlink>
        </w:p>
        <w:p w:rsidR="002D324E" w:rsidRDefault="005F3EFC">
          <w:pPr>
            <w:pStyle w:val="TOC2"/>
            <w:tabs>
              <w:tab w:val="left" w:pos="1320"/>
            </w:tabs>
            <w:rPr>
              <w:rFonts w:asciiTheme="minorHAnsi" w:eastAsiaTheme="minorEastAsia" w:hAnsiTheme="minorHAnsi"/>
              <w:noProof/>
              <w:sz w:val="22"/>
            </w:rPr>
          </w:pPr>
          <w:hyperlink w:anchor="_Toc419536381" w:history="1">
            <w:r w:rsidR="002D324E" w:rsidRPr="00795098">
              <w:rPr>
                <w:rStyle w:val="Hyperlink"/>
                <w:noProof/>
              </w:rPr>
              <w:t>6.</w:t>
            </w:r>
            <w:r w:rsidR="002D324E">
              <w:rPr>
                <w:rFonts w:asciiTheme="minorHAnsi" w:eastAsiaTheme="minorEastAsia" w:hAnsiTheme="minorHAnsi"/>
                <w:noProof/>
                <w:sz w:val="22"/>
              </w:rPr>
              <w:tab/>
            </w:r>
            <w:r w:rsidR="002D324E" w:rsidRPr="00795098">
              <w:rPr>
                <w:rStyle w:val="Hyperlink"/>
                <w:noProof/>
              </w:rPr>
              <w:t>Ý nghĩa của đề tài</w:t>
            </w:r>
            <w:r w:rsidR="002D324E">
              <w:rPr>
                <w:noProof/>
                <w:webHidden/>
              </w:rPr>
              <w:tab/>
            </w:r>
            <w:r w:rsidR="002D324E">
              <w:rPr>
                <w:noProof/>
                <w:webHidden/>
              </w:rPr>
              <w:fldChar w:fldCharType="begin"/>
            </w:r>
            <w:r w:rsidR="002D324E">
              <w:rPr>
                <w:noProof/>
                <w:webHidden/>
              </w:rPr>
              <w:instrText xml:space="preserve"> PAGEREF _Toc419536381 \h </w:instrText>
            </w:r>
            <w:r w:rsidR="002D324E">
              <w:rPr>
                <w:noProof/>
                <w:webHidden/>
              </w:rPr>
            </w:r>
            <w:r w:rsidR="002D324E">
              <w:rPr>
                <w:noProof/>
                <w:webHidden/>
              </w:rPr>
              <w:fldChar w:fldCharType="separate"/>
            </w:r>
            <w:r w:rsidR="002D324E">
              <w:rPr>
                <w:noProof/>
                <w:webHidden/>
              </w:rPr>
              <w:t>2</w:t>
            </w:r>
            <w:r w:rsidR="002D324E">
              <w:rPr>
                <w:noProof/>
                <w:webHidden/>
              </w:rPr>
              <w:fldChar w:fldCharType="end"/>
            </w:r>
          </w:hyperlink>
        </w:p>
        <w:p w:rsidR="002D324E" w:rsidRDefault="005F3EFC">
          <w:pPr>
            <w:pStyle w:val="TOC1"/>
            <w:tabs>
              <w:tab w:val="right" w:leader="dot" w:pos="9062"/>
            </w:tabs>
            <w:rPr>
              <w:rFonts w:asciiTheme="minorHAnsi" w:eastAsiaTheme="minorEastAsia" w:hAnsiTheme="minorHAnsi"/>
              <w:noProof/>
              <w:sz w:val="22"/>
            </w:rPr>
          </w:pPr>
          <w:hyperlink w:anchor="_Toc419536382" w:history="1">
            <w:r w:rsidR="002D324E" w:rsidRPr="00795098">
              <w:rPr>
                <w:rStyle w:val="Hyperlink"/>
                <w:rFonts w:eastAsia="Arial Unicode MS"/>
                <w:noProof/>
              </w:rPr>
              <w:t>Ch</w:t>
            </w:r>
            <w:r w:rsidR="002D324E" w:rsidRPr="00795098">
              <w:rPr>
                <w:rStyle w:val="Hyperlink"/>
                <w:rFonts w:eastAsia="Arial Unicode MS" w:hint="eastAsia"/>
                <w:noProof/>
              </w:rPr>
              <w:t>ươ</w:t>
            </w:r>
            <w:r w:rsidR="002D324E" w:rsidRPr="00795098">
              <w:rPr>
                <w:rStyle w:val="Hyperlink"/>
                <w:rFonts w:eastAsia="Arial Unicode MS"/>
                <w:noProof/>
              </w:rPr>
              <w:t>ng 1: Tổng quan về pin tích trữ ion Liti.</w:t>
            </w:r>
            <w:r w:rsidR="002D324E">
              <w:rPr>
                <w:noProof/>
                <w:webHidden/>
              </w:rPr>
              <w:tab/>
            </w:r>
            <w:r w:rsidR="002D324E">
              <w:rPr>
                <w:noProof/>
                <w:webHidden/>
              </w:rPr>
              <w:fldChar w:fldCharType="begin"/>
            </w:r>
            <w:r w:rsidR="002D324E">
              <w:rPr>
                <w:noProof/>
                <w:webHidden/>
              </w:rPr>
              <w:instrText xml:space="preserve"> PAGEREF _Toc419536382 \h </w:instrText>
            </w:r>
            <w:r w:rsidR="002D324E">
              <w:rPr>
                <w:noProof/>
                <w:webHidden/>
              </w:rPr>
            </w:r>
            <w:r w:rsidR="002D324E">
              <w:rPr>
                <w:noProof/>
                <w:webHidden/>
              </w:rPr>
              <w:fldChar w:fldCharType="separate"/>
            </w:r>
            <w:r w:rsidR="002D324E">
              <w:rPr>
                <w:noProof/>
                <w:webHidden/>
              </w:rPr>
              <w:t>3</w:t>
            </w:r>
            <w:r w:rsidR="002D324E">
              <w:rPr>
                <w:noProof/>
                <w:webHidden/>
              </w:rPr>
              <w:fldChar w:fldCharType="end"/>
            </w:r>
          </w:hyperlink>
        </w:p>
        <w:p w:rsidR="002D324E" w:rsidRDefault="005F3EFC">
          <w:pPr>
            <w:pStyle w:val="TOC2"/>
            <w:tabs>
              <w:tab w:val="left" w:pos="1540"/>
            </w:tabs>
            <w:rPr>
              <w:rFonts w:asciiTheme="minorHAnsi" w:eastAsiaTheme="minorEastAsia" w:hAnsiTheme="minorHAnsi"/>
              <w:noProof/>
              <w:sz w:val="22"/>
            </w:rPr>
          </w:pPr>
          <w:hyperlink w:anchor="_Toc419536383" w:history="1">
            <w:r w:rsidR="002D324E" w:rsidRPr="00795098">
              <w:rPr>
                <w:rStyle w:val="Hyperlink"/>
                <w:rFonts w:eastAsia="Arial Unicode MS"/>
                <w:noProof/>
              </w:rPr>
              <w:t>1.1.</w:t>
            </w:r>
            <w:r w:rsidR="002D324E">
              <w:rPr>
                <w:rFonts w:asciiTheme="minorHAnsi" w:eastAsiaTheme="minorEastAsia" w:hAnsiTheme="minorHAnsi"/>
                <w:noProof/>
                <w:sz w:val="22"/>
              </w:rPr>
              <w:tab/>
            </w:r>
            <w:r w:rsidR="002D324E" w:rsidRPr="00795098">
              <w:rPr>
                <w:rStyle w:val="Hyperlink"/>
                <w:rFonts w:eastAsia="Arial Unicode MS"/>
                <w:noProof/>
              </w:rPr>
              <w:t>Quá trình hình thành và phát triển pin tích trữ ion liti.</w:t>
            </w:r>
            <w:r w:rsidR="002D324E">
              <w:rPr>
                <w:noProof/>
                <w:webHidden/>
              </w:rPr>
              <w:tab/>
            </w:r>
            <w:r w:rsidR="002D324E">
              <w:rPr>
                <w:noProof/>
                <w:webHidden/>
              </w:rPr>
              <w:fldChar w:fldCharType="begin"/>
            </w:r>
            <w:r w:rsidR="002D324E">
              <w:rPr>
                <w:noProof/>
                <w:webHidden/>
              </w:rPr>
              <w:instrText xml:space="preserve"> PAGEREF _Toc419536383 \h </w:instrText>
            </w:r>
            <w:r w:rsidR="002D324E">
              <w:rPr>
                <w:noProof/>
                <w:webHidden/>
              </w:rPr>
            </w:r>
            <w:r w:rsidR="002D324E">
              <w:rPr>
                <w:noProof/>
                <w:webHidden/>
              </w:rPr>
              <w:fldChar w:fldCharType="separate"/>
            </w:r>
            <w:r w:rsidR="002D324E">
              <w:rPr>
                <w:noProof/>
                <w:webHidden/>
              </w:rPr>
              <w:t>3</w:t>
            </w:r>
            <w:r w:rsidR="002D324E">
              <w:rPr>
                <w:noProof/>
                <w:webHidden/>
              </w:rPr>
              <w:fldChar w:fldCharType="end"/>
            </w:r>
          </w:hyperlink>
        </w:p>
        <w:p w:rsidR="002D324E" w:rsidRDefault="005F3EFC">
          <w:pPr>
            <w:pStyle w:val="TOC2"/>
            <w:tabs>
              <w:tab w:val="left" w:pos="1540"/>
            </w:tabs>
            <w:rPr>
              <w:rFonts w:asciiTheme="minorHAnsi" w:eastAsiaTheme="minorEastAsia" w:hAnsiTheme="minorHAnsi"/>
              <w:noProof/>
              <w:sz w:val="22"/>
            </w:rPr>
          </w:pPr>
          <w:hyperlink w:anchor="_Toc419536384" w:history="1">
            <w:r w:rsidR="002D324E" w:rsidRPr="00795098">
              <w:rPr>
                <w:rStyle w:val="Hyperlink"/>
                <w:rFonts w:eastAsia="Arial Unicode MS"/>
                <w:noProof/>
              </w:rPr>
              <w:t>1.2.</w:t>
            </w:r>
            <w:r w:rsidR="002D324E">
              <w:rPr>
                <w:rFonts w:asciiTheme="minorHAnsi" w:eastAsiaTheme="minorEastAsia" w:hAnsiTheme="minorHAnsi"/>
                <w:noProof/>
                <w:sz w:val="22"/>
              </w:rPr>
              <w:tab/>
            </w:r>
            <w:r w:rsidR="002D324E" w:rsidRPr="00795098">
              <w:rPr>
                <w:rStyle w:val="Hyperlink"/>
                <w:rFonts w:eastAsia="Arial Unicode MS"/>
                <w:noProof/>
              </w:rPr>
              <w:t>Pin tích trữ ion liti.</w:t>
            </w:r>
            <w:r w:rsidR="002D324E">
              <w:rPr>
                <w:noProof/>
                <w:webHidden/>
              </w:rPr>
              <w:tab/>
            </w:r>
            <w:r w:rsidR="002D324E">
              <w:rPr>
                <w:noProof/>
                <w:webHidden/>
              </w:rPr>
              <w:fldChar w:fldCharType="begin"/>
            </w:r>
            <w:r w:rsidR="002D324E">
              <w:rPr>
                <w:noProof/>
                <w:webHidden/>
              </w:rPr>
              <w:instrText xml:space="preserve"> PAGEREF _Toc419536384 \h </w:instrText>
            </w:r>
            <w:r w:rsidR="002D324E">
              <w:rPr>
                <w:noProof/>
                <w:webHidden/>
              </w:rPr>
            </w:r>
            <w:r w:rsidR="002D324E">
              <w:rPr>
                <w:noProof/>
                <w:webHidden/>
              </w:rPr>
              <w:fldChar w:fldCharType="separate"/>
            </w:r>
            <w:r w:rsidR="002D324E">
              <w:rPr>
                <w:noProof/>
                <w:webHidden/>
              </w:rPr>
              <w:t>4</w:t>
            </w:r>
            <w:r w:rsidR="002D324E">
              <w:rPr>
                <w:noProof/>
                <w:webHidden/>
              </w:rPr>
              <w:fldChar w:fldCharType="end"/>
            </w:r>
          </w:hyperlink>
        </w:p>
        <w:p w:rsidR="002D324E" w:rsidRDefault="005F3EFC">
          <w:pPr>
            <w:pStyle w:val="TOC2"/>
            <w:tabs>
              <w:tab w:val="left" w:pos="1540"/>
            </w:tabs>
            <w:rPr>
              <w:rFonts w:asciiTheme="minorHAnsi" w:eastAsiaTheme="minorEastAsia" w:hAnsiTheme="minorHAnsi"/>
              <w:noProof/>
              <w:sz w:val="22"/>
            </w:rPr>
          </w:pPr>
          <w:hyperlink w:anchor="_Toc419536385" w:history="1">
            <w:r w:rsidR="002D324E" w:rsidRPr="00795098">
              <w:rPr>
                <w:rStyle w:val="Hyperlink"/>
                <w:rFonts w:eastAsia="Arial Unicode MS"/>
                <w:noProof/>
              </w:rPr>
              <w:t>1.3.</w:t>
            </w:r>
            <w:r w:rsidR="002D324E">
              <w:rPr>
                <w:rFonts w:asciiTheme="minorHAnsi" w:eastAsiaTheme="minorEastAsia" w:hAnsiTheme="minorHAnsi"/>
                <w:noProof/>
                <w:sz w:val="22"/>
              </w:rPr>
              <w:tab/>
            </w:r>
            <w:r w:rsidR="002D324E" w:rsidRPr="00795098">
              <w:rPr>
                <w:rStyle w:val="Hyperlink"/>
                <w:rFonts w:eastAsia="Arial Unicode MS"/>
                <w:noProof/>
              </w:rPr>
              <w:t>Nguyên lý làm việc của pin ion liti.</w:t>
            </w:r>
            <w:r w:rsidR="002D324E">
              <w:rPr>
                <w:noProof/>
                <w:webHidden/>
              </w:rPr>
              <w:tab/>
            </w:r>
            <w:r w:rsidR="002D324E">
              <w:rPr>
                <w:noProof/>
                <w:webHidden/>
              </w:rPr>
              <w:fldChar w:fldCharType="begin"/>
            </w:r>
            <w:r w:rsidR="002D324E">
              <w:rPr>
                <w:noProof/>
                <w:webHidden/>
              </w:rPr>
              <w:instrText xml:space="preserve"> PAGEREF _Toc419536385 \h </w:instrText>
            </w:r>
            <w:r w:rsidR="002D324E">
              <w:rPr>
                <w:noProof/>
                <w:webHidden/>
              </w:rPr>
            </w:r>
            <w:r w:rsidR="002D324E">
              <w:rPr>
                <w:noProof/>
                <w:webHidden/>
              </w:rPr>
              <w:fldChar w:fldCharType="separate"/>
            </w:r>
            <w:r w:rsidR="002D324E">
              <w:rPr>
                <w:noProof/>
                <w:webHidden/>
              </w:rPr>
              <w:t>6</w:t>
            </w:r>
            <w:r w:rsidR="002D324E">
              <w:rPr>
                <w:noProof/>
                <w:webHidden/>
              </w:rPr>
              <w:fldChar w:fldCharType="end"/>
            </w:r>
          </w:hyperlink>
        </w:p>
        <w:p w:rsidR="002D324E" w:rsidRDefault="005F3EFC">
          <w:pPr>
            <w:pStyle w:val="TOC2"/>
            <w:tabs>
              <w:tab w:val="left" w:pos="1540"/>
            </w:tabs>
            <w:rPr>
              <w:rFonts w:asciiTheme="minorHAnsi" w:eastAsiaTheme="minorEastAsia" w:hAnsiTheme="minorHAnsi"/>
              <w:noProof/>
              <w:sz w:val="22"/>
            </w:rPr>
          </w:pPr>
          <w:hyperlink w:anchor="_Toc419536386" w:history="1">
            <w:r w:rsidR="002D324E" w:rsidRPr="00795098">
              <w:rPr>
                <w:rStyle w:val="Hyperlink"/>
                <w:rFonts w:eastAsia="Arial Unicode MS"/>
                <w:noProof/>
              </w:rPr>
              <w:t>1.4.</w:t>
            </w:r>
            <w:r w:rsidR="002D324E">
              <w:rPr>
                <w:rFonts w:asciiTheme="minorHAnsi" w:eastAsiaTheme="minorEastAsia" w:hAnsiTheme="minorHAnsi"/>
                <w:noProof/>
                <w:sz w:val="22"/>
              </w:rPr>
              <w:tab/>
            </w:r>
            <w:r w:rsidR="002D324E" w:rsidRPr="00795098">
              <w:rPr>
                <w:rStyle w:val="Hyperlink"/>
                <w:rFonts w:eastAsia="Arial Unicode MS"/>
                <w:noProof/>
              </w:rPr>
              <w:t>Vật liệu làm điện cực</w:t>
            </w:r>
            <w:r w:rsidR="002D324E">
              <w:rPr>
                <w:noProof/>
                <w:webHidden/>
              </w:rPr>
              <w:tab/>
            </w:r>
            <w:r w:rsidR="002D324E">
              <w:rPr>
                <w:noProof/>
                <w:webHidden/>
              </w:rPr>
              <w:fldChar w:fldCharType="begin"/>
            </w:r>
            <w:r w:rsidR="002D324E">
              <w:rPr>
                <w:noProof/>
                <w:webHidden/>
              </w:rPr>
              <w:instrText xml:space="preserve"> PAGEREF _Toc419536386 \h </w:instrText>
            </w:r>
            <w:r w:rsidR="002D324E">
              <w:rPr>
                <w:noProof/>
                <w:webHidden/>
              </w:rPr>
            </w:r>
            <w:r w:rsidR="002D324E">
              <w:rPr>
                <w:noProof/>
                <w:webHidden/>
              </w:rPr>
              <w:fldChar w:fldCharType="separate"/>
            </w:r>
            <w:r w:rsidR="002D324E">
              <w:rPr>
                <w:noProof/>
                <w:webHidden/>
              </w:rPr>
              <w:t>8</w:t>
            </w:r>
            <w:r w:rsidR="002D324E">
              <w:rPr>
                <w:noProof/>
                <w:webHidden/>
              </w:rPr>
              <w:fldChar w:fldCharType="end"/>
            </w:r>
          </w:hyperlink>
        </w:p>
        <w:p w:rsidR="002D324E" w:rsidRDefault="005F3EFC">
          <w:pPr>
            <w:pStyle w:val="TOC3"/>
            <w:tabs>
              <w:tab w:val="right" w:leader="dot" w:pos="9062"/>
            </w:tabs>
            <w:rPr>
              <w:rFonts w:asciiTheme="minorHAnsi" w:eastAsiaTheme="minorEastAsia" w:hAnsiTheme="minorHAnsi"/>
              <w:noProof/>
              <w:sz w:val="22"/>
            </w:rPr>
          </w:pPr>
          <w:hyperlink w:anchor="_Toc419536387" w:history="1">
            <w:r w:rsidR="002D324E" w:rsidRPr="00795098">
              <w:rPr>
                <w:rStyle w:val="Hyperlink"/>
                <w:noProof/>
              </w:rPr>
              <w:t>1.4.1. Vật liệu cathode</w:t>
            </w:r>
            <w:r w:rsidR="002D324E">
              <w:rPr>
                <w:noProof/>
                <w:webHidden/>
              </w:rPr>
              <w:tab/>
            </w:r>
            <w:r w:rsidR="002D324E">
              <w:rPr>
                <w:noProof/>
                <w:webHidden/>
              </w:rPr>
              <w:fldChar w:fldCharType="begin"/>
            </w:r>
            <w:r w:rsidR="002D324E">
              <w:rPr>
                <w:noProof/>
                <w:webHidden/>
              </w:rPr>
              <w:instrText xml:space="preserve"> PAGEREF _Toc419536387 \h </w:instrText>
            </w:r>
            <w:r w:rsidR="002D324E">
              <w:rPr>
                <w:noProof/>
                <w:webHidden/>
              </w:rPr>
            </w:r>
            <w:r w:rsidR="002D324E">
              <w:rPr>
                <w:noProof/>
                <w:webHidden/>
              </w:rPr>
              <w:fldChar w:fldCharType="separate"/>
            </w:r>
            <w:r w:rsidR="002D324E">
              <w:rPr>
                <w:noProof/>
                <w:webHidden/>
              </w:rPr>
              <w:t>8</w:t>
            </w:r>
            <w:r w:rsidR="002D324E">
              <w:rPr>
                <w:noProof/>
                <w:webHidden/>
              </w:rPr>
              <w:fldChar w:fldCharType="end"/>
            </w:r>
          </w:hyperlink>
        </w:p>
        <w:p w:rsidR="002D324E" w:rsidRDefault="005F3EFC">
          <w:pPr>
            <w:pStyle w:val="TOC3"/>
            <w:tabs>
              <w:tab w:val="left" w:pos="1892"/>
              <w:tab w:val="right" w:leader="dot" w:pos="9062"/>
            </w:tabs>
            <w:rPr>
              <w:rFonts w:asciiTheme="minorHAnsi" w:eastAsiaTheme="minorEastAsia" w:hAnsiTheme="minorHAnsi"/>
              <w:noProof/>
              <w:sz w:val="22"/>
            </w:rPr>
          </w:pPr>
          <w:hyperlink w:anchor="_Toc419536388" w:history="1">
            <w:r w:rsidR="002D324E" w:rsidRPr="00795098">
              <w:rPr>
                <w:rStyle w:val="Hyperlink"/>
                <w:noProof/>
              </w:rPr>
              <w:t>1.4.2.</w:t>
            </w:r>
            <w:r w:rsidR="002D324E">
              <w:rPr>
                <w:rFonts w:asciiTheme="minorHAnsi" w:eastAsiaTheme="minorEastAsia" w:hAnsiTheme="minorHAnsi"/>
                <w:noProof/>
                <w:sz w:val="22"/>
              </w:rPr>
              <w:tab/>
            </w:r>
            <w:r w:rsidR="002D324E" w:rsidRPr="00795098">
              <w:rPr>
                <w:rStyle w:val="Hyperlink"/>
                <w:noProof/>
              </w:rPr>
              <w:t>Vật liệu anode</w:t>
            </w:r>
            <w:r w:rsidR="002D324E">
              <w:rPr>
                <w:noProof/>
                <w:webHidden/>
              </w:rPr>
              <w:tab/>
            </w:r>
            <w:r w:rsidR="002D324E">
              <w:rPr>
                <w:noProof/>
                <w:webHidden/>
              </w:rPr>
              <w:fldChar w:fldCharType="begin"/>
            </w:r>
            <w:r w:rsidR="002D324E">
              <w:rPr>
                <w:noProof/>
                <w:webHidden/>
              </w:rPr>
              <w:instrText xml:space="preserve"> PAGEREF _Toc419536388 \h </w:instrText>
            </w:r>
            <w:r w:rsidR="002D324E">
              <w:rPr>
                <w:noProof/>
                <w:webHidden/>
              </w:rPr>
            </w:r>
            <w:r w:rsidR="002D324E">
              <w:rPr>
                <w:noProof/>
                <w:webHidden/>
              </w:rPr>
              <w:fldChar w:fldCharType="separate"/>
            </w:r>
            <w:r w:rsidR="002D324E">
              <w:rPr>
                <w:noProof/>
                <w:webHidden/>
              </w:rPr>
              <w:t>12</w:t>
            </w:r>
            <w:r w:rsidR="002D324E">
              <w:rPr>
                <w:noProof/>
                <w:webHidden/>
              </w:rPr>
              <w:fldChar w:fldCharType="end"/>
            </w:r>
          </w:hyperlink>
        </w:p>
        <w:p w:rsidR="002D324E" w:rsidRDefault="005F3EFC">
          <w:pPr>
            <w:pStyle w:val="TOC1"/>
            <w:tabs>
              <w:tab w:val="right" w:leader="dot" w:pos="9062"/>
            </w:tabs>
            <w:rPr>
              <w:rFonts w:asciiTheme="minorHAnsi" w:eastAsiaTheme="minorEastAsia" w:hAnsiTheme="minorHAnsi"/>
              <w:noProof/>
              <w:sz w:val="22"/>
            </w:rPr>
          </w:pPr>
          <w:hyperlink w:anchor="_Toc419536389" w:history="1">
            <w:r w:rsidR="002D324E" w:rsidRPr="00795098">
              <w:rPr>
                <w:rStyle w:val="Hyperlink"/>
                <w:noProof/>
              </w:rPr>
              <w:t>Ch</w:t>
            </w:r>
            <w:r w:rsidR="002D324E" w:rsidRPr="00795098">
              <w:rPr>
                <w:rStyle w:val="Hyperlink"/>
                <w:rFonts w:hint="eastAsia"/>
                <w:noProof/>
              </w:rPr>
              <w:t>ươ</w:t>
            </w:r>
            <w:r w:rsidR="002D324E" w:rsidRPr="00795098">
              <w:rPr>
                <w:rStyle w:val="Hyperlink"/>
                <w:noProof/>
              </w:rPr>
              <w:t>ng 2: Thực nghiệm.</w:t>
            </w:r>
            <w:r w:rsidR="002D324E">
              <w:rPr>
                <w:noProof/>
                <w:webHidden/>
              </w:rPr>
              <w:tab/>
            </w:r>
            <w:r w:rsidR="002D324E">
              <w:rPr>
                <w:noProof/>
                <w:webHidden/>
              </w:rPr>
              <w:fldChar w:fldCharType="begin"/>
            </w:r>
            <w:r w:rsidR="002D324E">
              <w:rPr>
                <w:noProof/>
                <w:webHidden/>
              </w:rPr>
              <w:instrText xml:space="preserve"> PAGEREF _Toc419536389 \h </w:instrText>
            </w:r>
            <w:r w:rsidR="002D324E">
              <w:rPr>
                <w:noProof/>
                <w:webHidden/>
              </w:rPr>
            </w:r>
            <w:r w:rsidR="002D324E">
              <w:rPr>
                <w:noProof/>
                <w:webHidden/>
              </w:rPr>
              <w:fldChar w:fldCharType="separate"/>
            </w:r>
            <w:r w:rsidR="002D324E">
              <w:rPr>
                <w:noProof/>
                <w:webHidden/>
              </w:rPr>
              <w:t>24</w:t>
            </w:r>
            <w:r w:rsidR="002D324E">
              <w:rPr>
                <w:noProof/>
                <w:webHidden/>
              </w:rPr>
              <w:fldChar w:fldCharType="end"/>
            </w:r>
          </w:hyperlink>
        </w:p>
        <w:p w:rsidR="002D324E" w:rsidRDefault="005F3EFC">
          <w:pPr>
            <w:pStyle w:val="TOC2"/>
            <w:rPr>
              <w:rFonts w:asciiTheme="minorHAnsi" w:eastAsiaTheme="minorEastAsia" w:hAnsiTheme="minorHAnsi"/>
              <w:noProof/>
              <w:sz w:val="22"/>
            </w:rPr>
          </w:pPr>
          <w:hyperlink w:anchor="_Toc419536390" w:history="1">
            <w:r w:rsidR="002D324E" w:rsidRPr="00795098">
              <w:rPr>
                <w:rStyle w:val="Hyperlink"/>
                <w:noProof/>
              </w:rPr>
              <w:t>2.1. Các ph</w:t>
            </w:r>
            <w:r w:rsidR="002D324E" w:rsidRPr="00795098">
              <w:rPr>
                <w:rStyle w:val="Hyperlink"/>
                <w:rFonts w:hint="eastAsia"/>
                <w:noProof/>
              </w:rPr>
              <w:t>ươ</w:t>
            </w:r>
            <w:r w:rsidR="002D324E" w:rsidRPr="00795098">
              <w:rPr>
                <w:rStyle w:val="Hyperlink"/>
                <w:noProof/>
              </w:rPr>
              <w:t>ng pháp thực nghiệm.</w:t>
            </w:r>
            <w:r w:rsidR="002D324E">
              <w:rPr>
                <w:noProof/>
                <w:webHidden/>
              </w:rPr>
              <w:tab/>
            </w:r>
            <w:r w:rsidR="002D324E">
              <w:rPr>
                <w:noProof/>
                <w:webHidden/>
              </w:rPr>
              <w:fldChar w:fldCharType="begin"/>
            </w:r>
            <w:r w:rsidR="002D324E">
              <w:rPr>
                <w:noProof/>
                <w:webHidden/>
              </w:rPr>
              <w:instrText xml:space="preserve"> PAGEREF _Toc419536390 \h </w:instrText>
            </w:r>
            <w:r w:rsidR="002D324E">
              <w:rPr>
                <w:noProof/>
                <w:webHidden/>
              </w:rPr>
            </w:r>
            <w:r w:rsidR="002D324E">
              <w:rPr>
                <w:noProof/>
                <w:webHidden/>
              </w:rPr>
              <w:fldChar w:fldCharType="separate"/>
            </w:r>
            <w:r w:rsidR="002D324E">
              <w:rPr>
                <w:noProof/>
                <w:webHidden/>
              </w:rPr>
              <w:t>24</w:t>
            </w:r>
            <w:r w:rsidR="002D324E">
              <w:rPr>
                <w:noProof/>
                <w:webHidden/>
              </w:rPr>
              <w:fldChar w:fldCharType="end"/>
            </w:r>
          </w:hyperlink>
        </w:p>
        <w:p w:rsidR="002D324E" w:rsidRDefault="005F3EFC">
          <w:pPr>
            <w:pStyle w:val="TOC3"/>
            <w:tabs>
              <w:tab w:val="right" w:leader="dot" w:pos="9062"/>
            </w:tabs>
            <w:rPr>
              <w:rFonts w:asciiTheme="minorHAnsi" w:eastAsiaTheme="minorEastAsia" w:hAnsiTheme="minorHAnsi"/>
              <w:noProof/>
              <w:sz w:val="22"/>
            </w:rPr>
          </w:pPr>
          <w:hyperlink w:anchor="_Toc419536391" w:history="1">
            <w:r w:rsidR="002D324E" w:rsidRPr="00795098">
              <w:rPr>
                <w:rStyle w:val="Hyperlink"/>
                <w:noProof/>
              </w:rPr>
              <w:t>2.1.1. Ph</w:t>
            </w:r>
            <w:r w:rsidR="002D324E" w:rsidRPr="00795098">
              <w:rPr>
                <w:rStyle w:val="Hyperlink"/>
                <w:rFonts w:hint="eastAsia"/>
                <w:noProof/>
              </w:rPr>
              <w:t>ươ</w:t>
            </w:r>
            <w:r w:rsidR="002D324E" w:rsidRPr="00795098">
              <w:rPr>
                <w:rStyle w:val="Hyperlink"/>
                <w:noProof/>
              </w:rPr>
              <w:t>ng pháp thủy nhiệt.</w:t>
            </w:r>
            <w:r w:rsidR="002D324E">
              <w:rPr>
                <w:noProof/>
                <w:webHidden/>
              </w:rPr>
              <w:tab/>
            </w:r>
            <w:r w:rsidR="002D324E">
              <w:rPr>
                <w:noProof/>
                <w:webHidden/>
              </w:rPr>
              <w:fldChar w:fldCharType="begin"/>
            </w:r>
            <w:r w:rsidR="002D324E">
              <w:rPr>
                <w:noProof/>
                <w:webHidden/>
              </w:rPr>
              <w:instrText xml:space="preserve"> PAGEREF _Toc419536391 \h </w:instrText>
            </w:r>
            <w:r w:rsidR="002D324E">
              <w:rPr>
                <w:noProof/>
                <w:webHidden/>
              </w:rPr>
            </w:r>
            <w:r w:rsidR="002D324E">
              <w:rPr>
                <w:noProof/>
                <w:webHidden/>
              </w:rPr>
              <w:fldChar w:fldCharType="separate"/>
            </w:r>
            <w:r w:rsidR="002D324E">
              <w:rPr>
                <w:noProof/>
                <w:webHidden/>
              </w:rPr>
              <w:t>24</w:t>
            </w:r>
            <w:r w:rsidR="002D324E">
              <w:rPr>
                <w:noProof/>
                <w:webHidden/>
              </w:rPr>
              <w:fldChar w:fldCharType="end"/>
            </w:r>
          </w:hyperlink>
        </w:p>
        <w:p w:rsidR="002D324E" w:rsidRDefault="005F3EFC">
          <w:pPr>
            <w:pStyle w:val="TOC3"/>
            <w:tabs>
              <w:tab w:val="right" w:leader="dot" w:pos="9062"/>
            </w:tabs>
            <w:rPr>
              <w:rFonts w:asciiTheme="minorHAnsi" w:eastAsiaTheme="minorEastAsia" w:hAnsiTheme="minorHAnsi"/>
              <w:noProof/>
              <w:sz w:val="22"/>
            </w:rPr>
          </w:pPr>
          <w:hyperlink w:anchor="_Toc419536392" w:history="1">
            <w:r w:rsidR="002D324E" w:rsidRPr="00795098">
              <w:rPr>
                <w:rStyle w:val="Hyperlink"/>
                <w:noProof/>
              </w:rPr>
              <w:t>2.1.2. Ph</w:t>
            </w:r>
            <w:r w:rsidR="002D324E" w:rsidRPr="00795098">
              <w:rPr>
                <w:rStyle w:val="Hyperlink"/>
                <w:rFonts w:hint="eastAsia"/>
                <w:noProof/>
              </w:rPr>
              <w:t>ươ</w:t>
            </w:r>
            <w:r w:rsidR="002D324E" w:rsidRPr="00795098">
              <w:rPr>
                <w:rStyle w:val="Hyperlink"/>
                <w:noProof/>
              </w:rPr>
              <w:t>ng pháp phún xạ.</w:t>
            </w:r>
            <w:r w:rsidR="002D324E">
              <w:rPr>
                <w:noProof/>
                <w:webHidden/>
              </w:rPr>
              <w:tab/>
            </w:r>
            <w:r w:rsidR="002D324E">
              <w:rPr>
                <w:noProof/>
                <w:webHidden/>
              </w:rPr>
              <w:fldChar w:fldCharType="begin"/>
            </w:r>
            <w:r w:rsidR="002D324E">
              <w:rPr>
                <w:noProof/>
                <w:webHidden/>
              </w:rPr>
              <w:instrText xml:space="preserve"> PAGEREF _Toc419536392 \h </w:instrText>
            </w:r>
            <w:r w:rsidR="002D324E">
              <w:rPr>
                <w:noProof/>
                <w:webHidden/>
              </w:rPr>
            </w:r>
            <w:r w:rsidR="002D324E">
              <w:rPr>
                <w:noProof/>
                <w:webHidden/>
              </w:rPr>
              <w:fldChar w:fldCharType="separate"/>
            </w:r>
            <w:r w:rsidR="002D324E">
              <w:rPr>
                <w:noProof/>
                <w:webHidden/>
              </w:rPr>
              <w:t>25</w:t>
            </w:r>
            <w:r w:rsidR="002D324E">
              <w:rPr>
                <w:noProof/>
                <w:webHidden/>
              </w:rPr>
              <w:fldChar w:fldCharType="end"/>
            </w:r>
          </w:hyperlink>
        </w:p>
        <w:p w:rsidR="002D324E" w:rsidRDefault="005F3EFC">
          <w:pPr>
            <w:pStyle w:val="TOC2"/>
            <w:rPr>
              <w:rFonts w:asciiTheme="minorHAnsi" w:eastAsiaTheme="minorEastAsia" w:hAnsiTheme="minorHAnsi"/>
              <w:noProof/>
              <w:sz w:val="22"/>
            </w:rPr>
          </w:pPr>
          <w:hyperlink w:anchor="_Toc419536393" w:history="1">
            <w:r w:rsidR="002D324E" w:rsidRPr="00795098">
              <w:rPr>
                <w:rStyle w:val="Hyperlink"/>
                <w:noProof/>
              </w:rPr>
              <w:t>2.2. Các ph</w:t>
            </w:r>
            <w:r w:rsidR="002D324E" w:rsidRPr="00795098">
              <w:rPr>
                <w:rStyle w:val="Hyperlink"/>
                <w:rFonts w:hint="eastAsia"/>
                <w:noProof/>
              </w:rPr>
              <w:t>ươ</w:t>
            </w:r>
            <w:r w:rsidR="002D324E" w:rsidRPr="00795098">
              <w:rPr>
                <w:rStyle w:val="Hyperlink"/>
                <w:noProof/>
              </w:rPr>
              <w:t>ng pháp phân tích vật liệu.</w:t>
            </w:r>
            <w:r w:rsidR="002D324E">
              <w:rPr>
                <w:noProof/>
                <w:webHidden/>
              </w:rPr>
              <w:tab/>
            </w:r>
            <w:r w:rsidR="002D324E">
              <w:rPr>
                <w:noProof/>
                <w:webHidden/>
              </w:rPr>
              <w:fldChar w:fldCharType="begin"/>
            </w:r>
            <w:r w:rsidR="002D324E">
              <w:rPr>
                <w:noProof/>
                <w:webHidden/>
              </w:rPr>
              <w:instrText xml:space="preserve"> PAGEREF _Toc419536393 \h </w:instrText>
            </w:r>
            <w:r w:rsidR="002D324E">
              <w:rPr>
                <w:noProof/>
                <w:webHidden/>
              </w:rPr>
            </w:r>
            <w:r w:rsidR="002D324E">
              <w:rPr>
                <w:noProof/>
                <w:webHidden/>
              </w:rPr>
              <w:fldChar w:fldCharType="separate"/>
            </w:r>
            <w:r w:rsidR="002D324E">
              <w:rPr>
                <w:noProof/>
                <w:webHidden/>
              </w:rPr>
              <w:t>28</w:t>
            </w:r>
            <w:r w:rsidR="002D324E">
              <w:rPr>
                <w:noProof/>
                <w:webHidden/>
              </w:rPr>
              <w:fldChar w:fldCharType="end"/>
            </w:r>
          </w:hyperlink>
        </w:p>
        <w:p w:rsidR="002D324E" w:rsidRDefault="005F3EFC">
          <w:pPr>
            <w:pStyle w:val="TOC3"/>
            <w:tabs>
              <w:tab w:val="right" w:leader="dot" w:pos="9062"/>
            </w:tabs>
            <w:rPr>
              <w:rFonts w:asciiTheme="minorHAnsi" w:eastAsiaTheme="minorEastAsia" w:hAnsiTheme="minorHAnsi"/>
              <w:noProof/>
              <w:sz w:val="22"/>
            </w:rPr>
          </w:pPr>
          <w:hyperlink w:anchor="_Toc419536394" w:history="1">
            <w:r w:rsidR="002D324E" w:rsidRPr="00795098">
              <w:rPr>
                <w:rStyle w:val="Hyperlink"/>
                <w:noProof/>
              </w:rPr>
              <w:t>2.1.1. Các ph</w:t>
            </w:r>
            <w:r w:rsidR="002D324E" w:rsidRPr="00795098">
              <w:rPr>
                <w:rStyle w:val="Hyperlink"/>
                <w:rFonts w:hint="eastAsia"/>
                <w:noProof/>
              </w:rPr>
              <w:t>ươ</w:t>
            </w:r>
            <w:r w:rsidR="002D324E" w:rsidRPr="00795098">
              <w:rPr>
                <w:rStyle w:val="Hyperlink"/>
                <w:noProof/>
              </w:rPr>
              <w:t>ng pháp phân tích cấu trúc.</w:t>
            </w:r>
            <w:r w:rsidR="002D324E">
              <w:rPr>
                <w:noProof/>
                <w:webHidden/>
              </w:rPr>
              <w:tab/>
            </w:r>
            <w:r w:rsidR="002D324E">
              <w:rPr>
                <w:noProof/>
                <w:webHidden/>
              </w:rPr>
              <w:fldChar w:fldCharType="begin"/>
            </w:r>
            <w:r w:rsidR="002D324E">
              <w:rPr>
                <w:noProof/>
                <w:webHidden/>
              </w:rPr>
              <w:instrText xml:space="preserve"> PAGEREF _Toc419536394 \h </w:instrText>
            </w:r>
            <w:r w:rsidR="002D324E">
              <w:rPr>
                <w:noProof/>
                <w:webHidden/>
              </w:rPr>
            </w:r>
            <w:r w:rsidR="002D324E">
              <w:rPr>
                <w:noProof/>
                <w:webHidden/>
              </w:rPr>
              <w:fldChar w:fldCharType="separate"/>
            </w:r>
            <w:r w:rsidR="002D324E">
              <w:rPr>
                <w:noProof/>
                <w:webHidden/>
              </w:rPr>
              <w:t>28</w:t>
            </w:r>
            <w:r w:rsidR="002D324E">
              <w:rPr>
                <w:noProof/>
                <w:webHidden/>
              </w:rPr>
              <w:fldChar w:fldCharType="end"/>
            </w:r>
          </w:hyperlink>
        </w:p>
        <w:p w:rsidR="002D324E" w:rsidRDefault="005F3EFC">
          <w:pPr>
            <w:pStyle w:val="TOC3"/>
            <w:tabs>
              <w:tab w:val="right" w:leader="dot" w:pos="9062"/>
            </w:tabs>
            <w:rPr>
              <w:rFonts w:asciiTheme="minorHAnsi" w:eastAsiaTheme="minorEastAsia" w:hAnsiTheme="minorHAnsi"/>
              <w:noProof/>
              <w:sz w:val="22"/>
            </w:rPr>
          </w:pPr>
          <w:hyperlink w:anchor="_Toc419536395" w:history="1">
            <w:r w:rsidR="002D324E" w:rsidRPr="00795098">
              <w:rPr>
                <w:rStyle w:val="Hyperlink"/>
                <w:noProof/>
              </w:rPr>
              <w:t>2.2.2. Ph</w:t>
            </w:r>
            <w:r w:rsidR="002D324E" w:rsidRPr="00795098">
              <w:rPr>
                <w:rStyle w:val="Hyperlink"/>
                <w:rFonts w:hint="eastAsia"/>
                <w:noProof/>
              </w:rPr>
              <w:t>ươ</w:t>
            </w:r>
            <w:r w:rsidR="002D324E" w:rsidRPr="00795098">
              <w:rPr>
                <w:rStyle w:val="Hyperlink"/>
                <w:noProof/>
              </w:rPr>
              <w:t>ng pháp phân tích tính chất điện hóa.</w:t>
            </w:r>
            <w:r w:rsidR="002D324E">
              <w:rPr>
                <w:noProof/>
                <w:webHidden/>
              </w:rPr>
              <w:tab/>
            </w:r>
            <w:r w:rsidR="002D324E">
              <w:rPr>
                <w:noProof/>
                <w:webHidden/>
              </w:rPr>
              <w:fldChar w:fldCharType="begin"/>
            </w:r>
            <w:r w:rsidR="002D324E">
              <w:rPr>
                <w:noProof/>
                <w:webHidden/>
              </w:rPr>
              <w:instrText xml:space="preserve"> PAGEREF _Toc419536395 \h </w:instrText>
            </w:r>
            <w:r w:rsidR="002D324E">
              <w:rPr>
                <w:noProof/>
                <w:webHidden/>
              </w:rPr>
            </w:r>
            <w:r w:rsidR="002D324E">
              <w:rPr>
                <w:noProof/>
                <w:webHidden/>
              </w:rPr>
              <w:fldChar w:fldCharType="separate"/>
            </w:r>
            <w:r w:rsidR="002D324E">
              <w:rPr>
                <w:noProof/>
                <w:webHidden/>
              </w:rPr>
              <w:t>32</w:t>
            </w:r>
            <w:r w:rsidR="002D324E">
              <w:rPr>
                <w:noProof/>
                <w:webHidden/>
              </w:rPr>
              <w:fldChar w:fldCharType="end"/>
            </w:r>
          </w:hyperlink>
        </w:p>
        <w:p w:rsidR="002D324E" w:rsidRDefault="005F3EFC">
          <w:pPr>
            <w:pStyle w:val="TOC2"/>
            <w:rPr>
              <w:rFonts w:asciiTheme="minorHAnsi" w:eastAsiaTheme="minorEastAsia" w:hAnsiTheme="minorHAnsi"/>
              <w:noProof/>
              <w:sz w:val="22"/>
            </w:rPr>
          </w:pPr>
          <w:hyperlink w:anchor="_Toc419536396" w:history="1">
            <w:r w:rsidR="002D324E" w:rsidRPr="00795098">
              <w:rPr>
                <w:rStyle w:val="Hyperlink"/>
                <w:noProof/>
              </w:rPr>
              <w:t>2.3. Quy trình chế tạo điện cực TiO</w:t>
            </w:r>
            <w:r w:rsidR="002D324E" w:rsidRPr="00795098">
              <w:rPr>
                <w:rStyle w:val="Hyperlink"/>
                <w:noProof/>
                <w:vertAlign w:val="subscript"/>
              </w:rPr>
              <w:t>2</w:t>
            </w:r>
            <w:r w:rsidR="002D324E" w:rsidRPr="00795098">
              <w:rPr>
                <w:rStyle w:val="Hyperlink"/>
                <w:noProof/>
              </w:rPr>
              <w:t>.</w:t>
            </w:r>
            <w:r w:rsidR="002D324E">
              <w:rPr>
                <w:noProof/>
                <w:webHidden/>
              </w:rPr>
              <w:tab/>
            </w:r>
            <w:r w:rsidR="002D324E">
              <w:rPr>
                <w:noProof/>
                <w:webHidden/>
              </w:rPr>
              <w:fldChar w:fldCharType="begin"/>
            </w:r>
            <w:r w:rsidR="002D324E">
              <w:rPr>
                <w:noProof/>
                <w:webHidden/>
              </w:rPr>
              <w:instrText xml:space="preserve"> PAGEREF _Toc419536396 \h </w:instrText>
            </w:r>
            <w:r w:rsidR="002D324E">
              <w:rPr>
                <w:noProof/>
                <w:webHidden/>
              </w:rPr>
            </w:r>
            <w:r w:rsidR="002D324E">
              <w:rPr>
                <w:noProof/>
                <w:webHidden/>
              </w:rPr>
              <w:fldChar w:fldCharType="separate"/>
            </w:r>
            <w:r w:rsidR="002D324E">
              <w:rPr>
                <w:noProof/>
                <w:webHidden/>
              </w:rPr>
              <w:t>34</w:t>
            </w:r>
            <w:r w:rsidR="002D324E">
              <w:rPr>
                <w:noProof/>
                <w:webHidden/>
              </w:rPr>
              <w:fldChar w:fldCharType="end"/>
            </w:r>
          </w:hyperlink>
        </w:p>
        <w:p w:rsidR="002D324E" w:rsidRDefault="005F3EFC">
          <w:pPr>
            <w:pStyle w:val="TOC1"/>
            <w:tabs>
              <w:tab w:val="right" w:leader="dot" w:pos="9062"/>
            </w:tabs>
            <w:rPr>
              <w:rFonts w:asciiTheme="minorHAnsi" w:eastAsiaTheme="minorEastAsia" w:hAnsiTheme="minorHAnsi"/>
              <w:noProof/>
              <w:sz w:val="22"/>
            </w:rPr>
          </w:pPr>
          <w:hyperlink w:anchor="_Toc419536397" w:history="1">
            <w:r w:rsidR="002D324E" w:rsidRPr="00795098">
              <w:rPr>
                <w:rStyle w:val="Hyperlink"/>
                <w:noProof/>
              </w:rPr>
              <w:t>Ch</w:t>
            </w:r>
            <w:r w:rsidR="002D324E" w:rsidRPr="00795098">
              <w:rPr>
                <w:rStyle w:val="Hyperlink"/>
                <w:rFonts w:hint="eastAsia"/>
                <w:noProof/>
              </w:rPr>
              <w:t>ươ</w:t>
            </w:r>
            <w:r w:rsidR="002D324E" w:rsidRPr="00795098">
              <w:rPr>
                <w:rStyle w:val="Hyperlink"/>
                <w:noProof/>
              </w:rPr>
              <w:t>ng 3: Kết quả và thảo luận.</w:t>
            </w:r>
            <w:r w:rsidR="002D324E">
              <w:rPr>
                <w:noProof/>
                <w:webHidden/>
              </w:rPr>
              <w:tab/>
            </w:r>
            <w:r w:rsidR="002D324E">
              <w:rPr>
                <w:noProof/>
                <w:webHidden/>
              </w:rPr>
              <w:fldChar w:fldCharType="begin"/>
            </w:r>
            <w:r w:rsidR="002D324E">
              <w:rPr>
                <w:noProof/>
                <w:webHidden/>
              </w:rPr>
              <w:instrText xml:space="preserve"> PAGEREF _Toc419536397 \h </w:instrText>
            </w:r>
            <w:r w:rsidR="002D324E">
              <w:rPr>
                <w:noProof/>
                <w:webHidden/>
              </w:rPr>
            </w:r>
            <w:r w:rsidR="002D324E">
              <w:rPr>
                <w:noProof/>
                <w:webHidden/>
              </w:rPr>
              <w:fldChar w:fldCharType="separate"/>
            </w:r>
            <w:r w:rsidR="002D324E">
              <w:rPr>
                <w:noProof/>
                <w:webHidden/>
              </w:rPr>
              <w:t>36</w:t>
            </w:r>
            <w:r w:rsidR="002D324E">
              <w:rPr>
                <w:noProof/>
                <w:webHidden/>
              </w:rPr>
              <w:fldChar w:fldCharType="end"/>
            </w:r>
          </w:hyperlink>
        </w:p>
        <w:p w:rsidR="002D324E" w:rsidRDefault="005F3EFC">
          <w:pPr>
            <w:pStyle w:val="TOC2"/>
            <w:rPr>
              <w:rFonts w:asciiTheme="minorHAnsi" w:eastAsiaTheme="minorEastAsia" w:hAnsiTheme="minorHAnsi"/>
              <w:noProof/>
              <w:sz w:val="22"/>
            </w:rPr>
          </w:pPr>
          <w:hyperlink w:anchor="_Toc419536398" w:history="1">
            <w:r w:rsidR="002D324E" w:rsidRPr="00795098">
              <w:rPr>
                <w:rStyle w:val="Hyperlink"/>
                <w:noProof/>
              </w:rPr>
              <w:t>3.1. Đặc điểm tính chất và cấu trúc màng TiO</w:t>
            </w:r>
            <w:r w:rsidR="002D324E" w:rsidRPr="00795098">
              <w:rPr>
                <w:rStyle w:val="Hyperlink"/>
                <w:noProof/>
                <w:vertAlign w:val="subscript"/>
              </w:rPr>
              <w:t>2</w:t>
            </w:r>
            <w:r w:rsidR="002D324E" w:rsidRPr="00795098">
              <w:rPr>
                <w:rStyle w:val="Hyperlink"/>
                <w:noProof/>
              </w:rPr>
              <w:t>.</w:t>
            </w:r>
            <w:r w:rsidR="002D324E">
              <w:rPr>
                <w:noProof/>
                <w:webHidden/>
              </w:rPr>
              <w:tab/>
            </w:r>
            <w:r w:rsidR="002D324E">
              <w:rPr>
                <w:noProof/>
                <w:webHidden/>
              </w:rPr>
              <w:fldChar w:fldCharType="begin"/>
            </w:r>
            <w:r w:rsidR="002D324E">
              <w:rPr>
                <w:noProof/>
                <w:webHidden/>
              </w:rPr>
              <w:instrText xml:space="preserve"> PAGEREF _Toc419536398 \h </w:instrText>
            </w:r>
            <w:r w:rsidR="002D324E">
              <w:rPr>
                <w:noProof/>
                <w:webHidden/>
              </w:rPr>
            </w:r>
            <w:r w:rsidR="002D324E">
              <w:rPr>
                <w:noProof/>
                <w:webHidden/>
              </w:rPr>
              <w:fldChar w:fldCharType="separate"/>
            </w:r>
            <w:r w:rsidR="002D324E">
              <w:rPr>
                <w:noProof/>
                <w:webHidden/>
              </w:rPr>
              <w:t>36</w:t>
            </w:r>
            <w:r w:rsidR="002D324E">
              <w:rPr>
                <w:noProof/>
                <w:webHidden/>
              </w:rPr>
              <w:fldChar w:fldCharType="end"/>
            </w:r>
          </w:hyperlink>
        </w:p>
        <w:p w:rsidR="002D324E" w:rsidRDefault="005F3EFC">
          <w:pPr>
            <w:pStyle w:val="TOC3"/>
            <w:tabs>
              <w:tab w:val="right" w:leader="dot" w:pos="9062"/>
            </w:tabs>
            <w:rPr>
              <w:rFonts w:asciiTheme="minorHAnsi" w:eastAsiaTheme="minorEastAsia" w:hAnsiTheme="minorHAnsi"/>
              <w:noProof/>
              <w:sz w:val="22"/>
            </w:rPr>
          </w:pPr>
          <w:hyperlink w:anchor="_Toc419536399" w:history="1">
            <w:r w:rsidR="002D324E" w:rsidRPr="00795098">
              <w:rPr>
                <w:rStyle w:val="Hyperlink"/>
                <w:noProof/>
              </w:rPr>
              <w:t>3.1.1. Đặc điểm cấu trúc của màng TiO</w:t>
            </w:r>
            <w:r w:rsidR="002D324E" w:rsidRPr="00795098">
              <w:rPr>
                <w:rStyle w:val="Hyperlink"/>
                <w:noProof/>
                <w:vertAlign w:val="subscript"/>
              </w:rPr>
              <w:t>2</w:t>
            </w:r>
            <w:r w:rsidR="002D324E">
              <w:rPr>
                <w:noProof/>
                <w:webHidden/>
              </w:rPr>
              <w:tab/>
            </w:r>
            <w:r w:rsidR="002D324E">
              <w:rPr>
                <w:noProof/>
                <w:webHidden/>
              </w:rPr>
              <w:fldChar w:fldCharType="begin"/>
            </w:r>
            <w:r w:rsidR="002D324E">
              <w:rPr>
                <w:noProof/>
                <w:webHidden/>
              </w:rPr>
              <w:instrText xml:space="preserve"> PAGEREF _Toc419536399 \h </w:instrText>
            </w:r>
            <w:r w:rsidR="002D324E">
              <w:rPr>
                <w:noProof/>
                <w:webHidden/>
              </w:rPr>
            </w:r>
            <w:r w:rsidR="002D324E">
              <w:rPr>
                <w:noProof/>
                <w:webHidden/>
              </w:rPr>
              <w:fldChar w:fldCharType="separate"/>
            </w:r>
            <w:r w:rsidR="002D324E">
              <w:rPr>
                <w:noProof/>
                <w:webHidden/>
              </w:rPr>
              <w:t>36</w:t>
            </w:r>
            <w:r w:rsidR="002D324E">
              <w:rPr>
                <w:noProof/>
                <w:webHidden/>
              </w:rPr>
              <w:fldChar w:fldCharType="end"/>
            </w:r>
          </w:hyperlink>
        </w:p>
        <w:p w:rsidR="002D324E" w:rsidRDefault="005F3EFC">
          <w:pPr>
            <w:pStyle w:val="TOC2"/>
            <w:rPr>
              <w:rFonts w:asciiTheme="minorHAnsi" w:eastAsiaTheme="minorEastAsia" w:hAnsiTheme="minorHAnsi"/>
              <w:noProof/>
              <w:sz w:val="22"/>
            </w:rPr>
          </w:pPr>
          <w:hyperlink w:anchor="_Toc419536400" w:history="1">
            <w:r w:rsidR="002D324E" w:rsidRPr="00795098">
              <w:rPr>
                <w:rStyle w:val="Hyperlink"/>
                <w:noProof/>
              </w:rPr>
              <w:t>3.2. Tính Chất quang của màng TiO</w:t>
            </w:r>
            <w:r w:rsidR="002D324E" w:rsidRPr="00795098">
              <w:rPr>
                <w:rStyle w:val="Hyperlink"/>
                <w:noProof/>
                <w:vertAlign w:val="subscript"/>
              </w:rPr>
              <w:t>2</w:t>
            </w:r>
            <w:r w:rsidR="002D324E">
              <w:rPr>
                <w:noProof/>
                <w:webHidden/>
              </w:rPr>
              <w:tab/>
            </w:r>
            <w:r w:rsidR="002D324E">
              <w:rPr>
                <w:noProof/>
                <w:webHidden/>
              </w:rPr>
              <w:fldChar w:fldCharType="begin"/>
            </w:r>
            <w:r w:rsidR="002D324E">
              <w:rPr>
                <w:noProof/>
                <w:webHidden/>
              </w:rPr>
              <w:instrText xml:space="preserve"> PAGEREF _Toc419536400 \h </w:instrText>
            </w:r>
            <w:r w:rsidR="002D324E">
              <w:rPr>
                <w:noProof/>
                <w:webHidden/>
              </w:rPr>
            </w:r>
            <w:r w:rsidR="002D324E">
              <w:rPr>
                <w:noProof/>
                <w:webHidden/>
              </w:rPr>
              <w:fldChar w:fldCharType="separate"/>
            </w:r>
            <w:r w:rsidR="002D324E">
              <w:rPr>
                <w:noProof/>
                <w:webHidden/>
              </w:rPr>
              <w:t>39</w:t>
            </w:r>
            <w:r w:rsidR="002D324E">
              <w:rPr>
                <w:noProof/>
                <w:webHidden/>
              </w:rPr>
              <w:fldChar w:fldCharType="end"/>
            </w:r>
          </w:hyperlink>
        </w:p>
        <w:p w:rsidR="002D324E" w:rsidRDefault="005F3EFC">
          <w:pPr>
            <w:pStyle w:val="TOC2"/>
            <w:rPr>
              <w:rFonts w:asciiTheme="minorHAnsi" w:eastAsiaTheme="minorEastAsia" w:hAnsiTheme="minorHAnsi"/>
              <w:noProof/>
              <w:sz w:val="22"/>
            </w:rPr>
          </w:pPr>
          <w:hyperlink w:anchor="_Toc419536401" w:history="1">
            <w:r w:rsidR="002D324E" w:rsidRPr="00795098">
              <w:rPr>
                <w:rStyle w:val="Hyperlink"/>
                <w:noProof/>
              </w:rPr>
              <w:t>3.3. Ảnh h</w:t>
            </w:r>
            <w:r w:rsidR="002D324E" w:rsidRPr="00795098">
              <w:rPr>
                <w:rStyle w:val="Hyperlink"/>
                <w:rFonts w:hint="eastAsia"/>
                <w:noProof/>
              </w:rPr>
              <w:t>ư</w:t>
            </w:r>
            <w:r w:rsidR="002D324E" w:rsidRPr="00795098">
              <w:rPr>
                <w:rStyle w:val="Hyperlink"/>
                <w:noProof/>
              </w:rPr>
              <w:t>ởng của điều kiện công nghệ lên hình thái học màng TiO</w:t>
            </w:r>
            <w:r w:rsidR="002D324E" w:rsidRPr="00795098">
              <w:rPr>
                <w:rStyle w:val="Hyperlink"/>
                <w:noProof/>
                <w:vertAlign w:val="subscript"/>
              </w:rPr>
              <w:t>2</w:t>
            </w:r>
            <w:r w:rsidR="002D324E">
              <w:rPr>
                <w:noProof/>
                <w:webHidden/>
              </w:rPr>
              <w:tab/>
            </w:r>
            <w:r w:rsidR="002D324E">
              <w:rPr>
                <w:noProof/>
                <w:webHidden/>
              </w:rPr>
              <w:fldChar w:fldCharType="begin"/>
            </w:r>
            <w:r w:rsidR="002D324E">
              <w:rPr>
                <w:noProof/>
                <w:webHidden/>
              </w:rPr>
              <w:instrText xml:space="preserve"> PAGEREF _Toc419536401 \h </w:instrText>
            </w:r>
            <w:r w:rsidR="002D324E">
              <w:rPr>
                <w:noProof/>
                <w:webHidden/>
              </w:rPr>
            </w:r>
            <w:r w:rsidR="002D324E">
              <w:rPr>
                <w:noProof/>
                <w:webHidden/>
              </w:rPr>
              <w:fldChar w:fldCharType="separate"/>
            </w:r>
            <w:r w:rsidR="002D324E">
              <w:rPr>
                <w:noProof/>
                <w:webHidden/>
              </w:rPr>
              <w:t>40</w:t>
            </w:r>
            <w:r w:rsidR="002D324E">
              <w:rPr>
                <w:noProof/>
                <w:webHidden/>
              </w:rPr>
              <w:fldChar w:fldCharType="end"/>
            </w:r>
          </w:hyperlink>
        </w:p>
        <w:p w:rsidR="002D324E" w:rsidRDefault="005F3EFC">
          <w:pPr>
            <w:pStyle w:val="TOC3"/>
            <w:tabs>
              <w:tab w:val="right" w:leader="dot" w:pos="9062"/>
            </w:tabs>
            <w:rPr>
              <w:rFonts w:asciiTheme="minorHAnsi" w:eastAsiaTheme="minorEastAsia" w:hAnsiTheme="minorHAnsi"/>
              <w:noProof/>
              <w:sz w:val="22"/>
            </w:rPr>
          </w:pPr>
          <w:hyperlink w:anchor="_Toc419536402" w:history="1">
            <w:r w:rsidR="002D324E" w:rsidRPr="00795098">
              <w:rPr>
                <w:rStyle w:val="Hyperlink"/>
                <w:noProof/>
              </w:rPr>
              <w:t>3.3.1. Ảnh h</w:t>
            </w:r>
            <w:r w:rsidR="002D324E" w:rsidRPr="00795098">
              <w:rPr>
                <w:rStyle w:val="Hyperlink"/>
                <w:rFonts w:hint="eastAsia"/>
                <w:noProof/>
              </w:rPr>
              <w:t>ư</w:t>
            </w:r>
            <w:r w:rsidR="002D324E" w:rsidRPr="00795098">
              <w:rPr>
                <w:rStyle w:val="Hyperlink"/>
                <w:noProof/>
              </w:rPr>
              <w:t>ởng của nồng độ dung dịch NaOH</w:t>
            </w:r>
            <w:r w:rsidR="002D324E">
              <w:rPr>
                <w:noProof/>
                <w:webHidden/>
              </w:rPr>
              <w:tab/>
            </w:r>
            <w:r w:rsidR="002D324E">
              <w:rPr>
                <w:noProof/>
                <w:webHidden/>
              </w:rPr>
              <w:fldChar w:fldCharType="begin"/>
            </w:r>
            <w:r w:rsidR="002D324E">
              <w:rPr>
                <w:noProof/>
                <w:webHidden/>
              </w:rPr>
              <w:instrText xml:space="preserve"> PAGEREF _Toc419536402 \h </w:instrText>
            </w:r>
            <w:r w:rsidR="002D324E">
              <w:rPr>
                <w:noProof/>
                <w:webHidden/>
              </w:rPr>
            </w:r>
            <w:r w:rsidR="002D324E">
              <w:rPr>
                <w:noProof/>
                <w:webHidden/>
              </w:rPr>
              <w:fldChar w:fldCharType="separate"/>
            </w:r>
            <w:r w:rsidR="002D324E">
              <w:rPr>
                <w:noProof/>
                <w:webHidden/>
              </w:rPr>
              <w:t>40</w:t>
            </w:r>
            <w:r w:rsidR="002D324E">
              <w:rPr>
                <w:noProof/>
                <w:webHidden/>
              </w:rPr>
              <w:fldChar w:fldCharType="end"/>
            </w:r>
          </w:hyperlink>
        </w:p>
        <w:p w:rsidR="002D324E" w:rsidRDefault="005F3EFC">
          <w:pPr>
            <w:pStyle w:val="TOC3"/>
            <w:tabs>
              <w:tab w:val="right" w:leader="dot" w:pos="9062"/>
            </w:tabs>
            <w:rPr>
              <w:rFonts w:asciiTheme="minorHAnsi" w:eastAsiaTheme="minorEastAsia" w:hAnsiTheme="minorHAnsi"/>
              <w:noProof/>
              <w:sz w:val="22"/>
            </w:rPr>
          </w:pPr>
          <w:hyperlink w:anchor="_Toc419536403" w:history="1">
            <w:r w:rsidR="002D324E" w:rsidRPr="00795098">
              <w:rPr>
                <w:rStyle w:val="Hyperlink"/>
                <w:noProof/>
              </w:rPr>
              <w:t>3.3.2. Ảnh h</w:t>
            </w:r>
            <w:r w:rsidR="002D324E" w:rsidRPr="00795098">
              <w:rPr>
                <w:rStyle w:val="Hyperlink"/>
                <w:rFonts w:hint="eastAsia"/>
                <w:noProof/>
              </w:rPr>
              <w:t>ư</w:t>
            </w:r>
            <w:r w:rsidR="002D324E" w:rsidRPr="00795098">
              <w:rPr>
                <w:rStyle w:val="Hyperlink"/>
                <w:noProof/>
              </w:rPr>
              <w:t>ởng của thời gian thủy nhiệt</w:t>
            </w:r>
            <w:r w:rsidR="002D324E">
              <w:rPr>
                <w:noProof/>
                <w:webHidden/>
              </w:rPr>
              <w:tab/>
            </w:r>
            <w:r w:rsidR="002D324E">
              <w:rPr>
                <w:noProof/>
                <w:webHidden/>
              </w:rPr>
              <w:fldChar w:fldCharType="begin"/>
            </w:r>
            <w:r w:rsidR="002D324E">
              <w:rPr>
                <w:noProof/>
                <w:webHidden/>
              </w:rPr>
              <w:instrText xml:space="preserve"> PAGEREF _Toc419536403 \h </w:instrText>
            </w:r>
            <w:r w:rsidR="002D324E">
              <w:rPr>
                <w:noProof/>
                <w:webHidden/>
              </w:rPr>
            </w:r>
            <w:r w:rsidR="002D324E">
              <w:rPr>
                <w:noProof/>
                <w:webHidden/>
              </w:rPr>
              <w:fldChar w:fldCharType="separate"/>
            </w:r>
            <w:r w:rsidR="002D324E">
              <w:rPr>
                <w:noProof/>
                <w:webHidden/>
              </w:rPr>
              <w:t>41</w:t>
            </w:r>
            <w:r w:rsidR="002D324E">
              <w:rPr>
                <w:noProof/>
                <w:webHidden/>
              </w:rPr>
              <w:fldChar w:fldCharType="end"/>
            </w:r>
          </w:hyperlink>
        </w:p>
        <w:p w:rsidR="002D324E" w:rsidRDefault="005F3EFC">
          <w:pPr>
            <w:pStyle w:val="TOC3"/>
            <w:tabs>
              <w:tab w:val="right" w:leader="dot" w:pos="9062"/>
            </w:tabs>
            <w:rPr>
              <w:rFonts w:asciiTheme="minorHAnsi" w:eastAsiaTheme="minorEastAsia" w:hAnsiTheme="minorHAnsi"/>
              <w:noProof/>
              <w:sz w:val="22"/>
            </w:rPr>
          </w:pPr>
          <w:hyperlink w:anchor="_Toc419536404" w:history="1">
            <w:r w:rsidR="002D324E" w:rsidRPr="00795098">
              <w:rPr>
                <w:rStyle w:val="Hyperlink"/>
                <w:noProof/>
              </w:rPr>
              <w:t>3.3.3. Ảnh h</w:t>
            </w:r>
            <w:r w:rsidR="002D324E" w:rsidRPr="00795098">
              <w:rPr>
                <w:rStyle w:val="Hyperlink"/>
                <w:rFonts w:hint="eastAsia"/>
                <w:noProof/>
              </w:rPr>
              <w:t>ư</w:t>
            </w:r>
            <w:r w:rsidR="002D324E" w:rsidRPr="00795098">
              <w:rPr>
                <w:rStyle w:val="Hyperlink"/>
                <w:noProof/>
              </w:rPr>
              <w:t>ờng nhiệt độ thủy nhiệt</w:t>
            </w:r>
            <w:r w:rsidR="002D324E">
              <w:rPr>
                <w:noProof/>
                <w:webHidden/>
              </w:rPr>
              <w:tab/>
            </w:r>
            <w:r w:rsidR="002D324E">
              <w:rPr>
                <w:noProof/>
                <w:webHidden/>
              </w:rPr>
              <w:fldChar w:fldCharType="begin"/>
            </w:r>
            <w:r w:rsidR="002D324E">
              <w:rPr>
                <w:noProof/>
                <w:webHidden/>
              </w:rPr>
              <w:instrText xml:space="preserve"> PAGEREF _Toc419536404 \h </w:instrText>
            </w:r>
            <w:r w:rsidR="002D324E">
              <w:rPr>
                <w:noProof/>
                <w:webHidden/>
              </w:rPr>
            </w:r>
            <w:r w:rsidR="002D324E">
              <w:rPr>
                <w:noProof/>
                <w:webHidden/>
              </w:rPr>
              <w:fldChar w:fldCharType="separate"/>
            </w:r>
            <w:r w:rsidR="002D324E">
              <w:rPr>
                <w:noProof/>
                <w:webHidden/>
              </w:rPr>
              <w:t>42</w:t>
            </w:r>
            <w:r w:rsidR="002D324E">
              <w:rPr>
                <w:noProof/>
                <w:webHidden/>
              </w:rPr>
              <w:fldChar w:fldCharType="end"/>
            </w:r>
          </w:hyperlink>
        </w:p>
        <w:p w:rsidR="002D324E" w:rsidRDefault="005F3EFC">
          <w:pPr>
            <w:pStyle w:val="TOC2"/>
            <w:rPr>
              <w:rFonts w:asciiTheme="minorHAnsi" w:eastAsiaTheme="minorEastAsia" w:hAnsiTheme="minorHAnsi"/>
              <w:noProof/>
              <w:sz w:val="22"/>
            </w:rPr>
          </w:pPr>
          <w:hyperlink w:anchor="_Toc419536405" w:history="1">
            <w:r w:rsidR="002D324E" w:rsidRPr="00795098">
              <w:rPr>
                <w:rStyle w:val="Hyperlink"/>
                <w:noProof/>
              </w:rPr>
              <w:t>3.4. Tính chất điện hóa.</w:t>
            </w:r>
            <w:r w:rsidR="002D324E">
              <w:rPr>
                <w:noProof/>
                <w:webHidden/>
              </w:rPr>
              <w:tab/>
            </w:r>
            <w:r w:rsidR="002D324E">
              <w:rPr>
                <w:noProof/>
                <w:webHidden/>
              </w:rPr>
              <w:fldChar w:fldCharType="begin"/>
            </w:r>
            <w:r w:rsidR="002D324E">
              <w:rPr>
                <w:noProof/>
                <w:webHidden/>
              </w:rPr>
              <w:instrText xml:space="preserve"> PAGEREF _Toc419536405 \h </w:instrText>
            </w:r>
            <w:r w:rsidR="002D324E">
              <w:rPr>
                <w:noProof/>
                <w:webHidden/>
              </w:rPr>
            </w:r>
            <w:r w:rsidR="002D324E">
              <w:rPr>
                <w:noProof/>
                <w:webHidden/>
              </w:rPr>
              <w:fldChar w:fldCharType="separate"/>
            </w:r>
            <w:r w:rsidR="002D324E">
              <w:rPr>
                <w:noProof/>
                <w:webHidden/>
              </w:rPr>
              <w:t>43</w:t>
            </w:r>
            <w:r w:rsidR="002D324E">
              <w:rPr>
                <w:noProof/>
                <w:webHidden/>
              </w:rPr>
              <w:fldChar w:fldCharType="end"/>
            </w:r>
          </w:hyperlink>
        </w:p>
        <w:p w:rsidR="002D324E" w:rsidRDefault="005F3EFC">
          <w:pPr>
            <w:pStyle w:val="TOC3"/>
            <w:tabs>
              <w:tab w:val="right" w:leader="dot" w:pos="9062"/>
            </w:tabs>
            <w:rPr>
              <w:rFonts w:asciiTheme="minorHAnsi" w:eastAsiaTheme="minorEastAsia" w:hAnsiTheme="minorHAnsi"/>
              <w:noProof/>
              <w:sz w:val="22"/>
            </w:rPr>
          </w:pPr>
          <w:hyperlink w:anchor="_Toc419536406" w:history="1">
            <w:r w:rsidR="002D324E" w:rsidRPr="00795098">
              <w:rPr>
                <w:rStyle w:val="Hyperlink"/>
                <w:rFonts w:cs="Times New Roman"/>
                <w:bCs/>
                <w:noProof/>
              </w:rPr>
              <w:t xml:space="preserve">3.4.1. </w:t>
            </w:r>
            <w:r w:rsidR="002D324E" w:rsidRPr="00795098">
              <w:rPr>
                <w:rStyle w:val="Hyperlink"/>
                <w:noProof/>
              </w:rPr>
              <w:t>Ảnh h</w:t>
            </w:r>
            <w:r w:rsidR="002D324E" w:rsidRPr="00795098">
              <w:rPr>
                <w:rStyle w:val="Hyperlink"/>
                <w:rFonts w:hint="eastAsia"/>
                <w:noProof/>
              </w:rPr>
              <w:t>ư</w:t>
            </w:r>
            <w:r w:rsidR="002D324E" w:rsidRPr="00795098">
              <w:rPr>
                <w:rStyle w:val="Hyperlink"/>
                <w:noProof/>
              </w:rPr>
              <w:t>ởng của nồng độ NaOH tới đ</w:t>
            </w:r>
            <w:r w:rsidR="002D324E" w:rsidRPr="00795098">
              <w:rPr>
                <w:rStyle w:val="Hyperlink"/>
                <w:rFonts w:hint="eastAsia"/>
                <w:noProof/>
              </w:rPr>
              <w:t>ư</w:t>
            </w:r>
            <w:r w:rsidR="002D324E" w:rsidRPr="00795098">
              <w:rPr>
                <w:rStyle w:val="Hyperlink"/>
                <w:noProof/>
              </w:rPr>
              <w:t>ờng đặc tr</w:t>
            </w:r>
            <w:r w:rsidR="002D324E" w:rsidRPr="00795098">
              <w:rPr>
                <w:rStyle w:val="Hyperlink"/>
                <w:rFonts w:hint="eastAsia"/>
                <w:noProof/>
              </w:rPr>
              <w:t>ư</w:t>
            </w:r>
            <w:r w:rsidR="002D324E" w:rsidRPr="00795098">
              <w:rPr>
                <w:rStyle w:val="Hyperlink"/>
                <w:noProof/>
              </w:rPr>
              <w:t>ng C-V của màng TiO</w:t>
            </w:r>
            <w:r w:rsidR="002D324E" w:rsidRPr="00795098">
              <w:rPr>
                <w:rStyle w:val="Hyperlink"/>
                <w:noProof/>
                <w:vertAlign w:val="subscript"/>
              </w:rPr>
              <w:t>2</w:t>
            </w:r>
            <w:r w:rsidR="002D324E">
              <w:rPr>
                <w:noProof/>
                <w:webHidden/>
              </w:rPr>
              <w:tab/>
            </w:r>
            <w:r w:rsidR="002D324E">
              <w:rPr>
                <w:noProof/>
                <w:webHidden/>
              </w:rPr>
              <w:fldChar w:fldCharType="begin"/>
            </w:r>
            <w:r w:rsidR="002D324E">
              <w:rPr>
                <w:noProof/>
                <w:webHidden/>
              </w:rPr>
              <w:instrText xml:space="preserve"> PAGEREF _Toc419536406 \h </w:instrText>
            </w:r>
            <w:r w:rsidR="002D324E">
              <w:rPr>
                <w:noProof/>
                <w:webHidden/>
              </w:rPr>
            </w:r>
            <w:r w:rsidR="002D324E">
              <w:rPr>
                <w:noProof/>
                <w:webHidden/>
              </w:rPr>
              <w:fldChar w:fldCharType="separate"/>
            </w:r>
            <w:r w:rsidR="002D324E">
              <w:rPr>
                <w:noProof/>
                <w:webHidden/>
              </w:rPr>
              <w:t>44</w:t>
            </w:r>
            <w:r w:rsidR="002D324E">
              <w:rPr>
                <w:noProof/>
                <w:webHidden/>
              </w:rPr>
              <w:fldChar w:fldCharType="end"/>
            </w:r>
          </w:hyperlink>
        </w:p>
        <w:p w:rsidR="002D324E" w:rsidRDefault="005F3EFC">
          <w:pPr>
            <w:pStyle w:val="TOC3"/>
            <w:tabs>
              <w:tab w:val="right" w:leader="dot" w:pos="9062"/>
            </w:tabs>
            <w:rPr>
              <w:rFonts w:asciiTheme="minorHAnsi" w:eastAsiaTheme="minorEastAsia" w:hAnsiTheme="minorHAnsi"/>
              <w:noProof/>
              <w:sz w:val="22"/>
            </w:rPr>
          </w:pPr>
          <w:hyperlink w:anchor="_Toc419536407" w:history="1">
            <w:r w:rsidR="002D324E" w:rsidRPr="00795098">
              <w:rPr>
                <w:rStyle w:val="Hyperlink"/>
                <w:noProof/>
              </w:rPr>
              <w:t>3.4.2. Ảnh h</w:t>
            </w:r>
            <w:r w:rsidR="002D324E" w:rsidRPr="00795098">
              <w:rPr>
                <w:rStyle w:val="Hyperlink"/>
                <w:rFonts w:hint="eastAsia"/>
                <w:noProof/>
              </w:rPr>
              <w:t>ư</w:t>
            </w:r>
            <w:r w:rsidR="002D324E" w:rsidRPr="00795098">
              <w:rPr>
                <w:rStyle w:val="Hyperlink"/>
                <w:noProof/>
              </w:rPr>
              <w:t>ởng của thời gian thủy nhiệt tới đ</w:t>
            </w:r>
            <w:r w:rsidR="002D324E" w:rsidRPr="00795098">
              <w:rPr>
                <w:rStyle w:val="Hyperlink"/>
                <w:rFonts w:hint="eastAsia"/>
                <w:noProof/>
              </w:rPr>
              <w:t>ư</w:t>
            </w:r>
            <w:r w:rsidR="002D324E" w:rsidRPr="00795098">
              <w:rPr>
                <w:rStyle w:val="Hyperlink"/>
                <w:noProof/>
              </w:rPr>
              <w:t>ờng đặc tr</w:t>
            </w:r>
            <w:r w:rsidR="002D324E" w:rsidRPr="00795098">
              <w:rPr>
                <w:rStyle w:val="Hyperlink"/>
                <w:rFonts w:hint="eastAsia"/>
                <w:noProof/>
              </w:rPr>
              <w:t>ư</w:t>
            </w:r>
            <w:r w:rsidR="002D324E" w:rsidRPr="00795098">
              <w:rPr>
                <w:rStyle w:val="Hyperlink"/>
                <w:noProof/>
              </w:rPr>
              <w:t>ng C-V của các màng</w:t>
            </w:r>
            <w:r w:rsidR="002D324E">
              <w:rPr>
                <w:noProof/>
                <w:webHidden/>
              </w:rPr>
              <w:tab/>
            </w:r>
            <w:r w:rsidR="002D324E">
              <w:rPr>
                <w:noProof/>
                <w:webHidden/>
              </w:rPr>
              <w:fldChar w:fldCharType="begin"/>
            </w:r>
            <w:r w:rsidR="002D324E">
              <w:rPr>
                <w:noProof/>
                <w:webHidden/>
              </w:rPr>
              <w:instrText xml:space="preserve"> PAGEREF _Toc419536407 \h </w:instrText>
            </w:r>
            <w:r w:rsidR="002D324E">
              <w:rPr>
                <w:noProof/>
                <w:webHidden/>
              </w:rPr>
            </w:r>
            <w:r w:rsidR="002D324E">
              <w:rPr>
                <w:noProof/>
                <w:webHidden/>
              </w:rPr>
              <w:fldChar w:fldCharType="separate"/>
            </w:r>
            <w:r w:rsidR="002D324E">
              <w:rPr>
                <w:noProof/>
                <w:webHidden/>
              </w:rPr>
              <w:t>45</w:t>
            </w:r>
            <w:r w:rsidR="002D324E">
              <w:rPr>
                <w:noProof/>
                <w:webHidden/>
              </w:rPr>
              <w:fldChar w:fldCharType="end"/>
            </w:r>
          </w:hyperlink>
        </w:p>
        <w:p w:rsidR="002D324E" w:rsidRDefault="005F3EFC">
          <w:pPr>
            <w:pStyle w:val="TOC1"/>
            <w:tabs>
              <w:tab w:val="right" w:leader="dot" w:pos="9062"/>
            </w:tabs>
            <w:rPr>
              <w:rFonts w:asciiTheme="minorHAnsi" w:eastAsiaTheme="minorEastAsia" w:hAnsiTheme="minorHAnsi"/>
              <w:noProof/>
              <w:sz w:val="22"/>
            </w:rPr>
          </w:pPr>
          <w:hyperlink w:anchor="_Toc419536408" w:history="1">
            <w:r w:rsidR="002D324E" w:rsidRPr="00795098">
              <w:rPr>
                <w:rStyle w:val="Hyperlink"/>
                <w:noProof/>
              </w:rPr>
              <w:t>Kết luận</w:t>
            </w:r>
            <w:r w:rsidR="002D324E">
              <w:rPr>
                <w:noProof/>
                <w:webHidden/>
              </w:rPr>
              <w:tab/>
            </w:r>
            <w:r w:rsidR="002D324E">
              <w:rPr>
                <w:noProof/>
                <w:webHidden/>
              </w:rPr>
              <w:fldChar w:fldCharType="begin"/>
            </w:r>
            <w:r w:rsidR="002D324E">
              <w:rPr>
                <w:noProof/>
                <w:webHidden/>
              </w:rPr>
              <w:instrText xml:space="preserve"> PAGEREF _Toc419536408 \h </w:instrText>
            </w:r>
            <w:r w:rsidR="002D324E">
              <w:rPr>
                <w:noProof/>
                <w:webHidden/>
              </w:rPr>
            </w:r>
            <w:r w:rsidR="002D324E">
              <w:rPr>
                <w:noProof/>
                <w:webHidden/>
              </w:rPr>
              <w:fldChar w:fldCharType="separate"/>
            </w:r>
            <w:r w:rsidR="002D324E">
              <w:rPr>
                <w:noProof/>
                <w:webHidden/>
              </w:rPr>
              <w:t>48</w:t>
            </w:r>
            <w:r w:rsidR="002D324E">
              <w:rPr>
                <w:noProof/>
                <w:webHidden/>
              </w:rPr>
              <w:fldChar w:fldCharType="end"/>
            </w:r>
          </w:hyperlink>
        </w:p>
        <w:p w:rsidR="002D324E" w:rsidRDefault="005F3EFC">
          <w:pPr>
            <w:pStyle w:val="TOC1"/>
            <w:tabs>
              <w:tab w:val="right" w:leader="dot" w:pos="9062"/>
            </w:tabs>
            <w:rPr>
              <w:rFonts w:asciiTheme="minorHAnsi" w:eastAsiaTheme="minorEastAsia" w:hAnsiTheme="minorHAnsi"/>
              <w:noProof/>
              <w:sz w:val="22"/>
            </w:rPr>
          </w:pPr>
          <w:hyperlink w:anchor="_Toc419536409" w:history="1">
            <w:r w:rsidR="002D324E" w:rsidRPr="00795098">
              <w:rPr>
                <w:rStyle w:val="Hyperlink"/>
                <w:noProof/>
              </w:rPr>
              <w:t>Các bài đã báo cáo</w:t>
            </w:r>
            <w:r w:rsidR="002D324E">
              <w:rPr>
                <w:noProof/>
                <w:webHidden/>
              </w:rPr>
              <w:tab/>
            </w:r>
            <w:r w:rsidR="002D324E">
              <w:rPr>
                <w:noProof/>
                <w:webHidden/>
              </w:rPr>
              <w:fldChar w:fldCharType="begin"/>
            </w:r>
            <w:r w:rsidR="002D324E">
              <w:rPr>
                <w:noProof/>
                <w:webHidden/>
              </w:rPr>
              <w:instrText xml:space="preserve"> PAGEREF _Toc419536409 \h </w:instrText>
            </w:r>
            <w:r w:rsidR="002D324E">
              <w:rPr>
                <w:noProof/>
                <w:webHidden/>
              </w:rPr>
            </w:r>
            <w:r w:rsidR="002D324E">
              <w:rPr>
                <w:noProof/>
                <w:webHidden/>
              </w:rPr>
              <w:fldChar w:fldCharType="separate"/>
            </w:r>
            <w:r w:rsidR="002D324E">
              <w:rPr>
                <w:noProof/>
                <w:webHidden/>
              </w:rPr>
              <w:t>49</w:t>
            </w:r>
            <w:r w:rsidR="002D324E">
              <w:rPr>
                <w:noProof/>
                <w:webHidden/>
              </w:rPr>
              <w:fldChar w:fldCharType="end"/>
            </w:r>
          </w:hyperlink>
        </w:p>
        <w:p w:rsidR="002D324E" w:rsidRDefault="005F3EFC">
          <w:pPr>
            <w:pStyle w:val="TOC1"/>
            <w:tabs>
              <w:tab w:val="right" w:leader="dot" w:pos="9062"/>
            </w:tabs>
            <w:rPr>
              <w:rFonts w:asciiTheme="minorHAnsi" w:eastAsiaTheme="minorEastAsia" w:hAnsiTheme="minorHAnsi"/>
              <w:noProof/>
              <w:sz w:val="22"/>
            </w:rPr>
          </w:pPr>
          <w:hyperlink w:anchor="_Toc419536410" w:history="1">
            <w:r w:rsidR="002D324E" w:rsidRPr="00795098">
              <w:rPr>
                <w:rStyle w:val="Hyperlink"/>
                <w:noProof/>
              </w:rPr>
              <w:t>Tài liệu tham khảo</w:t>
            </w:r>
            <w:r w:rsidR="002D324E">
              <w:rPr>
                <w:noProof/>
                <w:webHidden/>
              </w:rPr>
              <w:tab/>
            </w:r>
            <w:r w:rsidR="002D324E">
              <w:rPr>
                <w:noProof/>
                <w:webHidden/>
              </w:rPr>
              <w:fldChar w:fldCharType="begin"/>
            </w:r>
            <w:r w:rsidR="002D324E">
              <w:rPr>
                <w:noProof/>
                <w:webHidden/>
              </w:rPr>
              <w:instrText xml:space="preserve"> PAGEREF _Toc419536410 \h </w:instrText>
            </w:r>
            <w:r w:rsidR="002D324E">
              <w:rPr>
                <w:noProof/>
                <w:webHidden/>
              </w:rPr>
            </w:r>
            <w:r w:rsidR="002D324E">
              <w:rPr>
                <w:noProof/>
                <w:webHidden/>
              </w:rPr>
              <w:fldChar w:fldCharType="separate"/>
            </w:r>
            <w:r w:rsidR="002D324E">
              <w:rPr>
                <w:noProof/>
                <w:webHidden/>
              </w:rPr>
              <w:t>50</w:t>
            </w:r>
            <w:r w:rsidR="002D324E">
              <w:rPr>
                <w:noProof/>
                <w:webHidden/>
              </w:rPr>
              <w:fldChar w:fldCharType="end"/>
            </w:r>
          </w:hyperlink>
        </w:p>
        <w:p w:rsidR="00186991" w:rsidRDefault="00186991">
          <w:r>
            <w:rPr>
              <w:b/>
              <w:bCs/>
              <w:noProof/>
            </w:rPr>
            <w:fldChar w:fldCharType="end"/>
          </w:r>
        </w:p>
      </w:sdtContent>
    </w:sdt>
    <w:p w:rsidR="000A3E6F" w:rsidRPr="008E0BEF" w:rsidRDefault="000A3E6F" w:rsidP="00D92D77">
      <w:pPr>
        <w:rPr>
          <w:rFonts w:eastAsia="Arial Unicode MS" w:cs="Times New Roman"/>
          <w:b/>
          <w:szCs w:val="26"/>
        </w:rPr>
      </w:pPr>
      <w:r w:rsidRPr="008E0BEF">
        <w:rPr>
          <w:rFonts w:eastAsia="Arial Unicode MS" w:cs="Times New Roman"/>
          <w:b/>
          <w:szCs w:val="26"/>
        </w:rPr>
        <w:br w:type="page"/>
      </w:r>
    </w:p>
    <w:p w:rsidR="000A3E6F" w:rsidRDefault="000A3E6F" w:rsidP="007A7341">
      <w:pPr>
        <w:pStyle w:val="Heading1"/>
        <w:tabs>
          <w:tab w:val="clear" w:pos="1418"/>
          <w:tab w:val="clear" w:pos="1701"/>
        </w:tabs>
        <w:spacing w:before="120" w:after="120"/>
        <w:jc w:val="center"/>
        <w:rPr>
          <w:rFonts w:eastAsia="Arial Unicode MS"/>
        </w:rPr>
      </w:pPr>
      <w:bookmarkStart w:id="0" w:name="_Toc419097625"/>
      <w:bookmarkStart w:id="1" w:name="_Toc419103834"/>
      <w:bookmarkStart w:id="2" w:name="_Toc419536374"/>
      <w:r w:rsidRPr="008E0BEF">
        <w:rPr>
          <w:rFonts w:eastAsia="Arial Unicode MS"/>
        </w:rPr>
        <w:lastRenderedPageBreak/>
        <w:t>Danh Mục</w:t>
      </w:r>
      <w:bookmarkEnd w:id="0"/>
      <w:bookmarkEnd w:id="1"/>
      <w:bookmarkEnd w:id="2"/>
    </w:p>
    <w:p w:rsidR="007A7341" w:rsidRPr="007A7341" w:rsidRDefault="007A7341" w:rsidP="007A7341">
      <w:pPr>
        <w:rPr>
          <w:lang w:eastAsia="ar-SA"/>
        </w:rPr>
      </w:pPr>
    </w:p>
    <w:tbl>
      <w:tblPr>
        <w:tblStyle w:val="TableGrid"/>
        <w:tblW w:w="0" w:type="auto"/>
        <w:tblInd w:w="-5" w:type="dxa"/>
        <w:tblLook w:val="04A0" w:firstRow="1" w:lastRow="0" w:firstColumn="1" w:lastColumn="0" w:noHBand="0" w:noVBand="1"/>
      </w:tblPr>
      <w:tblGrid>
        <w:gridCol w:w="4508"/>
        <w:gridCol w:w="4677"/>
      </w:tblGrid>
      <w:tr w:rsidR="000A3E6F" w:rsidRPr="008E0BEF" w:rsidTr="00A70603">
        <w:trPr>
          <w:trHeight w:val="410"/>
        </w:trPr>
        <w:tc>
          <w:tcPr>
            <w:tcW w:w="4508" w:type="dxa"/>
            <w:tcBorders>
              <w:top w:val="nil"/>
              <w:left w:val="nil"/>
              <w:bottom w:val="nil"/>
              <w:right w:val="nil"/>
            </w:tcBorders>
          </w:tcPr>
          <w:p w:rsidR="000A3E6F" w:rsidRPr="008E0BEF" w:rsidRDefault="000A3E6F" w:rsidP="00BC4ECC">
            <w:pPr>
              <w:spacing w:before="120" w:after="120" w:line="312" w:lineRule="auto"/>
              <w:jc w:val="left"/>
              <w:rPr>
                <w:rFonts w:eastAsia="Arial Unicode MS" w:cs="Times New Roman"/>
                <w:b/>
                <w:szCs w:val="26"/>
              </w:rPr>
            </w:pPr>
            <w:r w:rsidRPr="008E0BEF">
              <w:rPr>
                <w:rFonts w:eastAsia="Arial Unicode MS" w:cs="Times New Roman"/>
                <w:b/>
                <w:szCs w:val="26"/>
              </w:rPr>
              <w:t>Chữ cái viết tắt</w:t>
            </w:r>
          </w:p>
          <w:p w:rsidR="00D92D77" w:rsidRDefault="00D92D77" w:rsidP="00BC4ECC">
            <w:pPr>
              <w:spacing w:before="120" w:after="120" w:line="312" w:lineRule="auto"/>
              <w:jc w:val="left"/>
              <w:rPr>
                <w:rFonts w:eastAsia="Arial Unicode MS" w:cs="Times New Roman"/>
                <w:szCs w:val="26"/>
              </w:rPr>
            </w:pPr>
            <w:r>
              <w:rPr>
                <w:rFonts w:eastAsia="Arial Unicode MS" w:cs="Times New Roman"/>
                <w:szCs w:val="26"/>
              </w:rPr>
              <w:t>CV</w:t>
            </w:r>
          </w:p>
          <w:p w:rsidR="00D92D77" w:rsidRDefault="00D92D77" w:rsidP="00BC4ECC">
            <w:pPr>
              <w:spacing w:before="120" w:after="120" w:line="312" w:lineRule="auto"/>
              <w:jc w:val="left"/>
              <w:rPr>
                <w:rFonts w:eastAsia="Arial Unicode MS" w:cs="Times New Roman"/>
                <w:szCs w:val="26"/>
              </w:rPr>
            </w:pPr>
            <w:r>
              <w:rPr>
                <w:rFonts w:eastAsia="Arial Unicode MS" w:cs="Times New Roman"/>
                <w:szCs w:val="26"/>
              </w:rPr>
              <w:t>CNTs</w:t>
            </w:r>
          </w:p>
          <w:p w:rsidR="000A3E6F" w:rsidRPr="008E0BEF" w:rsidRDefault="000A3E6F" w:rsidP="00BC4ECC">
            <w:pPr>
              <w:spacing w:before="120" w:after="120" w:line="312" w:lineRule="auto"/>
              <w:jc w:val="left"/>
              <w:rPr>
                <w:rFonts w:eastAsia="Arial Unicode MS" w:cs="Times New Roman"/>
                <w:szCs w:val="26"/>
              </w:rPr>
            </w:pPr>
            <w:r w:rsidRPr="008E0BEF">
              <w:rPr>
                <w:rFonts w:eastAsia="Arial Unicode MS" w:cs="Times New Roman"/>
                <w:szCs w:val="26"/>
              </w:rPr>
              <w:t>EC</w:t>
            </w:r>
          </w:p>
          <w:p w:rsidR="000A3E6F" w:rsidRPr="008E0BEF" w:rsidRDefault="000A3E6F" w:rsidP="00BC4ECC">
            <w:pPr>
              <w:spacing w:before="120" w:after="120" w:line="312" w:lineRule="auto"/>
              <w:jc w:val="left"/>
              <w:rPr>
                <w:rFonts w:eastAsia="Arial Unicode MS" w:cs="Times New Roman"/>
                <w:szCs w:val="26"/>
              </w:rPr>
            </w:pPr>
            <w:r w:rsidRPr="008E0BEF">
              <w:rPr>
                <w:rFonts w:eastAsia="Arial Unicode MS" w:cs="Times New Roman"/>
                <w:szCs w:val="26"/>
              </w:rPr>
              <w:t>FTO</w:t>
            </w:r>
          </w:p>
          <w:p w:rsidR="000A3E6F" w:rsidRPr="008E0BEF" w:rsidRDefault="000A3E6F" w:rsidP="00BC4ECC">
            <w:pPr>
              <w:spacing w:before="120" w:after="120" w:line="312" w:lineRule="auto"/>
              <w:jc w:val="left"/>
              <w:rPr>
                <w:rFonts w:eastAsia="Arial Unicode MS" w:cs="Times New Roman"/>
                <w:szCs w:val="26"/>
              </w:rPr>
            </w:pPr>
            <w:r w:rsidRPr="008E0BEF">
              <w:rPr>
                <w:rFonts w:eastAsia="Arial Unicode MS" w:cs="Times New Roman"/>
                <w:szCs w:val="26"/>
              </w:rPr>
              <w:t>PC</w:t>
            </w:r>
          </w:p>
          <w:p w:rsidR="000A3E6F" w:rsidRDefault="000A3E6F" w:rsidP="00BC4ECC">
            <w:pPr>
              <w:spacing w:before="120" w:after="120" w:line="312" w:lineRule="auto"/>
              <w:jc w:val="left"/>
              <w:rPr>
                <w:rFonts w:eastAsia="Arial Unicode MS" w:cs="Times New Roman"/>
                <w:szCs w:val="26"/>
              </w:rPr>
            </w:pPr>
            <w:r w:rsidRPr="008E0BEF">
              <w:rPr>
                <w:rFonts w:eastAsia="Arial Unicode MS" w:cs="Times New Roman"/>
                <w:szCs w:val="26"/>
              </w:rPr>
              <w:t>SEI</w:t>
            </w:r>
          </w:p>
          <w:p w:rsidR="002D6AF4" w:rsidRPr="008E0BEF" w:rsidRDefault="002D6AF4" w:rsidP="00BC4ECC">
            <w:pPr>
              <w:spacing w:before="120" w:after="120" w:line="312" w:lineRule="auto"/>
              <w:jc w:val="left"/>
              <w:rPr>
                <w:rFonts w:eastAsia="Arial Unicode MS" w:cs="Times New Roman"/>
                <w:szCs w:val="26"/>
              </w:rPr>
            </w:pPr>
            <w:r w:rsidRPr="008E0BEF">
              <w:rPr>
                <w:rFonts w:eastAsia="Arial Unicode MS" w:cs="Times New Roman"/>
                <w:szCs w:val="26"/>
              </w:rPr>
              <w:t>SWCNT</w:t>
            </w:r>
          </w:p>
          <w:p w:rsidR="000A3E6F" w:rsidRPr="008E0BEF" w:rsidRDefault="000A3E6F" w:rsidP="00BC4ECC">
            <w:pPr>
              <w:spacing w:before="120" w:after="120" w:line="312" w:lineRule="auto"/>
              <w:jc w:val="left"/>
              <w:rPr>
                <w:rFonts w:eastAsia="Arial Unicode MS" w:cs="Times New Roman"/>
                <w:b/>
                <w:szCs w:val="26"/>
              </w:rPr>
            </w:pPr>
            <w:r w:rsidRPr="008E0BEF">
              <w:rPr>
                <w:rFonts w:eastAsia="Arial Unicode MS" w:cs="Times New Roman"/>
                <w:b/>
                <w:szCs w:val="26"/>
              </w:rPr>
              <w:t>Ký hiệu</w:t>
            </w:r>
          </w:p>
          <w:p w:rsidR="000A3E6F" w:rsidRPr="008E0BEF" w:rsidRDefault="000A3E6F" w:rsidP="00BC4ECC">
            <w:pPr>
              <w:spacing w:before="120" w:after="120" w:line="312" w:lineRule="auto"/>
              <w:jc w:val="left"/>
              <w:rPr>
                <w:rFonts w:eastAsia="Arial Unicode MS" w:cs="Times New Roman"/>
                <w:szCs w:val="26"/>
                <w:vertAlign w:val="subscript"/>
              </w:rPr>
            </w:pPr>
            <w:r w:rsidRPr="008E0BEF">
              <w:rPr>
                <w:rFonts w:eastAsia="Arial Unicode MS" w:cs="Times New Roman"/>
                <w:szCs w:val="26"/>
              </w:rPr>
              <w:t>D</w:t>
            </w:r>
            <w:r w:rsidRPr="008E0BEF">
              <w:rPr>
                <w:rFonts w:eastAsia="Arial Unicode MS" w:cs="Times New Roman"/>
                <w:szCs w:val="26"/>
                <w:vertAlign w:val="subscript"/>
              </w:rPr>
              <w:t>Li</w:t>
            </w:r>
          </w:p>
          <w:p w:rsidR="000A3E6F" w:rsidRPr="008E0BEF" w:rsidRDefault="000A3E6F" w:rsidP="00BC4ECC">
            <w:pPr>
              <w:spacing w:before="120" w:after="120" w:line="312" w:lineRule="auto"/>
              <w:jc w:val="left"/>
              <w:rPr>
                <w:rFonts w:eastAsia="Arial Unicode MS" w:cs="Times New Roman"/>
                <w:szCs w:val="26"/>
              </w:rPr>
            </w:pPr>
            <w:r w:rsidRPr="008E0BEF">
              <w:rPr>
                <w:rFonts w:eastAsia="Arial Unicode MS" w:cs="Times New Roman"/>
                <w:szCs w:val="26"/>
              </w:rPr>
              <w:t>d</w:t>
            </w:r>
          </w:p>
          <w:p w:rsidR="000A3E6F" w:rsidRPr="008E0BEF" w:rsidRDefault="000A3E6F" w:rsidP="00BC4ECC">
            <w:pPr>
              <w:spacing w:before="120" w:after="120" w:line="312" w:lineRule="auto"/>
              <w:jc w:val="left"/>
              <w:rPr>
                <w:rFonts w:eastAsia="Arial Unicode MS" w:cs="Times New Roman"/>
                <w:szCs w:val="26"/>
              </w:rPr>
            </w:pPr>
            <w:r w:rsidRPr="008E0BEF">
              <w:rPr>
                <w:rFonts w:eastAsia="Arial Unicode MS" w:cs="Times New Roman"/>
                <w:szCs w:val="26"/>
              </w:rPr>
              <w:t>E</w:t>
            </w:r>
          </w:p>
          <w:p w:rsidR="000A3E6F" w:rsidRPr="008E0BEF" w:rsidRDefault="000A3E6F" w:rsidP="00BC4ECC">
            <w:pPr>
              <w:spacing w:before="120" w:after="120" w:line="312" w:lineRule="auto"/>
              <w:jc w:val="left"/>
              <w:rPr>
                <w:rFonts w:eastAsia="Arial Unicode MS" w:cs="Times New Roman"/>
                <w:szCs w:val="26"/>
              </w:rPr>
            </w:pPr>
            <w:r w:rsidRPr="008E0BEF">
              <w:rPr>
                <w:rFonts w:eastAsia="Arial Unicode MS" w:cs="Times New Roman"/>
                <w:szCs w:val="26"/>
              </w:rPr>
              <w:t>F</w:t>
            </w:r>
          </w:p>
          <w:p w:rsidR="000A3E6F" w:rsidRPr="008E0BEF" w:rsidRDefault="000A3E6F" w:rsidP="00BC4ECC">
            <w:pPr>
              <w:spacing w:before="120" w:after="120" w:line="312" w:lineRule="auto"/>
              <w:jc w:val="left"/>
              <w:rPr>
                <w:rFonts w:eastAsia="Arial Unicode MS" w:cs="Times New Roman"/>
                <w:szCs w:val="26"/>
                <w:vertAlign w:val="subscript"/>
              </w:rPr>
            </w:pPr>
            <w:r w:rsidRPr="008E0BEF">
              <w:rPr>
                <w:rFonts w:eastAsia="Arial Unicode MS" w:cs="Times New Roman"/>
                <w:szCs w:val="26"/>
              </w:rPr>
              <w:t>L</w:t>
            </w:r>
            <w:r w:rsidRPr="008E0BEF">
              <w:rPr>
                <w:rFonts w:eastAsia="Arial Unicode MS" w:cs="Times New Roman"/>
                <w:szCs w:val="26"/>
                <w:vertAlign w:val="subscript"/>
              </w:rPr>
              <w:t>ion</w:t>
            </w:r>
          </w:p>
          <w:p w:rsidR="000A3E6F" w:rsidRPr="008E0BEF" w:rsidRDefault="000A3E6F" w:rsidP="00BC4ECC">
            <w:pPr>
              <w:spacing w:before="120" w:after="120" w:line="312" w:lineRule="auto"/>
              <w:jc w:val="left"/>
              <w:rPr>
                <w:rFonts w:eastAsia="Arial Unicode MS" w:cs="Times New Roman"/>
                <w:szCs w:val="26"/>
              </w:rPr>
            </w:pPr>
            <w:r w:rsidRPr="008E0BEF">
              <w:rPr>
                <w:rFonts w:eastAsia="Arial Unicode MS" w:cs="Times New Roman"/>
                <w:szCs w:val="26"/>
              </w:rPr>
              <w:t>μ</w:t>
            </w:r>
          </w:p>
          <w:p w:rsidR="000A3E6F" w:rsidRPr="008E0BEF" w:rsidRDefault="000A3E6F" w:rsidP="00BC4ECC">
            <w:pPr>
              <w:spacing w:before="120" w:after="120" w:line="312" w:lineRule="auto"/>
              <w:jc w:val="left"/>
              <w:rPr>
                <w:rFonts w:eastAsia="Arial Unicode MS" w:cs="Times New Roman"/>
                <w:szCs w:val="26"/>
              </w:rPr>
            </w:pPr>
            <w:r w:rsidRPr="008E0BEF">
              <w:rPr>
                <w:rFonts w:eastAsia="Arial Unicode MS" w:cs="Times New Roman"/>
                <w:szCs w:val="26"/>
              </w:rPr>
              <w:t>τ</w:t>
            </w:r>
          </w:p>
          <w:p w:rsidR="000A3E6F" w:rsidRDefault="000A3E6F" w:rsidP="00BC4ECC">
            <w:pPr>
              <w:spacing w:before="120" w:after="120" w:line="312" w:lineRule="auto"/>
              <w:jc w:val="left"/>
              <w:rPr>
                <w:rFonts w:eastAsia="Arial Unicode MS" w:cs="Times New Roman"/>
                <w:szCs w:val="26"/>
              </w:rPr>
            </w:pPr>
            <w:r w:rsidRPr="008E0BEF">
              <w:rPr>
                <w:rFonts w:eastAsia="Arial Unicode MS" w:cs="Times New Roman"/>
                <w:szCs w:val="26"/>
              </w:rPr>
              <w:t>λ</w:t>
            </w:r>
          </w:p>
          <w:p w:rsidR="000A3E6F" w:rsidRPr="008E0BEF" w:rsidRDefault="000A3E6F" w:rsidP="00BC4ECC">
            <w:pPr>
              <w:spacing w:before="120" w:after="120" w:line="312" w:lineRule="auto"/>
              <w:jc w:val="left"/>
              <w:rPr>
                <w:rFonts w:eastAsia="Arial Unicode MS" w:cs="Times New Roman"/>
                <w:szCs w:val="26"/>
              </w:rPr>
            </w:pPr>
            <w:r>
              <w:rPr>
                <w:rFonts w:eastAsia="Arial Unicode MS" w:cs="Times New Roman"/>
                <w:szCs w:val="26"/>
              </w:rPr>
              <w:t>θ</w:t>
            </w:r>
          </w:p>
          <w:p w:rsidR="000A3E6F" w:rsidRPr="008E0BEF" w:rsidRDefault="000A3E6F" w:rsidP="00BC4ECC">
            <w:pPr>
              <w:spacing w:before="120" w:after="120" w:line="312" w:lineRule="auto"/>
              <w:jc w:val="left"/>
              <w:rPr>
                <w:rFonts w:eastAsia="Arial Unicode MS" w:cs="Times New Roman"/>
                <w:b/>
                <w:szCs w:val="26"/>
              </w:rPr>
            </w:pPr>
            <w:r w:rsidRPr="008E0BEF">
              <w:rPr>
                <w:rFonts w:eastAsia="Arial Unicode MS" w:cs="Times New Roman"/>
                <w:b/>
                <w:szCs w:val="26"/>
              </w:rPr>
              <w:t>Thuật ngữ dịch</w:t>
            </w:r>
            <w:r w:rsidR="005E4A84">
              <w:rPr>
                <w:rFonts w:eastAsia="Arial Unicode MS" w:cs="Times New Roman"/>
                <w:b/>
                <w:szCs w:val="26"/>
              </w:rPr>
              <w:t xml:space="preserve"> từ</w:t>
            </w:r>
            <w:r w:rsidRPr="008E0BEF">
              <w:rPr>
                <w:rFonts w:eastAsia="Arial Unicode MS" w:cs="Times New Roman"/>
                <w:b/>
                <w:szCs w:val="26"/>
              </w:rPr>
              <w:t xml:space="preserve"> tiếng Anh</w:t>
            </w:r>
          </w:p>
          <w:p w:rsidR="000A3E6F" w:rsidRPr="008E0BEF" w:rsidRDefault="000A3E6F" w:rsidP="00BC4ECC">
            <w:pPr>
              <w:spacing w:before="120" w:after="120" w:line="312" w:lineRule="auto"/>
              <w:jc w:val="left"/>
              <w:rPr>
                <w:rFonts w:eastAsia="Arial Unicode MS" w:cs="Times New Roman"/>
                <w:szCs w:val="26"/>
              </w:rPr>
            </w:pPr>
            <w:r w:rsidRPr="008E0BEF">
              <w:rPr>
                <w:rFonts w:eastAsia="Arial Unicode MS" w:cs="Times New Roman"/>
                <w:szCs w:val="26"/>
              </w:rPr>
              <w:t>Sự gài vào</w:t>
            </w:r>
          </w:p>
          <w:p w:rsidR="00F92634" w:rsidRDefault="00F92634" w:rsidP="00BC4ECC">
            <w:pPr>
              <w:spacing w:before="120" w:after="120" w:line="312" w:lineRule="auto"/>
              <w:jc w:val="left"/>
              <w:rPr>
                <w:rFonts w:eastAsia="Arial Unicode MS" w:cs="Times New Roman"/>
                <w:szCs w:val="26"/>
              </w:rPr>
            </w:pPr>
            <w:r>
              <w:rPr>
                <w:rFonts w:eastAsia="Arial Unicode MS" w:cs="Times New Roman"/>
                <w:szCs w:val="26"/>
              </w:rPr>
              <w:t>Hiệu suất chuyển đổi năng lượng</w:t>
            </w:r>
          </w:p>
          <w:p w:rsidR="00F92634" w:rsidRDefault="00F92634" w:rsidP="00BC4ECC">
            <w:pPr>
              <w:spacing w:before="120" w:after="120" w:line="312" w:lineRule="auto"/>
              <w:jc w:val="left"/>
              <w:rPr>
                <w:rFonts w:eastAsia="Arial Unicode MS" w:cs="Times New Roman"/>
                <w:szCs w:val="26"/>
              </w:rPr>
            </w:pPr>
            <w:r>
              <w:rPr>
                <w:rFonts w:eastAsia="Arial Unicode MS" w:cs="Times New Roman"/>
                <w:szCs w:val="26"/>
              </w:rPr>
              <w:t>Khả năng nạp/xả tối đa</w:t>
            </w:r>
          </w:p>
          <w:p w:rsidR="000A3E6F" w:rsidRPr="008E0BEF" w:rsidRDefault="000A3E6F" w:rsidP="00BC4ECC">
            <w:pPr>
              <w:spacing w:before="120" w:after="120" w:line="312" w:lineRule="auto"/>
              <w:jc w:val="left"/>
              <w:rPr>
                <w:rFonts w:eastAsia="Arial Unicode MS" w:cs="Times New Roman"/>
                <w:szCs w:val="26"/>
              </w:rPr>
            </w:pPr>
            <w:r w:rsidRPr="008E0BEF">
              <w:rPr>
                <w:rFonts w:eastAsia="Arial Unicode MS" w:cs="Times New Roman"/>
                <w:szCs w:val="26"/>
              </w:rPr>
              <w:t>Quá trình gài ion liti</w:t>
            </w:r>
          </w:p>
          <w:p w:rsidR="00A70603" w:rsidRPr="008E0BEF" w:rsidRDefault="000A3E6F" w:rsidP="00714C1D">
            <w:pPr>
              <w:spacing w:before="120" w:after="120" w:line="312" w:lineRule="auto"/>
              <w:jc w:val="left"/>
              <w:rPr>
                <w:rFonts w:eastAsia="Arial Unicode MS" w:cs="Times New Roman"/>
                <w:szCs w:val="26"/>
              </w:rPr>
            </w:pPr>
            <w:r w:rsidRPr="008E0BEF">
              <w:rPr>
                <w:rFonts w:eastAsia="Arial Unicode MS" w:cs="Times New Roman"/>
                <w:szCs w:val="26"/>
              </w:rPr>
              <w:t>Quá trình giải phóng ion liti</w:t>
            </w:r>
          </w:p>
        </w:tc>
        <w:tc>
          <w:tcPr>
            <w:tcW w:w="4677" w:type="dxa"/>
            <w:tcBorders>
              <w:top w:val="nil"/>
              <w:left w:val="nil"/>
              <w:bottom w:val="nil"/>
              <w:right w:val="nil"/>
            </w:tcBorders>
          </w:tcPr>
          <w:p w:rsidR="000A3E6F" w:rsidRPr="008E0BEF" w:rsidRDefault="000A3E6F" w:rsidP="00BC4ECC">
            <w:pPr>
              <w:spacing w:before="120" w:after="120" w:line="312" w:lineRule="auto"/>
              <w:jc w:val="left"/>
              <w:rPr>
                <w:rFonts w:eastAsia="Arial Unicode MS" w:cs="Times New Roman"/>
                <w:szCs w:val="26"/>
              </w:rPr>
            </w:pPr>
          </w:p>
          <w:p w:rsidR="00D92D77" w:rsidRDefault="00D92D77" w:rsidP="00BC4ECC">
            <w:pPr>
              <w:spacing w:before="120" w:after="120" w:line="312" w:lineRule="auto"/>
              <w:jc w:val="left"/>
              <w:rPr>
                <w:rFonts w:eastAsia="Arial Unicode MS" w:cs="Times New Roman"/>
                <w:szCs w:val="26"/>
              </w:rPr>
            </w:pPr>
            <w:r w:rsidRPr="008E0BEF">
              <w:rPr>
                <w:rFonts w:eastAsia="Arial Unicode MS" w:cs="Times New Roman"/>
                <w:szCs w:val="26"/>
              </w:rPr>
              <w:t>Cycli</w:t>
            </w:r>
            <w:r>
              <w:rPr>
                <w:rFonts w:eastAsia="Arial Unicode MS" w:cs="Times New Roman"/>
                <w:szCs w:val="26"/>
              </w:rPr>
              <w:t>c Voltammetry</w:t>
            </w:r>
          </w:p>
          <w:p w:rsidR="002D6AF4" w:rsidRDefault="002D6AF4" w:rsidP="00BC4ECC">
            <w:pPr>
              <w:spacing w:before="120" w:after="120" w:line="312" w:lineRule="auto"/>
              <w:jc w:val="left"/>
              <w:rPr>
                <w:rFonts w:eastAsia="Arial Unicode MS" w:cs="Times New Roman"/>
                <w:szCs w:val="26"/>
              </w:rPr>
            </w:pPr>
            <w:r>
              <w:rPr>
                <w:rFonts w:eastAsia="Arial Unicode MS" w:cs="Times New Roman"/>
                <w:szCs w:val="26"/>
              </w:rPr>
              <w:t>Carbon nanotube</w:t>
            </w:r>
          </w:p>
          <w:p w:rsidR="000A3E6F" w:rsidRPr="008E0BEF" w:rsidRDefault="000A3E6F" w:rsidP="00BC4ECC">
            <w:pPr>
              <w:spacing w:before="120" w:after="120" w:line="312" w:lineRule="auto"/>
              <w:jc w:val="left"/>
              <w:rPr>
                <w:rFonts w:eastAsia="Arial Unicode MS" w:cs="Times New Roman"/>
                <w:szCs w:val="26"/>
              </w:rPr>
            </w:pPr>
            <w:r w:rsidRPr="008E0BEF">
              <w:rPr>
                <w:rFonts w:eastAsia="Arial Unicode MS" w:cs="Times New Roman"/>
                <w:szCs w:val="26"/>
              </w:rPr>
              <w:t>Ethylene carbonat</w:t>
            </w:r>
          </w:p>
          <w:p w:rsidR="000A3E6F" w:rsidRPr="008E0BEF" w:rsidRDefault="000A3E6F" w:rsidP="00BC4ECC">
            <w:pPr>
              <w:spacing w:before="120" w:after="120" w:line="312" w:lineRule="auto"/>
              <w:jc w:val="left"/>
              <w:rPr>
                <w:rFonts w:eastAsia="Arial Unicode MS" w:cs="Times New Roman"/>
                <w:szCs w:val="26"/>
              </w:rPr>
            </w:pPr>
            <w:r w:rsidRPr="008E0BEF">
              <w:rPr>
                <w:rFonts w:cs="Times New Roman"/>
                <w:szCs w:val="26"/>
                <w:lang w:val="en"/>
              </w:rPr>
              <w:t>Fluorine doped Tin Oxide</w:t>
            </w:r>
          </w:p>
          <w:p w:rsidR="000A3E6F" w:rsidRPr="008E0BEF" w:rsidRDefault="000A3E6F" w:rsidP="00BC4ECC">
            <w:pPr>
              <w:spacing w:before="120" w:after="120" w:line="312" w:lineRule="auto"/>
              <w:jc w:val="left"/>
              <w:rPr>
                <w:rFonts w:eastAsia="Arial Unicode MS" w:cs="Times New Roman"/>
                <w:szCs w:val="26"/>
              </w:rPr>
            </w:pPr>
            <w:r w:rsidRPr="008E0BEF">
              <w:rPr>
                <w:lang w:val="en"/>
              </w:rPr>
              <w:t>Propylene carbonate</w:t>
            </w:r>
          </w:p>
          <w:p w:rsidR="000A3E6F" w:rsidRPr="008E0BEF" w:rsidRDefault="000A3E6F" w:rsidP="00BC4ECC">
            <w:pPr>
              <w:spacing w:before="120" w:after="120" w:line="312" w:lineRule="auto"/>
              <w:jc w:val="left"/>
              <w:rPr>
                <w:rFonts w:eastAsia="Arial Unicode MS" w:cs="Times New Roman"/>
                <w:szCs w:val="26"/>
              </w:rPr>
            </w:pPr>
            <w:r w:rsidRPr="008E0BEF">
              <w:rPr>
                <w:rFonts w:eastAsia="Arial Unicode MS" w:cs="Times New Roman"/>
                <w:szCs w:val="26"/>
              </w:rPr>
              <w:t>Surface electrolyte interface</w:t>
            </w:r>
          </w:p>
          <w:p w:rsidR="000A3E6F" w:rsidRPr="008E0BEF" w:rsidRDefault="002D6AF4" w:rsidP="00BC4ECC">
            <w:pPr>
              <w:spacing w:before="120" w:after="120" w:line="312" w:lineRule="auto"/>
              <w:jc w:val="left"/>
              <w:rPr>
                <w:rFonts w:eastAsia="Arial Unicode MS" w:cs="Times New Roman"/>
                <w:szCs w:val="26"/>
              </w:rPr>
            </w:pPr>
            <w:r>
              <w:rPr>
                <w:rFonts w:eastAsia="Arial Unicode MS" w:cs="Times New Roman"/>
                <w:szCs w:val="26"/>
              </w:rPr>
              <w:t>Single wall carbon nanotube</w:t>
            </w:r>
          </w:p>
          <w:p w:rsidR="002D6AF4" w:rsidRDefault="002D6AF4" w:rsidP="00BC4ECC">
            <w:pPr>
              <w:spacing w:before="120" w:after="120" w:line="312" w:lineRule="auto"/>
              <w:jc w:val="left"/>
              <w:rPr>
                <w:rFonts w:eastAsia="Arial Unicode MS" w:cs="Times New Roman"/>
                <w:szCs w:val="26"/>
              </w:rPr>
            </w:pPr>
          </w:p>
          <w:p w:rsidR="000A3E6F" w:rsidRPr="008E0BEF" w:rsidRDefault="000A3E6F" w:rsidP="00BC4ECC">
            <w:pPr>
              <w:spacing w:before="120" w:after="120" w:line="312" w:lineRule="auto"/>
              <w:jc w:val="left"/>
              <w:rPr>
                <w:rFonts w:eastAsia="Arial Unicode MS" w:cs="Times New Roman"/>
                <w:szCs w:val="26"/>
              </w:rPr>
            </w:pPr>
            <w:r w:rsidRPr="008E0BEF">
              <w:rPr>
                <w:rFonts w:eastAsia="Arial Unicode MS" w:cs="Times New Roman"/>
                <w:szCs w:val="26"/>
              </w:rPr>
              <w:t>Hệ số khuếch tán ion liti</w:t>
            </w:r>
          </w:p>
          <w:p w:rsidR="000A3E6F" w:rsidRPr="008E0BEF" w:rsidRDefault="000A3E6F" w:rsidP="00BC4ECC">
            <w:pPr>
              <w:spacing w:before="120" w:after="120" w:line="312" w:lineRule="auto"/>
              <w:jc w:val="left"/>
              <w:rPr>
                <w:rFonts w:eastAsia="Arial Unicode MS" w:cs="Times New Roman"/>
                <w:szCs w:val="26"/>
              </w:rPr>
            </w:pPr>
            <w:r w:rsidRPr="008E0BEF">
              <w:rPr>
                <w:rFonts w:eastAsia="Arial Unicode MS" w:cs="Times New Roman"/>
                <w:szCs w:val="26"/>
              </w:rPr>
              <w:t>Khoảng cách giữa các lớp nguyên tử</w:t>
            </w:r>
          </w:p>
          <w:p w:rsidR="000A3E6F" w:rsidRPr="008E0BEF" w:rsidRDefault="000A3E6F" w:rsidP="00BC4ECC">
            <w:pPr>
              <w:spacing w:before="120" w:after="120" w:line="312" w:lineRule="auto"/>
              <w:jc w:val="left"/>
              <w:rPr>
                <w:rFonts w:eastAsia="Arial Unicode MS" w:cs="Times New Roman"/>
                <w:szCs w:val="26"/>
              </w:rPr>
            </w:pPr>
            <w:r w:rsidRPr="008E0BEF">
              <w:rPr>
                <w:rFonts w:eastAsia="Arial Unicode MS" w:cs="Times New Roman"/>
                <w:szCs w:val="26"/>
              </w:rPr>
              <w:t>Điện thế của pin</w:t>
            </w:r>
          </w:p>
          <w:p w:rsidR="000A3E6F" w:rsidRPr="008E0BEF" w:rsidRDefault="000A3E6F" w:rsidP="00BC4ECC">
            <w:pPr>
              <w:spacing w:before="120" w:after="120" w:line="312" w:lineRule="auto"/>
              <w:jc w:val="left"/>
              <w:rPr>
                <w:rFonts w:eastAsia="Arial Unicode MS" w:cs="Times New Roman"/>
                <w:szCs w:val="26"/>
              </w:rPr>
            </w:pPr>
            <w:r w:rsidRPr="008E0BEF">
              <w:rPr>
                <w:rFonts w:eastAsia="Arial Unicode MS" w:cs="Times New Roman"/>
                <w:szCs w:val="26"/>
              </w:rPr>
              <w:t>Hằng số Faraday</w:t>
            </w:r>
          </w:p>
          <w:p w:rsidR="000A3E6F" w:rsidRPr="008E0BEF" w:rsidRDefault="000A3E6F" w:rsidP="00BC4ECC">
            <w:pPr>
              <w:spacing w:before="120" w:after="120" w:line="312" w:lineRule="auto"/>
              <w:jc w:val="left"/>
              <w:rPr>
                <w:rFonts w:eastAsia="Arial Unicode MS" w:cs="Times New Roman"/>
                <w:szCs w:val="26"/>
              </w:rPr>
            </w:pPr>
            <w:r w:rsidRPr="008E0BEF">
              <w:rPr>
                <w:rFonts w:eastAsia="Arial Unicode MS" w:cs="Times New Roman"/>
                <w:szCs w:val="26"/>
              </w:rPr>
              <w:t>Chiều dài khuếch tán ion liti</w:t>
            </w:r>
          </w:p>
          <w:p w:rsidR="000A3E6F" w:rsidRPr="008E0BEF" w:rsidRDefault="000A3E6F" w:rsidP="00BC4ECC">
            <w:pPr>
              <w:spacing w:before="120" w:after="120" w:line="312" w:lineRule="auto"/>
              <w:jc w:val="left"/>
              <w:rPr>
                <w:rFonts w:eastAsia="Arial Unicode MS" w:cs="Times New Roman"/>
                <w:szCs w:val="26"/>
              </w:rPr>
            </w:pPr>
            <w:r w:rsidRPr="008E0BEF">
              <w:rPr>
                <w:rFonts w:eastAsia="Arial Unicode MS" w:cs="Times New Roman"/>
                <w:szCs w:val="26"/>
              </w:rPr>
              <w:t>Thế hóa chuẩn so với hydro</w:t>
            </w:r>
          </w:p>
          <w:p w:rsidR="000A3E6F" w:rsidRPr="008E0BEF" w:rsidRDefault="000A3E6F" w:rsidP="00BC4ECC">
            <w:pPr>
              <w:spacing w:before="120" w:after="120" w:line="312" w:lineRule="auto"/>
              <w:jc w:val="left"/>
              <w:rPr>
                <w:rFonts w:eastAsia="Arial Unicode MS" w:cs="Times New Roman"/>
                <w:szCs w:val="26"/>
              </w:rPr>
            </w:pPr>
            <w:r w:rsidRPr="008E0BEF">
              <w:rPr>
                <w:rFonts w:eastAsia="Arial Unicode MS" w:cs="Times New Roman"/>
                <w:szCs w:val="26"/>
              </w:rPr>
              <w:t>Thời gian gài đặc trưng</w:t>
            </w:r>
          </w:p>
          <w:p w:rsidR="000A3E6F" w:rsidRPr="008E0BEF" w:rsidRDefault="000A3E6F" w:rsidP="00BC4ECC">
            <w:pPr>
              <w:spacing w:before="120" w:after="120" w:line="312" w:lineRule="auto"/>
              <w:jc w:val="left"/>
              <w:rPr>
                <w:rFonts w:eastAsia="Arial Unicode MS" w:cs="Times New Roman"/>
                <w:szCs w:val="26"/>
              </w:rPr>
            </w:pPr>
            <w:r w:rsidRPr="008E0BEF">
              <w:rPr>
                <w:rFonts w:eastAsia="Arial Unicode MS" w:cs="Times New Roman"/>
                <w:szCs w:val="26"/>
              </w:rPr>
              <w:t>Bước sóng chùm tia X tới</w:t>
            </w:r>
          </w:p>
          <w:p w:rsidR="000A3E6F" w:rsidRPr="008E0BEF" w:rsidRDefault="000A3E6F" w:rsidP="00BC4ECC">
            <w:pPr>
              <w:spacing w:before="120" w:after="120" w:line="312" w:lineRule="auto"/>
              <w:jc w:val="left"/>
              <w:rPr>
                <w:rFonts w:eastAsia="Arial Unicode MS" w:cs="Times New Roman"/>
                <w:szCs w:val="26"/>
              </w:rPr>
            </w:pPr>
            <w:r w:rsidRPr="008E0BEF">
              <w:rPr>
                <w:rFonts w:eastAsia="Arial Unicode MS" w:cs="Times New Roman"/>
                <w:szCs w:val="26"/>
              </w:rPr>
              <w:t xml:space="preserve">Góc tới </w:t>
            </w:r>
          </w:p>
          <w:p w:rsidR="000A3E6F" w:rsidRDefault="000A3E6F" w:rsidP="00BC4ECC">
            <w:pPr>
              <w:spacing w:before="120" w:after="120" w:line="312" w:lineRule="auto"/>
              <w:jc w:val="left"/>
              <w:rPr>
                <w:rFonts w:eastAsia="Arial Unicode MS" w:cs="Times New Roman"/>
                <w:szCs w:val="26"/>
              </w:rPr>
            </w:pPr>
          </w:p>
          <w:p w:rsidR="000A3E6F" w:rsidRPr="008E0BEF" w:rsidRDefault="000A3E6F" w:rsidP="00BC4ECC">
            <w:pPr>
              <w:spacing w:before="120" w:after="120" w:line="312" w:lineRule="auto"/>
              <w:jc w:val="left"/>
              <w:rPr>
                <w:rFonts w:eastAsia="Arial Unicode MS" w:cs="Times New Roman"/>
                <w:szCs w:val="26"/>
              </w:rPr>
            </w:pPr>
            <w:r w:rsidRPr="008E0BEF">
              <w:rPr>
                <w:rFonts w:eastAsia="Arial Unicode MS" w:cs="Times New Roman"/>
                <w:szCs w:val="26"/>
              </w:rPr>
              <w:t>Intercalation</w:t>
            </w:r>
          </w:p>
          <w:p w:rsidR="00F92634" w:rsidRDefault="00F92634" w:rsidP="00BC4ECC">
            <w:pPr>
              <w:spacing w:before="120" w:after="120" w:line="312" w:lineRule="auto"/>
              <w:jc w:val="left"/>
              <w:rPr>
                <w:rFonts w:eastAsia="Arial Unicode MS" w:cs="Times New Roman"/>
                <w:szCs w:val="26"/>
              </w:rPr>
            </w:pPr>
            <w:r>
              <w:rPr>
                <w:rFonts w:eastAsia="Arial Unicode MS" w:cs="Times New Roman"/>
                <w:szCs w:val="26"/>
              </w:rPr>
              <w:t>Cycling performance</w:t>
            </w:r>
          </w:p>
          <w:p w:rsidR="00F92634" w:rsidRDefault="00F92634" w:rsidP="00BC4ECC">
            <w:pPr>
              <w:spacing w:before="120" w:after="120" w:line="312" w:lineRule="auto"/>
              <w:jc w:val="left"/>
              <w:rPr>
                <w:rFonts w:eastAsia="Arial Unicode MS" w:cs="Times New Roman"/>
                <w:szCs w:val="26"/>
              </w:rPr>
            </w:pPr>
            <w:r>
              <w:rPr>
                <w:rFonts w:eastAsia="Arial Unicode MS" w:cs="Times New Roman"/>
                <w:szCs w:val="26"/>
              </w:rPr>
              <w:t>Rate capability</w:t>
            </w:r>
          </w:p>
          <w:p w:rsidR="000A3E6F" w:rsidRPr="008E0BEF" w:rsidRDefault="000A3E6F" w:rsidP="00BC4ECC">
            <w:pPr>
              <w:spacing w:before="120" w:after="120" w:line="312" w:lineRule="auto"/>
              <w:jc w:val="left"/>
              <w:rPr>
                <w:rFonts w:eastAsia="Arial Unicode MS" w:cs="Times New Roman"/>
                <w:szCs w:val="26"/>
              </w:rPr>
            </w:pPr>
            <w:r w:rsidRPr="008E0BEF">
              <w:rPr>
                <w:rFonts w:eastAsia="Arial Unicode MS" w:cs="Times New Roman"/>
                <w:szCs w:val="26"/>
              </w:rPr>
              <w:t>Lithiation</w:t>
            </w:r>
          </w:p>
          <w:p w:rsidR="000A3E6F" w:rsidRPr="008E0BEF" w:rsidRDefault="000A3E6F" w:rsidP="00714C1D">
            <w:pPr>
              <w:spacing w:before="120" w:after="120" w:line="312" w:lineRule="auto"/>
              <w:jc w:val="left"/>
              <w:rPr>
                <w:rFonts w:eastAsia="Arial Unicode MS" w:cs="Times New Roman"/>
                <w:szCs w:val="26"/>
              </w:rPr>
            </w:pPr>
            <w:r w:rsidRPr="008E0BEF">
              <w:rPr>
                <w:rFonts w:eastAsia="Arial Unicode MS" w:cs="Times New Roman"/>
                <w:szCs w:val="26"/>
              </w:rPr>
              <w:t>Delithiation</w:t>
            </w:r>
          </w:p>
        </w:tc>
      </w:tr>
      <w:tr w:rsidR="00A70603" w:rsidRPr="008E0BEF" w:rsidTr="00A70603">
        <w:trPr>
          <w:trHeight w:val="410"/>
        </w:trPr>
        <w:tc>
          <w:tcPr>
            <w:tcW w:w="9185" w:type="dxa"/>
            <w:gridSpan w:val="2"/>
            <w:tcBorders>
              <w:top w:val="nil"/>
              <w:left w:val="nil"/>
              <w:bottom w:val="nil"/>
              <w:right w:val="nil"/>
            </w:tcBorders>
          </w:tcPr>
          <w:p w:rsidR="00A70603" w:rsidRPr="007A7341" w:rsidRDefault="00A70603" w:rsidP="00A70603">
            <w:pPr>
              <w:spacing w:before="120" w:after="120" w:line="312" w:lineRule="auto"/>
              <w:rPr>
                <w:rFonts w:eastAsia="Times New Roman" w:cs="Times New Roman"/>
                <w:b/>
                <w:szCs w:val="20"/>
                <w:lang w:eastAsia="ar-SA"/>
              </w:rPr>
            </w:pPr>
            <w:r w:rsidRPr="007A7341">
              <w:rPr>
                <w:rFonts w:eastAsia="Times New Roman" w:cs="Times New Roman"/>
                <w:b/>
                <w:szCs w:val="20"/>
                <w:lang w:eastAsia="ar-SA"/>
              </w:rPr>
              <w:lastRenderedPageBreak/>
              <w:t>Hình vẽ</w:t>
            </w:r>
          </w:p>
          <w:p w:rsidR="00A70603" w:rsidRPr="007A7341" w:rsidRDefault="00A70603" w:rsidP="00A70603">
            <w:pPr>
              <w:spacing w:before="120" w:after="120" w:line="312" w:lineRule="auto"/>
              <w:rPr>
                <w:rFonts w:eastAsia="Times New Roman" w:cs="Times New Roman"/>
                <w:b/>
                <w:i/>
                <w:szCs w:val="20"/>
                <w:lang w:eastAsia="ar-SA"/>
              </w:rPr>
            </w:pPr>
            <w:r w:rsidRPr="007A7341">
              <w:rPr>
                <w:rFonts w:eastAsia="Times New Roman" w:cs="Times New Roman"/>
                <w:b/>
                <w:i/>
                <w:szCs w:val="20"/>
                <w:lang w:eastAsia="ar-SA"/>
              </w:rPr>
              <w:t>Chương 1</w:t>
            </w:r>
          </w:p>
          <w:p w:rsidR="00A70603" w:rsidRDefault="00A70603" w:rsidP="00A70603">
            <w:pPr>
              <w:spacing w:before="120" w:after="120" w:line="312" w:lineRule="auto"/>
              <w:rPr>
                <w:rFonts w:eastAsia="Arial Unicode MS" w:cs="Times New Roman"/>
                <w:i/>
                <w:szCs w:val="26"/>
              </w:rPr>
            </w:pPr>
            <w:r w:rsidRPr="008E0BEF">
              <w:rPr>
                <w:rFonts w:eastAsia="Arial Unicode MS" w:cs="Times New Roman"/>
                <w:i/>
                <w:szCs w:val="26"/>
              </w:rPr>
              <w:t>Hình 1.1: Biểu đồ so sánh mật độ năng lượng của các loại pin</w:t>
            </w:r>
          </w:p>
          <w:p w:rsidR="00A70603" w:rsidRDefault="00A70603" w:rsidP="00A70603">
            <w:pPr>
              <w:spacing w:before="120" w:after="120" w:line="312" w:lineRule="auto"/>
              <w:rPr>
                <w:rFonts w:eastAsia="Arial Unicode MS" w:cs="Times New Roman"/>
                <w:i/>
                <w:szCs w:val="26"/>
                <w:vertAlign w:val="subscript"/>
              </w:rPr>
            </w:pPr>
            <w:r w:rsidRPr="008E0BEF">
              <w:rPr>
                <w:rFonts w:eastAsia="Arial Unicode MS" w:cs="Times New Roman"/>
                <w:i/>
                <w:szCs w:val="26"/>
              </w:rPr>
              <w:t>Hình 1.2: Cơ chế hoạt động của pin ion Li</w:t>
            </w:r>
            <w:r w:rsidRPr="008E0BEF">
              <w:rPr>
                <w:rFonts w:eastAsia="Arial Unicode MS" w:cs="Times New Roman"/>
                <w:i/>
                <w:szCs w:val="26"/>
                <w:vertAlign w:val="superscript"/>
              </w:rPr>
              <w:t>+</w:t>
            </w:r>
          </w:p>
          <w:p w:rsidR="00A70603" w:rsidRDefault="00A70603" w:rsidP="00A70603">
            <w:pPr>
              <w:spacing w:before="120" w:after="120" w:line="312" w:lineRule="auto"/>
              <w:rPr>
                <w:rFonts w:eastAsia="Arial Unicode MS" w:cs="Times New Roman"/>
                <w:i/>
                <w:szCs w:val="26"/>
              </w:rPr>
            </w:pPr>
            <w:r w:rsidRPr="008E0BEF">
              <w:rPr>
                <w:rFonts w:eastAsia="Arial Unicode MS" w:cs="Times New Roman"/>
                <w:i/>
                <w:szCs w:val="26"/>
              </w:rPr>
              <w:t>Hình 1.3: Sự biểu diễn của mật độ năng lượng và thế thế điện hóa theo thực nghiệm và lý thuyế</w:t>
            </w:r>
            <w:r>
              <w:rPr>
                <w:rFonts w:eastAsia="Arial Unicode MS" w:cs="Times New Roman"/>
                <w:i/>
                <w:szCs w:val="26"/>
              </w:rPr>
              <w:t>t</w:t>
            </w:r>
          </w:p>
          <w:p w:rsidR="00A70603" w:rsidRDefault="00A70603" w:rsidP="00A70603">
            <w:pPr>
              <w:spacing w:before="120" w:after="120" w:line="312" w:lineRule="auto"/>
              <w:rPr>
                <w:rFonts w:eastAsia="Arial Unicode MS" w:cs="Times New Roman"/>
                <w:i/>
                <w:szCs w:val="26"/>
                <w:vertAlign w:val="subscript"/>
              </w:rPr>
            </w:pPr>
            <w:r w:rsidRPr="008E0BEF">
              <w:rPr>
                <w:rFonts w:eastAsia="Arial Unicode MS" w:cs="Times New Roman"/>
                <w:i/>
                <w:szCs w:val="26"/>
              </w:rPr>
              <w:t>Hình 1.4: Cấu trúc tinh thể của LiCoO</w:t>
            </w:r>
            <w:r w:rsidRPr="008E0BEF">
              <w:rPr>
                <w:rFonts w:eastAsia="Arial Unicode MS" w:cs="Times New Roman"/>
                <w:i/>
                <w:szCs w:val="26"/>
                <w:vertAlign w:val="subscript"/>
              </w:rPr>
              <w:t>2</w:t>
            </w:r>
          </w:p>
          <w:p w:rsidR="00A70603" w:rsidRPr="00714C1D" w:rsidRDefault="00A70603" w:rsidP="00A70603">
            <w:pPr>
              <w:spacing w:before="120" w:after="120" w:line="312" w:lineRule="auto"/>
              <w:rPr>
                <w:rFonts w:eastAsia="Arial Unicode MS" w:cs="Times New Roman"/>
                <w:i/>
                <w:szCs w:val="26"/>
              </w:rPr>
            </w:pPr>
            <w:r w:rsidRPr="008E0BEF">
              <w:rPr>
                <w:rFonts w:eastAsia="Arial Unicode MS" w:cs="Times New Roman"/>
                <w:i/>
                <w:szCs w:val="26"/>
              </w:rPr>
              <w:t>Hình 1.5: Cấu trúc tinh thể của vật liệu spinel LiMn</w:t>
            </w:r>
            <w:r w:rsidRPr="00714C1D">
              <w:rPr>
                <w:rFonts w:eastAsia="Arial Unicode MS" w:cs="Times New Roman"/>
                <w:i/>
                <w:szCs w:val="26"/>
                <w:vertAlign w:val="subscript"/>
              </w:rPr>
              <w:t>2</w:t>
            </w:r>
            <w:r w:rsidRPr="008E0BEF">
              <w:rPr>
                <w:rFonts w:eastAsia="Arial Unicode MS" w:cs="Times New Roman"/>
                <w:i/>
                <w:szCs w:val="26"/>
              </w:rPr>
              <w:t>O</w:t>
            </w:r>
            <w:r w:rsidRPr="00714C1D">
              <w:rPr>
                <w:rFonts w:eastAsia="Arial Unicode MS" w:cs="Times New Roman"/>
                <w:i/>
                <w:szCs w:val="26"/>
                <w:vertAlign w:val="subscript"/>
              </w:rPr>
              <w:t>4</w:t>
            </w:r>
            <w:r w:rsidRPr="008E0BEF">
              <w:rPr>
                <w:rFonts w:eastAsia="Arial Unicode MS" w:cs="Times New Roman"/>
                <w:i/>
                <w:szCs w:val="26"/>
              </w:rPr>
              <w:t xml:space="preserve"> (a) và sự khuếch tán của ion Li</w:t>
            </w:r>
            <w:r w:rsidRPr="008E0BEF">
              <w:rPr>
                <w:rFonts w:eastAsia="Arial Unicode MS" w:cs="Times New Roman"/>
                <w:i/>
                <w:szCs w:val="26"/>
                <w:vertAlign w:val="superscript"/>
              </w:rPr>
              <w:t>+</w:t>
            </w:r>
            <w:r w:rsidR="00714C1D">
              <w:rPr>
                <w:rFonts w:eastAsia="Arial Unicode MS" w:cs="Times New Roman"/>
                <w:i/>
                <w:szCs w:val="26"/>
              </w:rPr>
              <w:t>(b</w:t>
            </w:r>
            <w:r w:rsidR="00714C1D" w:rsidRPr="008E0BEF">
              <w:rPr>
                <w:rFonts w:eastAsia="Arial Unicode MS" w:cs="Times New Roman"/>
                <w:i/>
                <w:szCs w:val="26"/>
              </w:rPr>
              <w:t>)</w:t>
            </w:r>
          </w:p>
          <w:p w:rsidR="00A70603" w:rsidRDefault="00A70603" w:rsidP="00A70603">
            <w:pPr>
              <w:spacing w:before="120" w:after="120" w:line="312" w:lineRule="auto"/>
              <w:rPr>
                <w:rFonts w:eastAsia="Arial Unicode MS" w:cs="Times New Roman"/>
                <w:i/>
                <w:szCs w:val="26"/>
              </w:rPr>
            </w:pPr>
            <w:r>
              <w:rPr>
                <w:rFonts w:eastAsia="Arial Unicode MS" w:cs="Times New Roman"/>
                <w:i/>
                <w:szCs w:val="26"/>
              </w:rPr>
              <w:t>Hình 1.6</w:t>
            </w:r>
            <w:r w:rsidRPr="008E0BEF">
              <w:rPr>
                <w:rFonts w:eastAsia="Arial Unicode MS" w:cs="Times New Roman"/>
                <w:i/>
                <w:szCs w:val="26"/>
              </w:rPr>
              <w:t>: (a) Cấu trúc của LiFePO</w:t>
            </w:r>
            <w:r w:rsidRPr="00714C1D">
              <w:rPr>
                <w:rFonts w:eastAsia="Arial Unicode MS" w:cs="Times New Roman"/>
                <w:i/>
                <w:szCs w:val="26"/>
                <w:vertAlign w:val="subscript"/>
              </w:rPr>
              <w:t>4</w:t>
            </w:r>
            <w:r w:rsidRPr="008E0BEF">
              <w:rPr>
                <w:rFonts w:eastAsia="Arial Unicode MS" w:cs="Times New Roman"/>
                <w:i/>
                <w:szCs w:val="26"/>
              </w:rPr>
              <w:t xml:space="preserve"> và (b) pha tavorite của LiFeSO</w:t>
            </w:r>
            <w:r w:rsidRPr="00714C1D">
              <w:rPr>
                <w:rFonts w:eastAsia="Arial Unicode MS" w:cs="Times New Roman"/>
                <w:i/>
                <w:szCs w:val="26"/>
                <w:vertAlign w:val="subscript"/>
              </w:rPr>
              <w:t>4</w:t>
            </w:r>
            <w:r w:rsidRPr="008E0BEF">
              <w:rPr>
                <w:rFonts w:eastAsia="Arial Unicode MS" w:cs="Times New Roman"/>
                <w:i/>
                <w:szCs w:val="26"/>
              </w:rPr>
              <w:t xml:space="preserve">F </w:t>
            </w:r>
          </w:p>
          <w:p w:rsidR="00A70603" w:rsidRDefault="00A70603" w:rsidP="00A70603">
            <w:pPr>
              <w:spacing w:before="120" w:after="120" w:line="312" w:lineRule="auto"/>
              <w:rPr>
                <w:rFonts w:eastAsia="Arial Unicode MS" w:cs="Times New Roman"/>
                <w:i/>
                <w:szCs w:val="26"/>
              </w:rPr>
            </w:pPr>
            <w:r>
              <w:rPr>
                <w:rFonts w:eastAsia="Arial Unicode MS" w:cs="Times New Roman"/>
                <w:i/>
                <w:szCs w:val="26"/>
              </w:rPr>
              <w:t>Hình 1.7</w:t>
            </w:r>
            <w:r w:rsidRPr="008E0BEF">
              <w:rPr>
                <w:rFonts w:eastAsia="Arial Unicode MS" w:cs="Times New Roman"/>
                <w:i/>
                <w:szCs w:val="26"/>
              </w:rPr>
              <w:t>: Giản đồ minh họa điện cực anode hoạt động trong pin ion liti</w:t>
            </w:r>
          </w:p>
          <w:p w:rsidR="00A70603" w:rsidRDefault="00A70603" w:rsidP="00A70603">
            <w:pPr>
              <w:spacing w:before="120" w:after="120" w:line="312" w:lineRule="auto"/>
              <w:rPr>
                <w:rFonts w:eastAsiaTheme="minorEastAsia" w:cs="Times New Roman"/>
                <w:i/>
              </w:rPr>
            </w:pPr>
            <w:r>
              <w:rPr>
                <w:rFonts w:eastAsiaTheme="minorEastAsia" w:cs="Times New Roman"/>
                <w:i/>
              </w:rPr>
              <w:t>Hình 1.8</w:t>
            </w:r>
            <w:r w:rsidRPr="008E0BEF">
              <w:rPr>
                <w:rFonts w:eastAsiaTheme="minorEastAsia" w:cs="Times New Roman"/>
                <w:i/>
              </w:rPr>
              <w:t>: Cấu trúc mạng của SnO</w:t>
            </w:r>
            <w:r w:rsidRPr="008E0BEF">
              <w:rPr>
                <w:rFonts w:eastAsiaTheme="minorEastAsia" w:cs="Times New Roman"/>
                <w:i/>
                <w:vertAlign w:val="subscript"/>
              </w:rPr>
              <w:t xml:space="preserve">2 </w:t>
            </w:r>
            <w:r w:rsidRPr="008E0BEF">
              <w:rPr>
                <w:rFonts w:eastAsiaTheme="minorEastAsia" w:cs="Times New Roman"/>
                <w:i/>
              </w:rPr>
              <w:t>đỏ</w:t>
            </w:r>
          </w:p>
          <w:p w:rsidR="00A70603" w:rsidRDefault="00A70603" w:rsidP="00A70603">
            <w:pPr>
              <w:spacing w:before="120" w:after="120" w:line="312" w:lineRule="auto"/>
              <w:rPr>
                <w:rFonts w:cs="Times New Roman"/>
                <w:i/>
                <w:szCs w:val="26"/>
              </w:rPr>
            </w:pPr>
            <w:r>
              <w:rPr>
                <w:rFonts w:cs="Times New Roman"/>
                <w:i/>
                <w:szCs w:val="26"/>
              </w:rPr>
              <w:t>Hình 1.9</w:t>
            </w:r>
            <w:r w:rsidRPr="008E0BEF">
              <w:rPr>
                <w:rFonts w:cs="Times New Roman"/>
                <w:i/>
                <w:szCs w:val="26"/>
              </w:rPr>
              <w:t>: Các dạng tồn tại chính của TiO</w:t>
            </w:r>
            <w:r w:rsidRPr="008E0BEF">
              <w:rPr>
                <w:rFonts w:cs="Times New Roman"/>
                <w:i/>
                <w:szCs w:val="26"/>
                <w:vertAlign w:val="subscript"/>
              </w:rPr>
              <w:t>2</w:t>
            </w:r>
            <w:r w:rsidRPr="008E0BEF">
              <w:rPr>
                <w:rFonts w:cs="Times New Roman"/>
                <w:i/>
                <w:szCs w:val="26"/>
              </w:rPr>
              <w:t xml:space="preserve"> </w:t>
            </w:r>
          </w:p>
          <w:p w:rsidR="00A70603" w:rsidRDefault="00A70603" w:rsidP="00A70603">
            <w:pPr>
              <w:spacing w:before="120" w:after="120" w:line="312" w:lineRule="auto"/>
              <w:rPr>
                <w:rFonts w:eastAsia="Arial Unicode MS" w:cs="Times New Roman"/>
                <w:i/>
                <w:szCs w:val="26"/>
                <w:vertAlign w:val="superscript"/>
              </w:rPr>
            </w:pPr>
            <w:r>
              <w:rPr>
                <w:rFonts w:eastAsiaTheme="minorEastAsia" w:cs="Times New Roman"/>
                <w:i/>
              </w:rPr>
              <w:t>Hình 1.10</w:t>
            </w:r>
            <w:r w:rsidRPr="008E0BEF">
              <w:rPr>
                <w:rFonts w:eastAsiaTheme="minorEastAsia" w:cs="Times New Roman"/>
                <w:i/>
              </w:rPr>
              <w:t>: Phổ CV của màng TiO</w:t>
            </w:r>
            <w:r w:rsidRPr="008E0BEF">
              <w:rPr>
                <w:rFonts w:eastAsiaTheme="minorEastAsia" w:cs="Times New Roman"/>
                <w:i/>
                <w:vertAlign w:val="subscript"/>
              </w:rPr>
              <w:t>2</w:t>
            </w:r>
            <w:r w:rsidRPr="008E0BEF">
              <w:rPr>
                <w:rFonts w:eastAsiaTheme="minorEastAsia" w:cs="Times New Roman"/>
                <w:i/>
              </w:rPr>
              <w:t xml:space="preserve"> với S1 chế bằng thủy nhiệt trong TiCl</w:t>
            </w:r>
            <w:r w:rsidRPr="008E0BEF">
              <w:rPr>
                <w:rFonts w:eastAsiaTheme="minorEastAsia" w:cs="Times New Roman"/>
                <w:i/>
                <w:vertAlign w:val="subscript"/>
              </w:rPr>
              <w:t>4</w:t>
            </w:r>
            <w:r w:rsidRPr="008E0BEF">
              <w:rPr>
                <w:rFonts w:eastAsiaTheme="minorEastAsia" w:cs="Times New Roman"/>
                <w:i/>
              </w:rPr>
              <w:t xml:space="preserve"> và có sự xuất hiện củ</w:t>
            </w:r>
            <w:r>
              <w:rPr>
                <w:rFonts w:eastAsiaTheme="minorEastAsia" w:cs="Times New Roman"/>
                <w:i/>
              </w:rPr>
              <w:t>a poly</w:t>
            </w:r>
            <w:r w:rsidRPr="008E0BEF">
              <w:rPr>
                <w:rFonts w:eastAsiaTheme="minorEastAsia" w:cs="Times New Roman"/>
                <w:i/>
              </w:rPr>
              <w:t xml:space="preserve">(alkylene oxide), pluronic P-123; S2 chế tạo từ S1 bằng cách cạo lớp màng S1 và hồ lại; S1-HT là màng S1 sau khi ủ nhiệt ở 450 </w:t>
            </w:r>
            <w:r w:rsidRPr="008E0BEF">
              <w:rPr>
                <w:rFonts w:eastAsiaTheme="minorEastAsia" w:cs="Times New Roman"/>
                <w:i/>
                <w:vertAlign w:val="superscript"/>
              </w:rPr>
              <w:t>o</w:t>
            </w:r>
            <w:r w:rsidRPr="008E0BEF">
              <w:rPr>
                <w:rFonts w:eastAsiaTheme="minorEastAsia" w:cs="Times New Roman"/>
                <w:i/>
              </w:rPr>
              <w:t>C trong 40h</w:t>
            </w:r>
          </w:p>
          <w:p w:rsidR="00A70603" w:rsidRDefault="00A70603" w:rsidP="00A70603">
            <w:pPr>
              <w:spacing w:before="120" w:after="120" w:line="312" w:lineRule="auto"/>
              <w:rPr>
                <w:rFonts w:eastAsiaTheme="minorEastAsia" w:cs="Times New Roman"/>
                <w:i/>
              </w:rPr>
            </w:pPr>
            <w:r>
              <w:rPr>
                <w:rFonts w:eastAsiaTheme="minorEastAsia" w:cs="Times New Roman"/>
                <w:i/>
              </w:rPr>
              <w:t>Hình 1.11</w:t>
            </w:r>
            <w:r w:rsidRPr="008E0BEF">
              <w:rPr>
                <w:rFonts w:eastAsiaTheme="minorEastAsia" w:cs="Times New Roman"/>
                <w:i/>
              </w:rPr>
              <w:t>: Ảnh TEM của vật liệu TiO</w:t>
            </w:r>
            <w:r w:rsidRPr="008E0BEF">
              <w:rPr>
                <w:rFonts w:eastAsiaTheme="minorEastAsia" w:cs="Times New Roman"/>
                <w:i/>
                <w:vertAlign w:val="subscript"/>
              </w:rPr>
              <w:t>2</w:t>
            </w:r>
            <w:r w:rsidRPr="008E0BEF">
              <w:rPr>
                <w:rFonts w:eastAsiaTheme="minorEastAsia" w:cs="Times New Roman"/>
                <w:i/>
              </w:rPr>
              <w:t xml:space="preserve"> có cấu trúc nanoribbon</w:t>
            </w:r>
          </w:p>
          <w:p w:rsidR="00A70603" w:rsidRDefault="00A70603" w:rsidP="00A70603">
            <w:pPr>
              <w:spacing w:before="120" w:after="120" w:line="312" w:lineRule="auto"/>
              <w:rPr>
                <w:rFonts w:eastAsiaTheme="minorEastAsia" w:cs="Times New Roman"/>
                <w:i/>
              </w:rPr>
            </w:pPr>
            <w:r>
              <w:rPr>
                <w:rFonts w:eastAsiaTheme="minorEastAsia" w:cs="Times New Roman"/>
                <w:i/>
              </w:rPr>
              <w:t>Hình 1.12</w:t>
            </w:r>
            <w:r w:rsidRPr="008E0BEF">
              <w:rPr>
                <w:rFonts w:eastAsiaTheme="minorEastAsia" w:cs="Times New Roman"/>
                <w:i/>
              </w:rPr>
              <w:t>: Đường phóng của điện cực TiO</w:t>
            </w:r>
            <w:r w:rsidRPr="006A0650">
              <w:rPr>
                <w:rFonts w:eastAsiaTheme="minorEastAsia" w:cs="Times New Roman"/>
                <w:i/>
                <w:vertAlign w:val="subscript"/>
              </w:rPr>
              <w:t>2</w:t>
            </w:r>
            <w:r w:rsidRPr="008E0BEF">
              <w:rPr>
                <w:rFonts w:eastAsiaTheme="minorEastAsia" w:cs="Times New Roman"/>
                <w:i/>
              </w:rPr>
              <w:t xml:space="preserve"> nanotube với các tốc độ khác nhau</w:t>
            </w:r>
          </w:p>
          <w:p w:rsidR="00A70603" w:rsidRDefault="00A70603" w:rsidP="00A70603">
            <w:pPr>
              <w:spacing w:before="120" w:after="120" w:line="312" w:lineRule="auto"/>
              <w:rPr>
                <w:vertAlign w:val="subscript"/>
              </w:rPr>
            </w:pPr>
            <w:r>
              <w:rPr>
                <w:rFonts w:eastAsiaTheme="minorEastAsia" w:cs="Times New Roman"/>
                <w:i/>
              </w:rPr>
              <w:t>Hình 1.13</w:t>
            </w:r>
            <w:r w:rsidRPr="008E0BEF">
              <w:rPr>
                <w:rFonts w:eastAsiaTheme="minorEastAsia" w:cs="Times New Roman"/>
                <w:i/>
              </w:rPr>
              <w:t>: Đường phóng nạp ban đầu của vật liệu điện cực anatase nanorode tại mật độ dòng 50 mAh/g</w:t>
            </w:r>
          </w:p>
          <w:p w:rsidR="00A70603" w:rsidRDefault="00A70603" w:rsidP="00A70603">
            <w:pPr>
              <w:spacing w:before="120" w:after="120" w:line="312" w:lineRule="auto"/>
              <w:rPr>
                <w:rFonts w:eastAsiaTheme="minorEastAsia" w:cs="Times New Roman"/>
                <w:i/>
              </w:rPr>
            </w:pPr>
            <w:r>
              <w:rPr>
                <w:rFonts w:eastAsiaTheme="minorEastAsia" w:cs="Times New Roman"/>
                <w:i/>
              </w:rPr>
              <w:t>Hình 1.14</w:t>
            </w:r>
            <w:r w:rsidRPr="008E0BEF">
              <w:rPr>
                <w:rFonts w:eastAsiaTheme="minorEastAsia" w:cs="Times New Roman"/>
                <w:i/>
              </w:rPr>
              <w:t>:Ảnh SEM cấu trúc TiO</w:t>
            </w:r>
            <w:r w:rsidRPr="008E0BEF">
              <w:rPr>
                <w:rFonts w:eastAsiaTheme="minorEastAsia" w:cs="Times New Roman"/>
                <w:i/>
                <w:vertAlign w:val="subscript"/>
              </w:rPr>
              <w:t>2</w:t>
            </w:r>
            <w:r w:rsidRPr="008E0BEF">
              <w:rPr>
                <w:rFonts w:eastAsiaTheme="minorEastAsia" w:cs="Times New Roman"/>
                <w:i/>
              </w:rPr>
              <w:t xml:space="preserve"> dây nano dài và mọc ra các nhánh con</w:t>
            </w:r>
          </w:p>
          <w:p w:rsidR="00A70603" w:rsidRDefault="00A70603" w:rsidP="00A70603">
            <w:pPr>
              <w:spacing w:before="120" w:after="120" w:line="312" w:lineRule="auto"/>
              <w:rPr>
                <w:vertAlign w:val="subscript"/>
              </w:rPr>
            </w:pPr>
            <w:r>
              <w:rPr>
                <w:rFonts w:eastAsiaTheme="minorEastAsia" w:cs="Times New Roman"/>
                <w:i/>
              </w:rPr>
              <w:t>Hình 1.15</w:t>
            </w:r>
            <w:r w:rsidRPr="008E0BEF">
              <w:rPr>
                <w:rFonts w:eastAsiaTheme="minorEastAsia" w:cs="Times New Roman"/>
                <w:i/>
              </w:rPr>
              <w:t>: (a) ảnh FE-SEM của P25 TiO</w:t>
            </w:r>
            <w:r w:rsidRPr="008E0BEF">
              <w:rPr>
                <w:rFonts w:eastAsiaTheme="minorEastAsia" w:cs="Times New Roman"/>
                <w:i/>
                <w:vertAlign w:val="subscript"/>
              </w:rPr>
              <w:t>2</w:t>
            </w:r>
            <w:r w:rsidRPr="008E0BEF">
              <w:rPr>
                <w:rFonts w:eastAsiaTheme="minorEastAsia" w:cs="Times New Roman"/>
                <w:i/>
              </w:rPr>
              <w:t xml:space="preserve"> dạng hạt; (b) và (c) ảnh FE-SEM TiO</w:t>
            </w:r>
            <w:r w:rsidRPr="008E0BEF">
              <w:rPr>
                <w:rFonts w:eastAsiaTheme="minorEastAsia" w:cs="Times New Roman"/>
                <w:i/>
                <w:vertAlign w:val="subscript"/>
              </w:rPr>
              <w:t>2</w:t>
            </w:r>
            <w:r w:rsidRPr="008E0BEF">
              <w:rPr>
                <w:rFonts w:eastAsiaTheme="minorEastAsia" w:cs="Times New Roman"/>
                <w:i/>
              </w:rPr>
              <w:t xml:space="preserve"> nanowire arrays; (d) ảnh FE-SEM mặt cắt của TiO</w:t>
            </w:r>
            <w:r w:rsidRPr="008E0BEF">
              <w:rPr>
                <w:rFonts w:eastAsiaTheme="minorEastAsia" w:cs="Times New Roman"/>
                <w:i/>
                <w:vertAlign w:val="subscript"/>
              </w:rPr>
              <w:t>2</w:t>
            </w:r>
            <w:r w:rsidRPr="008E0BEF">
              <w:rPr>
                <w:rFonts w:eastAsiaTheme="minorEastAsia" w:cs="Times New Roman"/>
                <w:i/>
              </w:rPr>
              <w:t xml:space="preserve"> nanowire arrays</w:t>
            </w:r>
          </w:p>
          <w:p w:rsidR="00A70603" w:rsidRDefault="00A70603" w:rsidP="00A70603">
            <w:pPr>
              <w:spacing w:before="120" w:after="120" w:line="312" w:lineRule="auto"/>
              <w:rPr>
                <w:rFonts w:eastAsiaTheme="minorEastAsia" w:cs="Times New Roman"/>
                <w:i/>
                <w:vertAlign w:val="subscript"/>
              </w:rPr>
            </w:pPr>
            <w:r w:rsidRPr="008E0BEF">
              <w:rPr>
                <w:rFonts w:eastAsiaTheme="minorEastAsia" w:cs="Times New Roman"/>
                <w:i/>
              </w:rPr>
              <w:t>Hình 1.</w:t>
            </w:r>
            <w:r>
              <w:rPr>
                <w:rFonts w:eastAsiaTheme="minorEastAsia" w:cs="Times New Roman"/>
                <w:i/>
              </w:rPr>
              <w:t>16</w:t>
            </w:r>
            <w:r w:rsidRPr="008E0BEF">
              <w:rPr>
                <w:rFonts w:eastAsiaTheme="minorEastAsia" w:cs="Times New Roman"/>
                <w:i/>
              </w:rPr>
              <w:t>: So sánh dung lượng tích trữ của vật liệu dây TiO</w:t>
            </w:r>
            <w:r w:rsidRPr="008E0BEF">
              <w:rPr>
                <w:rFonts w:eastAsiaTheme="minorEastAsia" w:cs="Times New Roman"/>
                <w:i/>
                <w:vertAlign w:val="subscript"/>
              </w:rPr>
              <w:t>2</w:t>
            </w:r>
            <w:r w:rsidRPr="008E0BEF">
              <w:rPr>
                <w:rFonts w:eastAsiaTheme="minorEastAsia" w:cs="Times New Roman"/>
                <w:i/>
              </w:rPr>
              <w:t xml:space="preserve"> và P25 TiO</w:t>
            </w:r>
            <w:r w:rsidRPr="008E0BEF">
              <w:rPr>
                <w:rFonts w:eastAsiaTheme="minorEastAsia" w:cs="Times New Roman"/>
                <w:i/>
                <w:vertAlign w:val="subscript"/>
              </w:rPr>
              <w:t>2</w:t>
            </w:r>
          </w:p>
          <w:p w:rsidR="00A70603" w:rsidRDefault="00A70603" w:rsidP="00A70603">
            <w:pPr>
              <w:spacing w:before="120" w:after="120" w:line="312" w:lineRule="auto"/>
              <w:rPr>
                <w:rFonts w:eastAsiaTheme="minorEastAsia" w:cs="Times New Roman"/>
                <w:i/>
              </w:rPr>
            </w:pPr>
            <w:r w:rsidRPr="008E0BEF">
              <w:rPr>
                <w:rFonts w:eastAsiaTheme="minorEastAsia" w:cs="Times New Roman"/>
                <w:i/>
              </w:rPr>
              <w:t>Hình 1</w:t>
            </w:r>
            <w:r>
              <w:rPr>
                <w:rFonts w:eastAsiaTheme="minorEastAsia" w:cs="Times New Roman"/>
                <w:i/>
              </w:rPr>
              <w:t>.17</w:t>
            </w:r>
            <w:r w:rsidRPr="008E0BEF">
              <w:rPr>
                <w:rFonts w:eastAsiaTheme="minorEastAsia" w:cs="Times New Roman"/>
                <w:i/>
              </w:rPr>
              <w:t>: (a) Mô hình cấu trúc cáp đồng trục với lõi dẫn điện (CNT) và bao quanh bởi lớp nano xốp (TiO</w:t>
            </w:r>
            <w:r w:rsidRPr="008E0BEF">
              <w:rPr>
                <w:rFonts w:eastAsiaTheme="minorEastAsia" w:cs="Times New Roman"/>
                <w:i/>
                <w:vertAlign w:val="subscript"/>
              </w:rPr>
              <w:t>2</w:t>
            </w:r>
            <w:r w:rsidRPr="008E0BEF">
              <w:rPr>
                <w:rFonts w:eastAsiaTheme="minorEastAsia" w:cs="Times New Roman"/>
                <w:i/>
              </w:rPr>
              <w:t>); (b) mô hình kết hợp cấu trúc mạng 3D dẫn điện được hình thành bởi cáp cỡ nano và cacbon black</w:t>
            </w:r>
          </w:p>
          <w:p w:rsidR="00F07038" w:rsidRDefault="00F07038" w:rsidP="00A70603">
            <w:pPr>
              <w:spacing w:before="120" w:after="120" w:line="312" w:lineRule="auto"/>
              <w:rPr>
                <w:rFonts w:eastAsiaTheme="minorEastAsia" w:cs="Times New Roman"/>
                <w:b/>
                <w:i/>
              </w:rPr>
            </w:pPr>
          </w:p>
          <w:p w:rsidR="00A70603" w:rsidRPr="009576A3" w:rsidRDefault="00A70603" w:rsidP="00A70603">
            <w:pPr>
              <w:spacing w:before="120" w:after="120" w:line="312" w:lineRule="auto"/>
              <w:rPr>
                <w:rFonts w:eastAsiaTheme="minorEastAsia" w:cs="Times New Roman"/>
                <w:b/>
                <w:i/>
              </w:rPr>
            </w:pPr>
            <w:r w:rsidRPr="009576A3">
              <w:rPr>
                <w:rFonts w:eastAsiaTheme="minorEastAsia" w:cs="Times New Roman"/>
                <w:b/>
                <w:i/>
              </w:rPr>
              <w:lastRenderedPageBreak/>
              <w:t>Chương 2</w:t>
            </w:r>
          </w:p>
          <w:p w:rsidR="00A70603" w:rsidRDefault="00A70603" w:rsidP="00A70603">
            <w:pPr>
              <w:spacing w:before="120" w:after="120" w:line="312" w:lineRule="auto"/>
              <w:rPr>
                <w:i/>
              </w:rPr>
            </w:pPr>
            <w:r w:rsidRPr="008E0BEF">
              <w:rPr>
                <w:i/>
              </w:rPr>
              <w:t>Hình 2.1: Bình thủy nhiệt</w:t>
            </w:r>
          </w:p>
          <w:p w:rsidR="00A70603" w:rsidRDefault="00A70603" w:rsidP="00A70603">
            <w:pPr>
              <w:spacing w:before="120" w:after="120" w:line="312" w:lineRule="auto"/>
              <w:rPr>
                <w:rFonts w:cs="Times New Roman"/>
                <w:i/>
              </w:rPr>
            </w:pPr>
            <w:r w:rsidRPr="008E0BEF">
              <w:rPr>
                <w:rFonts w:cs="Times New Roman"/>
                <w:i/>
              </w:rPr>
              <w:t>Hình 2.2: Hệ phún xạ cathode</w:t>
            </w:r>
          </w:p>
          <w:p w:rsidR="00A70603" w:rsidRDefault="00A70603" w:rsidP="00A70603">
            <w:pPr>
              <w:spacing w:before="120" w:after="120" w:line="312" w:lineRule="auto"/>
              <w:rPr>
                <w:rFonts w:cs="Times New Roman"/>
                <w:i/>
                <w:lang w:val="vi-VN"/>
              </w:rPr>
            </w:pPr>
            <w:r w:rsidRPr="008E0BEF">
              <w:rPr>
                <w:rFonts w:cs="Times New Roman"/>
                <w:i/>
              </w:rPr>
              <w:t>Hình 2.3</w:t>
            </w:r>
            <w:r w:rsidRPr="008E0BEF">
              <w:rPr>
                <w:rFonts w:cs="Times New Roman"/>
                <w:b/>
                <w:i/>
                <w:lang w:val="vi-VN"/>
              </w:rPr>
              <w:t>:</w:t>
            </w:r>
            <w:r w:rsidRPr="008E0BEF">
              <w:rPr>
                <w:rFonts w:cs="Times New Roman"/>
                <w:lang w:val="vi-VN"/>
              </w:rPr>
              <w:t xml:space="preserve"> </w:t>
            </w:r>
            <w:r w:rsidRPr="008E0BEF">
              <w:rPr>
                <w:rFonts w:cs="Times New Roman"/>
                <w:i/>
                <w:lang w:val="vi-VN"/>
              </w:rPr>
              <w:t>Nguyên lý quá trình hình thành màng mỏng bằng phún xạ catot</w:t>
            </w:r>
          </w:p>
          <w:p w:rsidR="00A70603" w:rsidRDefault="00A70603" w:rsidP="00A70603">
            <w:pPr>
              <w:spacing w:before="120" w:after="120" w:line="312" w:lineRule="auto"/>
              <w:rPr>
                <w:i/>
              </w:rPr>
            </w:pPr>
            <w:r w:rsidRPr="008E0BEF">
              <w:rPr>
                <w:i/>
              </w:rPr>
              <w:t>Hình 2.4: Sơ đồ nguyên lý hoạt động và cấu</w:t>
            </w:r>
            <w:r>
              <w:rPr>
                <w:i/>
              </w:rPr>
              <w:t xml:space="preserve"> tạo</w:t>
            </w:r>
            <w:r w:rsidRPr="008E0BEF">
              <w:rPr>
                <w:i/>
              </w:rPr>
              <w:t xml:space="preserve"> của thiết bị SEM</w:t>
            </w:r>
          </w:p>
          <w:p w:rsidR="00A70603" w:rsidRDefault="00A70603" w:rsidP="00A70603">
            <w:pPr>
              <w:spacing w:before="120" w:after="120" w:line="312" w:lineRule="auto"/>
              <w:rPr>
                <w:i/>
              </w:rPr>
            </w:pPr>
            <w:r w:rsidRPr="008E0BEF">
              <w:rPr>
                <w:i/>
              </w:rPr>
              <w:t xml:space="preserve">Hình 2.5: Thiết bị FE-SEM Hitachi S-4800 </w:t>
            </w:r>
          </w:p>
          <w:p w:rsidR="00A70603" w:rsidRDefault="00A70603" w:rsidP="00A70603">
            <w:pPr>
              <w:spacing w:before="120" w:after="120" w:line="312" w:lineRule="auto"/>
              <w:rPr>
                <w:rFonts w:cs="Times New Roman"/>
                <w:bCs/>
                <w:i/>
              </w:rPr>
            </w:pPr>
            <w:r w:rsidRPr="008E0BEF">
              <w:rPr>
                <w:rFonts w:cs="Times New Roman"/>
                <w:bCs/>
                <w:i/>
              </w:rPr>
              <w:t>Hình 2.6: Hệ thiết bị Autolab PGSTAT30 Potentiostat</w:t>
            </w:r>
          </w:p>
          <w:p w:rsidR="00A70603" w:rsidRDefault="00A70603" w:rsidP="00A70603">
            <w:pPr>
              <w:spacing w:before="120" w:after="120" w:line="312" w:lineRule="auto"/>
              <w:rPr>
                <w:i/>
              </w:rPr>
            </w:pPr>
            <w:r w:rsidRPr="008E0BEF">
              <w:rPr>
                <w:i/>
              </w:rPr>
              <w:t>Hình 2.7: Mô tả quá trình đo phổ CV</w:t>
            </w:r>
          </w:p>
          <w:p w:rsidR="00A70603" w:rsidRDefault="00A70603" w:rsidP="00A70603">
            <w:pPr>
              <w:spacing w:before="120" w:after="120" w:line="312" w:lineRule="auto"/>
              <w:rPr>
                <w:i/>
              </w:rPr>
            </w:pPr>
            <w:r w:rsidRPr="003E6DEE">
              <w:rPr>
                <w:i/>
              </w:rPr>
              <w:t>Hình 2.8: Sơ đồ quy trình chế tạo màng TiO</w:t>
            </w:r>
            <w:r w:rsidRPr="003E6DEE">
              <w:rPr>
                <w:i/>
                <w:vertAlign w:val="subscript"/>
              </w:rPr>
              <w:t>2</w:t>
            </w:r>
            <w:r w:rsidRPr="003E6DEE">
              <w:rPr>
                <w:i/>
              </w:rPr>
              <w:t xml:space="preserve"> dây nano</w:t>
            </w:r>
          </w:p>
          <w:p w:rsidR="00A70603" w:rsidRPr="00583291" w:rsidRDefault="00A70603" w:rsidP="00A70603">
            <w:pPr>
              <w:spacing w:before="120" w:after="120" w:line="312" w:lineRule="auto"/>
              <w:rPr>
                <w:rFonts w:cs="Times New Roman"/>
                <w:b/>
                <w:i/>
              </w:rPr>
            </w:pPr>
            <w:r w:rsidRPr="00583291">
              <w:rPr>
                <w:rFonts w:cs="Times New Roman"/>
                <w:b/>
                <w:i/>
              </w:rPr>
              <w:t>Chương 3</w:t>
            </w:r>
          </w:p>
          <w:p w:rsidR="00A70603" w:rsidRDefault="00A70603" w:rsidP="00A70603">
            <w:pPr>
              <w:spacing w:before="120" w:after="120" w:line="312" w:lineRule="auto"/>
              <w:rPr>
                <w:rFonts w:cs="Times New Roman"/>
                <w:i/>
              </w:rPr>
            </w:pPr>
            <w:r w:rsidRPr="008E0BEF">
              <w:rPr>
                <w:i/>
              </w:rPr>
              <w:t>Hình 3.1: Giản đồ nhiễu xạ tia X của vật liệu TiO</w:t>
            </w:r>
            <w:r>
              <w:rPr>
                <w:i/>
                <w:vertAlign w:val="subscript"/>
              </w:rPr>
              <w:t>2</w:t>
            </w:r>
            <w:r w:rsidRPr="008E0BEF">
              <w:rPr>
                <w:i/>
              </w:rPr>
              <w:t xml:space="preserve"> </w:t>
            </w:r>
            <w:r>
              <w:rPr>
                <w:i/>
              </w:rPr>
              <w:t xml:space="preserve">nano </w:t>
            </w:r>
            <w:r w:rsidRPr="008E0BEF">
              <w:rPr>
                <w:i/>
              </w:rPr>
              <w:t xml:space="preserve">dây thủy nhiệt NaOH 5M 1h với nhiệt độ 80 </w:t>
            </w:r>
            <w:r w:rsidRPr="008E0BEF">
              <w:rPr>
                <w:i/>
                <w:vertAlign w:val="superscript"/>
              </w:rPr>
              <w:t>o</w:t>
            </w:r>
            <w:r w:rsidRPr="008E0BEF">
              <w:rPr>
                <w:i/>
              </w:rPr>
              <w:t>C</w:t>
            </w:r>
          </w:p>
          <w:p w:rsidR="00A70603" w:rsidRDefault="00A70603" w:rsidP="00A70603">
            <w:pPr>
              <w:spacing w:before="120" w:after="120" w:line="312" w:lineRule="auto"/>
              <w:rPr>
                <w:i/>
              </w:rPr>
            </w:pPr>
            <w:r w:rsidRPr="008E0BEF">
              <w:rPr>
                <w:i/>
              </w:rPr>
              <w:t>Hình 3.2: Ảnh FE-SEM bề mặt màng TiO</w:t>
            </w:r>
            <w:r w:rsidRPr="008E0BEF">
              <w:rPr>
                <w:i/>
                <w:vertAlign w:val="subscript"/>
              </w:rPr>
              <w:t>2</w:t>
            </w:r>
            <w:r w:rsidRPr="008E0BEF">
              <w:rPr>
                <w:i/>
              </w:rPr>
              <w:t xml:space="preserve"> nano dây</w:t>
            </w:r>
          </w:p>
          <w:p w:rsidR="00A70603" w:rsidRDefault="00A70603" w:rsidP="00A70603">
            <w:pPr>
              <w:spacing w:before="120" w:after="120" w:line="312" w:lineRule="auto"/>
              <w:rPr>
                <w:i/>
                <w:vertAlign w:val="subscript"/>
              </w:rPr>
            </w:pPr>
            <w:r w:rsidRPr="008E0BEF">
              <w:rPr>
                <w:i/>
              </w:rPr>
              <w:t>Hình 3.3: Ảnh FE-SEM bề mặt sử dụng khảo sát kích thước sợi nano TiO</w:t>
            </w:r>
            <w:r w:rsidRPr="008E0BEF">
              <w:rPr>
                <w:i/>
                <w:vertAlign w:val="subscript"/>
              </w:rPr>
              <w:t>2</w:t>
            </w:r>
          </w:p>
          <w:p w:rsidR="00A70603" w:rsidRDefault="00A70603" w:rsidP="00A70603">
            <w:pPr>
              <w:spacing w:before="120" w:after="120" w:line="312" w:lineRule="auto"/>
              <w:rPr>
                <w:i/>
              </w:rPr>
            </w:pPr>
            <w:r w:rsidRPr="008E0BEF">
              <w:rPr>
                <w:i/>
              </w:rPr>
              <w:t>Hình 3.4: Biểu đồ thể hiện sự phân bố kích thước sợi</w:t>
            </w:r>
          </w:p>
          <w:p w:rsidR="00A70603" w:rsidRDefault="00A70603" w:rsidP="00A70603">
            <w:pPr>
              <w:spacing w:before="120" w:after="120" w:line="312" w:lineRule="auto"/>
              <w:rPr>
                <w:rFonts w:cs="Times New Roman"/>
                <w:i/>
              </w:rPr>
            </w:pPr>
            <w:r w:rsidRPr="008E0BEF">
              <w:rPr>
                <w:i/>
              </w:rPr>
              <w:t xml:space="preserve">Hình 3.5: Ảnh FE-SEM mặt cắt thủy nhiệt tại 80 </w:t>
            </w:r>
            <w:r w:rsidRPr="008E0BEF">
              <w:rPr>
                <w:i/>
                <w:vertAlign w:val="superscript"/>
              </w:rPr>
              <w:t>o</w:t>
            </w:r>
            <w:r w:rsidRPr="008E0BEF">
              <w:rPr>
                <w:i/>
              </w:rPr>
              <w:t>C với dung dịch NaOH 5M trong 1h</w:t>
            </w:r>
          </w:p>
          <w:p w:rsidR="00A70603" w:rsidRDefault="00A70603" w:rsidP="00A70603">
            <w:pPr>
              <w:spacing w:before="120" w:after="120" w:line="312" w:lineRule="auto"/>
              <w:rPr>
                <w:i/>
                <w:vertAlign w:val="subscript"/>
              </w:rPr>
            </w:pPr>
            <w:r w:rsidRPr="008E0BEF">
              <w:rPr>
                <w:i/>
              </w:rPr>
              <w:t>Hình 3.6: phổ hấp thụ UV của màng TiO</w:t>
            </w:r>
            <w:r w:rsidRPr="008E0BEF">
              <w:rPr>
                <w:i/>
                <w:vertAlign w:val="subscript"/>
              </w:rPr>
              <w:t>2</w:t>
            </w:r>
          </w:p>
          <w:p w:rsidR="00A70603" w:rsidRDefault="00A70603" w:rsidP="00A70603">
            <w:pPr>
              <w:spacing w:before="120" w:after="120" w:line="312" w:lineRule="auto"/>
              <w:rPr>
                <w:bCs/>
                <w:i/>
                <w:iCs/>
              </w:rPr>
            </w:pPr>
            <w:r w:rsidRPr="008E0BEF">
              <w:rPr>
                <w:i/>
              </w:rPr>
              <w:t>Hình 3.7: Đường</w:t>
            </w:r>
            <w:r w:rsidR="00F07038">
              <w:rPr>
                <w:i/>
              </w:rPr>
              <w:t xml:space="preserve"> biểu diễn sự</w:t>
            </w:r>
            <w:r w:rsidRPr="008E0BEF">
              <w:rPr>
                <w:i/>
              </w:rPr>
              <w:t xml:space="preserve"> phụ thuộ</w:t>
            </w:r>
            <w:r w:rsidR="00F07038">
              <w:rPr>
                <w:i/>
              </w:rPr>
              <w:t>c</w:t>
            </w:r>
            <w:r w:rsidRPr="008E0BEF">
              <w:rPr>
                <w:i/>
              </w:rPr>
              <w:t xml:space="preserve"> </w:t>
            </w:r>
            <w:r w:rsidRPr="008E0BEF">
              <w:rPr>
                <w:b/>
                <w:bCs/>
                <w:i/>
                <w:iCs/>
              </w:rPr>
              <w:t>(</w:t>
            </w:r>
            <w:r w:rsidRPr="008E0BEF">
              <w:rPr>
                <w:b/>
                <w:bCs/>
                <w:i/>
                <w:iCs/>
                <w:lang w:val="el-GR"/>
              </w:rPr>
              <w:t>α</w:t>
            </w:r>
            <w:r w:rsidRPr="008E0BEF">
              <w:rPr>
                <w:b/>
                <w:bCs/>
                <w:i/>
                <w:iCs/>
              </w:rPr>
              <w:t>h</w:t>
            </w:r>
            <w:r w:rsidRPr="008E0BEF">
              <w:rPr>
                <w:b/>
                <w:bCs/>
                <w:i/>
                <w:iCs/>
                <w:lang w:val="el-GR"/>
              </w:rPr>
              <w:t>ν</w:t>
            </w:r>
            <w:r w:rsidRPr="008E0BEF">
              <w:rPr>
                <w:b/>
                <w:bCs/>
                <w:i/>
                <w:iCs/>
              </w:rPr>
              <w:t>)</w:t>
            </w:r>
            <w:r w:rsidR="00F07038" w:rsidRPr="00F07038">
              <w:rPr>
                <w:b/>
                <w:bCs/>
                <w:i/>
                <w:iCs/>
                <w:vertAlign w:val="superscript"/>
              </w:rPr>
              <w:t>1</w:t>
            </w:r>
            <w:r w:rsidR="00F07038">
              <w:rPr>
                <w:b/>
                <w:bCs/>
                <w:i/>
                <w:iCs/>
                <w:vertAlign w:val="superscript"/>
              </w:rPr>
              <w:t>/</w:t>
            </w:r>
            <w:r w:rsidRPr="008E0BEF">
              <w:rPr>
                <w:b/>
                <w:bCs/>
                <w:i/>
                <w:iCs/>
                <w:vertAlign w:val="superscript"/>
              </w:rPr>
              <w:t>2</w:t>
            </w:r>
            <w:r w:rsidRPr="008E0BEF">
              <w:rPr>
                <w:b/>
                <w:bCs/>
                <w:i/>
                <w:iCs/>
              </w:rPr>
              <w:t xml:space="preserve"> </w:t>
            </w:r>
            <w:r w:rsidR="00F07038" w:rsidRPr="00F07038">
              <w:rPr>
                <w:bCs/>
                <w:i/>
                <w:iCs/>
              </w:rPr>
              <w:t>vào</w:t>
            </w:r>
            <w:r w:rsidR="00F07038">
              <w:rPr>
                <w:bCs/>
                <w:i/>
                <w:iCs/>
              </w:rPr>
              <w:t xml:space="preserve"> năng lượng photon tới</w:t>
            </w:r>
            <w:r w:rsidRPr="008E0BEF">
              <w:rPr>
                <w:bCs/>
                <w:i/>
                <w:iCs/>
              </w:rPr>
              <w:t xml:space="preserve"> của màng TiO</w:t>
            </w:r>
            <w:r w:rsidRPr="008E0BEF">
              <w:rPr>
                <w:bCs/>
                <w:i/>
                <w:iCs/>
                <w:vertAlign w:val="subscript"/>
              </w:rPr>
              <w:t>2</w:t>
            </w:r>
            <w:r w:rsidRPr="008E0BEF">
              <w:rPr>
                <w:bCs/>
                <w:i/>
                <w:iCs/>
              </w:rPr>
              <w:t xml:space="preserve"> dây nano</w:t>
            </w:r>
          </w:p>
          <w:p w:rsidR="00A70603" w:rsidRDefault="00A70603" w:rsidP="00A70603">
            <w:pPr>
              <w:spacing w:before="120" w:after="120" w:line="312" w:lineRule="auto"/>
              <w:rPr>
                <w:bCs/>
                <w:i/>
                <w:iCs/>
              </w:rPr>
            </w:pPr>
            <w:r w:rsidRPr="008E0BEF">
              <w:rPr>
                <w:bCs/>
                <w:i/>
                <w:iCs/>
              </w:rPr>
              <w:t>Hình 3.8: Ảnh FE-SEM của TiO</w:t>
            </w:r>
            <w:r w:rsidRPr="008E0BEF">
              <w:rPr>
                <w:bCs/>
                <w:i/>
                <w:iCs/>
                <w:vertAlign w:val="subscript"/>
              </w:rPr>
              <w:t xml:space="preserve">2 </w:t>
            </w:r>
            <w:r>
              <w:rPr>
                <w:bCs/>
                <w:i/>
                <w:iCs/>
              </w:rPr>
              <w:t>nano dây và biểu đồ phân bố gauss tương ứng của sợi</w:t>
            </w:r>
            <w:r w:rsidRPr="008E0BEF">
              <w:rPr>
                <w:bCs/>
                <w:i/>
                <w:iCs/>
              </w:rPr>
              <w:t xml:space="preserve"> phụ thuộc vào nồng độ NaOH với thời gian thủy nhiệt 2h tại nhiệt độ 80 </w:t>
            </w:r>
            <w:r w:rsidRPr="008E0BEF">
              <w:rPr>
                <w:bCs/>
                <w:i/>
                <w:iCs/>
                <w:vertAlign w:val="superscript"/>
              </w:rPr>
              <w:t>o</w:t>
            </w:r>
            <w:r w:rsidRPr="008E0BEF">
              <w:rPr>
                <w:bCs/>
                <w:i/>
                <w:iCs/>
              </w:rPr>
              <w:t>C</w:t>
            </w:r>
          </w:p>
          <w:p w:rsidR="00A70603" w:rsidRDefault="00A70603" w:rsidP="00A70603">
            <w:pPr>
              <w:spacing w:before="120" w:after="120" w:line="312" w:lineRule="auto"/>
              <w:rPr>
                <w:bCs/>
                <w:i/>
                <w:iCs/>
              </w:rPr>
            </w:pPr>
            <w:r w:rsidRPr="008E0BEF">
              <w:rPr>
                <w:bCs/>
                <w:i/>
                <w:iCs/>
              </w:rPr>
              <w:t>Hình 3.9: Ảnh FE-SEM của TiO</w:t>
            </w:r>
            <w:r w:rsidRPr="008E0BEF">
              <w:rPr>
                <w:bCs/>
                <w:i/>
                <w:iCs/>
                <w:vertAlign w:val="subscript"/>
              </w:rPr>
              <w:t>2</w:t>
            </w:r>
            <w:r>
              <w:rPr>
                <w:bCs/>
                <w:i/>
                <w:iCs/>
              </w:rPr>
              <w:t xml:space="preserve"> nano dây và biểu đồ phân bố gauss tương ứng</w:t>
            </w:r>
            <w:r w:rsidRPr="008E0BEF">
              <w:rPr>
                <w:bCs/>
                <w:i/>
                <w:iCs/>
              </w:rPr>
              <w:t xml:space="preserve"> phụ thuộc vào thời gian với nồng độ NaOH 5M tại nhiệt độ 80 </w:t>
            </w:r>
            <w:r w:rsidRPr="008E0BEF">
              <w:rPr>
                <w:bCs/>
                <w:i/>
                <w:iCs/>
                <w:vertAlign w:val="superscript"/>
              </w:rPr>
              <w:t>o</w:t>
            </w:r>
            <w:r w:rsidRPr="008E0BEF">
              <w:rPr>
                <w:bCs/>
                <w:i/>
                <w:iCs/>
              </w:rPr>
              <w:t>C</w:t>
            </w:r>
          </w:p>
          <w:p w:rsidR="00A70603" w:rsidRDefault="00A70603" w:rsidP="00A70603">
            <w:pPr>
              <w:spacing w:before="120" w:after="120" w:line="312" w:lineRule="auto"/>
              <w:rPr>
                <w:i/>
              </w:rPr>
            </w:pPr>
            <w:r w:rsidRPr="008E0BEF">
              <w:rPr>
                <w:i/>
              </w:rPr>
              <w:t>Hình 3.10:: Ảnh FE-SEM bề mặt của mẫu màng TiO</w:t>
            </w:r>
            <w:r w:rsidRPr="008E0BEF">
              <w:rPr>
                <w:i/>
                <w:vertAlign w:val="subscript"/>
              </w:rPr>
              <w:t>2</w:t>
            </w:r>
            <w:r>
              <w:rPr>
                <w:i/>
              </w:rPr>
              <w:t xml:space="preserve"> nano dây</w:t>
            </w:r>
            <w:r w:rsidRPr="008E0BEF">
              <w:rPr>
                <w:i/>
              </w:rPr>
              <w:t xml:space="preserve">; (a) NaOH 5M 80 </w:t>
            </w:r>
            <w:r w:rsidRPr="008E0BEF">
              <w:rPr>
                <w:i/>
                <w:vertAlign w:val="superscript"/>
              </w:rPr>
              <w:t>o</w:t>
            </w:r>
            <w:r w:rsidRPr="008E0BEF">
              <w:rPr>
                <w:i/>
              </w:rPr>
              <w:t xml:space="preserve">C 1h, (b) NaOH 5M 120 </w:t>
            </w:r>
            <w:r w:rsidRPr="008E0BEF">
              <w:rPr>
                <w:i/>
                <w:vertAlign w:val="superscript"/>
              </w:rPr>
              <w:t>o</w:t>
            </w:r>
            <w:r w:rsidRPr="008E0BEF">
              <w:rPr>
                <w:i/>
              </w:rPr>
              <w:t xml:space="preserve">C 1h, (c) NaOH 5M 150 </w:t>
            </w:r>
            <w:r w:rsidRPr="008E0BEF">
              <w:rPr>
                <w:i/>
                <w:vertAlign w:val="superscript"/>
              </w:rPr>
              <w:t>o</w:t>
            </w:r>
            <w:r w:rsidRPr="008E0BEF">
              <w:rPr>
                <w:i/>
              </w:rPr>
              <w:t xml:space="preserve">C 1h, (d) NaOH 5M 200 </w:t>
            </w:r>
            <w:r w:rsidRPr="008E0BEF">
              <w:rPr>
                <w:i/>
                <w:vertAlign w:val="superscript"/>
              </w:rPr>
              <w:t>o</w:t>
            </w:r>
            <w:r w:rsidRPr="008E0BEF">
              <w:rPr>
                <w:i/>
              </w:rPr>
              <w:t>C 1h</w:t>
            </w:r>
          </w:p>
          <w:p w:rsidR="00A70603" w:rsidRDefault="00A70603" w:rsidP="00A70603">
            <w:pPr>
              <w:spacing w:before="120" w:after="120" w:line="312" w:lineRule="auto"/>
              <w:rPr>
                <w:rFonts w:cs="Times New Roman"/>
                <w:i/>
              </w:rPr>
            </w:pPr>
            <w:r w:rsidRPr="008E0BEF">
              <w:rPr>
                <w:i/>
              </w:rPr>
              <w:t>Hình 3.11 : Phổ điện hóa màng TiO</w:t>
            </w:r>
            <w:r w:rsidRPr="008E0BEF">
              <w:rPr>
                <w:i/>
                <w:vertAlign w:val="subscript"/>
              </w:rPr>
              <w:t>2</w:t>
            </w:r>
            <w:r w:rsidRPr="008E0BEF">
              <w:rPr>
                <w:i/>
              </w:rPr>
              <w:t xml:space="preserve"> nano dây</w:t>
            </w:r>
          </w:p>
          <w:p w:rsidR="00A70603" w:rsidRDefault="00A70603" w:rsidP="00A70603">
            <w:pPr>
              <w:spacing w:before="120" w:after="120" w:line="312" w:lineRule="auto"/>
              <w:rPr>
                <w:rFonts w:cs="Times New Roman"/>
                <w:i/>
              </w:rPr>
            </w:pPr>
            <w:r w:rsidRPr="008E0BEF">
              <w:rPr>
                <w:rFonts w:eastAsiaTheme="minorEastAsia" w:cs="Times New Roman"/>
                <w:i/>
              </w:rPr>
              <w:lastRenderedPageBreak/>
              <w:t>Hình 3.12</w:t>
            </w:r>
            <w:r w:rsidRPr="008E0BEF">
              <w:rPr>
                <w:rFonts w:eastAsiaTheme="minorEastAsia" w:cs="Times New Roman"/>
              </w:rPr>
              <w:t xml:space="preserve"> </w:t>
            </w:r>
            <w:r w:rsidRPr="008E0BEF">
              <w:rPr>
                <w:rFonts w:eastAsiaTheme="minorEastAsia" w:cs="Times New Roman"/>
                <w:i/>
              </w:rPr>
              <w:t>Đồ thị đường đặc trưng CV của mẫu màng TiO</w:t>
            </w:r>
            <w:r w:rsidRPr="008E0BEF">
              <w:rPr>
                <w:rFonts w:eastAsiaTheme="minorEastAsia" w:cs="Times New Roman"/>
                <w:i/>
                <w:vertAlign w:val="subscript"/>
              </w:rPr>
              <w:t>2</w:t>
            </w:r>
            <w:r w:rsidRPr="008E0BEF">
              <w:rPr>
                <w:rFonts w:eastAsiaTheme="minorEastAsia" w:cs="Times New Roman"/>
                <w:i/>
              </w:rPr>
              <w:t xml:space="preserve"> thủy nhiệt ở điều kiện gian 80 </w:t>
            </w:r>
            <w:r w:rsidRPr="008E0BEF">
              <w:rPr>
                <w:rFonts w:eastAsiaTheme="minorEastAsia" w:cs="Times New Roman"/>
                <w:i/>
                <w:vertAlign w:val="superscript"/>
              </w:rPr>
              <w:t>o</w:t>
            </w:r>
            <w:r w:rsidRPr="008E0BEF">
              <w:rPr>
                <w:rFonts w:eastAsiaTheme="minorEastAsia" w:cs="Times New Roman"/>
                <w:i/>
              </w:rPr>
              <w:t>C trong thời gian 2h qua các nồng độ NaOH khác nhau</w:t>
            </w:r>
          </w:p>
          <w:p w:rsidR="00A70603" w:rsidRPr="00583291" w:rsidRDefault="00A70603" w:rsidP="00A70603">
            <w:pPr>
              <w:spacing w:before="120" w:after="120" w:line="312" w:lineRule="auto"/>
              <w:rPr>
                <w:rFonts w:cs="Times New Roman"/>
                <w:i/>
              </w:rPr>
            </w:pPr>
            <w:r w:rsidRPr="008E0BEF">
              <w:rPr>
                <w:rFonts w:eastAsiaTheme="minorEastAsia" w:cs="Times New Roman"/>
                <w:i/>
              </w:rPr>
              <w:t>Hình 3.13: Đồ thị đường đặc trưng CV theo thời gian với nồng độ NaOH 5M</w:t>
            </w:r>
          </w:p>
          <w:p w:rsidR="00A70603" w:rsidRPr="0051020E" w:rsidRDefault="00A70603" w:rsidP="00A70603">
            <w:pPr>
              <w:spacing w:before="120" w:after="120" w:line="312" w:lineRule="auto"/>
              <w:rPr>
                <w:rFonts w:eastAsiaTheme="minorEastAsia" w:cs="Times New Roman"/>
                <w:i/>
              </w:rPr>
            </w:pPr>
            <w:r w:rsidRPr="008E0BEF">
              <w:rPr>
                <w:rFonts w:eastAsiaTheme="minorEastAsia" w:cs="Times New Roman"/>
                <w:i/>
              </w:rPr>
              <w:t>Hình 3.14</w:t>
            </w:r>
            <w:r w:rsidRPr="008E0BEF">
              <w:rPr>
                <w:rFonts w:eastAsiaTheme="minorEastAsia" w:cs="Times New Roman"/>
              </w:rPr>
              <w:t xml:space="preserve">: </w:t>
            </w:r>
            <w:r w:rsidRPr="008E0BEF">
              <w:rPr>
                <w:rFonts w:eastAsiaTheme="minorEastAsia" w:cs="Times New Roman"/>
                <w:i/>
              </w:rPr>
              <w:t>Đồ thị đường đặc trưng CV của mẫu màng TiO</w:t>
            </w:r>
            <w:r w:rsidRPr="008E0BEF">
              <w:rPr>
                <w:rFonts w:eastAsiaTheme="minorEastAsia" w:cs="Times New Roman"/>
                <w:i/>
                <w:vertAlign w:val="subscript"/>
              </w:rPr>
              <w:t>2</w:t>
            </w:r>
            <w:r w:rsidRPr="008E0BEF">
              <w:rPr>
                <w:rFonts w:eastAsiaTheme="minorEastAsia" w:cs="Times New Roman"/>
                <w:i/>
              </w:rPr>
              <w:t xml:space="preserve"> thủy nhiệt ở điều kiện 80 </w:t>
            </w:r>
            <w:r w:rsidRPr="008E0BEF">
              <w:rPr>
                <w:rFonts w:eastAsiaTheme="minorEastAsia" w:cs="Times New Roman"/>
                <w:i/>
                <w:vertAlign w:val="superscript"/>
              </w:rPr>
              <w:t>o</w:t>
            </w:r>
            <w:r w:rsidRPr="008E0BEF">
              <w:rPr>
                <w:rFonts w:eastAsiaTheme="minorEastAsia" w:cs="Times New Roman"/>
                <w:i/>
              </w:rPr>
              <w:t>C, nồng độ dung dịch NaOH 5 M trong thời gian 1h</w:t>
            </w:r>
          </w:p>
        </w:tc>
      </w:tr>
    </w:tbl>
    <w:p w:rsidR="007A7341" w:rsidRDefault="007A7341" w:rsidP="007A7341">
      <w:pPr>
        <w:ind w:firstLine="0"/>
        <w:rPr>
          <w:rFonts w:eastAsia="Times New Roman" w:cs="Times New Roman"/>
          <w:b/>
          <w:color w:val="000000" w:themeColor="text1"/>
          <w:szCs w:val="20"/>
          <w:lang w:eastAsia="ar-SA"/>
        </w:rPr>
      </w:pPr>
    </w:p>
    <w:p w:rsidR="000A3E6F" w:rsidRPr="007A7341" w:rsidRDefault="000A3E6F" w:rsidP="007A7341">
      <w:pPr>
        <w:ind w:firstLine="0"/>
        <w:rPr>
          <w:rFonts w:eastAsia="Times New Roman" w:cs="Times New Roman"/>
          <w:szCs w:val="20"/>
          <w:lang w:eastAsia="ar-SA"/>
        </w:rPr>
        <w:sectPr w:rsidR="000A3E6F" w:rsidRPr="007A7341" w:rsidSect="000A3E6F">
          <w:footerReference w:type="default" r:id="rId9"/>
          <w:pgSz w:w="11907" w:h="16840" w:code="9"/>
          <w:pgMar w:top="1418" w:right="1134" w:bottom="1701" w:left="1701" w:header="720" w:footer="720" w:gutter="0"/>
          <w:pgNumType w:fmt="upperRoman" w:start="1"/>
          <w:cols w:space="720"/>
          <w:docGrid w:linePitch="360"/>
        </w:sectPr>
      </w:pPr>
    </w:p>
    <w:p w:rsidR="009F1D3C" w:rsidRPr="008E0BEF" w:rsidRDefault="00F05263" w:rsidP="00BA28A5">
      <w:pPr>
        <w:pStyle w:val="Heading1"/>
        <w:tabs>
          <w:tab w:val="clear" w:pos="1418"/>
          <w:tab w:val="clear" w:pos="1701"/>
        </w:tabs>
        <w:spacing w:before="120" w:after="120"/>
        <w:jc w:val="center"/>
      </w:pPr>
      <w:bookmarkStart w:id="3" w:name="_Toc419536375"/>
      <w:r w:rsidRPr="008E0BEF">
        <w:lastRenderedPageBreak/>
        <w:t>Mở đầu</w:t>
      </w:r>
      <w:bookmarkEnd w:id="3"/>
    </w:p>
    <w:p w:rsidR="009F1D3C" w:rsidRPr="008E0BEF" w:rsidRDefault="009F1D3C" w:rsidP="00E13568">
      <w:pPr>
        <w:pStyle w:val="Heading2"/>
        <w:numPr>
          <w:ilvl w:val="0"/>
          <w:numId w:val="15"/>
        </w:numPr>
        <w:tabs>
          <w:tab w:val="clear" w:pos="1701"/>
          <w:tab w:val="clear" w:pos="6804"/>
        </w:tabs>
        <w:spacing w:after="120" w:line="312" w:lineRule="auto"/>
        <w:ind w:left="0" w:firstLine="567"/>
      </w:pPr>
      <w:bookmarkStart w:id="4" w:name="_Toc419536376"/>
      <w:r w:rsidRPr="008E0BEF">
        <w:t>Lý do chọn đề tài</w:t>
      </w:r>
      <w:bookmarkEnd w:id="4"/>
    </w:p>
    <w:p w:rsidR="00767AFC" w:rsidRPr="008E0BEF" w:rsidRDefault="009F1D3C" w:rsidP="00767AFC">
      <w:pPr>
        <w:rPr>
          <w:rFonts w:eastAsia="Arial Unicode MS" w:cs="Times New Roman"/>
          <w:szCs w:val="26"/>
        </w:rPr>
      </w:pPr>
      <w:r w:rsidRPr="008E0BEF">
        <w:rPr>
          <w:rFonts w:eastAsia="Arial Unicode MS" w:cs="Times New Roman"/>
          <w:szCs w:val="26"/>
        </w:rPr>
        <w:t xml:space="preserve">Trong hai thế kỷ qua, sự phụ thuộc của thế giới vào năng lượng hóa thạch là rất lớn và nó là nguyên nhân chính của sự tăng lên của khí </w:t>
      </w:r>
      <w:r w:rsidRPr="008E0BEF">
        <w:rPr>
          <w:rFonts w:eastAsia="Arial Unicode MS" w:cs="Times New Roman"/>
          <w:szCs w:val="26"/>
          <w:lang w:val="vi-VN"/>
        </w:rPr>
        <w:t>carbon dioxide</w:t>
      </w:r>
      <w:r w:rsidRPr="008E0BEF">
        <w:rPr>
          <w:rFonts w:eastAsia="Arial Unicode MS" w:cs="Times New Roman"/>
          <w:szCs w:val="26"/>
        </w:rPr>
        <w:t xml:space="preserve"> trong khí quyển. Hơn nữa</w:t>
      </w:r>
      <w:r w:rsidR="00BF497B">
        <w:rPr>
          <w:rFonts w:eastAsia="Arial Unicode MS" w:cs="Times New Roman"/>
          <w:szCs w:val="26"/>
        </w:rPr>
        <w:t>,</w:t>
      </w:r>
      <w:r w:rsidRPr="008E0BEF">
        <w:rPr>
          <w:rFonts w:eastAsia="Arial Unicode MS" w:cs="Times New Roman"/>
          <w:szCs w:val="26"/>
        </w:rPr>
        <w:t xml:space="preserve"> sự</w:t>
      </w:r>
      <w:r w:rsidR="001A64C4">
        <w:rPr>
          <w:rFonts w:eastAsia="Arial Unicode MS" w:cs="Times New Roman"/>
          <w:szCs w:val="26"/>
        </w:rPr>
        <w:t xml:space="preserve"> tăng</w:t>
      </w:r>
      <w:r w:rsidRPr="008E0BEF">
        <w:rPr>
          <w:rFonts w:eastAsia="Arial Unicode MS" w:cs="Times New Roman"/>
          <w:szCs w:val="26"/>
        </w:rPr>
        <w:t xml:space="preserve"> dân số thế giới cũng như việc cải thiện chất lượng cuộc sống của con người dẫn đến nhu cầu năng lượng ngày càng cao và sẽ sớm vượt qua năng lực sản suất. Sự cạn kiệt của nhiên liệu hóa thạch, sự thay đổi khí hậu và sự nóng lên toàn cầu liên quan đến các hệ thống năng lượng ngày nay đã trở thành vấn đề chính trị lớn và là đối tượng của các cuộc tranh luận quốc tế. Vì vậy, lý do về kinh tế môi trường đã làm thay đổi nền kinh tế năng lượng theo hướng sạch và bền vững. Sự phát triển tập trung vào các nguồn năng lượng tái tạo và vận tải ô tô điện. Điều đó giúp giảm thiểu lượng khí thải CO</w:t>
      </w:r>
      <w:r w:rsidRPr="008E0BEF">
        <w:rPr>
          <w:rFonts w:eastAsia="Arial Unicode MS" w:cs="Times New Roman"/>
          <w:szCs w:val="26"/>
          <w:vertAlign w:val="subscript"/>
        </w:rPr>
        <w:t>2</w:t>
      </w:r>
      <w:r w:rsidRPr="001A64C4">
        <w:rPr>
          <w:rFonts w:eastAsia="Arial Unicode MS" w:cs="Times New Roman"/>
          <w:szCs w:val="26"/>
        </w:rPr>
        <w:t>.</w:t>
      </w:r>
      <w:r w:rsidR="001A64C4" w:rsidRPr="001A64C4">
        <w:rPr>
          <w:rFonts w:eastAsia="Arial Unicode MS" w:cs="Times New Roman"/>
          <w:szCs w:val="26"/>
        </w:rPr>
        <w:t xml:space="preserve"> Để sử dụng các nguồn</w:t>
      </w:r>
      <w:r w:rsidR="00BF497B">
        <w:rPr>
          <w:rFonts w:eastAsia="Arial Unicode MS" w:cs="Times New Roman"/>
          <w:szCs w:val="26"/>
        </w:rPr>
        <w:t xml:space="preserve"> năng lượng hóa thạch,</w:t>
      </w:r>
      <w:r w:rsidR="001A64C4" w:rsidRPr="001A64C4">
        <w:rPr>
          <w:rFonts w:eastAsia="Arial Unicode MS" w:cs="Times New Roman"/>
          <w:szCs w:val="26"/>
        </w:rPr>
        <w:t xml:space="preserve"> năng lượng tái tạo</w:t>
      </w:r>
      <w:r w:rsidR="00D92D77">
        <w:rPr>
          <w:rFonts w:eastAsia="Arial Unicode MS" w:cs="Times New Roman"/>
          <w:szCs w:val="26"/>
        </w:rPr>
        <w:t>,</w:t>
      </w:r>
      <w:r w:rsidR="001A64C4" w:rsidRPr="001A64C4">
        <w:rPr>
          <w:rFonts w:eastAsia="Arial Unicode MS" w:cs="Times New Roman"/>
          <w:szCs w:val="26"/>
        </w:rPr>
        <w:t xml:space="preserve"> năng lượng mặt trời, năng lượng gió</w:t>
      </w:r>
      <w:r w:rsidR="00D92D77">
        <w:rPr>
          <w:rFonts w:eastAsia="Arial Unicode MS" w:cs="Times New Roman"/>
          <w:szCs w:val="26"/>
        </w:rPr>
        <w:t xml:space="preserve"> …</w:t>
      </w:r>
      <w:r w:rsidR="001A64C4" w:rsidRPr="001A64C4">
        <w:rPr>
          <w:rFonts w:eastAsia="Arial Unicode MS" w:cs="Times New Roman"/>
          <w:szCs w:val="26"/>
        </w:rPr>
        <w:t xml:space="preserve"> một cách có hiệu quả thì đòi hỏi việc lưu trữ</w:t>
      </w:r>
      <w:r w:rsidR="001A64C4">
        <w:rPr>
          <w:rFonts w:eastAsia="Arial Unicode MS" w:cs="Times New Roman"/>
          <w:szCs w:val="26"/>
        </w:rPr>
        <w:t xml:space="preserve"> chúng dưới dạng năng lượng điện là cần thiết và đó cũng là vấn đề sử dụng các thiết bị điện tử, di độ</w:t>
      </w:r>
      <w:r w:rsidR="00D92D77">
        <w:rPr>
          <w:rFonts w:eastAsia="Arial Unicode MS" w:cs="Times New Roman"/>
          <w:szCs w:val="26"/>
        </w:rPr>
        <w:t>ng đòi hỏi một nguồn dự trữ năng lượng lớn</w:t>
      </w:r>
      <w:r w:rsidRPr="001A64C4">
        <w:rPr>
          <w:rFonts w:eastAsia="Arial Unicode MS" w:cs="Times New Roman"/>
          <w:szCs w:val="26"/>
        </w:rPr>
        <w:t>. T</w:t>
      </w:r>
      <w:r w:rsidRPr="008E0BEF">
        <w:rPr>
          <w:rFonts w:eastAsia="Arial Unicode MS" w:cs="Times New Roman"/>
          <w:szCs w:val="26"/>
        </w:rPr>
        <w:t>rong bối cảnh này</w:t>
      </w:r>
      <w:r w:rsidR="00BF497B">
        <w:rPr>
          <w:rFonts w:eastAsia="Arial Unicode MS" w:cs="Times New Roman"/>
          <w:szCs w:val="26"/>
        </w:rPr>
        <w:t>,</w:t>
      </w:r>
      <w:r w:rsidRPr="008E0BEF">
        <w:rPr>
          <w:rFonts w:eastAsia="Arial Unicode MS" w:cs="Times New Roman"/>
          <w:szCs w:val="26"/>
        </w:rPr>
        <w:t xml:space="preserve"> công nghệ pin ion liti đem lại nhiều ưu điểm dùng làm nguồn năng lượng cho các ô tô điện và các thiết bị di động.</w:t>
      </w:r>
      <w:r w:rsidR="005E0919" w:rsidRPr="008E0BEF">
        <w:rPr>
          <w:rFonts w:eastAsia="Arial Unicode MS" w:cs="Times New Roman"/>
          <w:szCs w:val="26"/>
        </w:rPr>
        <w:t xml:space="preserve"> Nền tảng của công nghệ pin ion liti là các vật liệu tích trữ ion như các vật liệ</w:t>
      </w:r>
      <w:r w:rsidR="00FC6A5C" w:rsidRPr="008E0BEF">
        <w:rPr>
          <w:rFonts w:eastAsia="Arial Unicode MS" w:cs="Times New Roman"/>
          <w:szCs w:val="26"/>
        </w:rPr>
        <w:t>u LiMn</w:t>
      </w:r>
      <w:r w:rsidR="00FC6A5C" w:rsidRPr="008E0BEF">
        <w:rPr>
          <w:rFonts w:eastAsia="Arial Unicode MS" w:cs="Times New Roman"/>
          <w:szCs w:val="26"/>
          <w:vertAlign w:val="subscript"/>
        </w:rPr>
        <w:t>2</w:t>
      </w:r>
      <w:r w:rsidR="00FC6A5C" w:rsidRPr="008E0BEF">
        <w:rPr>
          <w:rFonts w:eastAsia="Arial Unicode MS" w:cs="Times New Roman"/>
          <w:szCs w:val="26"/>
        </w:rPr>
        <w:t>O</w:t>
      </w:r>
      <w:r w:rsidR="00FC6A5C" w:rsidRPr="008E0BEF">
        <w:rPr>
          <w:rFonts w:eastAsia="Arial Unicode MS" w:cs="Times New Roman"/>
          <w:szCs w:val="26"/>
          <w:vertAlign w:val="subscript"/>
        </w:rPr>
        <w:t>4</w:t>
      </w:r>
      <w:r w:rsidR="00BF497B">
        <w:rPr>
          <w:rFonts w:eastAsia="Arial Unicode MS" w:cs="Times New Roman"/>
          <w:szCs w:val="26"/>
          <w:vertAlign w:val="subscript"/>
        </w:rPr>
        <w:t xml:space="preserve">, </w:t>
      </w:r>
      <w:r w:rsidR="00BF497B">
        <w:rPr>
          <w:rFonts w:eastAsia="Arial Unicode MS" w:cs="Times New Roman"/>
          <w:szCs w:val="26"/>
        </w:rPr>
        <w:t>LiFePO</w:t>
      </w:r>
      <w:r w:rsidR="00BF497B" w:rsidRPr="00BF497B">
        <w:rPr>
          <w:rFonts w:eastAsia="Arial Unicode MS" w:cs="Times New Roman"/>
          <w:szCs w:val="26"/>
          <w:vertAlign w:val="subscript"/>
        </w:rPr>
        <w:t>4</w:t>
      </w:r>
      <w:r w:rsidR="00FC6A5C" w:rsidRPr="008E0BEF">
        <w:rPr>
          <w:rFonts w:eastAsia="Arial Unicode MS" w:cs="Times New Roman"/>
          <w:szCs w:val="26"/>
        </w:rPr>
        <w:t xml:space="preserve"> … (cathode) và TiO</w:t>
      </w:r>
      <w:r w:rsidR="00FC6A5C" w:rsidRPr="008E0BEF">
        <w:rPr>
          <w:rFonts w:eastAsia="Arial Unicode MS" w:cs="Times New Roman"/>
          <w:szCs w:val="26"/>
          <w:vertAlign w:val="subscript"/>
        </w:rPr>
        <w:t>2</w:t>
      </w:r>
      <w:r w:rsidR="00FC6A5C" w:rsidRPr="008E0BEF">
        <w:rPr>
          <w:rFonts w:eastAsia="Arial Unicode MS" w:cs="Times New Roman"/>
          <w:szCs w:val="26"/>
        </w:rPr>
        <w:t>, SnO</w:t>
      </w:r>
      <w:r w:rsidR="00FC6A5C" w:rsidRPr="008E0BEF">
        <w:rPr>
          <w:rFonts w:eastAsia="Arial Unicode MS" w:cs="Times New Roman"/>
          <w:szCs w:val="26"/>
          <w:vertAlign w:val="subscript"/>
        </w:rPr>
        <w:t xml:space="preserve">2 </w:t>
      </w:r>
      <w:r w:rsidR="00FC6A5C" w:rsidRPr="008E0BEF">
        <w:rPr>
          <w:rFonts w:eastAsia="Arial Unicode MS" w:cs="Times New Roman"/>
          <w:szCs w:val="26"/>
        </w:rPr>
        <w:t xml:space="preserve">(anode) các vật liệu được nghiên cứu rộng dãi trên thế giới nhằm tạo ra một vật liệu mới cải thiện chất lượng pin ion liti. </w:t>
      </w:r>
    </w:p>
    <w:p w:rsidR="00FC6A5C" w:rsidRPr="008E0BEF" w:rsidRDefault="009F1D3C" w:rsidP="00767AFC">
      <w:pPr>
        <w:rPr>
          <w:rFonts w:eastAsia="Arial Unicode MS" w:cs="Times New Roman"/>
          <w:szCs w:val="26"/>
        </w:rPr>
      </w:pPr>
      <w:r w:rsidRPr="008E0BEF">
        <w:rPr>
          <w:rFonts w:eastAsia="Arial Unicode MS" w:cs="Times New Roman"/>
          <w:szCs w:val="26"/>
        </w:rPr>
        <w:t>Tại Việt nam</w:t>
      </w:r>
      <w:r w:rsidR="00BF497B">
        <w:rPr>
          <w:rFonts w:eastAsia="Arial Unicode MS" w:cs="Times New Roman"/>
          <w:szCs w:val="26"/>
        </w:rPr>
        <w:t>,</w:t>
      </w:r>
      <w:r w:rsidR="005E0919" w:rsidRPr="008E0BEF">
        <w:rPr>
          <w:rFonts w:eastAsia="Arial Unicode MS" w:cs="Times New Roman"/>
          <w:szCs w:val="26"/>
        </w:rPr>
        <w:t xml:space="preserve"> </w:t>
      </w:r>
      <w:r w:rsidR="00FC6A5C" w:rsidRPr="008E0BEF">
        <w:rPr>
          <w:rFonts w:eastAsia="Arial Unicode MS" w:cs="Times New Roman"/>
          <w:szCs w:val="26"/>
        </w:rPr>
        <w:t>việc nghiên cứu các vật liệu tích trữ ion vẫn chưa được quan tâm rộng dãi có chăng chỉ nghiên cứu về các vật liệu cathode xuất hiện một số cơ sở còn đối với điện cực anode thì sự quan tâm về nó cho ứng dụng pin ion liti vẫn còn nghèo nàn. Qua sự tìm hiể</w:t>
      </w:r>
      <w:r w:rsidR="00CF2D47" w:rsidRPr="008E0BEF">
        <w:rPr>
          <w:rFonts w:eastAsia="Arial Unicode MS" w:cs="Times New Roman"/>
          <w:szCs w:val="26"/>
        </w:rPr>
        <w:t>u chúng tôi nhận ra rằng vật liệu TiO</w:t>
      </w:r>
      <w:r w:rsidR="00CF2D47" w:rsidRPr="008E0BEF">
        <w:rPr>
          <w:rFonts w:eastAsia="Arial Unicode MS" w:cs="Times New Roman"/>
          <w:szCs w:val="26"/>
          <w:vertAlign w:val="subscript"/>
        </w:rPr>
        <w:t>2</w:t>
      </w:r>
      <w:r w:rsidR="00CF2D47" w:rsidRPr="008E0BEF">
        <w:rPr>
          <w:rFonts w:eastAsia="Arial Unicode MS" w:cs="Times New Roman"/>
          <w:szCs w:val="26"/>
        </w:rPr>
        <w:t xml:space="preserve"> có những tính chất nổi bật để ứng dụng vào</w:t>
      </w:r>
      <w:r w:rsidR="00900C84" w:rsidRPr="008E0BEF">
        <w:rPr>
          <w:rFonts w:eastAsia="Arial Unicode MS" w:cs="Times New Roman"/>
          <w:szCs w:val="26"/>
        </w:rPr>
        <w:t xml:space="preserve"> làm</w:t>
      </w:r>
      <w:r w:rsidR="00CF2D47" w:rsidRPr="008E0BEF">
        <w:rPr>
          <w:rFonts w:eastAsia="Arial Unicode MS" w:cs="Times New Roman"/>
          <w:szCs w:val="26"/>
        </w:rPr>
        <w:t xml:space="preserve"> điện cực anode trong pin tích trữ ion và hiện nay trên thế giới đã nghiên cứu mạnh mẽ vật liệu này. </w:t>
      </w:r>
      <w:r w:rsidR="007113B8" w:rsidRPr="008E0BEF">
        <w:rPr>
          <w:rFonts w:eastAsia="Arial Unicode MS" w:cs="Times New Roman"/>
          <w:szCs w:val="26"/>
        </w:rPr>
        <w:t>Trong đó có nhữ</w:t>
      </w:r>
      <w:r w:rsidR="00310EBB">
        <w:rPr>
          <w:rFonts w:eastAsia="Arial Unicode MS" w:cs="Times New Roman"/>
          <w:szCs w:val="26"/>
        </w:rPr>
        <w:t>ng nhóm</w:t>
      </w:r>
      <w:r w:rsidR="007113B8" w:rsidRPr="008E0BEF">
        <w:rPr>
          <w:rFonts w:eastAsia="Arial Unicode MS" w:cs="Times New Roman"/>
          <w:szCs w:val="26"/>
        </w:rPr>
        <w:t xml:space="preserve"> nghiên cứu trên thế giới</w:t>
      </w:r>
      <w:r w:rsidR="00310EBB">
        <w:rPr>
          <w:rFonts w:eastAsia="Arial Unicode MS" w:cs="Times New Roman"/>
          <w:szCs w:val="26"/>
        </w:rPr>
        <w:t xml:space="preserve"> đã</w:t>
      </w:r>
      <w:r w:rsidR="007113B8" w:rsidRPr="008E0BEF">
        <w:rPr>
          <w:rFonts w:eastAsia="Arial Unicode MS" w:cs="Times New Roman"/>
          <w:szCs w:val="26"/>
        </w:rPr>
        <w:t xml:space="preserve"> cho những kết quả tốt như các bài báo đã công bố của He, 2013 </w:t>
      </w:r>
      <w:r w:rsidR="007113B8" w:rsidRPr="008E0BEF">
        <w:rPr>
          <w:rFonts w:eastAsia="Arial Unicode MS" w:cs="Times New Roman"/>
          <w:szCs w:val="26"/>
        </w:rPr>
        <w:fldChar w:fldCharType="begin"/>
      </w:r>
      <w:r w:rsidR="007113B8" w:rsidRPr="008E0BEF">
        <w:rPr>
          <w:rFonts w:eastAsia="Arial Unicode MS" w:cs="Times New Roman"/>
          <w:szCs w:val="26"/>
        </w:rPr>
        <w:instrText xml:space="preserve"> ADDIN EN.CITE &lt;EndNote&gt;&lt;Cite&gt;&lt;Author&gt;He&lt;/Author&gt;&lt;Year&gt;2013&lt;/Year&gt;&lt;RecNum&gt;179&lt;/RecNum&gt;&lt;DisplayText&gt;[1]&lt;/DisplayText&gt;&lt;record&gt;&lt;rec-number&gt;179&lt;/rec-number&gt;&lt;foreign-keys&gt;&lt;key app="EN" db-id="tswdf90eotzxplessfr52vwsepp95s2stadw"&gt;179&lt;/key&gt;&lt;/foreign-keys&gt;&lt;ref-type name="Journal Article"&gt;17&lt;/ref-type&gt;&lt;contributors&gt;&lt;authors&gt;&lt;author&gt;He, Yan-Bing&lt;/author&gt;&lt;author&gt;Liu, Ming&lt;/author&gt;&lt;author&gt;Xu, Zheng-Long&lt;/author&gt;&lt;author&gt;Zhang, Biao&lt;/author&gt;&lt;author&gt;Li, Baohua`&lt;/author&gt;&lt;author&gt;Kang, Feiyu&lt;/author&gt;&lt;author&gt;Kim, Jang-Kyo&lt;/author&gt;&lt;/authors&gt;&lt;/contributors&gt;&lt;titles&gt;&lt;title&gt;Li-ion Reaction to Improve the Rate Performance of Nanoporous Anatase TiO2 Anodes&lt;/title&gt;&lt;secondary-title&gt;Energy Technology&lt;/secondary-title&gt;&lt;/titles&gt;&lt;periodical&gt;&lt;full-title&gt;Energy Technology&lt;/full-title&gt;&lt;/periodical&gt;&lt;pages&gt;668-674&lt;/pages&gt;&lt;volume&gt;1&lt;/volume&gt;&lt;number&gt;11&lt;/number&gt;&lt;keywords&gt;&lt;keyword&gt;anatase&lt;/keyword&gt;&lt;keyword&gt;batteries&lt;/keyword&gt;&lt;keyword&gt;electrochemistry&lt;/keyword&gt;&lt;keyword&gt;energy storage&lt;/keyword&gt;&lt;keyword&gt;titanium dioxide&lt;/keyword&gt;&lt;/keywords&gt;&lt;dates&gt;&lt;year&gt;2013&lt;/year&gt;&lt;/dates&gt;&lt;publisher&gt;WILEY-VCH Verlag&lt;/publisher&gt;&lt;isbn&gt;2194-4296&lt;/isbn&gt;&lt;urls&gt;&lt;related-urls&gt;&lt;url&gt;http://dx.doi.org/10.1002/ente.201300081&lt;/url&gt;&lt;/related-urls&gt;&lt;/urls&gt;&lt;electronic-resource-num&gt;10.1002/ente.201300081&lt;/electronic-resource-num&gt;&lt;/record&gt;&lt;/Cite&gt;&lt;/EndNote&gt;</w:instrText>
      </w:r>
      <w:r w:rsidR="007113B8" w:rsidRPr="008E0BEF">
        <w:rPr>
          <w:rFonts w:eastAsia="Arial Unicode MS" w:cs="Times New Roman"/>
          <w:szCs w:val="26"/>
        </w:rPr>
        <w:fldChar w:fldCharType="separate"/>
      </w:r>
      <w:r w:rsidR="007113B8" w:rsidRPr="008E0BEF">
        <w:rPr>
          <w:rFonts w:eastAsia="Arial Unicode MS" w:cs="Times New Roman"/>
          <w:noProof/>
          <w:szCs w:val="26"/>
        </w:rPr>
        <w:t>[</w:t>
      </w:r>
      <w:r w:rsidR="005A0BC0">
        <w:t>36</w:t>
      </w:r>
      <w:r w:rsidR="007113B8" w:rsidRPr="008E0BEF">
        <w:rPr>
          <w:rFonts w:eastAsia="Arial Unicode MS" w:cs="Times New Roman"/>
          <w:noProof/>
          <w:szCs w:val="26"/>
        </w:rPr>
        <w:t>]</w:t>
      </w:r>
      <w:r w:rsidR="007113B8" w:rsidRPr="008E0BEF">
        <w:rPr>
          <w:rFonts w:eastAsia="Arial Unicode MS" w:cs="Times New Roman"/>
          <w:szCs w:val="26"/>
        </w:rPr>
        <w:fldChar w:fldCharType="end"/>
      </w:r>
      <w:r w:rsidR="00BC2D31">
        <w:rPr>
          <w:rFonts w:eastAsia="Arial Unicode MS" w:cs="Times New Roman"/>
          <w:szCs w:val="26"/>
        </w:rPr>
        <w:t>;</w:t>
      </w:r>
      <w:r w:rsidR="007113B8" w:rsidRPr="008E0BEF">
        <w:rPr>
          <w:rFonts w:eastAsia="Arial Unicode MS" w:cs="Times New Roman"/>
          <w:szCs w:val="26"/>
        </w:rPr>
        <w:t xml:space="preserve"> Xiong, 2013 </w:t>
      </w:r>
      <w:r w:rsidR="007113B8" w:rsidRPr="008E0BEF">
        <w:rPr>
          <w:rFonts w:eastAsia="Arial Unicode MS" w:cs="Times New Roman"/>
          <w:szCs w:val="26"/>
        </w:rPr>
        <w:fldChar w:fldCharType="begin"/>
      </w:r>
      <w:r w:rsidR="007113B8" w:rsidRPr="008E0BEF">
        <w:rPr>
          <w:rFonts w:eastAsia="Arial Unicode MS" w:cs="Times New Roman"/>
          <w:szCs w:val="26"/>
        </w:rPr>
        <w:instrText xml:space="preserve"> ADDIN EN.CITE &lt;EndNote&gt;&lt;Cite&gt;&lt;Author&gt;Xiong&lt;/Author&gt;&lt;Year&gt;2013&lt;/Year&gt;&lt;RecNum&gt;165&lt;/RecNum&gt;&lt;DisplayText&gt;[2]&lt;/DisplayText&gt;&lt;record&gt;&lt;rec-number&gt;165&lt;/rec-number&gt;&lt;foreign-keys&gt;&lt;key app="EN" db-id="tswdf90eotzxplessfr52vwsepp95s2stadw"&gt;165&lt;/key&gt;&lt;/foreign-keys&gt;&lt;ref-type name="Journal Article"&gt;17&lt;/ref-type&gt;&lt;contributors&gt;&lt;authors&gt;&lt;author&gt;Xiong, W&lt;/author&gt;&lt;author&gt;Wang, Y D&lt;/author&gt;&lt;author&gt;Xia, H&lt;/author&gt;&lt;/authors&gt;&lt;/contributors&gt;&lt;titles&gt;&lt;title&gt;TiO2 nanowire arrays with mixed phases directly grown on Ti foil and their electrochemical properties as anode material for Li ion batteries&lt;/title&gt;&lt;secondary-title&gt;Materials Technology&lt;/secondary-title&gt;&lt;/titles&gt;&lt;periodical&gt;&lt;full-title&gt;Materials Technology&lt;/full-title&gt;&lt;/periodical&gt;&lt;pages&gt;260-264&lt;/pages&gt;&lt;volume&gt;28&lt;/volume&gt;&lt;number&gt;5&lt;/number&gt;&lt;dates&gt;&lt;year&gt;2013&lt;/year&gt;&lt;/dates&gt;&lt;urls&gt;&lt;related-urls&gt;&lt;url&gt;http://www.maneyonline.com/doi/abs/10.1179/1753555713Y.0000000069&lt;/url&gt;&lt;/related-urls&gt;&lt;/urls&gt;&lt;electronic-resource-num&gt;doi:10.1179/1753555713Y.0000000069&lt;/electronic-resource-num&gt;&lt;/record&gt;&lt;/Cite&gt;&lt;/EndNote&gt;</w:instrText>
      </w:r>
      <w:r w:rsidR="007113B8" w:rsidRPr="008E0BEF">
        <w:rPr>
          <w:rFonts w:eastAsia="Arial Unicode MS" w:cs="Times New Roman"/>
          <w:szCs w:val="26"/>
        </w:rPr>
        <w:fldChar w:fldCharType="separate"/>
      </w:r>
      <w:r w:rsidR="007113B8" w:rsidRPr="008E0BEF">
        <w:rPr>
          <w:rFonts w:eastAsia="Arial Unicode MS" w:cs="Times New Roman"/>
          <w:noProof/>
          <w:szCs w:val="26"/>
        </w:rPr>
        <w:t>[</w:t>
      </w:r>
      <w:r w:rsidR="00CA45C2">
        <w:rPr>
          <w:rFonts w:eastAsia="Arial Unicode MS" w:cs="Times New Roman"/>
          <w:noProof/>
          <w:szCs w:val="26"/>
        </w:rPr>
        <w:t>31</w:t>
      </w:r>
      <w:hyperlink w:anchor="_ENREF_2" w:tooltip="Xiong, 2013 #165" w:history="1"/>
      <w:r w:rsidR="007113B8" w:rsidRPr="008E0BEF">
        <w:rPr>
          <w:rFonts w:eastAsia="Arial Unicode MS" w:cs="Times New Roman"/>
          <w:noProof/>
          <w:szCs w:val="26"/>
        </w:rPr>
        <w:t>]</w:t>
      </w:r>
      <w:r w:rsidR="007113B8" w:rsidRPr="008E0BEF">
        <w:rPr>
          <w:rFonts w:eastAsia="Arial Unicode MS" w:cs="Times New Roman"/>
          <w:szCs w:val="26"/>
        </w:rPr>
        <w:fldChar w:fldCharType="end"/>
      </w:r>
      <w:r w:rsidR="007113B8" w:rsidRPr="008E0BEF">
        <w:rPr>
          <w:rFonts w:eastAsia="Arial Unicode MS" w:cs="Times New Roman"/>
          <w:szCs w:val="26"/>
        </w:rPr>
        <w:t xml:space="preserve"> và Ye, 2010 </w:t>
      </w:r>
      <w:r w:rsidR="007113B8" w:rsidRPr="008E0BEF">
        <w:rPr>
          <w:rFonts w:eastAsia="Arial Unicode MS" w:cs="Times New Roman"/>
          <w:szCs w:val="26"/>
        </w:rPr>
        <w:fldChar w:fldCharType="begin"/>
      </w:r>
      <w:r w:rsidR="007113B8" w:rsidRPr="008E0BEF">
        <w:rPr>
          <w:rFonts w:eastAsia="Arial Unicode MS" w:cs="Times New Roman"/>
          <w:szCs w:val="26"/>
        </w:rPr>
        <w:instrText xml:space="preserve"> ADDIN EN.CITE &lt;EndNote&gt;&lt;Cite&gt;&lt;Author&gt;Ye&lt;/Author&gt;&lt;Year&gt;2010&lt;/Year&gt;&lt;RecNum&gt;160&lt;/RecNum&gt;&lt;DisplayText&gt;[3]&lt;/DisplayText&gt;&lt;record&gt;&lt;rec-number&gt;160&lt;/rec-number&gt;&lt;foreign-keys&gt;&lt;key app="EN" db-id="tswdf90eotzxplessfr52vwsepp95s2stadw"&gt;160&lt;/key&gt;&lt;/foreign-keys&gt;&lt;ref-type name="Journal Article"&gt;17&lt;/ref-type&gt;&lt;contributors&gt;&lt;authors&gt;&lt;author&gt;Ye, Jianfeng&lt;/author&gt;&lt;author&gt;Liu, Wen&lt;/author&gt;&lt;author&gt;Cai, Jinguang&lt;/author&gt;&lt;author&gt;Chen, Shuai&lt;/author&gt;&lt;author&gt;Zhao, Xiaowei&lt;/author&gt;&lt;author&gt;Zhou, Henghui&lt;/author&gt;&lt;author&gt;Qi, Limin&lt;/author&gt;&lt;/authors&gt;&lt;/contributors&gt;&lt;titles&gt;&lt;title&gt;Nanoporous Anatase TiO2 Mesocrystals: Additive-Free Synthesis, Remarkable Crystalline-Phase Stability, and Improved Lithium Insertion Behavior&lt;/title&gt;&lt;secondary-title&gt;Journal of the American Chemical Society&lt;/secondary-title&gt;&lt;/titles&gt;&lt;periodical&gt;&lt;full-title&gt;Journal of the American Chemical Society&lt;/full-title&gt;&lt;/periodical&gt;&lt;pages&gt;933-940&lt;/pages&gt;&lt;volume&gt;133&lt;/volume&gt;&lt;number&gt;4&lt;/number&gt;&lt;dates&gt;&lt;year&gt;2010&lt;/year&gt;&lt;pub-dates&gt;&lt;date&gt;2011/02/02&lt;/date&gt;&lt;/pub-dates&gt;&lt;/dates&gt;&lt;publisher&gt;American Chemical Society&lt;/publisher&gt;&lt;isbn&gt;0002-7863&lt;/isbn&gt;&lt;urls&gt;&lt;related-urls&gt;&lt;url&gt;http://dx.doi.org/10.1021/ja108205q&lt;/url&gt;&lt;/related-urls&gt;&lt;/urls&gt;&lt;electronic-resource-num&gt;10.1021/ja108205q&lt;/electronic-resource-num&gt;&lt;access-date&gt;2014/07/18&lt;/access-date&gt;&lt;/record&gt;&lt;/Cite&gt;&lt;/EndNote&gt;</w:instrText>
      </w:r>
      <w:r w:rsidR="007113B8" w:rsidRPr="008E0BEF">
        <w:rPr>
          <w:rFonts w:eastAsia="Arial Unicode MS" w:cs="Times New Roman"/>
          <w:szCs w:val="26"/>
        </w:rPr>
        <w:fldChar w:fldCharType="separate"/>
      </w:r>
      <w:r w:rsidR="007113B8" w:rsidRPr="008E0BEF">
        <w:rPr>
          <w:rFonts w:eastAsia="Arial Unicode MS" w:cs="Times New Roman"/>
          <w:noProof/>
          <w:szCs w:val="26"/>
        </w:rPr>
        <w:t>[</w:t>
      </w:r>
      <w:r w:rsidR="00CA45C2">
        <w:rPr>
          <w:rFonts w:eastAsia="Arial Unicode MS" w:cs="Times New Roman"/>
          <w:noProof/>
          <w:szCs w:val="26"/>
        </w:rPr>
        <w:t>27</w:t>
      </w:r>
      <w:r w:rsidR="007113B8" w:rsidRPr="008E0BEF">
        <w:rPr>
          <w:rFonts w:eastAsia="Arial Unicode MS" w:cs="Times New Roman"/>
          <w:noProof/>
          <w:szCs w:val="26"/>
        </w:rPr>
        <w:t>]</w:t>
      </w:r>
      <w:r w:rsidR="007113B8" w:rsidRPr="008E0BEF">
        <w:rPr>
          <w:rFonts w:eastAsia="Arial Unicode MS" w:cs="Times New Roman"/>
          <w:szCs w:val="26"/>
        </w:rPr>
        <w:fldChar w:fldCharType="end"/>
      </w:r>
      <w:r w:rsidR="007113B8" w:rsidRPr="008E0BEF">
        <w:rPr>
          <w:rFonts w:eastAsia="Arial Unicode MS" w:cs="Times New Roman"/>
          <w:szCs w:val="26"/>
        </w:rPr>
        <w:t xml:space="preserve"> </w:t>
      </w:r>
    </w:p>
    <w:p w:rsidR="00767AFC" w:rsidRPr="008E0BEF" w:rsidRDefault="00FC6A5C" w:rsidP="00767AFC">
      <w:pPr>
        <w:rPr>
          <w:bCs/>
          <w:szCs w:val="26"/>
        </w:rPr>
      </w:pPr>
      <w:r w:rsidRPr="008E0BEF">
        <w:rPr>
          <w:rFonts w:eastAsia="Arial Unicode MS" w:cs="Times New Roman"/>
          <w:szCs w:val="26"/>
        </w:rPr>
        <w:t xml:space="preserve">Nhận ra được tình hình thực tiễn đó </w:t>
      </w:r>
      <w:r w:rsidR="007113B8" w:rsidRPr="008E0BEF">
        <w:rPr>
          <w:rFonts w:eastAsia="Arial Unicode MS" w:cs="Times New Roman"/>
          <w:szCs w:val="26"/>
        </w:rPr>
        <w:t>nh</w:t>
      </w:r>
      <w:r w:rsidR="0042650D">
        <w:rPr>
          <w:rFonts w:eastAsia="Arial Unicode MS" w:cs="Times New Roman"/>
          <w:szCs w:val="26"/>
        </w:rPr>
        <w:t>óm đã đề</w:t>
      </w:r>
      <w:r w:rsidR="007113B8" w:rsidRPr="008E0BEF">
        <w:rPr>
          <w:rFonts w:eastAsia="Arial Unicode MS" w:cs="Times New Roman"/>
          <w:szCs w:val="26"/>
        </w:rPr>
        <w:t xml:space="preserve"> ra đề tài nghiên cứu </w:t>
      </w:r>
      <w:r w:rsidR="00247572" w:rsidRPr="008E0BEF">
        <w:rPr>
          <w:szCs w:val="26"/>
        </w:rPr>
        <w:t>“</w:t>
      </w:r>
      <w:r w:rsidR="00247572" w:rsidRPr="008E0BEF">
        <w:rPr>
          <w:b/>
          <w:szCs w:val="26"/>
        </w:rPr>
        <w:t>khảo sát tính chất trao đổi và tích trữ ion của vật liệu TiO</w:t>
      </w:r>
      <w:r w:rsidR="00247572" w:rsidRPr="00227AC3">
        <w:rPr>
          <w:b/>
          <w:szCs w:val="26"/>
          <w:vertAlign w:val="subscript"/>
        </w:rPr>
        <w:t>2</w:t>
      </w:r>
      <w:r w:rsidR="00247572" w:rsidRPr="008E0BEF">
        <w:rPr>
          <w:b/>
          <w:szCs w:val="26"/>
        </w:rPr>
        <w:t xml:space="preserve"> cấu trúc nano chế tạo bằng phương pháp thủy nhiệt</w:t>
      </w:r>
      <w:r w:rsidR="00247572" w:rsidRPr="008E0BEF">
        <w:rPr>
          <w:bCs/>
          <w:szCs w:val="26"/>
        </w:rPr>
        <w:t>”</w:t>
      </w:r>
      <w:r w:rsidR="00767AFC" w:rsidRPr="008E0BEF">
        <w:rPr>
          <w:bCs/>
          <w:szCs w:val="26"/>
        </w:rPr>
        <w:t>.</w:t>
      </w:r>
    </w:p>
    <w:p w:rsidR="00767AFC" w:rsidRPr="008E0BEF" w:rsidRDefault="006F1B8B" w:rsidP="00E13568">
      <w:pPr>
        <w:pStyle w:val="Heading2"/>
        <w:numPr>
          <w:ilvl w:val="0"/>
          <w:numId w:val="15"/>
        </w:numPr>
        <w:tabs>
          <w:tab w:val="clear" w:pos="1701"/>
          <w:tab w:val="clear" w:pos="6804"/>
        </w:tabs>
        <w:spacing w:after="120" w:line="312" w:lineRule="auto"/>
        <w:ind w:left="0" w:firstLine="567"/>
        <w:rPr>
          <w:rFonts w:eastAsia="Arial Unicode MS"/>
        </w:rPr>
      </w:pPr>
      <w:bookmarkStart w:id="5" w:name="_Toc419536377"/>
      <w:r w:rsidRPr="008E0BEF">
        <w:rPr>
          <w:rFonts w:eastAsia="Arial Unicode MS"/>
        </w:rPr>
        <w:lastRenderedPageBreak/>
        <w:t>Mục đích của đề tài</w:t>
      </w:r>
      <w:bookmarkEnd w:id="5"/>
    </w:p>
    <w:p w:rsidR="006F1B8B" w:rsidRPr="008E0BEF" w:rsidRDefault="007E1F0B" w:rsidP="00767AFC">
      <w:pPr>
        <w:rPr>
          <w:rFonts w:eastAsia="Arial Unicode MS" w:cs="Times New Roman"/>
          <w:szCs w:val="26"/>
        </w:rPr>
      </w:pPr>
      <w:r w:rsidRPr="008E0BEF">
        <w:rPr>
          <w:rFonts w:eastAsia="Arial Unicode MS" w:cs="Times New Roman"/>
          <w:szCs w:val="26"/>
        </w:rPr>
        <w:t>Nghiên cứu công nghệ chế tạo vật liệu TiO</w:t>
      </w:r>
      <w:r w:rsidRPr="008E0BEF">
        <w:rPr>
          <w:rFonts w:eastAsia="Arial Unicode MS" w:cs="Times New Roman"/>
          <w:szCs w:val="26"/>
          <w:vertAlign w:val="subscript"/>
        </w:rPr>
        <w:t>2</w:t>
      </w:r>
      <w:r w:rsidRPr="008E0BEF">
        <w:rPr>
          <w:rFonts w:eastAsia="Arial Unicode MS" w:cs="Times New Roman"/>
          <w:szCs w:val="26"/>
        </w:rPr>
        <w:t xml:space="preserve"> có cấu trúc nano dây có khả năng tích trữ ion.</w:t>
      </w:r>
    </w:p>
    <w:p w:rsidR="007E1F0B" w:rsidRPr="008E0BEF" w:rsidRDefault="007E1F0B" w:rsidP="00767AFC">
      <w:pPr>
        <w:rPr>
          <w:rFonts w:eastAsia="Arial Unicode MS" w:cs="Times New Roman"/>
          <w:szCs w:val="26"/>
        </w:rPr>
      </w:pPr>
      <w:r w:rsidRPr="008E0BEF">
        <w:rPr>
          <w:rFonts w:eastAsia="Arial Unicode MS" w:cs="Times New Roman"/>
          <w:szCs w:val="26"/>
        </w:rPr>
        <w:t>Khảo sát sự ảnh hưởng các điều kiện công nghệ (nhiệt độ, thời gian, nồng độ dung dịch) lên đặc điểm cấu trúc màng và tính chất điện hóa của vật liệu.</w:t>
      </w:r>
    </w:p>
    <w:p w:rsidR="007E1F0B" w:rsidRPr="008E0BEF" w:rsidRDefault="007E1F0B" w:rsidP="001A64C4">
      <w:pPr>
        <w:pStyle w:val="Heading2"/>
        <w:numPr>
          <w:ilvl w:val="0"/>
          <w:numId w:val="15"/>
        </w:numPr>
        <w:tabs>
          <w:tab w:val="clear" w:pos="1701"/>
          <w:tab w:val="clear" w:pos="6804"/>
        </w:tabs>
        <w:spacing w:after="120" w:line="312" w:lineRule="auto"/>
        <w:ind w:left="0" w:firstLine="567"/>
        <w:rPr>
          <w:rFonts w:eastAsia="Arial Unicode MS"/>
        </w:rPr>
      </w:pPr>
      <w:bookmarkStart w:id="6" w:name="_Toc419536378"/>
      <w:r w:rsidRPr="008E0BEF">
        <w:rPr>
          <w:rFonts w:eastAsia="Arial Unicode MS"/>
        </w:rPr>
        <w:t>Nhiệm vụ nghiên cứu</w:t>
      </w:r>
      <w:bookmarkEnd w:id="6"/>
    </w:p>
    <w:p w:rsidR="007E1F0B" w:rsidRPr="008E0BEF" w:rsidRDefault="005A61DD" w:rsidP="00767AFC">
      <w:pPr>
        <w:rPr>
          <w:rFonts w:eastAsia="Arial Unicode MS" w:cs="Times New Roman"/>
          <w:szCs w:val="26"/>
        </w:rPr>
      </w:pPr>
      <w:r w:rsidRPr="008E0BEF">
        <w:rPr>
          <w:rFonts w:eastAsia="Arial Unicode MS" w:cs="Times New Roman"/>
          <w:szCs w:val="26"/>
        </w:rPr>
        <w:t xml:space="preserve">Nghiên cứu tập trung vào thực nghiệm </w:t>
      </w:r>
      <w:r w:rsidR="002679B9" w:rsidRPr="008E0BEF">
        <w:rPr>
          <w:rFonts w:eastAsia="Arial Unicode MS" w:cs="Times New Roman"/>
          <w:szCs w:val="26"/>
        </w:rPr>
        <w:t>và nâng cao hiểu biết về vật liệu tích trữ ion cũng như các phương pháp phân tích vật liệu</w:t>
      </w:r>
      <w:r w:rsidR="00D309BC">
        <w:rPr>
          <w:rFonts w:eastAsia="Arial Unicode MS" w:cs="Times New Roman"/>
          <w:szCs w:val="26"/>
        </w:rPr>
        <w:t>.</w:t>
      </w:r>
    </w:p>
    <w:p w:rsidR="002679B9" w:rsidRPr="008E0BEF" w:rsidRDefault="002679B9" w:rsidP="00767AFC">
      <w:pPr>
        <w:rPr>
          <w:rFonts w:eastAsia="Arial Unicode MS" w:cs="Times New Roman"/>
          <w:szCs w:val="26"/>
        </w:rPr>
      </w:pPr>
      <w:r w:rsidRPr="008E0BEF">
        <w:rPr>
          <w:rFonts w:eastAsia="Arial Unicode MS" w:cs="Times New Roman"/>
          <w:szCs w:val="26"/>
        </w:rPr>
        <w:t>Nghiên cứu quy trình chế tạo màng TiO</w:t>
      </w:r>
      <w:r w:rsidRPr="008E0BEF">
        <w:rPr>
          <w:rFonts w:eastAsia="Arial Unicode MS" w:cs="Times New Roman"/>
          <w:szCs w:val="26"/>
          <w:vertAlign w:val="subscript"/>
        </w:rPr>
        <w:t xml:space="preserve">2 </w:t>
      </w:r>
      <w:r w:rsidRPr="008E0BEF">
        <w:rPr>
          <w:rFonts w:eastAsia="Arial Unicode MS" w:cs="Times New Roman"/>
          <w:szCs w:val="26"/>
        </w:rPr>
        <w:t>và đưa ra quy trình chế tạo vật liệu bằng phương pháp thủy nhiệt.</w:t>
      </w:r>
    </w:p>
    <w:p w:rsidR="002679B9" w:rsidRPr="008E0BEF" w:rsidRDefault="00CF5029" w:rsidP="00767AFC">
      <w:pPr>
        <w:rPr>
          <w:rFonts w:eastAsia="Arial Unicode MS" w:cs="Times New Roman"/>
          <w:szCs w:val="26"/>
        </w:rPr>
      </w:pPr>
      <w:r w:rsidRPr="008E0BEF">
        <w:rPr>
          <w:rFonts w:eastAsia="Arial Unicode MS" w:cs="Times New Roman"/>
          <w:szCs w:val="26"/>
        </w:rPr>
        <w:t xml:space="preserve">Nghiên cứu </w:t>
      </w:r>
      <w:r w:rsidR="007D1A54">
        <w:rPr>
          <w:rFonts w:eastAsia="Arial Unicode MS" w:cs="Times New Roman"/>
          <w:szCs w:val="26"/>
        </w:rPr>
        <w:t xml:space="preserve">ảnh hưởng của các điều kiện công nghệ lên </w:t>
      </w:r>
      <w:r w:rsidRPr="008E0BEF">
        <w:rPr>
          <w:rFonts w:eastAsia="Arial Unicode MS" w:cs="Times New Roman"/>
          <w:szCs w:val="26"/>
        </w:rPr>
        <w:t>cấu trúc hình thái học, cấu trúc tinh thể của vật liệu.</w:t>
      </w:r>
    </w:p>
    <w:p w:rsidR="00CF5029" w:rsidRPr="008E0BEF" w:rsidRDefault="00CF5029" w:rsidP="00767AFC">
      <w:pPr>
        <w:rPr>
          <w:rFonts w:eastAsia="Arial Unicode MS" w:cs="Times New Roman"/>
          <w:szCs w:val="26"/>
        </w:rPr>
      </w:pPr>
      <w:r w:rsidRPr="008E0BEF">
        <w:rPr>
          <w:rFonts w:eastAsia="Arial Unicode MS" w:cs="Times New Roman"/>
          <w:szCs w:val="26"/>
        </w:rPr>
        <w:t>Tiến hành nghiên cứu tính chất tích thoát ion liti của vật liệu chế tạo được.</w:t>
      </w:r>
    </w:p>
    <w:p w:rsidR="00CF5029" w:rsidRPr="008E0BEF" w:rsidRDefault="00CF5029" w:rsidP="00E13568">
      <w:pPr>
        <w:pStyle w:val="Heading2"/>
        <w:numPr>
          <w:ilvl w:val="0"/>
          <w:numId w:val="15"/>
        </w:numPr>
        <w:tabs>
          <w:tab w:val="clear" w:pos="1701"/>
          <w:tab w:val="clear" w:pos="6804"/>
        </w:tabs>
        <w:spacing w:after="120" w:line="312" w:lineRule="auto"/>
        <w:ind w:left="0" w:firstLine="567"/>
        <w:rPr>
          <w:rFonts w:eastAsia="Arial Unicode MS"/>
        </w:rPr>
      </w:pPr>
      <w:bookmarkStart w:id="7" w:name="_Toc419536379"/>
      <w:r w:rsidRPr="008E0BEF">
        <w:rPr>
          <w:rFonts w:eastAsia="Arial Unicode MS"/>
        </w:rPr>
        <w:t>Đối tượng và phạm vi nghiên cứu</w:t>
      </w:r>
      <w:bookmarkEnd w:id="7"/>
    </w:p>
    <w:p w:rsidR="00CF5029" w:rsidRPr="008E0BEF" w:rsidRDefault="00CF5029" w:rsidP="00767AFC">
      <w:pPr>
        <w:rPr>
          <w:rFonts w:eastAsia="Arial Unicode MS" w:cs="Times New Roman"/>
          <w:szCs w:val="26"/>
        </w:rPr>
      </w:pPr>
      <w:r w:rsidRPr="008E0BEF">
        <w:rPr>
          <w:rFonts w:eastAsia="Arial Unicode MS" w:cs="Times New Roman"/>
          <w:szCs w:val="26"/>
        </w:rPr>
        <w:t>Đối tượng nghiên cứu là vật liệu màng TiO</w:t>
      </w:r>
      <w:r w:rsidRPr="008E0BEF">
        <w:rPr>
          <w:rFonts w:eastAsia="Arial Unicode MS" w:cs="Times New Roman"/>
          <w:szCs w:val="26"/>
          <w:vertAlign w:val="subscript"/>
        </w:rPr>
        <w:t>2</w:t>
      </w:r>
      <w:r w:rsidRPr="008E0BEF">
        <w:rPr>
          <w:rFonts w:eastAsia="Arial Unicode MS" w:cs="Times New Roman"/>
          <w:szCs w:val="26"/>
        </w:rPr>
        <w:t xml:space="preserve"> có cấu trúc dây nano. Phạm vi nghiên cứu là chế tạo màng TiO</w:t>
      </w:r>
      <w:r w:rsidRPr="008E0BEF">
        <w:rPr>
          <w:rFonts w:eastAsia="Arial Unicode MS" w:cs="Times New Roman"/>
          <w:szCs w:val="26"/>
          <w:vertAlign w:val="subscript"/>
        </w:rPr>
        <w:t>2</w:t>
      </w:r>
      <w:r w:rsidRPr="008E0BEF">
        <w:rPr>
          <w:rFonts w:eastAsia="Arial Unicode MS" w:cs="Times New Roman"/>
          <w:szCs w:val="26"/>
        </w:rPr>
        <w:t xml:space="preserve"> có cấu trúc dây nano, khảo sát đặc điểm hình thái học,</w:t>
      </w:r>
      <w:r w:rsidR="00CE4460" w:rsidRPr="008E0BEF">
        <w:rPr>
          <w:rFonts w:eastAsia="Arial Unicode MS" w:cs="Times New Roman"/>
          <w:szCs w:val="26"/>
        </w:rPr>
        <w:t xml:space="preserve"> tính chất quang,</w:t>
      </w:r>
      <w:r w:rsidRPr="008E0BEF">
        <w:rPr>
          <w:rFonts w:eastAsia="Arial Unicode MS" w:cs="Times New Roman"/>
          <w:szCs w:val="26"/>
        </w:rPr>
        <w:t xml:space="preserve"> khảo sát tính chất điện hóa của màng chế tạo được.</w:t>
      </w:r>
    </w:p>
    <w:p w:rsidR="00CF5029" w:rsidRPr="008E0BEF" w:rsidRDefault="0033393E" w:rsidP="00E13568">
      <w:pPr>
        <w:pStyle w:val="Heading2"/>
        <w:numPr>
          <w:ilvl w:val="0"/>
          <w:numId w:val="15"/>
        </w:numPr>
        <w:tabs>
          <w:tab w:val="clear" w:pos="1701"/>
          <w:tab w:val="clear" w:pos="6804"/>
        </w:tabs>
        <w:spacing w:after="120" w:line="312" w:lineRule="auto"/>
        <w:ind w:left="0" w:firstLine="567"/>
        <w:rPr>
          <w:rFonts w:eastAsia="Arial Unicode MS"/>
        </w:rPr>
      </w:pPr>
      <w:bookmarkStart w:id="8" w:name="_Toc419536380"/>
      <w:r w:rsidRPr="008E0BEF">
        <w:rPr>
          <w:rFonts w:eastAsia="Arial Unicode MS"/>
        </w:rPr>
        <w:t>Phương pháp nghiên cứu</w:t>
      </w:r>
      <w:bookmarkEnd w:id="8"/>
    </w:p>
    <w:p w:rsidR="0033393E" w:rsidRPr="008E0BEF" w:rsidRDefault="0033393E" w:rsidP="00767AFC">
      <w:pPr>
        <w:rPr>
          <w:rFonts w:cs="Times New Roman"/>
          <w:bCs/>
        </w:rPr>
      </w:pPr>
      <w:r w:rsidRPr="008E0BEF">
        <w:rPr>
          <w:rFonts w:eastAsia="Arial Unicode MS" w:cs="Times New Roman"/>
          <w:szCs w:val="26"/>
        </w:rPr>
        <w:t xml:space="preserve">Phương pháp nghiên cứu trong luận văn là phương pháp thực nghiệm. </w:t>
      </w:r>
      <w:r w:rsidR="00CE4460" w:rsidRPr="008E0BEF">
        <w:rPr>
          <w:rFonts w:eastAsia="Arial Unicode MS" w:cs="Times New Roman"/>
          <w:szCs w:val="26"/>
        </w:rPr>
        <w:t>Vật liệu TiO</w:t>
      </w:r>
      <w:r w:rsidR="00CE4460" w:rsidRPr="008E0BEF">
        <w:rPr>
          <w:rFonts w:eastAsia="Arial Unicode MS" w:cs="Times New Roman"/>
          <w:szCs w:val="26"/>
          <w:vertAlign w:val="subscript"/>
        </w:rPr>
        <w:t>2</w:t>
      </w:r>
      <w:r w:rsidR="00CE4460" w:rsidRPr="008E0BEF">
        <w:rPr>
          <w:rFonts w:eastAsia="Arial Unicode MS" w:cs="Times New Roman"/>
          <w:szCs w:val="26"/>
        </w:rPr>
        <w:t xml:space="preserve"> có cấu trúc dây nano chế tạo bằng phương pháp thủy nhiệt. Đặc điểm hình thái học khảo sát qua phương pháp nhiễu xạ tia X, chụp ảnh SEM. Tính chất quang khảo sát qua thiết bị đo phổ hấp thụ UV. Tính chất tích trữ ion nghiên cứu bằng thiết bị Autolab </w:t>
      </w:r>
      <w:r w:rsidR="00CE4460" w:rsidRPr="008E0BEF">
        <w:rPr>
          <w:rFonts w:cs="Times New Roman"/>
          <w:bCs/>
        </w:rPr>
        <w:t>PGSTAT30 Potentiostat.</w:t>
      </w:r>
    </w:p>
    <w:p w:rsidR="00CE4460" w:rsidRPr="008E0BEF" w:rsidRDefault="00CE4460" w:rsidP="00E13568">
      <w:pPr>
        <w:pStyle w:val="Heading2"/>
        <w:numPr>
          <w:ilvl w:val="0"/>
          <w:numId w:val="15"/>
        </w:numPr>
        <w:tabs>
          <w:tab w:val="clear" w:pos="1701"/>
          <w:tab w:val="clear" w:pos="6804"/>
        </w:tabs>
        <w:spacing w:after="120" w:line="312" w:lineRule="auto"/>
        <w:ind w:left="0" w:firstLine="567"/>
      </w:pPr>
      <w:bookmarkStart w:id="9" w:name="_Toc419536381"/>
      <w:r w:rsidRPr="008E0BEF">
        <w:t>Ý nghĩa của đề tài</w:t>
      </w:r>
      <w:bookmarkEnd w:id="9"/>
    </w:p>
    <w:p w:rsidR="00CE4460" w:rsidRPr="008E0BEF" w:rsidRDefault="00CE4460" w:rsidP="00767AFC">
      <w:pPr>
        <w:rPr>
          <w:rFonts w:cs="Times New Roman"/>
          <w:bCs/>
        </w:rPr>
      </w:pPr>
      <w:r w:rsidRPr="008E0BEF">
        <w:rPr>
          <w:rFonts w:cs="Times New Roman"/>
          <w:bCs/>
        </w:rPr>
        <w:t>Đề tài cung cấp một kiến thức cơ bản về vật liệu tích trữ ion và cho ta cái nhìn tổng quát về lịch sử và tương lai của vật liệu</w:t>
      </w:r>
      <w:r w:rsidR="0042650D">
        <w:rPr>
          <w:rFonts w:cs="Times New Roman"/>
          <w:bCs/>
        </w:rPr>
        <w:t xml:space="preserve"> điện cực</w:t>
      </w:r>
      <w:r w:rsidRPr="008E0BEF">
        <w:rPr>
          <w:rFonts w:cs="Times New Roman"/>
          <w:bCs/>
        </w:rPr>
        <w:t xml:space="preserve"> trong pin tích trữ ion.</w:t>
      </w:r>
    </w:p>
    <w:p w:rsidR="00CE4460" w:rsidRPr="008E0BEF" w:rsidRDefault="00CE4460" w:rsidP="00767AFC">
      <w:pPr>
        <w:rPr>
          <w:rFonts w:eastAsia="Arial Unicode MS" w:cs="Times New Roman"/>
          <w:szCs w:val="26"/>
        </w:rPr>
      </w:pPr>
      <w:r w:rsidRPr="008E0BEF">
        <w:rPr>
          <w:rFonts w:eastAsia="Arial Unicode MS" w:cs="Times New Roman"/>
          <w:szCs w:val="26"/>
        </w:rPr>
        <w:t>Là bước tiền đề để chế tạo được pin ion có khả năng ứng dụng thực tế.</w:t>
      </w:r>
    </w:p>
    <w:p w:rsidR="00CE4460" w:rsidRPr="008E0BEF" w:rsidRDefault="005D450D" w:rsidP="00767AFC">
      <w:pPr>
        <w:rPr>
          <w:rFonts w:eastAsia="Arial Unicode MS" w:cs="Times New Roman"/>
          <w:szCs w:val="26"/>
        </w:rPr>
      </w:pPr>
      <w:r w:rsidRPr="008E0BEF">
        <w:rPr>
          <w:rFonts w:eastAsia="Arial Unicode MS" w:cs="Times New Roman"/>
          <w:szCs w:val="26"/>
        </w:rPr>
        <w:t>Với những kết quả thu được cho chúng ta những hướng đi mới không chỉ nằm trong lĩnh vực pin tích trữ ion liti.</w:t>
      </w:r>
    </w:p>
    <w:p w:rsidR="0099068F" w:rsidRPr="008E0BEF" w:rsidRDefault="0099068F">
      <w:pPr>
        <w:rPr>
          <w:rFonts w:eastAsia="Arial Unicode MS" w:cs="Times New Roman"/>
          <w:b/>
          <w:szCs w:val="20"/>
          <w:lang w:eastAsia="ar-SA"/>
        </w:rPr>
      </w:pPr>
      <w:r w:rsidRPr="008E0BEF">
        <w:rPr>
          <w:rFonts w:eastAsia="Arial Unicode MS"/>
        </w:rPr>
        <w:br w:type="page"/>
      </w:r>
    </w:p>
    <w:p w:rsidR="00FC7106" w:rsidRPr="008E0BEF" w:rsidRDefault="00FB3C1A" w:rsidP="00BA28A5">
      <w:pPr>
        <w:pStyle w:val="Heading1"/>
        <w:tabs>
          <w:tab w:val="clear" w:pos="1418"/>
          <w:tab w:val="clear" w:pos="1701"/>
        </w:tabs>
        <w:spacing w:before="120" w:after="120"/>
        <w:jc w:val="center"/>
        <w:rPr>
          <w:rFonts w:eastAsia="Arial Unicode MS"/>
          <w:color w:val="auto"/>
        </w:rPr>
      </w:pPr>
      <w:bookmarkStart w:id="10" w:name="_Toc419536382"/>
      <w:r w:rsidRPr="008E0BEF">
        <w:rPr>
          <w:rFonts w:eastAsia="Arial Unicode MS"/>
          <w:color w:val="auto"/>
        </w:rPr>
        <w:lastRenderedPageBreak/>
        <w:t xml:space="preserve">Chương 1: </w:t>
      </w:r>
      <w:r w:rsidR="00FC7106" w:rsidRPr="008E0BEF">
        <w:rPr>
          <w:rFonts w:eastAsia="Arial Unicode MS"/>
          <w:color w:val="auto"/>
        </w:rPr>
        <w:t>Tổng quan về pin tích trữ</w:t>
      </w:r>
      <w:r w:rsidR="00954863" w:rsidRPr="008E0BEF">
        <w:rPr>
          <w:rFonts w:eastAsia="Arial Unicode MS"/>
          <w:color w:val="auto"/>
        </w:rPr>
        <w:t xml:space="preserve"> ion Liti</w:t>
      </w:r>
      <w:r w:rsidR="00C762C4" w:rsidRPr="008E0BEF">
        <w:rPr>
          <w:rFonts w:eastAsia="Arial Unicode MS"/>
          <w:color w:val="auto"/>
        </w:rPr>
        <w:t>.</w:t>
      </w:r>
      <w:bookmarkEnd w:id="10"/>
    </w:p>
    <w:p w:rsidR="00F023DE" w:rsidRPr="008E0BEF" w:rsidRDefault="00F023DE" w:rsidP="00F023DE">
      <w:pPr>
        <w:rPr>
          <w:lang w:eastAsia="ar-SA"/>
        </w:rPr>
      </w:pPr>
    </w:p>
    <w:p w:rsidR="00C926AE" w:rsidRPr="008E0BEF" w:rsidRDefault="009A7ADE" w:rsidP="00FE2776">
      <w:pPr>
        <w:pStyle w:val="Heading2"/>
        <w:numPr>
          <w:ilvl w:val="1"/>
          <w:numId w:val="11"/>
        </w:numPr>
        <w:tabs>
          <w:tab w:val="clear" w:pos="1701"/>
          <w:tab w:val="clear" w:pos="6804"/>
        </w:tabs>
        <w:spacing w:after="120" w:line="312" w:lineRule="auto"/>
        <w:ind w:left="0" w:firstLine="567"/>
        <w:rPr>
          <w:rFonts w:eastAsia="Arial Unicode MS"/>
        </w:rPr>
      </w:pPr>
      <w:bookmarkStart w:id="11" w:name="_Toc419536383"/>
      <w:r w:rsidRPr="008E0BEF">
        <w:rPr>
          <w:rFonts w:eastAsia="Arial Unicode MS"/>
        </w:rPr>
        <w:t>Quá trình hình thành và phát triển pin tích trữ</w:t>
      </w:r>
      <w:r w:rsidR="004C6887" w:rsidRPr="008E0BEF">
        <w:rPr>
          <w:rFonts w:eastAsia="Arial Unicode MS"/>
        </w:rPr>
        <w:t xml:space="preserve"> ion liti</w:t>
      </w:r>
      <w:r w:rsidR="00C762C4" w:rsidRPr="008E0BEF">
        <w:rPr>
          <w:rFonts w:eastAsia="Arial Unicode MS"/>
        </w:rPr>
        <w:t>.</w:t>
      </w:r>
      <w:bookmarkEnd w:id="11"/>
    </w:p>
    <w:p w:rsidR="00D71BD8" w:rsidRPr="008E0BEF" w:rsidRDefault="00D71BD8" w:rsidP="009B6134">
      <w:pPr>
        <w:rPr>
          <w:rFonts w:eastAsia="Arial Unicode MS" w:cs="Times New Roman"/>
          <w:szCs w:val="26"/>
        </w:rPr>
      </w:pPr>
      <w:r w:rsidRPr="008E0BEF">
        <w:rPr>
          <w:rFonts w:eastAsia="Arial Unicode MS" w:cs="Times New Roman"/>
          <w:szCs w:val="26"/>
        </w:rPr>
        <w:t>Năm 1912</w:t>
      </w:r>
      <w:r w:rsidR="00F30012" w:rsidRPr="008E0BEF">
        <w:rPr>
          <w:rFonts w:eastAsia="Arial Unicode MS" w:cs="Times New Roman"/>
          <w:szCs w:val="26"/>
        </w:rPr>
        <w:t xml:space="preserve"> </w:t>
      </w:r>
      <w:r w:rsidRPr="008E0BEF">
        <w:rPr>
          <w:rFonts w:eastAsia="Arial Unicode MS" w:cs="Times New Roman"/>
          <w:szCs w:val="26"/>
        </w:rPr>
        <w:t>kim loạ</w:t>
      </w:r>
      <w:r w:rsidR="00F30012" w:rsidRPr="008E0BEF">
        <w:rPr>
          <w:rFonts w:eastAsia="Arial Unicode MS" w:cs="Times New Roman"/>
          <w:szCs w:val="26"/>
        </w:rPr>
        <w:t>i Li</w:t>
      </w:r>
      <w:r w:rsidRPr="008E0BEF">
        <w:rPr>
          <w:rFonts w:eastAsia="Arial Unicode MS" w:cs="Times New Roman"/>
          <w:szCs w:val="26"/>
        </w:rPr>
        <w:t xml:space="preserve"> trở thành sự lựa chọn phù hợp cho pin Li-kim loại hoạt động mạnh có thế điện hóa (-3.045 V), cung cấp nguồn năng lượng cao cho các thiết bị điện tử. Nhưng phải mất đến hơn 30 năm sau mới đưa được nó vào trong các ứng dụng. Cuối những năm 70 thế kỷ trướ</w:t>
      </w:r>
      <w:r w:rsidR="0079728E">
        <w:rPr>
          <w:rFonts w:eastAsia="Arial Unicode MS" w:cs="Times New Roman"/>
          <w:szCs w:val="26"/>
        </w:rPr>
        <w:t>c, Whitting h</w:t>
      </w:r>
      <w:r w:rsidRPr="008E0BEF">
        <w:rPr>
          <w:rFonts w:eastAsia="Arial Unicode MS" w:cs="Times New Roman"/>
          <w:szCs w:val="26"/>
        </w:rPr>
        <w:t>am</w:t>
      </w:r>
      <w:r w:rsidR="00230062" w:rsidRPr="008E0BEF">
        <w:rPr>
          <w:rFonts w:eastAsia="Arial Unicode MS" w:cs="Times New Roman"/>
          <w:szCs w:val="26"/>
        </w:rPr>
        <w:t xml:space="preserve"> </w:t>
      </w:r>
      <w:r w:rsidR="00274E4D" w:rsidRPr="008E0BEF">
        <w:rPr>
          <w:rFonts w:eastAsia="Arial Unicode MS" w:cs="Times New Roman"/>
          <w:szCs w:val="26"/>
        </w:rPr>
        <w:fldChar w:fldCharType="begin"/>
      </w:r>
      <w:r w:rsidR="007113B8" w:rsidRPr="008E0BEF">
        <w:rPr>
          <w:rFonts w:eastAsia="Arial Unicode MS" w:cs="Times New Roman"/>
          <w:szCs w:val="26"/>
        </w:rPr>
        <w:instrText xml:space="preserve"> ADDIN EN.CITE &lt;EndNote&gt;&lt;Cite&gt;&lt;Author&gt;WHITTINGHAM&lt;/Author&gt;&lt;Year&gt;1976&lt;/Year&gt;&lt;RecNum&gt;415&lt;/RecNum&gt;&lt;DisplayText&gt;[4]&lt;/DisplayText&gt;&lt;record&gt;&lt;rec-number&gt;415&lt;/rec-number&gt;&lt;foreign-keys&gt;&lt;key app="EN" db-id="tswdf90eotzxplessfr52vwsepp95s2stadw"&gt;415&lt;/key&gt;&lt;/foreign-keys&gt;&lt;ref-type name="Journal Article"&gt;17&lt;/ref-type&gt;&lt;contributors&gt;&lt;authors&gt;&lt;author&gt;WHITTINGHAM, M. S.&lt;/author&gt;&lt;/authors&gt;&lt;/contributors&gt;&lt;titles&gt;&lt;title&gt;Electrical Energy Storage and Intercalation Chemistry&lt;/title&gt;&lt;secondary-title&gt;Science&lt;/secondary-title&gt;&lt;/titles&gt;&lt;periodical&gt;&lt;full-title&gt;Science&lt;/full-title&gt;&lt;/periodical&gt;&lt;pages&gt;1126-1127&lt;/pages&gt;&lt;volume&gt;192&lt;/volume&gt;&lt;number&gt;4244&lt;/number&gt;&lt;dates&gt;&lt;year&gt;1976&lt;/year&gt;&lt;pub-dates&gt;&lt;date&gt;June 11, 1976&lt;/date&gt;&lt;/pub-dates&gt;&lt;/dates&gt;&lt;urls&gt;&lt;related-urls&gt;&lt;url&gt;http://www.sciencemag.org/content/192/4244/1126.abstract&lt;/url&gt;&lt;/related-urls&gt;&lt;/urls&gt;&lt;electronic-resource-num&gt;10.1126/science.192.4244.1126&lt;/electronic-resource-num&gt;&lt;/record&gt;&lt;/Cite&gt;&lt;/EndNote&gt;</w:instrText>
      </w:r>
      <w:r w:rsidR="00274E4D" w:rsidRPr="008E0BEF">
        <w:rPr>
          <w:rFonts w:eastAsia="Arial Unicode MS" w:cs="Times New Roman"/>
          <w:szCs w:val="26"/>
        </w:rPr>
        <w:fldChar w:fldCharType="separate"/>
      </w:r>
      <w:r w:rsidR="007113B8" w:rsidRPr="008E0BEF">
        <w:rPr>
          <w:rFonts w:eastAsia="Arial Unicode MS" w:cs="Times New Roman"/>
          <w:noProof/>
          <w:szCs w:val="26"/>
        </w:rPr>
        <w:t>[</w:t>
      </w:r>
      <w:r w:rsidR="00CA45C2">
        <w:rPr>
          <w:rFonts w:eastAsia="Arial Unicode MS" w:cs="Times New Roman"/>
          <w:noProof/>
          <w:szCs w:val="26"/>
        </w:rPr>
        <w:t>20</w:t>
      </w:r>
      <w:hyperlink w:anchor="_ENREF_4" w:tooltip="WHITTINGHAM, 1976 #415" w:history="1"/>
      <w:r w:rsidR="007113B8" w:rsidRPr="008E0BEF">
        <w:rPr>
          <w:rFonts w:eastAsia="Arial Unicode MS" w:cs="Times New Roman"/>
          <w:noProof/>
          <w:szCs w:val="26"/>
        </w:rPr>
        <w:t>]</w:t>
      </w:r>
      <w:r w:rsidR="00274E4D" w:rsidRPr="008E0BEF">
        <w:rPr>
          <w:rFonts w:eastAsia="Arial Unicode MS" w:cs="Times New Roman"/>
          <w:szCs w:val="26"/>
        </w:rPr>
        <w:fldChar w:fldCharType="end"/>
      </w:r>
      <w:r w:rsidR="00850280" w:rsidRPr="008E0BEF">
        <w:rPr>
          <w:rFonts w:eastAsia="Arial Unicode MS" w:cs="Times New Roman"/>
          <w:szCs w:val="26"/>
        </w:rPr>
        <w:t xml:space="preserve"> </w:t>
      </w:r>
      <w:r w:rsidRPr="008E0BEF">
        <w:rPr>
          <w:rFonts w:eastAsia="Arial Unicode MS" w:cs="Times New Roman"/>
          <w:szCs w:val="26"/>
        </w:rPr>
        <w:t>người đầu tiên đưa ra cơ chế gài ion Li vào cấu trúc TiS</w:t>
      </w:r>
      <w:r w:rsidRPr="008E0BEF">
        <w:rPr>
          <w:rFonts w:eastAsia="Arial Unicode MS" w:cs="Times New Roman"/>
          <w:szCs w:val="26"/>
          <w:vertAlign w:val="subscript"/>
        </w:rPr>
        <w:t>2</w:t>
      </w:r>
      <w:r w:rsidRPr="008E0BEF">
        <w:rPr>
          <w:rFonts w:eastAsia="Arial Unicode MS" w:cs="Times New Roman"/>
          <w:szCs w:val="26"/>
        </w:rPr>
        <w:t xml:space="preserve"> và chế tạo thành công pin Li/TiS</w:t>
      </w:r>
      <w:r w:rsidRPr="008E0BEF">
        <w:rPr>
          <w:rFonts w:eastAsia="Arial Unicode MS" w:cs="Times New Roman"/>
          <w:szCs w:val="26"/>
          <w:vertAlign w:val="subscript"/>
        </w:rPr>
        <w:t>2</w:t>
      </w:r>
      <w:r w:rsidRPr="008E0BEF">
        <w:rPr>
          <w:rFonts w:eastAsia="Arial Unicode MS" w:cs="Times New Roman"/>
          <w:szCs w:val="26"/>
        </w:rPr>
        <w:t xml:space="preserve"> và nó trở thành một phần không thể thiếu trong các thiết bị điện tử. Sau đó đã suất hiện những hệ</w:t>
      </w:r>
      <w:r w:rsidR="00954863" w:rsidRPr="008E0BEF">
        <w:rPr>
          <w:rFonts w:eastAsia="Arial Unicode MS" w:cs="Times New Roman"/>
          <w:szCs w:val="26"/>
        </w:rPr>
        <w:t xml:space="preserve"> pin ion liti</w:t>
      </w:r>
      <w:r w:rsidR="005835E2" w:rsidRPr="008E0BEF">
        <w:rPr>
          <w:rFonts w:eastAsia="Arial Unicode MS" w:cs="Times New Roman"/>
          <w:szCs w:val="26"/>
        </w:rPr>
        <w:t xml:space="preserve"> khác sử dụng kim loạ</w:t>
      </w:r>
      <w:r w:rsidR="00954863" w:rsidRPr="008E0BEF">
        <w:rPr>
          <w:rFonts w:eastAsia="Arial Unicode MS" w:cs="Times New Roman"/>
          <w:szCs w:val="26"/>
        </w:rPr>
        <w:t>i Li</w:t>
      </w:r>
      <w:r w:rsidR="005835E2" w:rsidRPr="008E0BEF">
        <w:rPr>
          <w:rFonts w:eastAsia="Arial Unicode MS" w:cs="Times New Roman"/>
          <w:szCs w:val="26"/>
        </w:rPr>
        <w:t xml:space="preserve"> và</w:t>
      </w:r>
      <w:r w:rsidR="00911ECB" w:rsidRPr="008E0BEF">
        <w:rPr>
          <w:rFonts w:eastAsia="Arial Unicode MS" w:cs="Times New Roman"/>
          <w:szCs w:val="26"/>
        </w:rPr>
        <w:t xml:space="preserve"> các hợp chất</w:t>
      </w:r>
      <w:r w:rsidR="005835E2" w:rsidRPr="008E0BEF">
        <w:rPr>
          <w:rFonts w:eastAsia="Arial Unicode MS" w:cs="Times New Roman"/>
          <w:szCs w:val="26"/>
        </w:rPr>
        <w:t xml:space="preserve"> oxide của nó làm điện cự</w:t>
      </w:r>
      <w:r w:rsidR="00DA52F0" w:rsidRPr="008E0BEF">
        <w:rPr>
          <w:rFonts w:eastAsia="Arial Unicode MS" w:cs="Times New Roman"/>
          <w:szCs w:val="26"/>
        </w:rPr>
        <w:t>c như:</w:t>
      </w:r>
      <w:r w:rsidR="00116D42" w:rsidRPr="008E0BEF">
        <w:rPr>
          <w:rFonts w:eastAsia="Arial Unicode MS" w:cs="Times New Roman"/>
          <w:szCs w:val="26"/>
        </w:rPr>
        <w:t xml:space="preserve"> Li/MnO</w:t>
      </w:r>
      <w:r w:rsidR="00116D42" w:rsidRPr="008E0BEF">
        <w:rPr>
          <w:rFonts w:eastAsia="Arial Unicode MS" w:cs="Times New Roman"/>
          <w:szCs w:val="26"/>
          <w:vertAlign w:val="subscript"/>
        </w:rPr>
        <w:t xml:space="preserve">2 </w:t>
      </w:r>
      <w:r w:rsidR="00116D42" w:rsidRPr="008E0BEF">
        <w:rPr>
          <w:rFonts w:eastAsia="Arial Unicode MS" w:cs="Times New Roman"/>
          <w:szCs w:val="26"/>
        </w:rPr>
        <w:t>(1980), Li/V</w:t>
      </w:r>
      <w:r w:rsidR="00116D42" w:rsidRPr="008E0BEF">
        <w:rPr>
          <w:rFonts w:eastAsia="Arial Unicode MS" w:cs="Times New Roman"/>
          <w:szCs w:val="26"/>
          <w:vertAlign w:val="subscript"/>
        </w:rPr>
        <w:t>6</w:t>
      </w:r>
      <w:r w:rsidR="00116D42" w:rsidRPr="008E0BEF">
        <w:rPr>
          <w:rFonts w:eastAsia="Arial Unicode MS" w:cs="Times New Roman"/>
          <w:szCs w:val="26"/>
        </w:rPr>
        <w:t>O</w:t>
      </w:r>
      <w:r w:rsidR="00116D42" w:rsidRPr="008E0BEF">
        <w:rPr>
          <w:rFonts w:eastAsia="Arial Unicode MS" w:cs="Times New Roman"/>
          <w:szCs w:val="26"/>
          <w:vertAlign w:val="subscript"/>
        </w:rPr>
        <w:t xml:space="preserve">13 </w:t>
      </w:r>
      <w:r w:rsidR="00116D42" w:rsidRPr="008E0BEF">
        <w:rPr>
          <w:rFonts w:eastAsia="Arial Unicode MS" w:cs="Times New Roman"/>
          <w:szCs w:val="26"/>
        </w:rPr>
        <w:t>(1990). Tuy nhiên, những hệ</w:t>
      </w:r>
      <w:r w:rsidR="004836F7">
        <w:rPr>
          <w:rFonts w:eastAsia="Arial Unicode MS" w:cs="Times New Roman"/>
          <w:szCs w:val="26"/>
        </w:rPr>
        <w:t xml:space="preserve"> pin ion l</w:t>
      </w:r>
      <w:r w:rsidR="0097464A" w:rsidRPr="008E0BEF">
        <w:rPr>
          <w:rFonts w:eastAsia="Arial Unicode MS" w:cs="Times New Roman"/>
          <w:szCs w:val="26"/>
        </w:rPr>
        <w:t>iti</w:t>
      </w:r>
      <w:r w:rsidR="00116D42" w:rsidRPr="008E0BEF">
        <w:rPr>
          <w:rFonts w:eastAsia="Arial Unicode MS" w:cs="Times New Roman"/>
          <w:szCs w:val="26"/>
        </w:rPr>
        <w:t xml:space="preserve"> này không đủ an toàn vì chúng có cathode làm bằng kim loại Li có mật độ năng lượng cao. Những loại pin này dễ</w:t>
      </w:r>
      <w:r w:rsidR="00911ECB" w:rsidRPr="008E0BEF">
        <w:rPr>
          <w:rFonts w:eastAsia="Arial Unicode MS" w:cs="Times New Roman"/>
          <w:szCs w:val="26"/>
        </w:rPr>
        <w:t xml:space="preserve"> dàng sinh nhiệt</w:t>
      </w:r>
      <w:r w:rsidR="00116D42" w:rsidRPr="008E0BEF">
        <w:rPr>
          <w:rFonts w:eastAsia="Arial Unicode MS" w:cs="Times New Roman"/>
          <w:szCs w:val="26"/>
        </w:rPr>
        <w:t xml:space="preserve"> trong quá trình chuyển dời ion Li</w:t>
      </w:r>
      <w:r w:rsidR="0097464A" w:rsidRPr="008E0BEF">
        <w:rPr>
          <w:rFonts w:eastAsia="Arial Unicode MS" w:cs="Times New Roman"/>
          <w:szCs w:val="26"/>
          <w:vertAlign w:val="superscript"/>
        </w:rPr>
        <w:t>+</w:t>
      </w:r>
      <w:r w:rsidR="00116D42" w:rsidRPr="008E0BEF">
        <w:rPr>
          <w:rFonts w:eastAsia="Arial Unicode MS" w:cs="Times New Roman"/>
          <w:szCs w:val="26"/>
        </w:rPr>
        <w:t xml:space="preserve"> và sự tan chảy của điện cự</w:t>
      </w:r>
      <w:r w:rsidR="00911ECB" w:rsidRPr="008E0BEF">
        <w:rPr>
          <w:rFonts w:eastAsia="Arial Unicode MS" w:cs="Times New Roman"/>
          <w:szCs w:val="26"/>
        </w:rPr>
        <w:t>c liti</w:t>
      </w:r>
      <w:r w:rsidR="00116D42" w:rsidRPr="008E0BEF">
        <w:rPr>
          <w:rFonts w:eastAsia="Arial Unicode MS" w:cs="Times New Roman"/>
          <w:szCs w:val="26"/>
        </w:rPr>
        <w:t xml:space="preserve"> </w:t>
      </w:r>
      <w:r w:rsidR="00F30012" w:rsidRPr="008E0BEF">
        <w:rPr>
          <w:rFonts w:eastAsia="Arial Unicode MS" w:cs="Times New Roman"/>
          <w:szCs w:val="26"/>
        </w:rPr>
        <w:t>tạo ra các phản ứng mạnh. Nguy hiểm hơn, sau một vài vòng tích nạ</w:t>
      </w:r>
      <w:r w:rsidR="00356661" w:rsidRPr="008E0BEF">
        <w:rPr>
          <w:rFonts w:eastAsia="Arial Unicode MS" w:cs="Times New Roman"/>
          <w:szCs w:val="26"/>
        </w:rPr>
        <w:t>p (</w:t>
      </w:r>
      <w:r w:rsidR="00F30012" w:rsidRPr="008E0BEF">
        <w:rPr>
          <w:rFonts w:eastAsia="Arial Unicode MS" w:cs="Times New Roman"/>
          <w:szCs w:val="26"/>
        </w:rPr>
        <w:t>nhanh) sự đoản mạch có thể xảy ra gây ra cháy nổ pin.</w:t>
      </w:r>
    </w:p>
    <w:p w:rsidR="004629A0" w:rsidRPr="008E0BEF" w:rsidRDefault="0084524B" w:rsidP="009B6134">
      <w:pPr>
        <w:rPr>
          <w:rFonts w:eastAsia="Arial Unicode MS" w:cs="Times New Roman"/>
          <w:szCs w:val="26"/>
        </w:rPr>
      </w:pPr>
      <w:r w:rsidRPr="008E0BEF">
        <w:rPr>
          <w:rFonts w:eastAsia="Arial Unicode MS" w:cs="Times New Roman"/>
          <w:szCs w:val="26"/>
        </w:rPr>
        <w:t>Sử dụng kim loại</w:t>
      </w:r>
      <w:r w:rsidR="0079728E">
        <w:rPr>
          <w:rFonts w:eastAsia="Arial Unicode MS" w:cs="Times New Roman"/>
          <w:szCs w:val="26"/>
        </w:rPr>
        <w:t xml:space="preserve"> liti</w:t>
      </w:r>
      <w:r w:rsidRPr="008E0BEF">
        <w:rPr>
          <w:rFonts w:eastAsia="Arial Unicode MS" w:cs="Times New Roman"/>
          <w:szCs w:val="26"/>
        </w:rPr>
        <w:t xml:space="preserve"> làm điện cực là không an toàn. Vì vậy, các nhà khoa học bắt đầu sử dụng các các loại hợp chất vớ</w:t>
      </w:r>
      <w:r w:rsidR="00F711A9">
        <w:rPr>
          <w:rFonts w:eastAsia="Arial Unicode MS" w:cs="Times New Roman"/>
          <w:szCs w:val="26"/>
        </w:rPr>
        <w:t>i l</w:t>
      </w:r>
      <w:r w:rsidRPr="008E0BEF">
        <w:rPr>
          <w:rFonts w:eastAsia="Arial Unicode MS" w:cs="Times New Roman"/>
          <w:szCs w:val="26"/>
        </w:rPr>
        <w:t>i</w:t>
      </w:r>
      <w:r w:rsidR="00F711A9">
        <w:rPr>
          <w:rFonts w:eastAsia="Arial Unicode MS" w:cs="Times New Roman"/>
          <w:szCs w:val="26"/>
        </w:rPr>
        <w:t>ti</w:t>
      </w:r>
      <w:r w:rsidRPr="008E0BEF">
        <w:rPr>
          <w:rFonts w:eastAsia="Arial Unicode MS" w:cs="Times New Roman"/>
          <w:szCs w:val="26"/>
        </w:rPr>
        <w:t xml:space="preserve"> làm điện cực cho pin</w:t>
      </w:r>
      <w:r w:rsidR="004629A0" w:rsidRPr="008E0BEF">
        <w:rPr>
          <w:rFonts w:eastAsia="Arial Unicode MS" w:cs="Times New Roman"/>
          <w:szCs w:val="26"/>
        </w:rPr>
        <w:t>. Năm 1980,</w:t>
      </w:r>
      <w:r w:rsidR="00B91C35" w:rsidRPr="008E0BEF">
        <w:rPr>
          <w:rFonts w:eastAsia="Arial Unicode MS" w:cs="Times New Roman"/>
          <w:szCs w:val="26"/>
        </w:rPr>
        <w:t xml:space="preserve"> Mizushima</w:t>
      </w:r>
      <w:r w:rsidR="004629A0" w:rsidRPr="008E0BEF">
        <w:rPr>
          <w:rFonts w:eastAsia="Arial Unicode MS" w:cs="Times New Roman"/>
          <w:szCs w:val="26"/>
        </w:rPr>
        <w:t xml:space="preserve"> </w:t>
      </w:r>
      <w:r w:rsidR="00274E4D" w:rsidRPr="008E0BEF">
        <w:rPr>
          <w:rFonts w:eastAsia="Arial Unicode MS" w:cs="Times New Roman"/>
          <w:szCs w:val="26"/>
        </w:rPr>
        <w:fldChar w:fldCharType="begin"/>
      </w:r>
      <w:r w:rsidR="007113B8" w:rsidRPr="008E0BEF">
        <w:rPr>
          <w:rFonts w:eastAsia="Arial Unicode MS" w:cs="Times New Roman"/>
          <w:szCs w:val="26"/>
        </w:rPr>
        <w:instrText xml:space="preserve"> ADDIN EN.CITE &lt;EndNote&gt;&lt;Cite&gt;&lt;Author&gt;Mizushima&lt;/Author&gt;&lt;Year&gt;1980&lt;/Year&gt;&lt;RecNum&gt;416&lt;/RecNum&gt;&lt;DisplayText&gt;[5]&lt;/DisplayText&gt;&lt;record&gt;&lt;rec-number&gt;416&lt;/rec-number&gt;&lt;foreign-keys&gt;&lt;key app="EN" db-id="tswdf90eotzxplessfr52vwsepp95s2stadw"&gt;416&lt;/key&gt;&lt;/foreign-keys&gt;&lt;ref-type name="Journal Article"&gt;17&lt;/ref-type&gt;&lt;contributors&gt;&lt;authors&gt;&lt;author&gt;Mizushima, K.&lt;/author&gt;&lt;author&gt;Jones, P. C.&lt;/author&gt;&lt;author&gt;Wiseman, P. J.&lt;/author&gt;&lt;author&gt;Goodenough, J. B.&lt;/author&gt;&lt;/authors&gt;&lt;/contributors&gt;&lt;titles&gt;&lt;title&gt;LixCoO2 (0&amp;amp;lt;x&amp;amp;lt;-1): A new cathode material for batteries of high energy density&lt;/title&gt;&lt;secondary-title&gt;Materials Research Bulletin&lt;/secondary-title&gt;&lt;/titles&gt;&lt;periodical&gt;&lt;full-title&gt;Materials Research Bulletin&lt;/full-title&gt;&lt;/periodical&gt;&lt;pages&gt;783-789&lt;/pages&gt;&lt;volume&gt;15&lt;/volume&gt;&lt;number&gt;6&lt;/number&gt;&lt;dates&gt;&lt;year&gt;1980&lt;/year&gt;&lt;pub-dates&gt;&lt;date&gt;6//&lt;/date&gt;&lt;/pub-dates&gt;&lt;/dates&gt;&lt;isbn&gt;0025-5408&lt;/isbn&gt;&lt;urls&gt;&lt;related-urls&gt;&lt;url&gt;http://www.sciencedirect.com/science/article/pii/0025540880900124&lt;/url&gt;&lt;/related-urls&gt;&lt;/urls&gt;&lt;electronic-resource-num&gt;http://dx.doi.org/10.1016/0025-5408(80)90012-4&lt;/electronic-resource-num&gt;&lt;/record&gt;&lt;/Cite&gt;&lt;/EndNote&gt;</w:instrText>
      </w:r>
      <w:r w:rsidR="00274E4D" w:rsidRPr="008E0BEF">
        <w:rPr>
          <w:rFonts w:eastAsia="Arial Unicode MS" w:cs="Times New Roman"/>
          <w:szCs w:val="26"/>
        </w:rPr>
        <w:fldChar w:fldCharType="separate"/>
      </w:r>
      <w:r w:rsidR="007113B8" w:rsidRPr="008E0BEF">
        <w:rPr>
          <w:rFonts w:eastAsia="Arial Unicode MS" w:cs="Times New Roman"/>
          <w:noProof/>
          <w:szCs w:val="26"/>
        </w:rPr>
        <w:t>[</w:t>
      </w:r>
      <w:hyperlink w:anchor="_ENREF_5" w:tooltip="Mizushima, 1980 #416" w:history="1">
        <w:r w:rsidR="00A711B9" w:rsidRPr="008E0BEF">
          <w:rPr>
            <w:rFonts w:eastAsia="Arial Unicode MS" w:cs="Times New Roman"/>
            <w:noProof/>
            <w:szCs w:val="26"/>
          </w:rPr>
          <w:t>5</w:t>
        </w:r>
      </w:hyperlink>
      <w:r w:rsidR="007113B8" w:rsidRPr="008E0BEF">
        <w:rPr>
          <w:rFonts w:eastAsia="Arial Unicode MS" w:cs="Times New Roman"/>
          <w:noProof/>
          <w:szCs w:val="26"/>
        </w:rPr>
        <w:t>]</w:t>
      </w:r>
      <w:r w:rsidR="00274E4D" w:rsidRPr="008E0BEF">
        <w:rPr>
          <w:rFonts w:eastAsia="Arial Unicode MS" w:cs="Times New Roman"/>
          <w:szCs w:val="26"/>
        </w:rPr>
        <w:fldChar w:fldCharType="end"/>
      </w:r>
      <w:r w:rsidR="00BD797B" w:rsidRPr="008E0BEF">
        <w:rPr>
          <w:rFonts w:eastAsia="Arial Unicode MS" w:cs="Times New Roman"/>
          <w:szCs w:val="26"/>
        </w:rPr>
        <w:t xml:space="preserve"> </w:t>
      </w:r>
      <w:r w:rsidR="004629A0" w:rsidRPr="008E0BEF">
        <w:rPr>
          <w:rFonts w:eastAsia="Arial Unicode MS" w:cs="Times New Roman"/>
          <w:szCs w:val="26"/>
        </w:rPr>
        <w:t>và đồng nghiệp đã chế tạo cấu trúc lớp LiMO</w:t>
      </w:r>
      <w:r w:rsidR="004629A0" w:rsidRPr="008E0BEF">
        <w:rPr>
          <w:rFonts w:eastAsia="Arial Unicode MS" w:cs="Times New Roman"/>
          <w:szCs w:val="26"/>
          <w:vertAlign w:val="subscript"/>
        </w:rPr>
        <w:t>2</w:t>
      </w:r>
      <w:r w:rsidR="004629A0" w:rsidRPr="008E0BEF">
        <w:rPr>
          <w:rFonts w:eastAsia="Arial Unicode MS" w:cs="Times New Roman"/>
          <w:szCs w:val="26"/>
        </w:rPr>
        <w:t xml:space="preserve"> (M</w:t>
      </w:r>
      <w:r w:rsidR="0097464A" w:rsidRPr="008E0BEF">
        <w:rPr>
          <w:rFonts w:eastAsia="Arial Unicode MS" w:cs="Times New Roman"/>
          <w:szCs w:val="26"/>
        </w:rPr>
        <w:t xml:space="preserve"> </w:t>
      </w:r>
      <w:r w:rsidR="004629A0" w:rsidRPr="008E0BEF">
        <w:rPr>
          <w:rFonts w:eastAsia="Arial Unicode MS" w:cs="Times New Roman"/>
          <w:szCs w:val="26"/>
        </w:rPr>
        <w:t>=</w:t>
      </w:r>
      <w:r w:rsidR="0097464A" w:rsidRPr="008E0BEF">
        <w:rPr>
          <w:rFonts w:eastAsia="Arial Unicode MS" w:cs="Times New Roman"/>
          <w:szCs w:val="26"/>
        </w:rPr>
        <w:t xml:space="preserve"> </w:t>
      </w:r>
      <w:r w:rsidR="004629A0" w:rsidRPr="008E0BEF">
        <w:rPr>
          <w:rFonts w:eastAsia="Arial Unicode MS" w:cs="Times New Roman"/>
          <w:szCs w:val="26"/>
        </w:rPr>
        <w:t>Co, Ni, Mn) làm điện cực cathode cho pin Li và đang sử dụng rộng dãi đế</w:t>
      </w:r>
      <w:r w:rsidR="001C2FC9" w:rsidRPr="008E0BEF">
        <w:rPr>
          <w:rFonts w:eastAsia="Arial Unicode MS" w:cs="Times New Roman"/>
          <w:szCs w:val="26"/>
        </w:rPr>
        <w:t>n ngày nay.</w:t>
      </w:r>
    </w:p>
    <w:p w:rsidR="000E0A57" w:rsidRPr="008E0BEF" w:rsidRDefault="005840FA" w:rsidP="009B6134">
      <w:pPr>
        <w:rPr>
          <w:rFonts w:eastAsia="Arial Unicode MS" w:cs="Times New Roman"/>
          <w:szCs w:val="26"/>
        </w:rPr>
      </w:pPr>
      <w:r w:rsidRPr="008E0BEF">
        <w:rPr>
          <w:rFonts w:eastAsia="Arial Unicode MS" w:cs="Times New Roman"/>
          <w:szCs w:val="26"/>
        </w:rPr>
        <w:t>Dựa trên những thành tựu đạt được công ty Sony</w:t>
      </w:r>
      <w:r w:rsidR="004E58EC" w:rsidRPr="008E0BEF">
        <w:rPr>
          <w:rFonts w:eastAsia="Arial Unicode MS" w:cs="Times New Roman"/>
          <w:szCs w:val="26"/>
        </w:rPr>
        <w:t xml:space="preserve"> giới thiệu ra thị trườn</w:t>
      </w:r>
      <w:r w:rsidR="00031192" w:rsidRPr="008E0BEF">
        <w:rPr>
          <w:rFonts w:eastAsia="Arial Unicode MS" w:cs="Times New Roman"/>
          <w:szCs w:val="26"/>
        </w:rPr>
        <w:t>g vào năm 1991</w:t>
      </w:r>
      <w:r w:rsidR="00E53C4B" w:rsidRPr="008E0BEF">
        <w:rPr>
          <w:rFonts w:eastAsia="Arial Unicode MS" w:cs="Times New Roman"/>
          <w:szCs w:val="26"/>
        </w:rPr>
        <w:t xml:space="preserve"> với cấu trúc LiC</w:t>
      </w:r>
      <w:r w:rsidR="00E53C4B" w:rsidRPr="008E0BEF">
        <w:rPr>
          <w:rFonts w:eastAsia="Arial Unicode MS" w:cs="Times New Roman"/>
          <w:szCs w:val="26"/>
          <w:vertAlign w:val="subscript"/>
        </w:rPr>
        <w:t>6</w:t>
      </w:r>
      <w:r w:rsidR="001C2FC9" w:rsidRPr="008E0BEF">
        <w:rPr>
          <w:rFonts w:eastAsia="Arial Unicode MS" w:cs="Times New Roman"/>
          <w:szCs w:val="26"/>
        </w:rPr>
        <w:t>|</w:t>
      </w:r>
      <w:r w:rsidR="00E53C4B" w:rsidRPr="008E0BEF">
        <w:rPr>
          <w:rFonts w:eastAsia="Arial Unicode MS" w:cs="Times New Roman"/>
          <w:szCs w:val="26"/>
        </w:rPr>
        <w:t>LiClO</w:t>
      </w:r>
      <w:r w:rsidR="00E53C4B" w:rsidRPr="008E0BEF">
        <w:rPr>
          <w:rFonts w:eastAsia="Arial Unicode MS" w:cs="Times New Roman"/>
          <w:szCs w:val="26"/>
          <w:vertAlign w:val="subscript"/>
        </w:rPr>
        <w:t>4</w:t>
      </w:r>
      <w:r w:rsidR="00E53C4B" w:rsidRPr="008E0BEF">
        <w:rPr>
          <w:rFonts w:eastAsia="Arial Unicode MS" w:cs="Times New Roman"/>
          <w:szCs w:val="26"/>
        </w:rPr>
        <w:t>+PC+EC|LiCoO</w:t>
      </w:r>
      <w:r w:rsidR="00E53C4B" w:rsidRPr="008E0BEF">
        <w:rPr>
          <w:rFonts w:eastAsia="Arial Unicode MS" w:cs="Times New Roman"/>
          <w:szCs w:val="26"/>
          <w:vertAlign w:val="subscript"/>
        </w:rPr>
        <w:t>2</w:t>
      </w:r>
      <w:r w:rsidR="00E53C4B" w:rsidRPr="008E0BEF">
        <w:rPr>
          <w:rFonts w:eastAsia="Arial Unicode MS" w:cs="Times New Roman"/>
          <w:szCs w:val="26"/>
        </w:rPr>
        <w:t xml:space="preserve"> thế làm việc của pin l</w:t>
      </w:r>
      <w:r w:rsidR="002F5EC3">
        <w:rPr>
          <w:rFonts w:eastAsia="Arial Unicode MS" w:cs="Times New Roman"/>
          <w:szCs w:val="26"/>
        </w:rPr>
        <w:t>à 3.6 V với</w:t>
      </w:r>
      <w:r w:rsidR="00E53C4B" w:rsidRPr="008E0BEF">
        <w:rPr>
          <w:rFonts w:eastAsia="Arial Unicode MS" w:cs="Times New Roman"/>
          <w:szCs w:val="26"/>
        </w:rPr>
        <w:t xml:space="preserve"> mật</w:t>
      </w:r>
      <w:r w:rsidR="002F5EC3">
        <w:rPr>
          <w:rFonts w:eastAsia="Arial Unicode MS" w:cs="Times New Roman"/>
          <w:szCs w:val="26"/>
        </w:rPr>
        <w:t xml:space="preserve"> độ</w:t>
      </w:r>
      <w:r w:rsidR="00E53C4B" w:rsidRPr="008E0BEF">
        <w:rPr>
          <w:rFonts w:eastAsia="Arial Unicode MS" w:cs="Times New Roman"/>
          <w:szCs w:val="26"/>
        </w:rPr>
        <w:t xml:space="preserve"> năng lượng 80 Wh/Kg</w:t>
      </w:r>
      <w:r w:rsidR="00031192" w:rsidRPr="008E0BEF">
        <w:rPr>
          <w:rFonts w:eastAsia="Arial Unicode MS" w:cs="Times New Roman"/>
          <w:szCs w:val="26"/>
        </w:rPr>
        <w:t xml:space="preserve"> đại diện cho một nền các</w:t>
      </w:r>
      <w:r w:rsidR="002E0780" w:rsidRPr="008E0BEF">
        <w:rPr>
          <w:rFonts w:eastAsia="Arial Unicode MS" w:cs="Times New Roman"/>
          <w:szCs w:val="26"/>
        </w:rPr>
        <w:t>h</w:t>
      </w:r>
      <w:r w:rsidR="00031192" w:rsidRPr="008E0BEF">
        <w:rPr>
          <w:rFonts w:eastAsia="Arial Unicode MS" w:cs="Times New Roman"/>
          <w:szCs w:val="26"/>
        </w:rPr>
        <w:t xml:space="preserve"> mạng </w:t>
      </w:r>
      <w:r w:rsidR="00885213" w:rsidRPr="008E0BEF">
        <w:rPr>
          <w:rFonts w:eastAsia="Arial Unicode MS" w:cs="Times New Roman"/>
          <w:szCs w:val="26"/>
        </w:rPr>
        <w:t>trong công nghiệ</w:t>
      </w:r>
      <w:r w:rsidR="00D55564" w:rsidRPr="008E0BEF">
        <w:rPr>
          <w:rFonts w:eastAsia="Arial Unicode MS" w:cs="Times New Roman"/>
          <w:szCs w:val="26"/>
        </w:rPr>
        <w:t>p tích</w:t>
      </w:r>
      <w:r w:rsidR="00885213" w:rsidRPr="008E0BEF">
        <w:rPr>
          <w:rFonts w:eastAsia="Arial Unicode MS" w:cs="Times New Roman"/>
          <w:szCs w:val="26"/>
        </w:rPr>
        <w:t xml:space="preserve"> trữ năng lượng</w:t>
      </w:r>
      <w:r w:rsidR="00CE2D0D" w:rsidRPr="008E0BEF">
        <w:rPr>
          <w:rFonts w:eastAsia="Arial Unicode MS" w:cs="Times New Roman"/>
          <w:szCs w:val="26"/>
        </w:rPr>
        <w:t>. Hiện nay, các</w:t>
      </w:r>
      <w:r w:rsidR="00AA42A1" w:rsidRPr="008E0BEF">
        <w:rPr>
          <w:rFonts w:eastAsia="Arial Unicode MS" w:cs="Times New Roman"/>
          <w:szCs w:val="26"/>
        </w:rPr>
        <w:t xml:space="preserve"> loại</w:t>
      </w:r>
      <w:r w:rsidR="001663D2" w:rsidRPr="008E0BEF">
        <w:rPr>
          <w:rFonts w:eastAsia="Arial Unicode MS" w:cs="Times New Roman"/>
          <w:szCs w:val="26"/>
        </w:rPr>
        <w:t xml:space="preserve"> pin ion liti</w:t>
      </w:r>
      <w:r w:rsidR="00CE2D0D" w:rsidRPr="008E0BEF">
        <w:rPr>
          <w:rFonts w:eastAsia="Arial Unicode MS" w:cs="Times New Roman"/>
          <w:szCs w:val="26"/>
        </w:rPr>
        <w:t xml:space="preserve"> phát triển nhanh nhấ</w:t>
      </w:r>
      <w:r w:rsidR="0005755B" w:rsidRPr="008E0BEF">
        <w:rPr>
          <w:rFonts w:eastAsia="Arial Unicode MS" w:cs="Times New Roman"/>
          <w:szCs w:val="26"/>
        </w:rPr>
        <w:t>t</w:t>
      </w:r>
      <w:r w:rsidR="004F4425" w:rsidRPr="008E0BEF">
        <w:rPr>
          <w:rFonts w:eastAsia="Arial Unicode MS" w:cs="Times New Roman"/>
          <w:szCs w:val="26"/>
        </w:rPr>
        <w:t xml:space="preserve"> và là pin hóa học có triển vọng nhất. </w:t>
      </w:r>
      <w:r w:rsidR="009C608B" w:rsidRPr="008E0BEF">
        <w:rPr>
          <w:rFonts w:eastAsia="Arial Unicode MS" w:cs="Times New Roman"/>
          <w:szCs w:val="26"/>
        </w:rPr>
        <w:t>So sánh với các hệ thống dự trữ năng lượ</w:t>
      </w:r>
      <w:r w:rsidR="0097464A" w:rsidRPr="008E0BEF">
        <w:rPr>
          <w:rFonts w:eastAsia="Arial Unicode MS" w:cs="Times New Roman"/>
          <w:szCs w:val="26"/>
        </w:rPr>
        <w:t>ng khác pin ion liti</w:t>
      </w:r>
      <w:r w:rsidR="009C608B" w:rsidRPr="008E0BEF">
        <w:rPr>
          <w:rFonts w:eastAsia="Arial Unicode MS" w:cs="Times New Roman"/>
          <w:szCs w:val="26"/>
        </w:rPr>
        <w:t xml:space="preserve"> cho chúng ta những ưu điểm vượt trội hơn như độ an toàn, </w:t>
      </w:r>
      <w:r w:rsidR="00CE092C" w:rsidRPr="008E0BEF">
        <w:rPr>
          <w:rFonts w:eastAsia="Arial Unicode MS" w:cs="Times New Roman"/>
          <w:szCs w:val="26"/>
        </w:rPr>
        <w:t xml:space="preserve">năng lượng và mật độ năng lượng, </w:t>
      </w:r>
      <w:r w:rsidR="00097740" w:rsidRPr="008E0BEF">
        <w:rPr>
          <w:rFonts w:eastAsia="Arial Unicode MS" w:cs="Times New Roman"/>
          <w:szCs w:val="26"/>
        </w:rPr>
        <w:t>hiệu suất làm việc, vòng đờ</w:t>
      </w:r>
      <w:r w:rsidR="004007AF" w:rsidRPr="008E0BEF">
        <w:rPr>
          <w:rFonts w:eastAsia="Arial Unicode MS" w:cs="Times New Roman"/>
          <w:szCs w:val="26"/>
        </w:rPr>
        <w:t>i và</w:t>
      </w:r>
      <w:r w:rsidR="0097464A" w:rsidRPr="008E0BEF">
        <w:rPr>
          <w:rFonts w:eastAsia="Arial Unicode MS" w:cs="Times New Roman"/>
          <w:szCs w:val="26"/>
        </w:rPr>
        <w:t xml:space="preserve"> dễ tích hợp</w:t>
      </w:r>
      <w:r w:rsidR="007F6BDC" w:rsidRPr="008E0BEF">
        <w:rPr>
          <w:rFonts w:eastAsia="Arial Unicode MS" w:cs="Times New Roman"/>
          <w:szCs w:val="26"/>
        </w:rPr>
        <w:t>.</w:t>
      </w:r>
      <w:r w:rsidR="00E53C4B" w:rsidRPr="008E0BEF">
        <w:rPr>
          <w:rFonts w:eastAsia="Arial Unicode MS" w:cs="Times New Roman"/>
          <w:szCs w:val="26"/>
        </w:rPr>
        <w:t xml:space="preserve"> B</w:t>
      </w:r>
      <w:r w:rsidR="00793C8D" w:rsidRPr="008E0BEF">
        <w:rPr>
          <w:rFonts w:eastAsia="Arial Unicode MS" w:cs="Times New Roman"/>
          <w:szCs w:val="26"/>
        </w:rPr>
        <w:t>ởi vì nhữ</w:t>
      </w:r>
      <w:r w:rsidR="00DA1890" w:rsidRPr="008E0BEF">
        <w:rPr>
          <w:rFonts w:eastAsia="Arial Unicode MS" w:cs="Times New Roman"/>
          <w:szCs w:val="26"/>
        </w:rPr>
        <w:t>ng tính năng đó</w:t>
      </w:r>
      <w:r w:rsidR="00793C8D" w:rsidRPr="008E0BEF">
        <w:rPr>
          <w:rFonts w:eastAsia="Arial Unicode MS" w:cs="Times New Roman"/>
          <w:szCs w:val="26"/>
        </w:rPr>
        <w:t xml:space="preserve"> mà công nghệ</w:t>
      </w:r>
      <w:r w:rsidR="0097464A" w:rsidRPr="008E0BEF">
        <w:rPr>
          <w:rFonts w:eastAsia="Arial Unicode MS" w:cs="Times New Roman"/>
          <w:szCs w:val="26"/>
        </w:rPr>
        <w:t xml:space="preserve"> pin ion liti</w:t>
      </w:r>
      <w:r w:rsidR="00793C8D" w:rsidRPr="008E0BEF">
        <w:rPr>
          <w:rFonts w:eastAsia="Arial Unicode MS" w:cs="Times New Roman"/>
          <w:szCs w:val="26"/>
        </w:rPr>
        <w:t xml:space="preserve"> </w:t>
      </w:r>
      <w:r w:rsidR="00931E7E" w:rsidRPr="008E0BEF">
        <w:rPr>
          <w:rFonts w:eastAsia="Arial Unicode MS" w:cs="Times New Roman"/>
          <w:szCs w:val="26"/>
        </w:rPr>
        <w:t>ngày nay đã được sử dụ</w:t>
      </w:r>
      <w:r w:rsidR="00803138" w:rsidRPr="008E0BEF">
        <w:rPr>
          <w:rFonts w:eastAsia="Arial Unicode MS" w:cs="Times New Roman"/>
          <w:szCs w:val="26"/>
        </w:rPr>
        <w:t xml:space="preserve">ng vào nhiều lĩnh vực trong đời sống. </w:t>
      </w:r>
      <w:r w:rsidR="00DA1890" w:rsidRPr="008E0BEF">
        <w:rPr>
          <w:rFonts w:eastAsia="Arial Unicode MS" w:cs="Times New Roman"/>
          <w:szCs w:val="26"/>
        </w:rPr>
        <w:t>B</w:t>
      </w:r>
      <w:r w:rsidR="003F7468" w:rsidRPr="008E0BEF">
        <w:rPr>
          <w:rFonts w:eastAsia="Arial Unicode MS" w:cs="Times New Roman"/>
          <w:szCs w:val="26"/>
        </w:rPr>
        <w:t>ên cạnh việc sử dụng rộng dãi cho các thiết bị di động (điện thoại di động, máy ảnh kỹ thuật số</w:t>
      </w:r>
      <w:r w:rsidR="00183F91" w:rsidRPr="008E0BEF">
        <w:rPr>
          <w:rFonts w:eastAsia="Arial Unicode MS" w:cs="Times New Roman"/>
          <w:szCs w:val="26"/>
        </w:rPr>
        <w:t>, máy tính xách tay…). P</w:t>
      </w:r>
      <w:r w:rsidR="0097464A" w:rsidRPr="008E0BEF">
        <w:rPr>
          <w:rFonts w:eastAsia="Arial Unicode MS" w:cs="Times New Roman"/>
          <w:szCs w:val="26"/>
        </w:rPr>
        <w:t>in ion liti</w:t>
      </w:r>
      <w:r w:rsidR="003F7468" w:rsidRPr="008E0BEF">
        <w:rPr>
          <w:rFonts w:eastAsia="Arial Unicode MS" w:cs="Times New Roman"/>
          <w:szCs w:val="26"/>
        </w:rPr>
        <w:t xml:space="preserve"> còn được sử dụng làm nguồn năng lượng cho các thiết bị y tế</w:t>
      </w:r>
      <w:r w:rsidR="009D7173" w:rsidRPr="008E0BEF">
        <w:rPr>
          <w:rFonts w:eastAsia="Arial Unicode MS" w:cs="Times New Roman"/>
          <w:szCs w:val="26"/>
        </w:rPr>
        <w:t xml:space="preserve"> cấy ghép, các công cụ điện chuyên nghiệp, </w:t>
      </w:r>
      <w:r w:rsidR="00AF66AB" w:rsidRPr="008E0BEF">
        <w:rPr>
          <w:rFonts w:eastAsia="Arial Unicode MS" w:cs="Times New Roman"/>
          <w:szCs w:val="26"/>
        </w:rPr>
        <w:t xml:space="preserve">robot, hệ thống </w:t>
      </w:r>
      <w:r w:rsidR="00807FA3" w:rsidRPr="008E0BEF">
        <w:rPr>
          <w:rFonts w:eastAsia="Arial Unicode MS" w:cs="Times New Roman"/>
          <w:szCs w:val="26"/>
        </w:rPr>
        <w:t>UPS</w:t>
      </w:r>
      <w:r w:rsidR="006B1404">
        <w:rPr>
          <w:rFonts w:eastAsia="Arial Unicode MS" w:cs="Times New Roman"/>
          <w:szCs w:val="26"/>
        </w:rPr>
        <w:t xml:space="preserve"> (</w:t>
      </w:r>
      <w:r w:rsidR="006B1404" w:rsidRPr="006B1404">
        <w:rPr>
          <w:bCs/>
          <w:lang w:val="en"/>
        </w:rPr>
        <w:t>uninterruptible power supply</w:t>
      </w:r>
      <w:r w:rsidR="006B1404">
        <w:rPr>
          <w:rFonts w:eastAsia="Arial Unicode MS" w:cs="Times New Roman"/>
          <w:szCs w:val="26"/>
        </w:rPr>
        <w:t>)</w:t>
      </w:r>
      <w:r w:rsidR="00807FA3" w:rsidRPr="008E0BEF">
        <w:rPr>
          <w:rFonts w:eastAsia="Arial Unicode MS" w:cs="Times New Roman"/>
          <w:szCs w:val="26"/>
        </w:rPr>
        <w:t>,</w:t>
      </w:r>
      <w:r w:rsidR="00FF2FB7" w:rsidRPr="008E0BEF">
        <w:rPr>
          <w:rFonts w:eastAsia="Arial Unicode MS" w:cs="Times New Roman"/>
          <w:szCs w:val="26"/>
        </w:rPr>
        <w:t xml:space="preserve"> các ứng dụng quân sự</w:t>
      </w:r>
      <w:r w:rsidR="000E0A57" w:rsidRPr="008E0BEF">
        <w:rPr>
          <w:rFonts w:eastAsia="Arial Unicode MS" w:cs="Times New Roman"/>
          <w:szCs w:val="26"/>
        </w:rPr>
        <w:t>, hàng không vũ trụ.</w:t>
      </w:r>
    </w:p>
    <w:p w:rsidR="00B933B9" w:rsidRPr="008E0BEF" w:rsidRDefault="00974B56" w:rsidP="009B6134">
      <w:pPr>
        <w:rPr>
          <w:rFonts w:eastAsia="Arial Unicode MS" w:cs="Times New Roman"/>
          <w:szCs w:val="26"/>
        </w:rPr>
      </w:pPr>
      <w:r w:rsidRPr="008E0BEF">
        <w:rPr>
          <w:rFonts w:eastAsia="Arial Unicode MS" w:cs="Times New Roman"/>
          <w:szCs w:val="26"/>
        </w:rPr>
        <w:t>Mặ</w:t>
      </w:r>
      <w:r w:rsidR="0097464A" w:rsidRPr="008E0BEF">
        <w:rPr>
          <w:rFonts w:eastAsia="Arial Unicode MS" w:cs="Times New Roman"/>
          <w:szCs w:val="26"/>
        </w:rPr>
        <w:t>c dù pin ion liti</w:t>
      </w:r>
      <w:r w:rsidRPr="008E0BEF">
        <w:rPr>
          <w:rFonts w:eastAsia="Arial Unicode MS" w:cs="Times New Roman"/>
          <w:szCs w:val="26"/>
        </w:rPr>
        <w:t xml:space="preserve"> có những ưu điểm củ</w:t>
      </w:r>
      <w:r w:rsidR="0081508B" w:rsidRPr="008E0BEF">
        <w:rPr>
          <w:rFonts w:eastAsia="Arial Unicode MS" w:cs="Times New Roman"/>
          <w:szCs w:val="26"/>
        </w:rPr>
        <w:t>a nó nhưng</w:t>
      </w:r>
      <w:r w:rsidRPr="008E0BEF">
        <w:rPr>
          <w:rFonts w:eastAsia="Arial Unicode MS" w:cs="Times New Roman"/>
          <w:szCs w:val="26"/>
        </w:rPr>
        <w:t xml:space="preserve"> nó còn có những hạn chế</w:t>
      </w:r>
      <w:r w:rsidR="0081508B" w:rsidRPr="008E0BEF">
        <w:rPr>
          <w:rFonts w:eastAsia="Arial Unicode MS" w:cs="Times New Roman"/>
          <w:szCs w:val="26"/>
        </w:rPr>
        <w:t>. Công nghệ</w:t>
      </w:r>
      <w:r w:rsidR="0097464A" w:rsidRPr="008E0BEF">
        <w:rPr>
          <w:rFonts w:eastAsia="Arial Unicode MS" w:cs="Times New Roman"/>
          <w:szCs w:val="26"/>
        </w:rPr>
        <w:t xml:space="preserve"> pin ion liti</w:t>
      </w:r>
      <w:r w:rsidR="0081508B" w:rsidRPr="008E0BEF">
        <w:rPr>
          <w:rFonts w:eastAsia="Arial Unicode MS" w:cs="Times New Roman"/>
          <w:szCs w:val="26"/>
        </w:rPr>
        <w:t xml:space="preserve"> hiện nay chủ yếu cải tiến để ứng dụng vào các thiết bị di động, </w:t>
      </w:r>
      <w:r w:rsidR="004D487E" w:rsidRPr="008E0BEF">
        <w:rPr>
          <w:rFonts w:eastAsia="Arial Unicode MS" w:cs="Times New Roman"/>
          <w:szCs w:val="26"/>
        </w:rPr>
        <w:lastRenderedPageBreak/>
        <w:t>giá của vật liệu điện cực</w:t>
      </w:r>
      <w:r w:rsidR="0097464A" w:rsidRPr="008E0BEF">
        <w:rPr>
          <w:rFonts w:eastAsia="Arial Unicode MS" w:cs="Times New Roman"/>
          <w:szCs w:val="26"/>
        </w:rPr>
        <w:t xml:space="preserve"> còn cao</w:t>
      </w:r>
      <w:r w:rsidR="004D487E" w:rsidRPr="008E0BEF">
        <w:rPr>
          <w:rFonts w:eastAsia="Arial Unicode MS" w:cs="Times New Roman"/>
          <w:szCs w:val="26"/>
        </w:rPr>
        <w:t xml:space="preserve"> và </w:t>
      </w:r>
      <w:r w:rsidR="00360923" w:rsidRPr="008E0BEF">
        <w:rPr>
          <w:rFonts w:eastAsia="Arial Unicode MS" w:cs="Times New Roman"/>
          <w:szCs w:val="26"/>
        </w:rPr>
        <w:t>hiệu suất làm việc ở các điều kiệ</w:t>
      </w:r>
      <w:r w:rsidR="00C45992" w:rsidRPr="008E0BEF">
        <w:rPr>
          <w:rFonts w:eastAsia="Arial Unicode MS" w:cs="Times New Roman"/>
          <w:szCs w:val="26"/>
        </w:rPr>
        <w:t>n khác nhau</w:t>
      </w:r>
      <w:r w:rsidR="00DA1890" w:rsidRPr="008E0BEF">
        <w:rPr>
          <w:rFonts w:eastAsia="Arial Unicode MS" w:cs="Times New Roman"/>
          <w:szCs w:val="26"/>
        </w:rPr>
        <w:t xml:space="preserve"> bị thay đổi</w:t>
      </w:r>
      <w:r w:rsidR="00D55782" w:rsidRPr="008E0BEF">
        <w:rPr>
          <w:rFonts w:eastAsia="Arial Unicode MS" w:cs="Times New Roman"/>
          <w:szCs w:val="26"/>
        </w:rPr>
        <w:t xml:space="preserve"> (</w:t>
      </w:r>
      <w:r w:rsidR="00C45992" w:rsidRPr="008E0BEF">
        <w:rPr>
          <w:rFonts w:eastAsia="Arial Unicode MS" w:cs="Times New Roman"/>
          <w:szCs w:val="26"/>
        </w:rPr>
        <w:t>nhiệt độ).</w:t>
      </w:r>
    </w:p>
    <w:p w:rsidR="00F023DE" w:rsidRPr="008E0BEF" w:rsidRDefault="00B933B9" w:rsidP="00CC183D">
      <w:pPr>
        <w:rPr>
          <w:rFonts w:eastAsia="Arial Unicode MS" w:cs="Times New Roman"/>
          <w:szCs w:val="26"/>
        </w:rPr>
      </w:pPr>
      <w:r w:rsidRPr="008E0BEF">
        <w:rPr>
          <w:rFonts w:eastAsia="Arial Unicode MS" w:cs="Times New Roman"/>
          <w:szCs w:val="26"/>
        </w:rPr>
        <w:t>Công nghệ</w:t>
      </w:r>
      <w:r w:rsidR="006B33AD" w:rsidRPr="008E0BEF">
        <w:rPr>
          <w:rFonts w:eastAsia="Arial Unicode MS" w:cs="Times New Roman"/>
          <w:szCs w:val="26"/>
        </w:rPr>
        <w:t xml:space="preserve"> liti</w:t>
      </w:r>
      <w:r w:rsidRPr="008E0BEF">
        <w:rPr>
          <w:rFonts w:eastAsia="Arial Unicode MS" w:cs="Times New Roman"/>
          <w:szCs w:val="26"/>
        </w:rPr>
        <w:t xml:space="preserve"> hiện nay là kết quả </w:t>
      </w:r>
      <w:r w:rsidR="003B11C4" w:rsidRPr="008E0BEF">
        <w:rPr>
          <w:rFonts w:eastAsia="Arial Unicode MS" w:cs="Times New Roman"/>
          <w:szCs w:val="26"/>
        </w:rPr>
        <w:t>từ</w:t>
      </w:r>
      <w:r w:rsidR="009578B6" w:rsidRPr="008E0BEF">
        <w:rPr>
          <w:rFonts w:eastAsia="Arial Unicode MS" w:cs="Times New Roman"/>
          <w:szCs w:val="26"/>
        </w:rPr>
        <w:t xml:space="preserve"> sự phát triển của </w:t>
      </w:r>
      <w:r w:rsidR="001E37B5" w:rsidRPr="008E0BEF">
        <w:rPr>
          <w:rFonts w:eastAsia="Arial Unicode MS" w:cs="Times New Roman"/>
          <w:szCs w:val="26"/>
        </w:rPr>
        <w:t>hệ pin</w:t>
      </w:r>
      <w:r w:rsidR="00AA3A6A" w:rsidRPr="008E0BEF">
        <w:rPr>
          <w:rFonts w:eastAsia="Arial Unicode MS" w:cs="Times New Roman"/>
          <w:szCs w:val="26"/>
        </w:rPr>
        <w:t xml:space="preserve"> liti</w:t>
      </w:r>
      <w:r w:rsidR="001E37B5" w:rsidRPr="008E0BEF">
        <w:rPr>
          <w:rFonts w:eastAsia="Arial Unicode MS" w:cs="Times New Roman"/>
          <w:szCs w:val="26"/>
        </w:rPr>
        <w:t xml:space="preserve"> không sạc</w:t>
      </w:r>
      <w:r w:rsidR="00EA689C" w:rsidRPr="008E0BEF">
        <w:rPr>
          <w:rFonts w:eastAsia="Arial Unicode MS" w:cs="Times New Roman"/>
          <w:szCs w:val="26"/>
        </w:rPr>
        <w:t xml:space="preserve"> dựa trên việ</w:t>
      </w:r>
      <w:r w:rsidR="00DA1890" w:rsidRPr="008E0BEF">
        <w:rPr>
          <w:rFonts w:eastAsia="Arial Unicode MS" w:cs="Times New Roman"/>
          <w:szCs w:val="26"/>
        </w:rPr>
        <w:t>c sử</w:t>
      </w:r>
      <w:r w:rsidR="00EA689C" w:rsidRPr="008E0BEF">
        <w:rPr>
          <w:rFonts w:eastAsia="Arial Unicode MS" w:cs="Times New Roman"/>
          <w:szCs w:val="26"/>
        </w:rPr>
        <w:t xml:space="preserve"> dụng kim loạ</w:t>
      </w:r>
      <w:r w:rsidR="00AA3A6A" w:rsidRPr="008E0BEF">
        <w:rPr>
          <w:rFonts w:eastAsia="Arial Unicode MS" w:cs="Times New Roman"/>
          <w:szCs w:val="26"/>
        </w:rPr>
        <w:t>i Li</w:t>
      </w:r>
      <w:r w:rsidR="00EA689C" w:rsidRPr="008E0BEF">
        <w:rPr>
          <w:rFonts w:eastAsia="Arial Unicode MS" w:cs="Times New Roman"/>
          <w:szCs w:val="26"/>
        </w:rPr>
        <w:t xml:space="preserve"> là điện cực anode.</w:t>
      </w:r>
      <w:r w:rsidR="00183F91" w:rsidRPr="008E0BEF">
        <w:rPr>
          <w:rFonts w:eastAsia="Arial Unicode MS" w:cs="Times New Roman"/>
          <w:szCs w:val="26"/>
        </w:rPr>
        <w:t xml:space="preserve"> C</w:t>
      </w:r>
      <w:r w:rsidR="000D6740" w:rsidRPr="008E0BEF">
        <w:rPr>
          <w:rFonts w:eastAsia="Arial Unicode MS" w:cs="Times New Roman"/>
          <w:szCs w:val="26"/>
        </w:rPr>
        <w:t>húng ta</w:t>
      </w:r>
      <w:r w:rsidR="00183F91" w:rsidRPr="008E0BEF">
        <w:rPr>
          <w:rFonts w:eastAsia="Arial Unicode MS" w:cs="Times New Roman"/>
          <w:szCs w:val="26"/>
        </w:rPr>
        <w:t xml:space="preserve"> cần</w:t>
      </w:r>
      <w:r w:rsidR="000D6740" w:rsidRPr="008E0BEF">
        <w:rPr>
          <w:rFonts w:eastAsia="Arial Unicode MS" w:cs="Times New Roman"/>
          <w:szCs w:val="26"/>
        </w:rPr>
        <w:t xml:space="preserve"> quan tâm tới sự ổn đị</w:t>
      </w:r>
      <w:r w:rsidR="002A7536" w:rsidRPr="008E0BEF">
        <w:rPr>
          <w:rFonts w:eastAsia="Arial Unicode MS" w:cs="Times New Roman"/>
          <w:szCs w:val="26"/>
        </w:rPr>
        <w:t xml:space="preserve">nh và an toàn của tế bào pin tới các điện cực </w:t>
      </w:r>
      <w:r w:rsidR="00AA3A6A" w:rsidRPr="008E0BEF">
        <w:rPr>
          <w:rFonts w:eastAsia="Arial Unicode MS" w:cs="Times New Roman"/>
          <w:szCs w:val="26"/>
        </w:rPr>
        <w:t>liti</w:t>
      </w:r>
      <w:r w:rsidR="00183F91" w:rsidRPr="008E0BEF">
        <w:rPr>
          <w:rFonts w:eastAsia="Arial Unicode MS" w:cs="Times New Roman"/>
          <w:szCs w:val="26"/>
        </w:rPr>
        <w:t>. C</w:t>
      </w:r>
      <w:r w:rsidR="00B84F18" w:rsidRPr="008E0BEF">
        <w:rPr>
          <w:rFonts w:eastAsia="Arial Unicode MS" w:cs="Times New Roman"/>
          <w:szCs w:val="26"/>
        </w:rPr>
        <w:t xml:space="preserve">ác </w:t>
      </w:r>
      <w:r w:rsidR="00987161" w:rsidRPr="008E0BEF">
        <w:rPr>
          <w:rFonts w:eastAsia="Arial Unicode MS" w:cs="Times New Roman"/>
          <w:szCs w:val="26"/>
        </w:rPr>
        <w:t xml:space="preserve">nghiên cứu tìm ra các giải pháp thay thế để phát triển hệ thống an toàn hơn </w:t>
      </w:r>
      <w:r w:rsidR="00461BC0" w:rsidRPr="008E0BEF">
        <w:rPr>
          <w:rFonts w:eastAsia="Arial Unicode MS" w:cs="Times New Roman"/>
          <w:szCs w:val="26"/>
        </w:rPr>
        <w:t>và dẫn đế</w:t>
      </w:r>
      <w:r w:rsidR="000F3B37" w:rsidRPr="008E0BEF">
        <w:rPr>
          <w:rFonts w:eastAsia="Arial Unicode MS" w:cs="Times New Roman"/>
          <w:szCs w:val="26"/>
        </w:rPr>
        <w:t>n trong những</w:t>
      </w:r>
      <w:r w:rsidR="00461BC0" w:rsidRPr="008E0BEF">
        <w:rPr>
          <w:rFonts w:eastAsia="Arial Unicode MS" w:cs="Times New Roman"/>
          <w:szCs w:val="26"/>
        </w:rPr>
        <w:t xml:space="preserve"> năm 1980 </w:t>
      </w:r>
      <w:r w:rsidR="000F3B37" w:rsidRPr="008E0BEF">
        <w:rPr>
          <w:rFonts w:eastAsia="Arial Unicode MS" w:cs="Times New Roman"/>
          <w:szCs w:val="26"/>
        </w:rPr>
        <w:t>sự thay thế</w:t>
      </w:r>
      <w:r w:rsidR="00371761" w:rsidRPr="008E0BEF">
        <w:rPr>
          <w:rFonts w:eastAsia="Arial Unicode MS" w:cs="Times New Roman"/>
          <w:szCs w:val="26"/>
        </w:rPr>
        <w:t xml:space="preserve"> điện cực anode</w:t>
      </w:r>
      <w:r w:rsidR="00AA3A6A" w:rsidRPr="008E0BEF">
        <w:rPr>
          <w:rFonts w:eastAsia="Arial Unicode MS" w:cs="Times New Roman"/>
          <w:szCs w:val="26"/>
        </w:rPr>
        <w:t xml:space="preserve"> liti</w:t>
      </w:r>
      <w:r w:rsidR="000F3B37" w:rsidRPr="008E0BEF">
        <w:rPr>
          <w:rFonts w:eastAsia="Arial Unicode MS" w:cs="Times New Roman"/>
          <w:szCs w:val="26"/>
        </w:rPr>
        <w:t xml:space="preserve"> bằng hệ thố</w:t>
      </w:r>
      <w:r w:rsidR="0016166C" w:rsidRPr="008E0BEF">
        <w:rPr>
          <w:rFonts w:eastAsia="Arial Unicode MS" w:cs="Times New Roman"/>
          <w:szCs w:val="26"/>
        </w:rPr>
        <w:t>ng</w:t>
      </w:r>
      <w:r w:rsidR="000F3B37" w:rsidRPr="008E0BEF">
        <w:rPr>
          <w:rFonts w:eastAsia="Arial Unicode MS" w:cs="Times New Roman"/>
          <w:szCs w:val="26"/>
        </w:rPr>
        <w:t xml:space="preserve"> chất khách chủ</w:t>
      </w:r>
      <w:r w:rsidR="009D1B5B" w:rsidRPr="008E0BEF">
        <w:rPr>
          <w:rFonts w:eastAsia="Arial Unicode MS" w:cs="Times New Roman"/>
          <w:szCs w:val="26"/>
        </w:rPr>
        <w:t xml:space="preserve"> với một thế</w:t>
      </w:r>
      <w:r w:rsidR="00AA3A6A" w:rsidRPr="008E0BEF">
        <w:rPr>
          <w:rFonts w:eastAsia="Arial Unicode MS" w:cs="Times New Roman"/>
          <w:szCs w:val="26"/>
        </w:rPr>
        <w:t xml:space="preserve"> hoạt động</w:t>
      </w:r>
      <w:r w:rsidR="00864257" w:rsidRPr="008E0BEF">
        <w:rPr>
          <w:rFonts w:eastAsia="Arial Unicode MS" w:cs="Times New Roman"/>
          <w:szCs w:val="26"/>
        </w:rPr>
        <w:t xml:space="preserve"> thấp hơn đáng kể </w:t>
      </w:r>
      <w:r w:rsidR="006D08BD" w:rsidRPr="008E0BEF">
        <w:rPr>
          <w:rFonts w:eastAsia="Arial Unicode MS" w:cs="Times New Roman"/>
          <w:szCs w:val="26"/>
        </w:rPr>
        <w:t>so với vật chủ làm điện cực dương</w:t>
      </w:r>
      <w:r w:rsidR="00AA3A6A" w:rsidRPr="008E0BEF">
        <w:rPr>
          <w:rFonts w:eastAsia="Arial Unicode MS" w:cs="Times New Roman"/>
          <w:szCs w:val="26"/>
        </w:rPr>
        <w:t>.</w:t>
      </w:r>
    </w:p>
    <w:p w:rsidR="00130D9C" w:rsidRPr="008E0BEF" w:rsidRDefault="007B6397" w:rsidP="00FE2776">
      <w:pPr>
        <w:pStyle w:val="Heading2"/>
        <w:numPr>
          <w:ilvl w:val="1"/>
          <w:numId w:val="11"/>
        </w:numPr>
        <w:tabs>
          <w:tab w:val="clear" w:pos="1701"/>
          <w:tab w:val="clear" w:pos="6804"/>
        </w:tabs>
        <w:spacing w:after="120" w:line="312" w:lineRule="auto"/>
        <w:ind w:left="0" w:firstLine="567"/>
        <w:rPr>
          <w:rFonts w:eastAsia="Arial Unicode MS"/>
        </w:rPr>
      </w:pPr>
      <w:bookmarkStart w:id="12" w:name="_Toc419536384"/>
      <w:r w:rsidRPr="008E0BEF">
        <w:rPr>
          <w:rFonts w:eastAsia="Arial Unicode MS"/>
        </w:rPr>
        <w:t>P</w:t>
      </w:r>
      <w:r w:rsidR="0065342A" w:rsidRPr="008E0BEF">
        <w:rPr>
          <w:rFonts w:eastAsia="Arial Unicode MS"/>
        </w:rPr>
        <w:t>in tích trữ</w:t>
      </w:r>
      <w:r w:rsidR="00F30090" w:rsidRPr="008E0BEF">
        <w:rPr>
          <w:rFonts w:eastAsia="Arial Unicode MS"/>
        </w:rPr>
        <w:t xml:space="preserve"> ion liti.</w:t>
      </w:r>
      <w:bookmarkEnd w:id="12"/>
    </w:p>
    <w:p w:rsidR="00722058" w:rsidRPr="008E0BEF" w:rsidRDefault="005C7A82" w:rsidP="00722058">
      <w:pPr>
        <w:rPr>
          <w:rFonts w:eastAsia="Arial Unicode MS" w:cs="Times New Roman"/>
          <w:szCs w:val="26"/>
        </w:rPr>
      </w:pPr>
      <w:r w:rsidRPr="008E0BEF">
        <w:rPr>
          <w:rFonts w:eastAsia="Arial Unicode MS" w:cs="Times New Roman"/>
          <w:szCs w:val="26"/>
        </w:rPr>
        <w:t>Pin là một thiết bị dùng để tích trữ và chuyển đổi năng lượng điệ</w:t>
      </w:r>
      <w:r w:rsidR="000F1458" w:rsidRPr="008E0BEF">
        <w:rPr>
          <w:rFonts w:eastAsia="Arial Unicode MS" w:cs="Times New Roman"/>
          <w:szCs w:val="26"/>
        </w:rPr>
        <w:t xml:space="preserve">n hóa. </w:t>
      </w:r>
      <w:r w:rsidR="00EC6B84" w:rsidRPr="008E0BEF">
        <w:rPr>
          <w:rFonts w:eastAsia="Arial Unicode MS" w:cs="Times New Roman"/>
          <w:szCs w:val="26"/>
        </w:rPr>
        <w:t>Trong pin điện năng được phát ra bằng sự chuyển hóa</w:t>
      </w:r>
      <w:r w:rsidR="003A4777" w:rsidRPr="008E0BEF">
        <w:rPr>
          <w:rFonts w:eastAsia="Arial Unicode MS" w:cs="Times New Roman"/>
          <w:szCs w:val="26"/>
        </w:rPr>
        <w:t xml:space="preserve"> năng lượng hóa học, </w:t>
      </w:r>
      <w:r w:rsidR="00191326" w:rsidRPr="008E0BEF">
        <w:rPr>
          <w:rFonts w:eastAsia="Arial Unicode MS" w:cs="Times New Roman"/>
          <w:szCs w:val="26"/>
        </w:rPr>
        <w:t>bằng các phản ứng oxy hóa khử ở tại</w:t>
      </w:r>
      <w:r w:rsidR="0018143E" w:rsidRPr="008E0BEF">
        <w:rPr>
          <w:rFonts w:eastAsia="Arial Unicode MS" w:cs="Times New Roman"/>
          <w:szCs w:val="26"/>
        </w:rPr>
        <w:t xml:space="preserve"> các điện</w:t>
      </w:r>
      <w:r w:rsidR="00191326" w:rsidRPr="008E0BEF">
        <w:rPr>
          <w:rFonts w:eastAsia="Arial Unicode MS" w:cs="Times New Roman"/>
          <w:szCs w:val="26"/>
        </w:rPr>
        <w:t xml:space="preserve"> cực </w:t>
      </w:r>
      <w:r w:rsidR="0018143E" w:rsidRPr="008E0BEF">
        <w:rPr>
          <w:rFonts w:eastAsia="Arial Unicode MS" w:cs="Times New Roman"/>
          <w:szCs w:val="26"/>
        </w:rPr>
        <w:t>(</w:t>
      </w:r>
      <w:r w:rsidR="00191326" w:rsidRPr="008E0BEF">
        <w:rPr>
          <w:rFonts w:eastAsia="Arial Unicode MS" w:cs="Times New Roman"/>
          <w:szCs w:val="26"/>
        </w:rPr>
        <w:t>anode và cathode</w:t>
      </w:r>
      <w:r w:rsidR="0018143E" w:rsidRPr="008E0BEF">
        <w:rPr>
          <w:rFonts w:eastAsia="Arial Unicode MS" w:cs="Times New Roman"/>
          <w:szCs w:val="26"/>
        </w:rPr>
        <w:t>)</w:t>
      </w:r>
      <w:r w:rsidR="00191326" w:rsidRPr="008E0BEF">
        <w:rPr>
          <w:rFonts w:eastAsia="Arial Unicode MS" w:cs="Times New Roman"/>
          <w:szCs w:val="26"/>
        </w:rPr>
        <w:t>.</w:t>
      </w:r>
      <w:r w:rsidR="00FE7C5C" w:rsidRPr="008E0BEF">
        <w:rPr>
          <w:rFonts w:eastAsia="Arial Unicode MS" w:cs="Times New Roman"/>
          <w:szCs w:val="26"/>
        </w:rPr>
        <w:t xml:space="preserve"> Bởi vì phản ứng xảy ra ở anode nơi có điện thế thường thấp hơn cathode vì vậy thuật ngữ điện cực</w:t>
      </w:r>
      <w:r w:rsidR="00AA3A6A" w:rsidRPr="008E0BEF">
        <w:rPr>
          <w:rFonts w:eastAsia="Arial Unicode MS" w:cs="Times New Roman"/>
          <w:szCs w:val="26"/>
        </w:rPr>
        <w:t xml:space="preserve"> âm</w:t>
      </w:r>
      <w:r w:rsidR="00FE7C5C" w:rsidRPr="008E0BEF">
        <w:rPr>
          <w:rFonts w:eastAsia="Arial Unicode MS" w:cs="Times New Roman"/>
          <w:szCs w:val="26"/>
        </w:rPr>
        <w:t xml:space="preserve"> </w:t>
      </w:r>
      <w:r w:rsidR="00AA3A6A" w:rsidRPr="008E0BEF">
        <w:rPr>
          <w:rFonts w:eastAsia="Arial Unicode MS" w:cs="Times New Roman"/>
          <w:szCs w:val="26"/>
        </w:rPr>
        <w:t>(</w:t>
      </w:r>
      <w:r w:rsidR="00FE7C5C" w:rsidRPr="008E0BEF">
        <w:rPr>
          <w:rFonts w:eastAsia="Arial Unicode MS" w:cs="Times New Roman"/>
          <w:szCs w:val="26"/>
        </w:rPr>
        <w:t>negative</w:t>
      </w:r>
      <w:r w:rsidR="00AA3A6A" w:rsidRPr="008E0BEF">
        <w:rPr>
          <w:rFonts w:eastAsia="Arial Unicode MS" w:cs="Times New Roman"/>
          <w:szCs w:val="26"/>
        </w:rPr>
        <w:t>)</w:t>
      </w:r>
      <w:r w:rsidR="00FE7C5C" w:rsidRPr="008E0BEF">
        <w:rPr>
          <w:rFonts w:eastAsia="Arial Unicode MS" w:cs="Times New Roman"/>
          <w:szCs w:val="26"/>
        </w:rPr>
        <w:t xml:space="preserve"> và</w:t>
      </w:r>
      <w:r w:rsidR="00AA3A6A" w:rsidRPr="008E0BEF">
        <w:rPr>
          <w:rFonts w:eastAsia="Arial Unicode MS" w:cs="Times New Roman"/>
          <w:szCs w:val="26"/>
        </w:rPr>
        <w:t xml:space="preserve"> dương</w:t>
      </w:r>
      <w:r w:rsidR="00FE7C5C" w:rsidRPr="008E0BEF">
        <w:rPr>
          <w:rFonts w:eastAsia="Arial Unicode MS" w:cs="Times New Roman"/>
          <w:szCs w:val="26"/>
        </w:rPr>
        <w:t xml:space="preserve"> </w:t>
      </w:r>
      <w:r w:rsidR="00AA3A6A" w:rsidRPr="008E0BEF">
        <w:rPr>
          <w:rFonts w:eastAsia="Arial Unicode MS" w:cs="Times New Roman"/>
          <w:szCs w:val="26"/>
        </w:rPr>
        <w:t>(</w:t>
      </w:r>
      <w:r w:rsidR="00FE7C5C" w:rsidRPr="008E0BEF">
        <w:rPr>
          <w:rFonts w:eastAsia="Arial Unicode MS" w:cs="Times New Roman"/>
          <w:szCs w:val="26"/>
        </w:rPr>
        <w:t>positive</w:t>
      </w:r>
      <w:r w:rsidR="00AA3A6A" w:rsidRPr="008E0BEF">
        <w:rPr>
          <w:rFonts w:eastAsia="Arial Unicode MS" w:cs="Times New Roman"/>
          <w:szCs w:val="26"/>
        </w:rPr>
        <w:t>)</w:t>
      </w:r>
      <w:r w:rsidR="00FE7C5C" w:rsidRPr="008E0BEF">
        <w:rPr>
          <w:rFonts w:eastAsia="Arial Unicode MS" w:cs="Times New Roman"/>
          <w:szCs w:val="26"/>
        </w:rPr>
        <w:t xml:space="preserve"> được sử dụng.</w:t>
      </w:r>
      <w:r w:rsidR="0018143E" w:rsidRPr="008E0BEF">
        <w:rPr>
          <w:rFonts w:eastAsia="Arial Unicode MS" w:cs="Times New Roman"/>
          <w:szCs w:val="26"/>
        </w:rPr>
        <w:t xml:space="preserve"> P</w:t>
      </w:r>
      <w:r w:rsidR="003A421E" w:rsidRPr="008E0BEF">
        <w:rPr>
          <w:rFonts w:eastAsia="Arial Unicode MS" w:cs="Times New Roman"/>
          <w:szCs w:val="26"/>
        </w:rPr>
        <w:t>in là một hệ kín</w:t>
      </w:r>
      <w:r w:rsidR="002F201D" w:rsidRPr="008E0BEF">
        <w:rPr>
          <w:rFonts w:eastAsia="Arial Unicode MS" w:cs="Times New Roman"/>
          <w:szCs w:val="26"/>
        </w:rPr>
        <w:t xml:space="preserve"> dùng để tích trữ và chuyển hóa năng lượng</w:t>
      </w:r>
      <w:r w:rsidR="0059560E" w:rsidRPr="008E0BEF">
        <w:rPr>
          <w:rFonts w:eastAsia="Arial Unicode MS" w:cs="Times New Roman"/>
          <w:szCs w:val="26"/>
        </w:rPr>
        <w:t xml:space="preserve"> nghĩa là các điện cực không chỉ truyền tải hạt tải mà cũng là các thành phần hoạt động.</w:t>
      </w:r>
      <w:r w:rsidR="0018143E" w:rsidRPr="008E0BEF">
        <w:rPr>
          <w:rFonts w:eastAsia="Arial Unicode MS" w:cs="Times New Roman"/>
          <w:szCs w:val="26"/>
        </w:rPr>
        <w:t xml:space="preserve"> M</w:t>
      </w:r>
      <w:r w:rsidR="00F3625B" w:rsidRPr="008E0BEF">
        <w:rPr>
          <w:rFonts w:eastAsia="Arial Unicode MS" w:cs="Times New Roman"/>
          <w:szCs w:val="26"/>
        </w:rPr>
        <w:t>ột số loại pin đã được phát triể</w:t>
      </w:r>
      <w:r w:rsidR="00111BA3" w:rsidRPr="008E0BEF">
        <w:rPr>
          <w:rFonts w:eastAsia="Arial Unicode MS" w:cs="Times New Roman"/>
          <w:szCs w:val="26"/>
        </w:rPr>
        <w:t>n là Lead-acid, NiCd, Ni-me</w:t>
      </w:r>
      <w:r w:rsidR="00371761" w:rsidRPr="008E0BEF">
        <w:rPr>
          <w:rFonts w:eastAsia="Arial Unicode MS" w:cs="Times New Roman"/>
          <w:szCs w:val="26"/>
        </w:rPr>
        <w:t>tal hydride và</w:t>
      </w:r>
      <w:r w:rsidR="00C91DD0" w:rsidRPr="008E0BEF">
        <w:rPr>
          <w:rFonts w:eastAsia="Arial Unicode MS" w:cs="Times New Roman"/>
          <w:szCs w:val="26"/>
        </w:rPr>
        <w:t xml:space="preserve"> pin ion liti</w:t>
      </w:r>
      <w:r w:rsidR="00F3625B" w:rsidRPr="008E0BEF">
        <w:rPr>
          <w:rFonts w:eastAsia="Arial Unicode MS" w:cs="Times New Roman"/>
          <w:szCs w:val="26"/>
        </w:rPr>
        <w:t>.</w:t>
      </w:r>
      <w:r w:rsidR="00F378F6" w:rsidRPr="008E0BEF">
        <w:rPr>
          <w:rFonts w:eastAsia="Arial Unicode MS" w:cs="Times New Roman"/>
          <w:szCs w:val="26"/>
        </w:rPr>
        <w:t xml:space="preserve"> Trong số các loại pin, </w:t>
      </w:r>
      <w:r w:rsidR="004E7F45" w:rsidRPr="008E0BEF">
        <w:rPr>
          <w:rFonts w:eastAsia="Arial Unicode MS" w:cs="Times New Roman"/>
          <w:szCs w:val="26"/>
        </w:rPr>
        <w:t>pin ion liti</w:t>
      </w:r>
      <w:r w:rsidR="006B5E90" w:rsidRPr="008E0BEF">
        <w:rPr>
          <w:rFonts w:eastAsia="Arial Unicode MS" w:cs="Times New Roman"/>
          <w:szCs w:val="26"/>
        </w:rPr>
        <w:t xml:space="preserve"> cung cấp mật độ năng lượng cao</w:t>
      </w:r>
      <w:r w:rsidR="00C67FA5" w:rsidRPr="008E0BEF">
        <w:rPr>
          <w:rFonts w:eastAsia="Arial Unicode MS" w:cs="Times New Roman"/>
          <w:szCs w:val="26"/>
        </w:rPr>
        <w:t xml:space="preserve"> (hình 1.1)</w:t>
      </w:r>
      <w:r w:rsidR="006B5E90" w:rsidRPr="008E0BEF">
        <w:rPr>
          <w:rFonts w:eastAsia="Arial Unicode MS" w:cs="Times New Roman"/>
          <w:szCs w:val="26"/>
        </w:rPr>
        <w:t xml:space="preserve"> bởi vì</w:t>
      </w:r>
      <w:r w:rsidR="006B1404">
        <w:rPr>
          <w:rFonts w:eastAsia="Arial Unicode MS" w:cs="Times New Roman"/>
          <w:szCs w:val="26"/>
        </w:rPr>
        <w:t xml:space="preserve"> l</w:t>
      </w:r>
      <w:r w:rsidR="00812DB2" w:rsidRPr="008E0BEF">
        <w:rPr>
          <w:rFonts w:eastAsia="Arial Unicode MS" w:cs="Times New Roman"/>
          <w:szCs w:val="26"/>
        </w:rPr>
        <w:t>i</w:t>
      </w:r>
      <w:r w:rsidR="006B1404">
        <w:rPr>
          <w:rFonts w:eastAsia="Arial Unicode MS" w:cs="Times New Roman"/>
          <w:szCs w:val="26"/>
        </w:rPr>
        <w:t>ti</w:t>
      </w:r>
      <w:r w:rsidR="00812DB2" w:rsidRPr="008E0BEF">
        <w:rPr>
          <w:rFonts w:eastAsia="Arial Unicode MS" w:cs="Times New Roman"/>
          <w:szCs w:val="26"/>
        </w:rPr>
        <w:t xml:space="preserve"> có thế dương nhấ</w:t>
      </w:r>
      <w:r w:rsidR="0018143E" w:rsidRPr="008E0BEF">
        <w:rPr>
          <w:rFonts w:eastAsia="Arial Unicode MS" w:cs="Times New Roman"/>
          <w:szCs w:val="26"/>
        </w:rPr>
        <w:t>t (-3.04V so với thế chuẩn hydro</w:t>
      </w:r>
      <w:r w:rsidR="00812DB2" w:rsidRPr="008E0BEF">
        <w:rPr>
          <w:rFonts w:eastAsia="Arial Unicode MS" w:cs="Times New Roman"/>
          <w:szCs w:val="26"/>
        </w:rPr>
        <w:t xml:space="preserve">) </w:t>
      </w:r>
      <w:r w:rsidR="00C174A5" w:rsidRPr="008E0BEF">
        <w:rPr>
          <w:rFonts w:eastAsia="Arial Unicode MS" w:cs="Times New Roman"/>
          <w:szCs w:val="26"/>
        </w:rPr>
        <w:t>và</w:t>
      </w:r>
      <w:r w:rsidR="006B1404">
        <w:rPr>
          <w:rFonts w:eastAsia="Arial Unicode MS" w:cs="Times New Roman"/>
          <w:szCs w:val="26"/>
        </w:rPr>
        <w:t xml:space="preserve"> là</w:t>
      </w:r>
      <w:r w:rsidR="00C174A5" w:rsidRPr="008E0BEF">
        <w:rPr>
          <w:rFonts w:eastAsia="Arial Unicode MS" w:cs="Times New Roman"/>
          <w:szCs w:val="26"/>
        </w:rPr>
        <w:t xml:space="preserve"> kim loại nhẹ nhất</w:t>
      </w:r>
      <w:r w:rsidR="00836814" w:rsidRPr="008E0BEF">
        <w:rPr>
          <w:rFonts w:eastAsia="Arial Unicode MS" w:cs="Times New Roman"/>
          <w:szCs w:val="26"/>
        </w:rPr>
        <w:t xml:space="preserve"> (M=6.94 g/mole</w:t>
      </w:r>
      <w:r w:rsidR="00D344C3" w:rsidRPr="008E0BEF">
        <w:rPr>
          <w:rFonts w:eastAsia="Arial Unicode MS" w:cs="Times New Roman"/>
          <w:szCs w:val="26"/>
        </w:rPr>
        <w:t>). Một tế bào pin điện hóa gồm ba phầ</w:t>
      </w:r>
      <w:r w:rsidR="00CA1F49" w:rsidRPr="008E0BEF">
        <w:rPr>
          <w:rFonts w:eastAsia="Arial Unicode MS" w:cs="Times New Roman"/>
          <w:szCs w:val="26"/>
        </w:rPr>
        <w:t>n anode (negative), cathode (positive) và chất điện li (electrolyte)</w:t>
      </w:r>
      <w:r w:rsidR="0055022A" w:rsidRPr="008E0BEF">
        <w:rPr>
          <w:rFonts w:eastAsia="Arial Unicode MS" w:cs="Times New Roman"/>
          <w:szCs w:val="26"/>
        </w:rPr>
        <w:t>.</w:t>
      </w:r>
      <w:r w:rsidR="0070387F" w:rsidRPr="008E0BEF">
        <w:rPr>
          <w:rFonts w:eastAsia="Arial Unicode MS" w:cs="Times New Roman"/>
          <w:szCs w:val="26"/>
        </w:rPr>
        <w:t xml:space="preserve"> Trong quá trình tích và phóng</w:t>
      </w:r>
      <w:r w:rsidR="00694015" w:rsidRPr="008E0BEF">
        <w:rPr>
          <w:rFonts w:eastAsia="Arial Unicode MS" w:cs="Times New Roman"/>
          <w:szCs w:val="26"/>
        </w:rPr>
        <w:t>, các ion Li</w:t>
      </w:r>
      <w:r w:rsidR="004E7F45" w:rsidRPr="008E0BEF">
        <w:rPr>
          <w:rFonts w:eastAsia="Arial Unicode MS" w:cs="Times New Roman"/>
          <w:szCs w:val="26"/>
          <w:vertAlign w:val="superscript"/>
        </w:rPr>
        <w:t>+</w:t>
      </w:r>
      <w:r w:rsidR="00694015" w:rsidRPr="008E0BEF">
        <w:rPr>
          <w:rFonts w:eastAsia="Arial Unicode MS" w:cs="Times New Roman"/>
          <w:szCs w:val="26"/>
        </w:rPr>
        <w:t xml:space="preserve"> di chuyển </w:t>
      </w:r>
      <w:r w:rsidR="003F710D" w:rsidRPr="008E0BEF">
        <w:rPr>
          <w:rFonts w:eastAsia="Arial Unicode MS" w:cs="Times New Roman"/>
          <w:szCs w:val="26"/>
        </w:rPr>
        <w:t>qua lớp điệ</w:t>
      </w:r>
      <w:r w:rsidR="00386813" w:rsidRPr="008E0BEF">
        <w:rPr>
          <w:rFonts w:eastAsia="Arial Unicode MS" w:cs="Times New Roman"/>
          <w:szCs w:val="26"/>
        </w:rPr>
        <w:t xml:space="preserve">n ly giữa anode và cathode </w:t>
      </w:r>
      <w:r w:rsidR="00283FCF" w:rsidRPr="008E0BEF">
        <w:rPr>
          <w:rFonts w:eastAsia="Arial Unicode MS" w:cs="Times New Roman"/>
          <w:szCs w:val="26"/>
        </w:rPr>
        <w:t>và</w:t>
      </w:r>
      <w:r w:rsidR="00880A8B" w:rsidRPr="008E0BEF">
        <w:rPr>
          <w:rFonts w:eastAsia="Arial Unicode MS" w:cs="Times New Roman"/>
          <w:szCs w:val="26"/>
        </w:rPr>
        <w:t xml:space="preserve"> xả</w:t>
      </w:r>
      <w:r w:rsidR="00E814BD" w:rsidRPr="008E0BEF">
        <w:rPr>
          <w:rFonts w:eastAsia="Arial Unicode MS" w:cs="Times New Roman"/>
          <w:szCs w:val="26"/>
        </w:rPr>
        <w:t>y</w:t>
      </w:r>
      <w:r w:rsidR="00880A8B" w:rsidRPr="008E0BEF">
        <w:rPr>
          <w:rFonts w:eastAsia="Arial Unicode MS" w:cs="Times New Roman"/>
          <w:szCs w:val="26"/>
        </w:rPr>
        <w:t xml:space="preserve"> ra các phản ứng oxy hóa khử</w:t>
      </w:r>
      <w:r w:rsidR="00283FCF" w:rsidRPr="008E0BEF">
        <w:rPr>
          <w:rFonts w:eastAsia="Arial Unicode MS" w:cs="Times New Roman"/>
          <w:szCs w:val="26"/>
        </w:rPr>
        <w:t xml:space="preserve"> tại hai điện cực</w:t>
      </w:r>
      <w:r w:rsidR="002B0B6E" w:rsidRPr="008E0BEF">
        <w:rPr>
          <w:rFonts w:eastAsia="Arial Unicode MS" w:cs="Times New Roman"/>
          <w:szCs w:val="26"/>
        </w:rPr>
        <w:t>. P</w:t>
      </w:r>
      <w:r w:rsidR="00BC754F" w:rsidRPr="008E0BEF">
        <w:rPr>
          <w:rFonts w:eastAsia="Arial Unicode MS" w:cs="Times New Roman"/>
          <w:szCs w:val="26"/>
        </w:rPr>
        <w:t>hần lớn người ta dùng các chất điện ly lỏng có chứa muố</w:t>
      </w:r>
      <w:r w:rsidR="004E7F45" w:rsidRPr="008E0BEF">
        <w:rPr>
          <w:rFonts w:eastAsia="Arial Unicode MS" w:cs="Times New Roman"/>
          <w:szCs w:val="26"/>
        </w:rPr>
        <w:t>i liti</w:t>
      </w:r>
      <w:r w:rsidR="00F72E51" w:rsidRPr="008E0BEF">
        <w:rPr>
          <w:rFonts w:eastAsia="Arial Unicode MS" w:cs="Times New Roman"/>
          <w:szCs w:val="26"/>
        </w:rPr>
        <w:t xml:space="preserve"> như:</w:t>
      </w:r>
      <w:r w:rsidR="009D4656" w:rsidRPr="008E0BEF">
        <w:rPr>
          <w:rFonts w:eastAsia="Arial Unicode MS" w:cs="Times New Roman"/>
          <w:szCs w:val="26"/>
        </w:rPr>
        <w:t xml:space="preserve"> LiPF</w:t>
      </w:r>
      <w:r w:rsidR="009D4656" w:rsidRPr="008E0BEF">
        <w:rPr>
          <w:rFonts w:eastAsia="Arial Unicode MS" w:cs="Times New Roman"/>
          <w:szCs w:val="26"/>
          <w:vertAlign w:val="subscript"/>
        </w:rPr>
        <w:t>6</w:t>
      </w:r>
      <w:r w:rsidR="009D4656" w:rsidRPr="008E0BEF">
        <w:rPr>
          <w:rFonts w:eastAsia="Arial Unicode MS" w:cs="Times New Roman"/>
          <w:szCs w:val="26"/>
        </w:rPr>
        <w:t>, LiBF</w:t>
      </w:r>
      <w:r w:rsidR="009D4656" w:rsidRPr="008E0BEF">
        <w:rPr>
          <w:rFonts w:eastAsia="Arial Unicode MS" w:cs="Times New Roman"/>
          <w:szCs w:val="26"/>
          <w:vertAlign w:val="subscript"/>
        </w:rPr>
        <w:t>4</w:t>
      </w:r>
      <w:r w:rsidR="009D4656" w:rsidRPr="008E0BEF">
        <w:rPr>
          <w:rFonts w:eastAsia="Arial Unicode MS" w:cs="Times New Roman"/>
          <w:szCs w:val="26"/>
        </w:rPr>
        <w:t>, LiCl</w:t>
      </w:r>
      <w:r w:rsidR="009D4656" w:rsidRPr="008E0BEF">
        <w:rPr>
          <w:rFonts w:eastAsia="Arial Unicode MS" w:cs="Times New Roman"/>
          <w:szCs w:val="26"/>
          <w:vertAlign w:val="subscript"/>
        </w:rPr>
        <w:t>4</w:t>
      </w:r>
      <w:r w:rsidR="009D4656" w:rsidRPr="008E0BEF">
        <w:rPr>
          <w:rFonts w:eastAsia="Arial Unicode MS" w:cs="Times New Roman"/>
          <w:szCs w:val="26"/>
        </w:rPr>
        <w:t>, LiBC</w:t>
      </w:r>
      <w:r w:rsidR="009D4656" w:rsidRPr="008E0BEF">
        <w:rPr>
          <w:rFonts w:eastAsia="Arial Unicode MS" w:cs="Times New Roman"/>
          <w:szCs w:val="26"/>
          <w:vertAlign w:val="subscript"/>
        </w:rPr>
        <w:t>4</w:t>
      </w:r>
      <w:r w:rsidR="009D4656" w:rsidRPr="008E0BEF">
        <w:rPr>
          <w:rFonts w:eastAsia="Arial Unicode MS" w:cs="Times New Roman"/>
          <w:szCs w:val="26"/>
        </w:rPr>
        <w:t>O</w:t>
      </w:r>
      <w:r w:rsidR="009D4656" w:rsidRPr="008E0BEF">
        <w:rPr>
          <w:rFonts w:eastAsia="Arial Unicode MS" w:cs="Times New Roman"/>
          <w:szCs w:val="26"/>
          <w:vertAlign w:val="subscript"/>
        </w:rPr>
        <w:t>8</w:t>
      </w:r>
      <w:r w:rsidR="00CB679B" w:rsidRPr="008E0BEF">
        <w:rPr>
          <w:rFonts w:eastAsia="Arial Unicode MS" w:cs="Times New Roman"/>
          <w:szCs w:val="26"/>
        </w:rPr>
        <w:t xml:space="preserve"> được hòa tan trong dung môi hữu cơ alkyl carbonate</w:t>
      </w:r>
      <w:r w:rsidR="00700239" w:rsidRPr="008E0BEF">
        <w:rPr>
          <w:rFonts w:eastAsia="Arial Unicode MS" w:cs="Times New Roman"/>
          <w:szCs w:val="26"/>
        </w:rPr>
        <w:t>: ethylene</w:t>
      </w:r>
      <w:r w:rsidR="002B0B6E" w:rsidRPr="008E0BEF">
        <w:rPr>
          <w:rFonts w:eastAsia="Arial Unicode MS" w:cs="Times New Roman"/>
          <w:szCs w:val="26"/>
        </w:rPr>
        <w:t xml:space="preserve"> carbonate </w:t>
      </w:r>
      <w:r w:rsidR="00700239" w:rsidRPr="008E0BEF">
        <w:rPr>
          <w:rFonts w:eastAsia="Arial Unicode MS" w:cs="Times New Roman"/>
          <w:szCs w:val="26"/>
        </w:rPr>
        <w:t>(EC), dimethyl</w:t>
      </w:r>
      <w:r w:rsidR="002B0B6E" w:rsidRPr="008E0BEF">
        <w:rPr>
          <w:rFonts w:eastAsia="Arial Unicode MS" w:cs="Times New Roman"/>
          <w:szCs w:val="26"/>
        </w:rPr>
        <w:t xml:space="preserve"> carbonate </w:t>
      </w:r>
      <w:r w:rsidR="00700239" w:rsidRPr="008E0BEF">
        <w:rPr>
          <w:rFonts w:eastAsia="Arial Unicode MS" w:cs="Times New Roman"/>
          <w:szCs w:val="26"/>
        </w:rPr>
        <w:t>(DMC), diethyl</w:t>
      </w:r>
      <w:r w:rsidR="00EA1DB6" w:rsidRPr="008E0BEF">
        <w:rPr>
          <w:rFonts w:eastAsia="Arial Unicode MS" w:cs="Times New Roman"/>
          <w:szCs w:val="26"/>
        </w:rPr>
        <w:t xml:space="preserve"> </w:t>
      </w:r>
      <w:r w:rsidR="002B0B6E" w:rsidRPr="008E0BEF">
        <w:rPr>
          <w:rFonts w:eastAsia="Arial Unicode MS" w:cs="Times New Roman"/>
          <w:szCs w:val="26"/>
        </w:rPr>
        <w:t xml:space="preserve">carbonate </w:t>
      </w:r>
      <w:r w:rsidR="00700239" w:rsidRPr="008E0BEF">
        <w:rPr>
          <w:rFonts w:eastAsia="Arial Unicode MS" w:cs="Times New Roman"/>
          <w:szCs w:val="26"/>
        </w:rPr>
        <w:t>(DEC) and ethylmethyl</w:t>
      </w:r>
      <w:r w:rsidR="0013721A" w:rsidRPr="008E0BEF">
        <w:rPr>
          <w:rFonts w:eastAsia="Arial Unicode MS" w:cs="Times New Roman"/>
          <w:szCs w:val="26"/>
        </w:rPr>
        <w:t xml:space="preserve"> </w:t>
      </w:r>
      <w:r w:rsidR="002B0B6E" w:rsidRPr="008E0BEF">
        <w:rPr>
          <w:rFonts w:eastAsia="Arial Unicode MS" w:cs="Times New Roman"/>
          <w:szCs w:val="26"/>
        </w:rPr>
        <w:t xml:space="preserve">carbonate (EMC) </w:t>
      </w:r>
      <w:r w:rsidR="0003246F" w:rsidRPr="008E0BEF">
        <w:rPr>
          <w:rFonts w:eastAsia="Arial Unicode MS" w:cs="Times New Roman"/>
          <w:szCs w:val="26"/>
        </w:rPr>
        <w:t>là những chất có độ dẫn điện và ion cao.</w:t>
      </w:r>
      <w:r w:rsidR="00DC5600" w:rsidRPr="008E0BEF">
        <w:rPr>
          <w:rFonts w:eastAsia="Arial Unicode MS" w:cs="Times New Roman"/>
          <w:szCs w:val="26"/>
        </w:rPr>
        <w:t xml:space="preserve"> Hai điện cực thường được ngăn cách bởi một tấm phim nhựa mỏng và xố</w:t>
      </w:r>
      <w:r w:rsidR="002B0B6E" w:rsidRPr="008E0BEF">
        <w:rPr>
          <w:rFonts w:eastAsia="Arial Unicode MS" w:cs="Times New Roman"/>
          <w:szCs w:val="26"/>
        </w:rPr>
        <w:t>p. K</w:t>
      </w:r>
      <w:r w:rsidR="00DC5600" w:rsidRPr="008E0BEF">
        <w:rPr>
          <w:rFonts w:eastAsia="Arial Unicode MS" w:cs="Times New Roman"/>
          <w:szCs w:val="26"/>
        </w:rPr>
        <w:t>ỹ thuật pin ion Li bắt đầu từ việ</w:t>
      </w:r>
      <w:r w:rsidR="00B2347E" w:rsidRPr="008E0BEF">
        <w:rPr>
          <w:rFonts w:eastAsia="Arial Unicode MS" w:cs="Times New Roman"/>
          <w:szCs w:val="26"/>
        </w:rPr>
        <w:t xml:space="preserve">c đang tìm kiếm </w:t>
      </w:r>
      <w:r w:rsidR="00523375" w:rsidRPr="008E0BEF">
        <w:rPr>
          <w:rFonts w:eastAsia="Arial Unicode MS" w:cs="Times New Roman"/>
          <w:szCs w:val="26"/>
        </w:rPr>
        <w:t>các hợp chấ</w:t>
      </w:r>
      <w:r w:rsidR="00BC2E4A" w:rsidRPr="008E0BEF">
        <w:rPr>
          <w:rFonts w:eastAsia="Arial Unicode MS" w:cs="Times New Roman"/>
          <w:szCs w:val="26"/>
        </w:rPr>
        <w:t>t gài</w:t>
      </w:r>
      <w:r w:rsidR="00C67FA5" w:rsidRPr="008E0BEF">
        <w:rPr>
          <w:rFonts w:eastAsia="Arial Unicode MS" w:cs="Times New Roman"/>
          <w:szCs w:val="26"/>
        </w:rPr>
        <w:t xml:space="preserve"> có công thức chung</w:t>
      </w:r>
      <w:r w:rsidR="001238B6" w:rsidRPr="008E0BEF">
        <w:rPr>
          <w:rFonts w:eastAsia="Arial Unicode MS" w:cs="Times New Roman"/>
          <w:szCs w:val="26"/>
        </w:rPr>
        <w:t xml:space="preserve"> Li</w:t>
      </w:r>
      <w:r w:rsidR="001238B6" w:rsidRPr="008E0BEF">
        <w:rPr>
          <w:rFonts w:eastAsia="Arial Unicode MS" w:cs="Times New Roman"/>
          <w:szCs w:val="26"/>
          <w:vertAlign w:val="subscript"/>
        </w:rPr>
        <w:t>x</w:t>
      </w:r>
      <w:r w:rsidR="001238B6" w:rsidRPr="008E0BEF">
        <w:rPr>
          <w:rFonts w:eastAsia="Arial Unicode MS" w:cs="Times New Roman"/>
          <w:szCs w:val="26"/>
        </w:rPr>
        <w:t>MO</w:t>
      </w:r>
      <w:r w:rsidR="001238B6" w:rsidRPr="008E0BEF">
        <w:rPr>
          <w:rFonts w:eastAsia="Arial Unicode MS" w:cs="Times New Roman"/>
          <w:szCs w:val="26"/>
          <w:vertAlign w:val="subscript"/>
        </w:rPr>
        <w:t>2</w:t>
      </w:r>
      <w:r w:rsidR="00C67FA5" w:rsidRPr="008E0BEF">
        <w:rPr>
          <w:rFonts w:eastAsia="Arial Unicode MS" w:cs="Times New Roman"/>
          <w:szCs w:val="26"/>
          <w:vertAlign w:val="subscript"/>
        </w:rPr>
        <w:t xml:space="preserve"> </w:t>
      </w:r>
      <w:r w:rsidR="00C67FA5" w:rsidRPr="008E0BEF">
        <w:rPr>
          <w:rFonts w:eastAsia="Arial Unicode MS" w:cs="Times New Roman"/>
          <w:szCs w:val="26"/>
        </w:rPr>
        <w:t>(M là các kim loạ</w:t>
      </w:r>
      <w:r w:rsidR="005F3EFC">
        <w:rPr>
          <w:rFonts w:eastAsia="Arial Unicode MS" w:cs="Times New Roman"/>
          <w:szCs w:val="26"/>
        </w:rPr>
        <w:t>i Co, Mn …</w:t>
      </w:r>
      <w:r w:rsidR="00C67FA5" w:rsidRPr="008E0BEF">
        <w:rPr>
          <w:rFonts w:eastAsia="Arial Unicode MS" w:cs="Times New Roman"/>
          <w:szCs w:val="26"/>
        </w:rPr>
        <w:t>)</w:t>
      </w:r>
      <w:r w:rsidR="00BF368E" w:rsidRPr="008E0BEF">
        <w:rPr>
          <w:rFonts w:eastAsia="Arial Unicode MS" w:cs="Times New Roman"/>
          <w:szCs w:val="26"/>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8"/>
      </w:tblGrid>
      <w:tr w:rsidR="00722058" w:rsidRPr="008E0BEF" w:rsidTr="00900C84">
        <w:tc>
          <w:tcPr>
            <w:tcW w:w="9288" w:type="dxa"/>
          </w:tcPr>
          <w:p w:rsidR="00722058" w:rsidRPr="008E0BEF" w:rsidRDefault="00B27314" w:rsidP="004F131F">
            <w:pPr>
              <w:spacing w:before="120" w:after="120"/>
              <w:ind w:firstLine="0"/>
              <w:jc w:val="center"/>
              <w:rPr>
                <w:rFonts w:eastAsia="Arial Unicode MS" w:cs="Times New Roman"/>
                <w:szCs w:val="26"/>
              </w:rPr>
            </w:pPr>
            <w:r w:rsidRPr="00B27314">
              <w:rPr>
                <w:rFonts w:eastAsia="Arial Unicode MS" w:cs="Times New Roman"/>
                <w:noProof/>
                <w:szCs w:val="26"/>
              </w:rPr>
              <w:lastRenderedPageBreak/>
              <w:drawing>
                <wp:inline distT="0" distB="0" distL="0" distR="0" wp14:anchorId="71FE7437" wp14:editId="49BD4CC1">
                  <wp:extent cx="5105410" cy="4144488"/>
                  <wp:effectExtent l="0" t="0" r="0" b="8890"/>
                  <wp:docPr id="7" name="Picture 7" descr="C:\Users\user\Desktop\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Capture.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35573" cy="4168974"/>
                          </a:xfrm>
                          <a:prstGeom prst="rect">
                            <a:avLst/>
                          </a:prstGeom>
                          <a:noFill/>
                          <a:ln>
                            <a:noFill/>
                          </a:ln>
                        </pic:spPr>
                      </pic:pic>
                    </a:graphicData>
                  </a:graphic>
                </wp:inline>
              </w:drawing>
            </w:r>
          </w:p>
        </w:tc>
      </w:tr>
      <w:tr w:rsidR="00722058" w:rsidRPr="008E0BEF" w:rsidTr="00900C84">
        <w:trPr>
          <w:trHeight w:val="630"/>
        </w:trPr>
        <w:tc>
          <w:tcPr>
            <w:tcW w:w="9288" w:type="dxa"/>
          </w:tcPr>
          <w:p w:rsidR="00722058" w:rsidRPr="008E0BEF" w:rsidRDefault="00722058" w:rsidP="00CA45C2">
            <w:pPr>
              <w:spacing w:before="120" w:after="120" w:line="312" w:lineRule="auto"/>
              <w:ind w:firstLine="0"/>
              <w:jc w:val="center"/>
              <w:rPr>
                <w:rFonts w:eastAsia="Arial Unicode MS" w:cs="Times New Roman"/>
                <w:i/>
                <w:szCs w:val="26"/>
              </w:rPr>
            </w:pPr>
            <w:r w:rsidRPr="008E0BEF">
              <w:rPr>
                <w:rFonts w:eastAsia="Arial Unicode MS" w:cs="Times New Roman"/>
                <w:i/>
                <w:szCs w:val="26"/>
              </w:rPr>
              <w:t xml:space="preserve">Hình 1.1: </w:t>
            </w:r>
            <w:r w:rsidR="00C67FA5" w:rsidRPr="008E0BEF">
              <w:rPr>
                <w:rFonts w:eastAsia="Arial Unicode MS" w:cs="Times New Roman"/>
                <w:i/>
                <w:szCs w:val="26"/>
              </w:rPr>
              <w:t>Biểu đồ so sánh mật độ năng lượng của các loại pin</w:t>
            </w:r>
            <w:r w:rsidR="00CF0686">
              <w:rPr>
                <w:rFonts w:cs="Times New Roman"/>
                <w:i/>
                <w:szCs w:val="26"/>
              </w:rPr>
              <w:t xml:space="preserve"> </w:t>
            </w:r>
            <w:r w:rsidR="00A711B9">
              <w:rPr>
                <w:rFonts w:cs="Times New Roman"/>
                <w:i/>
                <w:szCs w:val="26"/>
              </w:rPr>
              <w:fldChar w:fldCharType="begin"/>
            </w:r>
            <w:r w:rsidR="00A711B9">
              <w:rPr>
                <w:rFonts w:cs="Times New Roman"/>
                <w:i/>
                <w:szCs w:val="26"/>
              </w:rPr>
              <w:instrText xml:space="preserve"> ADDIN EN.CITE &lt;EndNote&gt;&lt;Cite&gt;&lt;Author&gt;Tarascon&lt;/Author&gt;&lt;Year&gt;2001&lt;/Year&gt;&lt;RecNum&gt;506&lt;/RecNum&gt;&lt;DisplayText&gt;[6]&lt;/DisplayText&gt;&lt;record&gt;&lt;rec-number&gt;506&lt;/rec-number&gt;&lt;foreign-keys&gt;&lt;key app="EN" db-id="tswdf90eotzxplessfr52vwsepp95s2stadw"&gt;506&lt;/key&gt;&lt;/foreign-keys&gt;&lt;ref-type name="Journal Article"&gt;17&lt;/ref-type&gt;&lt;contributors&gt;&lt;authors&gt;&lt;author&gt;Tarascon, J. M.&lt;/author&gt;&lt;author&gt;Armand, M.&lt;/author&gt;&lt;/authors&gt;&lt;/contributors&gt;&lt;titles&gt;&lt;title&gt;Issues and challenges facing rechargeable lithium batteries&lt;/title&gt;&lt;secondary-title&gt;Nature&lt;/secondary-title&gt;&lt;/titles&gt;&lt;periodical&gt;&lt;full-title&gt;Nature&lt;/full-title&gt;&lt;/periodical&gt;&lt;pages&gt;359-367&lt;/pages&gt;&lt;volume&gt;414&lt;/volume&gt;&lt;number&gt;6861&lt;/number&gt;&lt;dates&gt;&lt;year&gt;2001&lt;/year&gt;&lt;pub-dates&gt;&lt;date&gt;11/15/print&lt;/date&gt;&lt;/pub-dates&gt;&lt;/dates&gt;&lt;isbn&gt;0028-0836&lt;/isbn&gt;&lt;work-type&gt;10.1038/35104644&lt;/work-type&gt;&lt;urls&gt;&lt;related-urls&gt;&lt;url&gt;http://dx.doi.org/10.1038/35104644&lt;/url&gt;&lt;/related-urls&gt;&lt;/urls&gt;&lt;/record&gt;&lt;/Cite&gt;&lt;/EndNote&gt;</w:instrText>
            </w:r>
            <w:r w:rsidR="00A711B9">
              <w:rPr>
                <w:rFonts w:cs="Times New Roman"/>
                <w:i/>
                <w:szCs w:val="26"/>
              </w:rPr>
              <w:fldChar w:fldCharType="separate"/>
            </w:r>
            <w:r w:rsidR="00A711B9">
              <w:rPr>
                <w:rFonts w:cs="Times New Roman"/>
                <w:i/>
                <w:noProof/>
                <w:szCs w:val="26"/>
              </w:rPr>
              <w:t>[</w:t>
            </w:r>
            <w:r w:rsidR="00CA45C2">
              <w:rPr>
                <w:rFonts w:cs="Times New Roman"/>
                <w:i/>
                <w:noProof/>
                <w:szCs w:val="26"/>
              </w:rPr>
              <w:t>13</w:t>
            </w:r>
            <w:hyperlink w:anchor="_ENREF_6" w:tooltip="Tarascon, 2001 #506" w:history="1"/>
            <w:r w:rsidR="00A711B9">
              <w:rPr>
                <w:rFonts w:cs="Times New Roman"/>
                <w:i/>
                <w:noProof/>
                <w:szCs w:val="26"/>
              </w:rPr>
              <w:t>]</w:t>
            </w:r>
            <w:r w:rsidR="00A711B9">
              <w:rPr>
                <w:rFonts w:cs="Times New Roman"/>
                <w:i/>
                <w:szCs w:val="26"/>
              </w:rPr>
              <w:fldChar w:fldCharType="end"/>
            </w:r>
          </w:p>
        </w:tc>
      </w:tr>
    </w:tbl>
    <w:p w:rsidR="00E432B6" w:rsidRPr="008E0BEF" w:rsidRDefault="00BF368E" w:rsidP="00E766BE">
      <w:pPr>
        <w:rPr>
          <w:rFonts w:eastAsia="Arial Unicode MS" w:cs="Times New Roman"/>
          <w:szCs w:val="26"/>
        </w:rPr>
      </w:pPr>
      <w:r w:rsidRPr="008E0BEF">
        <w:rPr>
          <w:rFonts w:eastAsia="Arial Unicode MS" w:cs="Times New Roman"/>
          <w:szCs w:val="26"/>
        </w:rPr>
        <w:t xml:space="preserve">Năm 1991, công ty Sony đã sản xuất </w:t>
      </w:r>
      <w:r w:rsidR="002C792E" w:rsidRPr="008E0BEF">
        <w:rPr>
          <w:rFonts w:eastAsia="Arial Unicode MS" w:cs="Times New Roman"/>
          <w:szCs w:val="26"/>
        </w:rPr>
        <w:t xml:space="preserve">pin </w:t>
      </w:r>
      <w:r w:rsidR="00F074E7" w:rsidRPr="008E0BEF">
        <w:rPr>
          <w:rFonts w:eastAsia="Arial Unicode MS" w:cs="Times New Roman"/>
          <w:szCs w:val="26"/>
        </w:rPr>
        <w:t>LiC</w:t>
      </w:r>
      <w:r w:rsidR="00F074E7" w:rsidRPr="008E0BEF">
        <w:rPr>
          <w:rFonts w:eastAsia="Arial Unicode MS" w:cs="Times New Roman"/>
          <w:szCs w:val="26"/>
          <w:vertAlign w:val="subscript"/>
        </w:rPr>
        <w:t>6</w:t>
      </w:r>
      <w:r w:rsidR="0002405C" w:rsidRPr="008E0BEF">
        <w:rPr>
          <w:rFonts w:eastAsia="Arial Unicode MS" w:cs="Times New Roman"/>
          <w:szCs w:val="26"/>
        </w:rPr>
        <w:t>/Li</w:t>
      </w:r>
      <w:r w:rsidR="0002405C" w:rsidRPr="008E0BEF">
        <w:rPr>
          <w:rFonts w:eastAsia="Arial Unicode MS" w:cs="Times New Roman"/>
          <w:szCs w:val="26"/>
          <w:vertAlign w:val="subscript"/>
        </w:rPr>
        <w:t>1-x</w:t>
      </w:r>
      <w:r w:rsidR="00F074E7" w:rsidRPr="008E0BEF">
        <w:rPr>
          <w:rFonts w:eastAsia="Arial Unicode MS" w:cs="Times New Roman"/>
          <w:szCs w:val="26"/>
        </w:rPr>
        <w:t>CoO</w:t>
      </w:r>
      <w:r w:rsidR="00F074E7" w:rsidRPr="008E0BEF">
        <w:rPr>
          <w:rFonts w:eastAsia="Arial Unicode MS" w:cs="Times New Roman"/>
          <w:szCs w:val="26"/>
          <w:vertAlign w:val="subscript"/>
        </w:rPr>
        <w:t>2</w:t>
      </w:r>
      <w:r w:rsidR="004E7F45" w:rsidRPr="008E0BEF">
        <w:rPr>
          <w:rFonts w:eastAsia="Arial Unicode MS" w:cs="Times New Roman"/>
          <w:szCs w:val="26"/>
        </w:rPr>
        <w:t xml:space="preserve">. </w:t>
      </w:r>
      <w:r w:rsidR="00C035C3" w:rsidRPr="008E0BEF">
        <w:rPr>
          <w:rFonts w:eastAsia="Arial Unicode MS" w:cs="Times New Roman"/>
          <w:szCs w:val="26"/>
        </w:rPr>
        <w:t>Tế bào pin ion Li</w:t>
      </w:r>
      <w:r w:rsidR="00DE6AFB" w:rsidRPr="008E0BEF">
        <w:rPr>
          <w:rFonts w:eastAsia="Arial Unicode MS" w:cs="Times New Roman"/>
          <w:szCs w:val="26"/>
          <w:vertAlign w:val="superscript"/>
        </w:rPr>
        <w:t>+</w:t>
      </w:r>
      <w:r w:rsidR="00C035C3" w:rsidRPr="008E0BEF">
        <w:rPr>
          <w:rFonts w:eastAsia="Arial Unicode MS" w:cs="Times New Roman"/>
          <w:szCs w:val="26"/>
        </w:rPr>
        <w:t xml:space="preserve"> </w:t>
      </w:r>
      <w:r w:rsidR="0054718D" w:rsidRPr="008E0BEF">
        <w:rPr>
          <w:rFonts w:eastAsia="Arial Unicode MS" w:cs="Times New Roman"/>
          <w:szCs w:val="26"/>
        </w:rPr>
        <w:t xml:space="preserve">này </w:t>
      </w:r>
      <w:r w:rsidR="00C035C3" w:rsidRPr="008E0BEF">
        <w:rPr>
          <w:rFonts w:eastAsia="Arial Unicode MS" w:cs="Times New Roman"/>
          <w:szCs w:val="26"/>
        </w:rPr>
        <w:t>mang đến thế</w:t>
      </w:r>
      <w:r w:rsidR="005F3EFC">
        <w:rPr>
          <w:rFonts w:eastAsia="Arial Unicode MS" w:cs="Times New Roman"/>
          <w:szCs w:val="26"/>
        </w:rPr>
        <w:t xml:space="preserve"> hoạt động</w:t>
      </w:r>
      <w:r w:rsidR="00C035C3" w:rsidRPr="008E0BEF">
        <w:rPr>
          <w:rFonts w:eastAsia="Arial Unicode MS" w:cs="Times New Roman"/>
          <w:szCs w:val="26"/>
        </w:rPr>
        <w:t xml:space="preserve"> 3.7 V </w:t>
      </w:r>
      <w:r w:rsidR="00CD5DD6" w:rsidRPr="008E0BEF">
        <w:rPr>
          <w:rFonts w:eastAsia="Arial Unicode MS" w:cs="Times New Roman"/>
          <w:szCs w:val="26"/>
        </w:rPr>
        <w:t xml:space="preserve">với dung tích </w:t>
      </w:r>
      <w:r w:rsidR="00832798" w:rsidRPr="008E0BEF">
        <w:rPr>
          <w:rFonts w:eastAsia="Arial Unicode MS" w:cs="Times New Roman"/>
          <w:szCs w:val="26"/>
        </w:rPr>
        <w:t>150</w:t>
      </w:r>
      <w:r w:rsidR="008B15F5" w:rsidRPr="008E0BEF">
        <w:rPr>
          <w:rFonts w:eastAsia="Arial Unicode MS" w:cs="Times New Roman"/>
          <w:szCs w:val="26"/>
        </w:rPr>
        <w:t xml:space="preserve"> m</w:t>
      </w:r>
      <w:r w:rsidR="00832798" w:rsidRPr="008E0BEF">
        <w:rPr>
          <w:rFonts w:eastAsia="Arial Unicode MS" w:cs="Times New Roman"/>
          <w:szCs w:val="26"/>
        </w:rPr>
        <w:t>Ah/g</w:t>
      </w:r>
    </w:p>
    <w:p w:rsidR="00832798" w:rsidRPr="008E0BEF" w:rsidRDefault="00FD056E" w:rsidP="009B6134">
      <w:pPr>
        <w:rPr>
          <w:rFonts w:eastAsia="Arial Unicode MS" w:cs="Times New Roman"/>
          <w:szCs w:val="26"/>
        </w:rPr>
      </w:pPr>
      <w:r w:rsidRPr="008E0BEF">
        <w:rPr>
          <w:rFonts w:eastAsia="Arial Unicode MS" w:cs="Times New Roman"/>
          <w:szCs w:val="26"/>
        </w:rPr>
        <w:t xml:space="preserve">Phương trình nhiệt động học cơ bản </w:t>
      </w:r>
      <w:r w:rsidR="00F07296" w:rsidRPr="008E0BEF">
        <w:rPr>
          <w:rFonts w:eastAsia="Arial Unicode MS" w:cs="Times New Roman"/>
          <w:szCs w:val="26"/>
        </w:rPr>
        <w:t xml:space="preserve">về sự chuyển đổi điện hóa thuận nghịch </w:t>
      </w:r>
      <w:r w:rsidR="00660984" w:rsidRPr="008E0BEF">
        <w:rPr>
          <w:rFonts w:eastAsia="Arial Unicode MS" w:cs="Times New Roman"/>
          <w:szCs w:val="26"/>
        </w:rPr>
        <w:t>là:</w:t>
      </w:r>
    </w:p>
    <w:p w:rsidR="00660984" w:rsidRPr="008E0BEF" w:rsidRDefault="00A32241" w:rsidP="009B6134">
      <w:pPr>
        <w:jc w:val="center"/>
        <w:rPr>
          <w:rFonts w:eastAsia="Arial Unicode MS" w:cs="Times New Roman"/>
          <w:b/>
          <w:sz w:val="32"/>
          <w:szCs w:val="32"/>
        </w:rPr>
      </w:pPr>
      <w:r w:rsidRPr="008E0BEF">
        <w:rPr>
          <w:rFonts w:eastAsia="Arial Unicode MS" w:cs="Times New Roman"/>
          <w:b/>
          <w:sz w:val="32"/>
          <w:szCs w:val="32"/>
        </w:rPr>
        <w:sym w:font="Symbol" w:char="F044"/>
      </w:r>
      <w:r w:rsidRPr="008E0BEF">
        <w:rPr>
          <w:rFonts w:eastAsia="Arial Unicode MS" w:cs="Times New Roman"/>
          <w:b/>
          <w:sz w:val="32"/>
          <w:szCs w:val="32"/>
        </w:rPr>
        <w:t xml:space="preserve">G = </w:t>
      </w:r>
      <w:r w:rsidR="00B85851" w:rsidRPr="008E0BEF">
        <w:rPr>
          <w:rFonts w:eastAsia="Arial Unicode MS" w:cs="Times New Roman"/>
          <w:b/>
          <w:sz w:val="32"/>
          <w:szCs w:val="32"/>
        </w:rPr>
        <w:t>-nFE</w:t>
      </w:r>
      <w:r w:rsidR="00FD7C66">
        <w:rPr>
          <w:rFonts w:eastAsia="Arial Unicode MS" w:cs="Times New Roman"/>
          <w:b/>
          <w:sz w:val="32"/>
          <w:szCs w:val="32"/>
        </w:rPr>
        <w:t xml:space="preserve"> </w:t>
      </w:r>
      <w:r w:rsidR="00FD7C66" w:rsidRPr="00FD7C66">
        <w:rPr>
          <w:rFonts w:eastAsia="Arial Unicode MS" w:cs="Times New Roman"/>
          <w:szCs w:val="26"/>
        </w:rPr>
        <w:t>(</w:t>
      </w:r>
      <w:r w:rsidR="00C90CBF">
        <w:rPr>
          <w:rFonts w:eastAsia="Arial Unicode MS" w:cs="Times New Roman"/>
          <w:szCs w:val="26"/>
        </w:rPr>
        <w:t>pt</w:t>
      </w:r>
      <w:r w:rsidR="00FD7C66" w:rsidRPr="00FD7C66">
        <w:rPr>
          <w:rFonts w:eastAsia="Arial Unicode MS" w:cs="Times New Roman"/>
          <w:szCs w:val="26"/>
        </w:rPr>
        <w:t>1)</w:t>
      </w:r>
    </w:p>
    <w:p w:rsidR="00CE270D" w:rsidRPr="008E0BEF" w:rsidRDefault="00FF62E4" w:rsidP="009B6134">
      <w:pPr>
        <w:rPr>
          <w:rFonts w:eastAsia="Arial Unicode MS" w:cs="Times New Roman"/>
          <w:szCs w:val="26"/>
        </w:rPr>
      </w:pPr>
      <w:r w:rsidRPr="008E0BEF">
        <w:rPr>
          <w:rFonts w:eastAsia="Arial Unicode MS" w:cs="Times New Roman"/>
          <w:szCs w:val="26"/>
        </w:rPr>
        <w:t>Trong đó:</w:t>
      </w:r>
    </w:p>
    <w:p w:rsidR="00FF62E4" w:rsidRPr="008E0BEF" w:rsidRDefault="00FF62E4" w:rsidP="009B6134">
      <w:pPr>
        <w:rPr>
          <w:rFonts w:eastAsia="Arial Unicode MS" w:cs="Times New Roman"/>
          <w:szCs w:val="26"/>
        </w:rPr>
      </w:pPr>
      <w:r w:rsidRPr="008E0BEF">
        <w:rPr>
          <w:rFonts w:eastAsia="Arial Unicode MS" w:cs="Times New Roman"/>
          <w:szCs w:val="26"/>
        </w:rPr>
        <w:t>n là số</w:t>
      </w:r>
      <w:r w:rsidR="00C90CBF">
        <w:rPr>
          <w:rFonts w:eastAsia="Arial Unicode MS" w:cs="Times New Roman"/>
          <w:szCs w:val="26"/>
        </w:rPr>
        <w:t xml:space="preserve"> electron</w:t>
      </w:r>
      <w:r w:rsidRPr="008E0BEF">
        <w:rPr>
          <w:rFonts w:eastAsia="Arial Unicode MS" w:cs="Times New Roman"/>
          <w:szCs w:val="26"/>
        </w:rPr>
        <w:t xml:space="preserve"> chuyển đổi</w:t>
      </w:r>
    </w:p>
    <w:p w:rsidR="00FF62E4" w:rsidRPr="008E0BEF" w:rsidRDefault="00FF62E4" w:rsidP="009B6134">
      <w:pPr>
        <w:rPr>
          <w:rFonts w:eastAsia="Arial Unicode MS" w:cs="Times New Roman"/>
          <w:szCs w:val="26"/>
        </w:rPr>
      </w:pPr>
      <w:r w:rsidRPr="008E0BEF">
        <w:rPr>
          <w:rFonts w:eastAsia="Arial Unicode MS" w:cs="Times New Roman"/>
          <w:szCs w:val="26"/>
        </w:rPr>
        <w:t>F là hằng số</w:t>
      </w:r>
      <w:r w:rsidR="005F3EFC">
        <w:rPr>
          <w:rFonts w:eastAsia="Arial Unicode MS" w:cs="Times New Roman"/>
          <w:szCs w:val="26"/>
        </w:rPr>
        <w:t xml:space="preserve"> F</w:t>
      </w:r>
      <w:r w:rsidRPr="008E0BEF">
        <w:rPr>
          <w:rFonts w:eastAsia="Arial Unicode MS" w:cs="Times New Roman"/>
          <w:szCs w:val="26"/>
        </w:rPr>
        <w:t>araday</w:t>
      </w:r>
    </w:p>
    <w:p w:rsidR="00FF62E4" w:rsidRPr="008E0BEF" w:rsidRDefault="00FF62E4" w:rsidP="009B6134">
      <w:pPr>
        <w:rPr>
          <w:rFonts w:eastAsia="Arial Unicode MS" w:cs="Times New Roman"/>
          <w:szCs w:val="26"/>
        </w:rPr>
      </w:pPr>
      <w:r w:rsidRPr="008E0BEF">
        <w:rPr>
          <w:rFonts w:eastAsia="Arial Unicode MS" w:cs="Times New Roman"/>
          <w:szCs w:val="26"/>
        </w:rPr>
        <w:t>E điện thế của tế bào pin</w:t>
      </w:r>
    </w:p>
    <w:p w:rsidR="00FF62E4" w:rsidRPr="008E0BEF" w:rsidRDefault="008F2066" w:rsidP="009B6134">
      <w:pPr>
        <w:rPr>
          <w:rFonts w:eastAsia="Arial Unicode MS" w:cs="Times New Roman"/>
          <w:szCs w:val="26"/>
        </w:rPr>
      </w:pPr>
      <w:r w:rsidRPr="008E0BEF">
        <w:rPr>
          <w:rFonts w:eastAsia="Arial Unicode MS" w:cs="Times New Roman"/>
          <w:szCs w:val="26"/>
        </w:rPr>
        <w:t>Vì vậy điện thế của tế</w:t>
      </w:r>
      <w:r w:rsidR="00C06776" w:rsidRPr="008E0BEF">
        <w:rPr>
          <w:rFonts w:eastAsia="Arial Unicode MS" w:cs="Times New Roman"/>
          <w:szCs w:val="26"/>
        </w:rPr>
        <w:t xml:space="preserve"> bào pin ion Li</w:t>
      </w:r>
      <w:r w:rsidR="00C06776" w:rsidRPr="008E0BEF">
        <w:rPr>
          <w:rFonts w:eastAsia="Arial Unicode MS" w:cs="Times New Roman"/>
          <w:szCs w:val="26"/>
          <w:vertAlign w:val="superscript"/>
        </w:rPr>
        <w:t>+</w:t>
      </w:r>
      <w:r w:rsidRPr="008E0BEF">
        <w:rPr>
          <w:rFonts w:eastAsia="Arial Unicode MS" w:cs="Times New Roman"/>
          <w:szCs w:val="26"/>
        </w:rPr>
        <w:t xml:space="preserve"> quyết định bở</w:t>
      </w:r>
      <w:r w:rsidR="00FD7C66">
        <w:rPr>
          <w:rFonts w:eastAsia="Arial Unicode MS" w:cs="Times New Roman"/>
          <w:szCs w:val="26"/>
        </w:rPr>
        <w:t>i công thức</w:t>
      </w:r>
      <w:r w:rsidR="003E5613" w:rsidRPr="008E0BEF">
        <w:rPr>
          <w:rFonts w:eastAsia="Arial Unicode MS" w:cs="Times New Roman"/>
          <w:szCs w:val="26"/>
        </w:rPr>
        <w:t>:</w:t>
      </w:r>
    </w:p>
    <w:p w:rsidR="003E5613" w:rsidRPr="004409A6" w:rsidRDefault="00F05A78" w:rsidP="009B6134">
      <w:pPr>
        <w:jc w:val="center"/>
        <w:rPr>
          <w:rFonts w:eastAsia="Arial Unicode MS" w:cs="Times New Roman"/>
          <w:szCs w:val="26"/>
        </w:rPr>
      </w:pPr>
      <w:r w:rsidRPr="008E0BEF">
        <w:rPr>
          <w:rFonts w:eastAsia="Arial Unicode MS" w:cs="Times New Roman"/>
          <w:b/>
          <w:sz w:val="32"/>
          <w:szCs w:val="32"/>
        </w:rPr>
        <w:t>E</w:t>
      </w:r>
      <w:r w:rsidRPr="008E0BEF">
        <w:rPr>
          <w:rFonts w:eastAsia="Arial Unicode MS" w:cs="Times New Roman"/>
          <w:b/>
          <w:szCs w:val="26"/>
        </w:rPr>
        <w:t xml:space="preserve"> = </w:t>
      </w:r>
      <m:oMath>
        <m:f>
          <m:fPr>
            <m:ctrlPr>
              <w:rPr>
                <w:rFonts w:ascii="Cambria Math" w:eastAsia="Arial Unicode MS" w:hAnsi="Cambria Math" w:cs="Times New Roman"/>
                <w:b/>
                <w:sz w:val="36"/>
                <w:szCs w:val="36"/>
              </w:rPr>
            </m:ctrlPr>
          </m:fPr>
          <m:num>
            <m:r>
              <m:rPr>
                <m:sty m:val="b"/>
              </m:rPr>
              <w:rPr>
                <w:rFonts w:ascii="Cambria Math" w:eastAsia="Arial Unicode MS" w:hAnsi="Cambria Math" w:cs="Times New Roman"/>
                <w:sz w:val="36"/>
                <w:szCs w:val="36"/>
              </w:rPr>
              <m:t>μcathode- μanode</m:t>
            </m:r>
          </m:num>
          <m:den>
            <m:r>
              <m:rPr>
                <m:sty m:val="b"/>
              </m:rPr>
              <w:rPr>
                <w:rFonts w:ascii="Cambria Math" w:eastAsia="Arial Unicode MS" w:hAnsi="Cambria Math" w:cs="Times New Roman"/>
                <w:sz w:val="36"/>
                <w:szCs w:val="36"/>
              </w:rPr>
              <m:t>nF</m:t>
            </m:r>
          </m:den>
        </m:f>
      </m:oMath>
    </w:p>
    <w:p w:rsidR="0032331F" w:rsidRPr="008E0BEF" w:rsidRDefault="0032331F" w:rsidP="009B6134">
      <w:pPr>
        <w:rPr>
          <w:rFonts w:eastAsia="Arial Unicode MS" w:cs="Times New Roman"/>
          <w:szCs w:val="26"/>
        </w:rPr>
      </w:pPr>
      <w:r w:rsidRPr="008E0BEF">
        <w:rPr>
          <w:rFonts w:eastAsia="Arial Unicode MS" w:cs="Times New Roman"/>
          <w:szCs w:val="26"/>
        </w:rPr>
        <w:t>Trong đó:</w:t>
      </w:r>
    </w:p>
    <w:p w:rsidR="0032331F" w:rsidRPr="008E0BEF" w:rsidRDefault="0032331F" w:rsidP="009B6134">
      <w:pPr>
        <w:rPr>
          <w:rFonts w:eastAsia="Arial Unicode MS" w:cs="Times New Roman"/>
          <w:szCs w:val="26"/>
        </w:rPr>
      </w:pPr>
      <w:r w:rsidRPr="008E0BEF">
        <w:rPr>
          <w:rFonts w:eastAsia="Arial Unicode MS" w:cs="Times New Roman"/>
          <w:szCs w:val="26"/>
        </w:rPr>
        <w:lastRenderedPageBreak/>
        <w:t>μ: thế hóa chuẩn của vật liệu</w:t>
      </w:r>
    </w:p>
    <w:p w:rsidR="0032331F" w:rsidRPr="008E0BEF" w:rsidRDefault="0032331F" w:rsidP="009B6134">
      <w:pPr>
        <w:rPr>
          <w:rFonts w:eastAsia="Arial Unicode MS" w:cs="Times New Roman"/>
          <w:szCs w:val="26"/>
        </w:rPr>
      </w:pPr>
      <w:r w:rsidRPr="008E0BEF">
        <w:rPr>
          <w:rFonts w:eastAsia="Arial Unicode MS" w:cs="Times New Roman"/>
          <w:szCs w:val="26"/>
        </w:rPr>
        <w:t>n: số electron trao đổi</w:t>
      </w:r>
    </w:p>
    <w:p w:rsidR="0032331F" w:rsidRPr="008E0BEF" w:rsidRDefault="0032331F" w:rsidP="009B6134">
      <w:pPr>
        <w:rPr>
          <w:rFonts w:eastAsia="Arial Unicode MS" w:cs="Times New Roman"/>
          <w:szCs w:val="26"/>
        </w:rPr>
      </w:pPr>
      <w:r w:rsidRPr="008E0BEF">
        <w:rPr>
          <w:rFonts w:eastAsia="Arial Unicode MS" w:cs="Times New Roman"/>
          <w:szCs w:val="26"/>
        </w:rPr>
        <w:t>F: hằng số Faraday</w:t>
      </w:r>
    </w:p>
    <w:p w:rsidR="00DA2CE8" w:rsidRPr="008E0BEF" w:rsidRDefault="00587121" w:rsidP="009B6134">
      <w:pPr>
        <w:rPr>
          <w:rFonts w:eastAsia="Arial Unicode MS" w:cs="Times New Roman"/>
          <w:szCs w:val="26"/>
        </w:rPr>
      </w:pPr>
      <w:r w:rsidRPr="008E0BEF">
        <w:rPr>
          <w:rFonts w:eastAsia="Arial Unicode MS" w:cs="Times New Roman"/>
          <w:szCs w:val="26"/>
        </w:rPr>
        <w:t>Pin ion Li</w:t>
      </w:r>
      <w:r w:rsidR="0031521C" w:rsidRPr="008E0BEF">
        <w:rPr>
          <w:rFonts w:eastAsia="Arial Unicode MS" w:cs="Times New Roman"/>
          <w:szCs w:val="26"/>
          <w:vertAlign w:val="superscript"/>
        </w:rPr>
        <w:t>+</w:t>
      </w:r>
      <w:r w:rsidRPr="008E0BEF">
        <w:rPr>
          <w:rFonts w:eastAsia="Arial Unicode MS" w:cs="Times New Roman"/>
          <w:szCs w:val="26"/>
        </w:rPr>
        <w:t xml:space="preserve"> </w:t>
      </w:r>
      <w:r w:rsidR="00C67FA5" w:rsidRPr="008E0BEF">
        <w:rPr>
          <w:rFonts w:eastAsia="Arial Unicode MS" w:cs="Times New Roman"/>
          <w:szCs w:val="26"/>
        </w:rPr>
        <w:t xml:space="preserve">được </w:t>
      </w:r>
      <w:r w:rsidRPr="008E0BEF">
        <w:rPr>
          <w:rFonts w:eastAsia="Arial Unicode MS" w:cs="Times New Roman"/>
          <w:szCs w:val="26"/>
        </w:rPr>
        <w:t>ứng dụ</w:t>
      </w:r>
      <w:r w:rsidR="007303C9" w:rsidRPr="008E0BEF">
        <w:rPr>
          <w:rFonts w:eastAsia="Arial Unicode MS" w:cs="Times New Roman"/>
          <w:szCs w:val="26"/>
        </w:rPr>
        <w:t>ng trong các thiết bị điện</w:t>
      </w:r>
      <w:r w:rsidRPr="008E0BEF">
        <w:rPr>
          <w:rFonts w:eastAsia="Arial Unicode MS" w:cs="Times New Roman"/>
          <w:szCs w:val="26"/>
        </w:rPr>
        <w:t xml:space="preserve"> thì phải thỏa mãn các tiêu chuẩn sau:</w:t>
      </w:r>
    </w:p>
    <w:p w:rsidR="00587121" w:rsidRPr="008E0BEF" w:rsidRDefault="00C67FA5" w:rsidP="009B6134">
      <w:pPr>
        <w:rPr>
          <w:rFonts w:eastAsia="Arial Unicode MS" w:cs="Times New Roman"/>
          <w:szCs w:val="26"/>
        </w:rPr>
      </w:pPr>
      <w:r w:rsidRPr="008E0BEF">
        <w:rPr>
          <w:rFonts w:eastAsia="Arial Unicode MS" w:cs="Times New Roman"/>
          <w:szCs w:val="26"/>
        </w:rPr>
        <w:t xml:space="preserve">1) </w:t>
      </w:r>
      <w:r w:rsidR="00081679" w:rsidRPr="008E0BEF">
        <w:rPr>
          <w:rFonts w:eastAsia="Arial Unicode MS" w:cs="Times New Roman"/>
          <w:szCs w:val="26"/>
        </w:rPr>
        <w:t xml:space="preserve">Độ bền về cơ học và hóa học: </w:t>
      </w:r>
      <w:r w:rsidR="00BE16A5" w:rsidRPr="008E0BEF">
        <w:rPr>
          <w:rFonts w:eastAsia="Arial Unicode MS" w:cs="Times New Roman"/>
          <w:szCs w:val="26"/>
        </w:rPr>
        <w:t>Đ</w:t>
      </w:r>
      <w:r w:rsidR="005539F1" w:rsidRPr="008E0BEF">
        <w:rPr>
          <w:rFonts w:eastAsia="Arial Unicode MS" w:cs="Times New Roman"/>
          <w:szCs w:val="26"/>
        </w:rPr>
        <w:t>iện cực phải giữ được tính chất cơ và hóa của nó dưới sự tác động của môi trường</w:t>
      </w:r>
      <w:r w:rsidR="00C81DFE" w:rsidRPr="008E0BEF">
        <w:rPr>
          <w:rFonts w:eastAsia="Arial Unicode MS" w:cs="Times New Roman"/>
          <w:szCs w:val="26"/>
        </w:rPr>
        <w:t>, độ bền cơ và hóa bị tác động bởi dung dịch điện ly</w:t>
      </w:r>
      <w:r w:rsidR="00A72D39" w:rsidRPr="008E0BEF">
        <w:rPr>
          <w:rFonts w:eastAsia="Arial Unicode MS" w:cs="Times New Roman"/>
          <w:szCs w:val="26"/>
        </w:rPr>
        <w:t>, sự chuyển pha, ăn mòn</w:t>
      </w:r>
      <w:r w:rsidR="00785ED4" w:rsidRPr="008E0BEF">
        <w:rPr>
          <w:rFonts w:eastAsia="Arial Unicode MS" w:cs="Times New Roman"/>
          <w:szCs w:val="26"/>
        </w:rPr>
        <w:t>, độ dẫn của vật liệu.</w:t>
      </w:r>
    </w:p>
    <w:p w:rsidR="007303C9" w:rsidRPr="008E0BEF" w:rsidRDefault="00C67FA5" w:rsidP="007303C9">
      <w:pPr>
        <w:rPr>
          <w:rFonts w:eastAsia="Arial Unicode MS" w:cs="Times New Roman"/>
          <w:szCs w:val="26"/>
        </w:rPr>
      </w:pPr>
      <w:r w:rsidRPr="008E0BEF">
        <w:rPr>
          <w:rFonts w:eastAsia="Arial Unicode MS" w:cs="Times New Roman"/>
          <w:szCs w:val="26"/>
        </w:rPr>
        <w:t xml:space="preserve">2) </w:t>
      </w:r>
      <w:r w:rsidR="00ED6AE4" w:rsidRPr="008E0BEF">
        <w:rPr>
          <w:rFonts w:eastAsia="Arial Unicode MS" w:cs="Times New Roman"/>
          <w:szCs w:val="26"/>
        </w:rPr>
        <w:t xml:space="preserve">Mật độ năng lượng cao: </w:t>
      </w:r>
      <w:r w:rsidR="00BE16A5" w:rsidRPr="008E0BEF">
        <w:rPr>
          <w:rFonts w:eastAsia="Arial Unicode MS" w:cs="Times New Roman"/>
          <w:szCs w:val="26"/>
        </w:rPr>
        <w:t>Đ</w:t>
      </w:r>
      <w:r w:rsidR="00C50FF2" w:rsidRPr="008E0BEF">
        <w:rPr>
          <w:rFonts w:eastAsia="Arial Unicode MS" w:cs="Times New Roman"/>
          <w:szCs w:val="26"/>
        </w:rPr>
        <w:t xml:space="preserve">iện thế của </w:t>
      </w:r>
      <w:r w:rsidR="00A873A7" w:rsidRPr="008E0BEF">
        <w:rPr>
          <w:rFonts w:eastAsia="Arial Unicode MS" w:cs="Times New Roman"/>
          <w:szCs w:val="26"/>
        </w:rPr>
        <w:t>pin phụ thuộc vào việc chọn thế của điện cực anode v</w:t>
      </w:r>
      <w:r w:rsidR="00C90CBF">
        <w:rPr>
          <w:rFonts w:eastAsia="Arial Unicode MS" w:cs="Times New Roman"/>
          <w:szCs w:val="26"/>
        </w:rPr>
        <w:t>à</w:t>
      </w:r>
      <w:r w:rsidR="00A873A7" w:rsidRPr="008E0BEF">
        <w:rPr>
          <w:rFonts w:eastAsia="Arial Unicode MS" w:cs="Times New Roman"/>
          <w:szCs w:val="26"/>
        </w:rPr>
        <w:t xml:space="preserve"> </w:t>
      </w:r>
      <w:r w:rsidR="001C5456" w:rsidRPr="008E0BEF">
        <w:rPr>
          <w:rFonts w:eastAsia="Arial Unicode MS" w:cs="Times New Roman"/>
          <w:szCs w:val="26"/>
        </w:rPr>
        <w:t>điện cự</w:t>
      </w:r>
      <w:r w:rsidR="00C90CBF">
        <w:rPr>
          <w:rFonts w:eastAsia="Arial Unicode MS" w:cs="Times New Roman"/>
          <w:szCs w:val="26"/>
        </w:rPr>
        <w:t>c cathode</w:t>
      </w:r>
      <w:r w:rsidR="001C5456" w:rsidRPr="008E0BEF">
        <w:rPr>
          <w:rFonts w:eastAsia="Arial Unicode MS" w:cs="Times New Roman"/>
          <w:szCs w:val="26"/>
        </w:rPr>
        <w:t>.</w:t>
      </w:r>
      <w:r w:rsidR="00DD191C" w:rsidRPr="008E0BEF">
        <w:rPr>
          <w:rFonts w:eastAsia="Arial Unicode MS" w:cs="Times New Roman"/>
          <w:szCs w:val="26"/>
        </w:rPr>
        <w:t xml:space="preserve"> Hơn nữa, vật liệu làm điện cực phải có diện tích bề mặt cao để tăng dung lượng</w:t>
      </w:r>
      <w:r w:rsidR="0031521C" w:rsidRPr="008E0BEF">
        <w:rPr>
          <w:rFonts w:eastAsia="Arial Unicode MS" w:cs="Times New Roman"/>
          <w:szCs w:val="26"/>
        </w:rPr>
        <w:t xml:space="preserve"> tích trữ</w:t>
      </w:r>
      <w:r w:rsidR="00DD191C" w:rsidRPr="008E0BEF">
        <w:rPr>
          <w:rFonts w:eastAsia="Arial Unicode MS" w:cs="Times New Roman"/>
          <w:szCs w:val="26"/>
        </w:rPr>
        <w:t>.</w:t>
      </w:r>
      <w:r w:rsidR="007303C9" w:rsidRPr="008E0BEF">
        <w:rPr>
          <w:rFonts w:eastAsia="Arial Unicode MS" w:cs="Times New Roman"/>
          <w:szCs w:val="26"/>
        </w:rPr>
        <w:t xml:space="preserve"> Điện cực có độ dẫn điện cao, độ dẫn vô cơ cao để</w:t>
      </w:r>
      <w:r w:rsidR="002D598B">
        <w:rPr>
          <w:rFonts w:eastAsia="Arial Unicode MS" w:cs="Times New Roman"/>
          <w:szCs w:val="26"/>
        </w:rPr>
        <w:t xml:space="preserve"> có</w:t>
      </w:r>
      <w:r w:rsidR="007303C9" w:rsidRPr="008E0BEF">
        <w:rPr>
          <w:rFonts w:eastAsia="Arial Unicode MS" w:cs="Times New Roman"/>
          <w:szCs w:val="26"/>
        </w:rPr>
        <w:t xml:space="preserve"> mật độ dòng cao</w:t>
      </w:r>
      <w:r w:rsidR="002D598B">
        <w:rPr>
          <w:rFonts w:eastAsia="Arial Unicode MS" w:cs="Times New Roman"/>
          <w:szCs w:val="26"/>
        </w:rPr>
        <w:t>.</w:t>
      </w:r>
    </w:p>
    <w:p w:rsidR="000C3F78" w:rsidRPr="008E0BEF" w:rsidRDefault="00C67FA5" w:rsidP="009B6134">
      <w:pPr>
        <w:rPr>
          <w:rFonts w:eastAsia="Arial Unicode MS" w:cs="Times New Roman"/>
          <w:szCs w:val="26"/>
        </w:rPr>
      </w:pPr>
      <w:r w:rsidRPr="008E0BEF">
        <w:rPr>
          <w:rFonts w:eastAsia="Arial Unicode MS" w:cs="Times New Roman"/>
          <w:szCs w:val="26"/>
        </w:rPr>
        <w:t xml:space="preserve">3) </w:t>
      </w:r>
      <w:r w:rsidR="000C3F78" w:rsidRPr="008E0BEF">
        <w:rPr>
          <w:rFonts w:eastAsia="Arial Unicode MS" w:cs="Times New Roman"/>
          <w:szCs w:val="26"/>
        </w:rPr>
        <w:t xml:space="preserve">Dải nhiệt độ hoạt động: </w:t>
      </w:r>
      <w:r w:rsidR="00BE16A5" w:rsidRPr="008E0BEF">
        <w:rPr>
          <w:rFonts w:eastAsia="Arial Unicode MS" w:cs="Times New Roman"/>
          <w:szCs w:val="26"/>
        </w:rPr>
        <w:t>N</w:t>
      </w:r>
      <w:r w:rsidR="0031550C" w:rsidRPr="008E0BEF">
        <w:rPr>
          <w:rFonts w:eastAsia="Arial Unicode MS" w:cs="Times New Roman"/>
          <w:szCs w:val="26"/>
        </w:rPr>
        <w:t xml:space="preserve">hiệt độ hoạt động của pin khoảng </w:t>
      </w:r>
      <w:r w:rsidR="00F72E39" w:rsidRPr="008E0BEF">
        <w:rPr>
          <w:rFonts w:eastAsia="Arial Unicode MS" w:cs="Times New Roman"/>
          <w:szCs w:val="26"/>
        </w:rPr>
        <w:t xml:space="preserve">50-80 </w:t>
      </w:r>
      <w:r w:rsidR="00F72E39" w:rsidRPr="008E0BEF">
        <w:rPr>
          <w:rFonts w:eastAsia="Arial Unicode MS" w:cs="Times New Roman"/>
          <w:szCs w:val="26"/>
          <w:vertAlign w:val="superscript"/>
        </w:rPr>
        <w:t>O</w:t>
      </w:r>
      <w:r w:rsidR="00F72E39" w:rsidRPr="008E0BEF">
        <w:rPr>
          <w:rFonts w:eastAsia="Arial Unicode MS" w:cs="Times New Roman"/>
          <w:szCs w:val="26"/>
        </w:rPr>
        <w:t xml:space="preserve">C </w:t>
      </w:r>
      <w:r w:rsidR="00C46DFA" w:rsidRPr="008E0BEF">
        <w:rPr>
          <w:rFonts w:eastAsia="Arial Unicode MS" w:cs="Times New Roman"/>
          <w:szCs w:val="26"/>
        </w:rPr>
        <w:t>trong thiế</w:t>
      </w:r>
      <w:r w:rsidR="00C240D3" w:rsidRPr="008E0BEF">
        <w:rPr>
          <w:rFonts w:eastAsia="Arial Unicode MS" w:cs="Times New Roman"/>
          <w:szCs w:val="26"/>
        </w:rPr>
        <w:t>t</w:t>
      </w:r>
      <w:r w:rsidR="001876B6" w:rsidRPr="008E0BEF">
        <w:rPr>
          <w:rFonts w:eastAsia="Arial Unicode MS" w:cs="Times New Roman"/>
          <w:szCs w:val="26"/>
        </w:rPr>
        <w:t xml:space="preserve"> bị</w:t>
      </w:r>
      <w:r w:rsidR="00C240D3" w:rsidRPr="008E0BEF">
        <w:rPr>
          <w:rFonts w:eastAsia="Arial Unicode MS" w:cs="Times New Roman"/>
          <w:szCs w:val="26"/>
        </w:rPr>
        <w:t xml:space="preserve"> ô tô</w:t>
      </w:r>
      <w:r w:rsidR="00C46DFA" w:rsidRPr="008E0BEF">
        <w:rPr>
          <w:rFonts w:eastAsia="Arial Unicode MS" w:cs="Times New Roman"/>
          <w:szCs w:val="26"/>
        </w:rPr>
        <w:t xml:space="preserve"> và quân đội.</w:t>
      </w:r>
      <w:r w:rsidR="001876B6" w:rsidRPr="008E0BEF">
        <w:rPr>
          <w:rFonts w:eastAsia="Arial Unicode MS" w:cs="Times New Roman"/>
          <w:szCs w:val="26"/>
        </w:rPr>
        <w:t xml:space="preserve"> N</w:t>
      </w:r>
      <w:r w:rsidR="00C240D3" w:rsidRPr="008E0BEF">
        <w:rPr>
          <w:rFonts w:eastAsia="Arial Unicode MS" w:cs="Times New Roman"/>
          <w:szCs w:val="26"/>
        </w:rPr>
        <w:t>hững ứng dụng thông thường dải nhiệt độ từ</w:t>
      </w:r>
      <w:r w:rsidR="0031521C" w:rsidRPr="008E0BEF">
        <w:rPr>
          <w:rFonts w:eastAsia="Arial Unicode MS" w:cs="Times New Roman"/>
          <w:szCs w:val="26"/>
        </w:rPr>
        <w:t xml:space="preserve"> 0</w:t>
      </w:r>
      <w:r w:rsidR="00C240D3" w:rsidRPr="008E0BEF">
        <w:rPr>
          <w:rFonts w:eastAsia="Arial Unicode MS" w:cs="Times New Roman"/>
          <w:szCs w:val="26"/>
        </w:rPr>
        <w:t xml:space="preserve">-40 </w:t>
      </w:r>
      <w:r w:rsidR="00C240D3" w:rsidRPr="008E0BEF">
        <w:rPr>
          <w:rFonts w:eastAsia="Arial Unicode MS" w:cs="Times New Roman"/>
          <w:szCs w:val="26"/>
          <w:vertAlign w:val="superscript"/>
        </w:rPr>
        <w:t>O</w:t>
      </w:r>
      <w:r w:rsidR="0049657C" w:rsidRPr="008E0BEF">
        <w:rPr>
          <w:rFonts w:eastAsia="Arial Unicode MS" w:cs="Times New Roman"/>
          <w:szCs w:val="26"/>
        </w:rPr>
        <w:t xml:space="preserve">C. </w:t>
      </w:r>
      <w:r w:rsidR="00F92451" w:rsidRPr="008E0BEF">
        <w:rPr>
          <w:rFonts w:eastAsia="Arial Unicode MS" w:cs="Times New Roman"/>
          <w:szCs w:val="26"/>
        </w:rPr>
        <w:t>T</w:t>
      </w:r>
      <w:r w:rsidR="00104E10" w:rsidRPr="008E0BEF">
        <w:rPr>
          <w:rFonts w:eastAsia="Arial Unicode MS" w:cs="Times New Roman"/>
          <w:szCs w:val="26"/>
        </w:rPr>
        <w:t>rong mùa hè nóng và mùa động lạnh hiệu suất của pin đối diện với những thách thức</w:t>
      </w:r>
      <w:r w:rsidR="00DA5670" w:rsidRPr="008E0BEF">
        <w:rPr>
          <w:rFonts w:eastAsia="Arial Unicode MS" w:cs="Times New Roman"/>
          <w:szCs w:val="26"/>
        </w:rPr>
        <w:t>.</w:t>
      </w:r>
      <w:r w:rsidR="00F92451" w:rsidRPr="008E0BEF">
        <w:rPr>
          <w:rFonts w:eastAsia="Arial Unicode MS" w:cs="Times New Roman"/>
          <w:szCs w:val="26"/>
        </w:rPr>
        <w:t xml:space="preserve"> V</w:t>
      </w:r>
      <w:r w:rsidR="003E053E" w:rsidRPr="008E0BEF">
        <w:rPr>
          <w:rFonts w:eastAsia="Arial Unicode MS" w:cs="Times New Roman"/>
          <w:szCs w:val="26"/>
        </w:rPr>
        <w:t>iệc hình thành lớ</w:t>
      </w:r>
      <w:r w:rsidR="002D598B">
        <w:rPr>
          <w:rFonts w:eastAsia="Arial Unicode MS" w:cs="Times New Roman"/>
          <w:szCs w:val="26"/>
        </w:rPr>
        <w:t>p giao diện tiếp giáp</w:t>
      </w:r>
      <w:r w:rsidR="003E053E" w:rsidRPr="008E0BEF">
        <w:rPr>
          <w:rFonts w:eastAsia="Arial Unicode MS" w:cs="Times New Roman"/>
          <w:szCs w:val="26"/>
        </w:rPr>
        <w:t xml:space="preserve"> giữa chất điện ly hữu cơ và điện cực</w:t>
      </w:r>
      <w:r w:rsidR="002D598B">
        <w:rPr>
          <w:rFonts w:eastAsia="Arial Unicode MS" w:cs="Times New Roman"/>
          <w:szCs w:val="26"/>
        </w:rPr>
        <w:t xml:space="preserve"> (SEI)</w:t>
      </w:r>
      <w:r w:rsidR="003E053E" w:rsidRPr="008E0BEF">
        <w:rPr>
          <w:rFonts w:eastAsia="Arial Unicode MS" w:cs="Times New Roman"/>
          <w:szCs w:val="26"/>
        </w:rPr>
        <w:t xml:space="preserve"> cũng làm giảm hiệu suất của pin</w:t>
      </w:r>
      <w:r w:rsidR="00C859DE" w:rsidRPr="008E0BEF">
        <w:rPr>
          <w:rFonts w:eastAsia="Arial Unicode MS" w:cs="Times New Roman"/>
          <w:szCs w:val="26"/>
        </w:rPr>
        <w:t>.</w:t>
      </w:r>
    </w:p>
    <w:p w:rsidR="00BD6DE1" w:rsidRPr="008E0BEF" w:rsidRDefault="00C67FA5" w:rsidP="009B6134">
      <w:pPr>
        <w:rPr>
          <w:rFonts w:eastAsia="Arial Unicode MS" w:cs="Times New Roman"/>
        </w:rPr>
      </w:pPr>
      <w:r w:rsidRPr="008E0BEF">
        <w:rPr>
          <w:rFonts w:eastAsia="Arial Unicode MS" w:cs="Times New Roman"/>
          <w:szCs w:val="26"/>
        </w:rPr>
        <w:t xml:space="preserve">4) </w:t>
      </w:r>
      <w:r w:rsidR="00C859DE" w:rsidRPr="008E0BEF">
        <w:rPr>
          <w:rFonts w:eastAsia="Arial Unicode MS" w:cs="Times New Roman"/>
          <w:szCs w:val="26"/>
        </w:rPr>
        <w:t xml:space="preserve">Hình </w:t>
      </w:r>
      <w:r w:rsidR="00BD6DE1" w:rsidRPr="008E0BEF">
        <w:rPr>
          <w:rFonts w:eastAsia="Arial Unicode MS" w:cs="Times New Roman"/>
          <w:szCs w:val="26"/>
        </w:rPr>
        <w:t>dạng</w:t>
      </w:r>
      <w:r w:rsidR="00C859DE" w:rsidRPr="008E0BEF">
        <w:rPr>
          <w:rFonts w:eastAsia="Arial Unicode MS" w:cs="Times New Roman"/>
          <w:szCs w:val="26"/>
        </w:rPr>
        <w:t xml:space="preserve"> đường phóng nạp</w:t>
      </w:r>
      <w:r w:rsidR="00BE16A5" w:rsidRPr="008E0BEF">
        <w:rPr>
          <w:rFonts w:eastAsia="Arial Unicode MS" w:cs="Times New Roman"/>
          <w:szCs w:val="26"/>
        </w:rPr>
        <w:t>: S</w:t>
      </w:r>
      <w:r w:rsidR="003C1414" w:rsidRPr="008E0BEF">
        <w:rPr>
          <w:rFonts w:eastAsia="Arial Unicode MS" w:cs="Times New Roman"/>
          <w:szCs w:val="26"/>
        </w:rPr>
        <w:t>ự hoạt động của một thiết bị</w:t>
      </w:r>
      <w:r w:rsidR="00F93434" w:rsidRPr="008E0BEF">
        <w:rPr>
          <w:rFonts w:eastAsia="Arial Unicode MS" w:cs="Times New Roman"/>
          <w:szCs w:val="26"/>
        </w:rPr>
        <w:t xml:space="preserve"> điện tử,</w:t>
      </w:r>
      <w:r w:rsidR="005E7150" w:rsidRPr="008E0BEF">
        <w:rPr>
          <w:rFonts w:eastAsia="Arial Unicode MS" w:cs="Times New Roman"/>
        </w:rPr>
        <w:t xml:space="preserve"> một thế phẳng nhanh là cần thiết,</w:t>
      </w:r>
      <w:r w:rsidR="00720B59" w:rsidRPr="008E0BEF">
        <w:rPr>
          <w:rFonts w:eastAsia="Arial Unicode MS" w:cs="Times New Roman"/>
        </w:rPr>
        <w:t xml:space="preserve"> </w:t>
      </w:r>
      <w:r w:rsidR="00720B59" w:rsidRPr="00206CB0">
        <w:rPr>
          <w:rFonts w:eastAsia="Arial Unicode MS" w:cs="Times New Roman"/>
        </w:rPr>
        <w:t>độ dốc của đườ</w:t>
      </w:r>
      <w:r w:rsidR="00206CB0">
        <w:rPr>
          <w:rFonts w:eastAsia="Arial Unicode MS" w:cs="Times New Roman"/>
        </w:rPr>
        <w:t>ng dùng để</w:t>
      </w:r>
      <w:r w:rsidR="00A34C15" w:rsidRPr="00206CB0">
        <w:rPr>
          <w:rFonts w:eastAsia="Arial Unicode MS" w:cs="Times New Roman"/>
        </w:rPr>
        <w:t xml:space="preserve"> xác định trạng thái của hạt tả</w:t>
      </w:r>
      <w:r w:rsidR="00206CB0">
        <w:rPr>
          <w:rFonts w:eastAsia="Arial Unicode MS" w:cs="Times New Roman"/>
        </w:rPr>
        <w:t>i</w:t>
      </w:r>
      <w:r w:rsidR="00E34C57" w:rsidRPr="008E0BEF">
        <w:rPr>
          <w:rFonts w:eastAsia="Arial Unicode MS" w:cs="Times New Roman"/>
        </w:rPr>
        <w:t>.</w:t>
      </w:r>
    </w:p>
    <w:p w:rsidR="00667AB8" w:rsidRPr="008E0BEF" w:rsidRDefault="00C67FA5" w:rsidP="009B6134">
      <w:pPr>
        <w:rPr>
          <w:rFonts w:eastAsia="Arial Unicode MS" w:cs="Times New Roman"/>
        </w:rPr>
      </w:pPr>
      <w:r w:rsidRPr="008E0BEF">
        <w:rPr>
          <w:rFonts w:eastAsia="Arial Unicode MS" w:cs="Times New Roman"/>
        </w:rPr>
        <w:t xml:space="preserve">5) </w:t>
      </w:r>
      <w:r w:rsidR="00BE16A5" w:rsidRPr="008E0BEF">
        <w:rPr>
          <w:rFonts w:eastAsia="Arial Unicode MS" w:cs="Times New Roman"/>
        </w:rPr>
        <w:t>Giá thành: G</w:t>
      </w:r>
      <w:r w:rsidR="00667AB8" w:rsidRPr="008E0BEF">
        <w:rPr>
          <w:rFonts w:eastAsia="Arial Unicode MS" w:cs="Times New Roman"/>
        </w:rPr>
        <w:t>iá thành của pin được xác định bằng vật liệu sử dụ</w:t>
      </w:r>
      <w:r w:rsidR="0031521C" w:rsidRPr="008E0BEF">
        <w:rPr>
          <w:rFonts w:eastAsia="Arial Unicode MS" w:cs="Times New Roman"/>
        </w:rPr>
        <w:t>ng,</w:t>
      </w:r>
      <w:r w:rsidR="00667AB8" w:rsidRPr="008E0BEF">
        <w:rPr>
          <w:rFonts w:eastAsia="Arial Unicode MS" w:cs="Times New Roman"/>
        </w:rPr>
        <w:t xml:space="preserve"> phương pháp chế tạo và lắp ráp</w:t>
      </w:r>
      <w:r w:rsidR="001F7A91" w:rsidRPr="008E0BEF">
        <w:rPr>
          <w:rFonts w:eastAsia="Arial Unicode MS" w:cs="Times New Roman"/>
        </w:rPr>
        <w:t>. Một số vật liệu rẻ Fe, Ni, Mn đã thay thế cho Co.</w:t>
      </w:r>
    </w:p>
    <w:p w:rsidR="008D66AB" w:rsidRPr="008E0BEF" w:rsidRDefault="00C67FA5" w:rsidP="009B6134">
      <w:pPr>
        <w:rPr>
          <w:rFonts w:eastAsia="Arial Unicode MS" w:cs="Times New Roman"/>
        </w:rPr>
      </w:pPr>
      <w:r w:rsidRPr="008E0BEF">
        <w:rPr>
          <w:rFonts w:eastAsia="Arial Unicode MS" w:cs="Times New Roman"/>
        </w:rPr>
        <w:t xml:space="preserve">6) </w:t>
      </w:r>
      <w:r w:rsidR="00DD5474" w:rsidRPr="008E0BEF">
        <w:rPr>
          <w:rFonts w:eastAsia="Arial Unicode MS" w:cs="Times New Roman"/>
        </w:rPr>
        <w:t xml:space="preserve">Sự an toàn: </w:t>
      </w:r>
      <w:r w:rsidR="00BE16A5" w:rsidRPr="008E0BEF">
        <w:rPr>
          <w:rFonts w:eastAsia="Arial Unicode MS" w:cs="Times New Roman"/>
        </w:rPr>
        <w:t>P</w:t>
      </w:r>
      <w:r w:rsidR="00E05E65" w:rsidRPr="008E0BEF">
        <w:rPr>
          <w:rFonts w:eastAsia="Arial Unicode MS" w:cs="Times New Roman"/>
        </w:rPr>
        <w:t xml:space="preserve">in rất dễ cháy nổ, vì vậy độ an toàn của pin rất được quan tâm. </w:t>
      </w:r>
      <w:r w:rsidR="008D66AB" w:rsidRPr="008E0BEF">
        <w:rPr>
          <w:rFonts w:eastAsia="Arial Unicode MS" w:cs="Times New Roman"/>
        </w:rPr>
        <w:t>Pin phải đảm bảo an toàn ở môi trường bình thường không được giò gỉ vật liệu hoặc phát nổ.</w:t>
      </w:r>
    </w:p>
    <w:p w:rsidR="00F023DE" w:rsidRPr="008E0BEF" w:rsidRDefault="00C67FA5" w:rsidP="00CC183D">
      <w:pPr>
        <w:rPr>
          <w:rFonts w:eastAsia="Arial Unicode MS" w:cs="Times New Roman"/>
        </w:rPr>
      </w:pPr>
      <w:r w:rsidRPr="008E0BEF">
        <w:rPr>
          <w:rFonts w:eastAsia="Arial Unicode MS" w:cs="Times New Roman"/>
        </w:rPr>
        <w:t xml:space="preserve">7) </w:t>
      </w:r>
      <w:r w:rsidR="00C846AA" w:rsidRPr="008E0BEF">
        <w:rPr>
          <w:rFonts w:eastAsia="Arial Unicode MS" w:cs="Times New Roman"/>
        </w:rPr>
        <w:t>Chu kỳ nạp xả</w:t>
      </w:r>
      <w:r w:rsidR="00BE16A5" w:rsidRPr="008E0BEF">
        <w:rPr>
          <w:rFonts w:eastAsia="Arial Unicode MS" w:cs="Times New Roman"/>
        </w:rPr>
        <w:t>: T</w:t>
      </w:r>
      <w:r w:rsidR="00C846AA" w:rsidRPr="008E0BEF">
        <w:rPr>
          <w:rFonts w:eastAsia="Arial Unicode MS" w:cs="Times New Roman"/>
        </w:rPr>
        <w:t>rong các ứng dụng thương mại số lần nạp xả của pin khoảng 4000 lầ</w:t>
      </w:r>
      <w:r w:rsidR="007B6397" w:rsidRPr="008E0BEF">
        <w:rPr>
          <w:rFonts w:eastAsia="Arial Unicode MS" w:cs="Times New Roman"/>
        </w:rPr>
        <w:t>n</w:t>
      </w:r>
      <w:r w:rsidR="000F5A5B" w:rsidRPr="008E0BEF">
        <w:rPr>
          <w:rFonts w:eastAsia="Arial Unicode MS" w:cs="Times New Roman"/>
        </w:rPr>
        <w:t>. Chu kỳ càng lớn thì tuổi thọ củ</w:t>
      </w:r>
      <w:r w:rsidR="00F92451" w:rsidRPr="008E0BEF">
        <w:rPr>
          <w:rFonts w:eastAsia="Arial Unicode MS" w:cs="Times New Roman"/>
        </w:rPr>
        <w:t>a pin càng lâu</w:t>
      </w:r>
      <w:r w:rsidR="000F5A5B" w:rsidRPr="008E0BEF">
        <w:rPr>
          <w:rFonts w:eastAsia="Arial Unicode MS" w:cs="Times New Roman"/>
        </w:rPr>
        <w:t>.</w:t>
      </w:r>
    </w:p>
    <w:p w:rsidR="00E8258C" w:rsidRPr="008E0BEF" w:rsidRDefault="003A3F14" w:rsidP="00FE2776">
      <w:pPr>
        <w:pStyle w:val="Heading2"/>
        <w:numPr>
          <w:ilvl w:val="1"/>
          <w:numId w:val="11"/>
        </w:numPr>
        <w:tabs>
          <w:tab w:val="clear" w:pos="1701"/>
          <w:tab w:val="clear" w:pos="6804"/>
        </w:tabs>
        <w:spacing w:after="120" w:line="312" w:lineRule="auto"/>
        <w:ind w:left="0" w:firstLine="567"/>
        <w:rPr>
          <w:rFonts w:eastAsia="Arial Unicode MS"/>
        </w:rPr>
      </w:pPr>
      <w:bookmarkStart w:id="13" w:name="_Toc419536385"/>
      <w:r w:rsidRPr="008E0BEF">
        <w:rPr>
          <w:rFonts w:eastAsia="Arial Unicode MS"/>
        </w:rPr>
        <w:t>Nguyên lý</w:t>
      </w:r>
      <w:r w:rsidR="007B6397" w:rsidRPr="008E0BEF">
        <w:rPr>
          <w:rFonts w:eastAsia="Arial Unicode MS"/>
        </w:rPr>
        <w:t xml:space="preserve"> làm việc củ</w:t>
      </w:r>
      <w:r w:rsidR="005F5657" w:rsidRPr="008E0BEF">
        <w:rPr>
          <w:rFonts w:eastAsia="Arial Unicode MS"/>
        </w:rPr>
        <w:t>a pin ion liti.</w:t>
      </w:r>
      <w:bookmarkEnd w:id="13"/>
    </w:p>
    <w:p w:rsidR="00F025DF" w:rsidRPr="008E0BEF" w:rsidRDefault="00B81158" w:rsidP="009B6134">
      <w:pPr>
        <w:rPr>
          <w:rFonts w:eastAsia="Arial Unicode MS" w:cs="Times New Roman"/>
          <w:szCs w:val="26"/>
        </w:rPr>
      </w:pPr>
      <w:r w:rsidRPr="008E0BEF">
        <w:rPr>
          <w:rFonts w:eastAsia="Arial Unicode MS" w:cs="Times New Roman"/>
          <w:szCs w:val="26"/>
        </w:rPr>
        <w:t>Pin ion liti</w:t>
      </w:r>
      <w:r w:rsidR="00E856FB" w:rsidRPr="008E0BEF">
        <w:rPr>
          <w:rFonts w:eastAsia="Arial Unicode MS" w:cs="Times New Roman"/>
          <w:szCs w:val="26"/>
        </w:rPr>
        <w:t xml:space="preserve"> cấu tạo gồ</w:t>
      </w:r>
      <w:r w:rsidR="0031521C" w:rsidRPr="008E0BEF">
        <w:rPr>
          <w:rFonts w:eastAsia="Arial Unicode MS" w:cs="Times New Roman"/>
          <w:szCs w:val="26"/>
        </w:rPr>
        <w:t>m ba</w:t>
      </w:r>
      <w:r w:rsidR="00E856FB" w:rsidRPr="008E0BEF">
        <w:rPr>
          <w:rFonts w:eastAsia="Arial Unicode MS" w:cs="Times New Roman"/>
          <w:szCs w:val="26"/>
        </w:rPr>
        <w:t xml:space="preserve"> phầ</w:t>
      </w:r>
      <w:r w:rsidR="00793BFA" w:rsidRPr="008E0BEF">
        <w:rPr>
          <w:rFonts w:eastAsia="Arial Unicode MS" w:cs="Times New Roman"/>
          <w:szCs w:val="26"/>
        </w:rPr>
        <w:t>n chính: C</w:t>
      </w:r>
      <w:r w:rsidR="006B1404">
        <w:rPr>
          <w:rFonts w:eastAsia="Arial Unicode MS" w:cs="Times New Roman"/>
          <w:szCs w:val="26"/>
        </w:rPr>
        <w:t>athode, dung dịch điện ly</w:t>
      </w:r>
      <w:r w:rsidR="00E856FB" w:rsidRPr="008E0BEF">
        <w:rPr>
          <w:rFonts w:eastAsia="Arial Unicode MS" w:cs="Times New Roman"/>
          <w:szCs w:val="26"/>
        </w:rPr>
        <w:t xml:space="preserve"> và anode. </w:t>
      </w:r>
      <w:r w:rsidR="00CA3A49" w:rsidRPr="008E0BEF">
        <w:rPr>
          <w:rFonts w:eastAsia="Arial Unicode MS" w:cs="Times New Roman"/>
          <w:szCs w:val="26"/>
        </w:rPr>
        <w:t>Hình 1</w:t>
      </w:r>
      <w:r w:rsidR="00C67FA5" w:rsidRPr="008E0BEF">
        <w:rPr>
          <w:rFonts w:eastAsia="Arial Unicode MS" w:cs="Times New Roman"/>
          <w:szCs w:val="26"/>
        </w:rPr>
        <w:t>.2</w:t>
      </w:r>
      <w:r w:rsidR="00CA3A49" w:rsidRPr="008E0BEF">
        <w:rPr>
          <w:rFonts w:eastAsia="Arial Unicode MS" w:cs="Times New Roman"/>
          <w:szCs w:val="26"/>
        </w:rPr>
        <w:t xml:space="preserve"> mô tả cơ chế làm việc </w:t>
      </w:r>
      <w:r w:rsidR="00061B45" w:rsidRPr="008E0BEF">
        <w:rPr>
          <w:rFonts w:eastAsia="Arial Unicode MS" w:cs="Times New Roman"/>
          <w:szCs w:val="26"/>
        </w:rPr>
        <w:t>củ</w:t>
      </w:r>
      <w:r w:rsidRPr="008E0BEF">
        <w:rPr>
          <w:rFonts w:eastAsia="Arial Unicode MS" w:cs="Times New Roman"/>
          <w:szCs w:val="26"/>
        </w:rPr>
        <w:t>a pin ion liti</w:t>
      </w:r>
      <w:r w:rsidR="00061B45" w:rsidRPr="008E0BEF">
        <w:rPr>
          <w:rFonts w:eastAsia="Arial Unicode MS" w:cs="Times New Roman"/>
          <w:szCs w:val="26"/>
        </w:rPr>
        <w:t xml:space="preserve"> trong quá trình tích nạp. </w:t>
      </w:r>
      <w:r w:rsidR="000F5A5B" w:rsidRPr="008E0BEF">
        <w:rPr>
          <w:rFonts w:eastAsia="Arial Unicode MS" w:cs="Times New Roman"/>
          <w:szCs w:val="26"/>
        </w:rPr>
        <w:t>Đ</w:t>
      </w:r>
      <w:r w:rsidR="003D358E" w:rsidRPr="008E0BEF">
        <w:rPr>
          <w:rFonts w:eastAsia="Arial Unicode MS" w:cs="Times New Roman"/>
          <w:szCs w:val="26"/>
        </w:rPr>
        <w:t xml:space="preserve">ặc biệt </w:t>
      </w:r>
      <w:r w:rsidR="009E1354" w:rsidRPr="008E0BEF">
        <w:rPr>
          <w:rFonts w:eastAsia="Arial Unicode MS" w:cs="Times New Roman"/>
          <w:szCs w:val="26"/>
        </w:rPr>
        <w:t>pin liti</w:t>
      </w:r>
      <w:r w:rsidR="00EB0993" w:rsidRPr="008E0BEF">
        <w:rPr>
          <w:rFonts w:eastAsia="Arial Unicode MS" w:cs="Times New Roman"/>
          <w:szCs w:val="26"/>
        </w:rPr>
        <w:t xml:space="preserve"> thương mại sử dụng </w:t>
      </w:r>
      <w:r w:rsidR="00FC2317" w:rsidRPr="008E0BEF">
        <w:rPr>
          <w:rFonts w:eastAsia="Arial Unicode MS" w:cs="Times New Roman"/>
          <w:szCs w:val="26"/>
        </w:rPr>
        <w:t>các hợp chấ</w:t>
      </w:r>
      <w:r w:rsidR="00F2396D" w:rsidRPr="008E0BEF">
        <w:rPr>
          <w:rFonts w:eastAsia="Arial Unicode MS" w:cs="Times New Roman"/>
          <w:szCs w:val="26"/>
        </w:rPr>
        <w:t>t liti</w:t>
      </w:r>
      <w:r w:rsidR="00FC2317" w:rsidRPr="008E0BEF">
        <w:rPr>
          <w:rFonts w:eastAsia="Arial Unicode MS" w:cs="Times New Roman"/>
          <w:szCs w:val="26"/>
        </w:rPr>
        <w:t xml:space="preserve"> </w:t>
      </w:r>
      <w:r w:rsidR="00F025DF" w:rsidRPr="008E0BEF">
        <w:rPr>
          <w:rFonts w:eastAsia="Arial Unicode MS" w:cs="Times New Roman"/>
          <w:szCs w:val="26"/>
        </w:rPr>
        <w:t>như LiCo</w:t>
      </w:r>
      <w:r w:rsidR="00C67FA5" w:rsidRPr="008E0BEF">
        <w:rPr>
          <w:rFonts w:eastAsia="Arial Unicode MS" w:cs="Times New Roman"/>
          <w:szCs w:val="26"/>
        </w:rPr>
        <w:t>O</w:t>
      </w:r>
      <w:r w:rsidR="00F025DF" w:rsidRPr="008E0BEF">
        <w:rPr>
          <w:rFonts w:eastAsia="Arial Unicode MS" w:cs="Times New Roman"/>
          <w:szCs w:val="26"/>
          <w:vertAlign w:val="subscript"/>
        </w:rPr>
        <w:t>2</w:t>
      </w:r>
      <w:r w:rsidR="00F2396D" w:rsidRPr="008E0BEF">
        <w:rPr>
          <w:rFonts w:eastAsia="Arial Unicode MS" w:cs="Times New Roman"/>
          <w:szCs w:val="26"/>
        </w:rPr>
        <w:t xml:space="preserve"> là</w:t>
      </w:r>
      <w:r w:rsidR="00F025DF" w:rsidRPr="008E0BEF">
        <w:rPr>
          <w:rFonts w:eastAsia="Arial Unicode MS" w:cs="Times New Roman"/>
          <w:szCs w:val="26"/>
        </w:rPr>
        <w:t xml:space="preserve"> cathode và graphite là anode</w:t>
      </w:r>
      <w:r w:rsidR="00F2396D" w:rsidRPr="008E0BEF">
        <w:rPr>
          <w:rFonts w:eastAsia="Arial Unicode MS" w:cs="Times New Roman"/>
          <w:szCs w:val="26"/>
        </w:rPr>
        <w:t>.</w:t>
      </w:r>
    </w:p>
    <w:p w:rsidR="00F025DF" w:rsidRPr="008E0BEF" w:rsidRDefault="00F025DF" w:rsidP="009B6134">
      <w:pPr>
        <w:rPr>
          <w:rFonts w:eastAsia="Arial Unicode MS" w:cs="Times New Roman"/>
          <w:szCs w:val="26"/>
        </w:rPr>
      </w:pPr>
      <w:r w:rsidRPr="008E0BEF">
        <w:rPr>
          <w:rFonts w:eastAsia="Arial Unicode MS" w:cs="Times New Roman"/>
          <w:szCs w:val="26"/>
        </w:rPr>
        <w:t>Các phản ứng điện hóa ở các điện cực:</w:t>
      </w:r>
    </w:p>
    <w:p w:rsidR="00116FFA" w:rsidRPr="000B45DA" w:rsidRDefault="006B352D" w:rsidP="009B6134">
      <w:pPr>
        <w:rPr>
          <w:rFonts w:eastAsia="Arial Unicode MS" w:cs="Times New Roman"/>
          <w:szCs w:val="26"/>
        </w:rPr>
      </w:pPr>
      <w:r w:rsidRPr="008E0BEF">
        <w:rPr>
          <w:rFonts w:eastAsia="Arial Unicode MS" w:cs="Times New Roman"/>
          <w:szCs w:val="26"/>
        </w:rPr>
        <w:lastRenderedPageBreak/>
        <w:t>Cathode: LiCoO</w:t>
      </w:r>
      <w:r w:rsidRPr="008E0BEF">
        <w:rPr>
          <w:rFonts w:eastAsia="Arial Unicode MS" w:cs="Times New Roman"/>
          <w:szCs w:val="26"/>
          <w:vertAlign w:val="subscript"/>
        </w:rPr>
        <w:t>2</w:t>
      </w:r>
      <w:r w:rsidRPr="008E0BEF">
        <w:rPr>
          <w:rFonts w:eastAsia="Arial Unicode MS" w:cs="Times New Roman"/>
          <w:szCs w:val="26"/>
        </w:rPr>
        <w:t xml:space="preserve"> = Li</w:t>
      </w:r>
      <w:r w:rsidR="00DE666A" w:rsidRPr="008E0BEF">
        <w:rPr>
          <w:rFonts w:eastAsia="Arial Unicode MS" w:cs="Times New Roman"/>
          <w:szCs w:val="26"/>
          <w:vertAlign w:val="subscript"/>
        </w:rPr>
        <w:t>1-x</w:t>
      </w:r>
      <w:r w:rsidRPr="008E0BEF">
        <w:rPr>
          <w:rFonts w:eastAsia="Arial Unicode MS" w:cs="Times New Roman"/>
          <w:szCs w:val="26"/>
        </w:rPr>
        <w:t>CoO</w:t>
      </w:r>
      <w:r w:rsidRPr="008E0BEF">
        <w:rPr>
          <w:rFonts w:eastAsia="Arial Unicode MS" w:cs="Times New Roman"/>
          <w:szCs w:val="26"/>
          <w:vertAlign w:val="subscript"/>
        </w:rPr>
        <w:t>2</w:t>
      </w:r>
      <w:r w:rsidRPr="008E0BEF">
        <w:rPr>
          <w:rFonts w:eastAsia="Arial Unicode MS" w:cs="Times New Roman"/>
          <w:szCs w:val="26"/>
        </w:rPr>
        <w:t xml:space="preserve"> + Li</w:t>
      </w:r>
      <w:r w:rsidRPr="008E0BEF">
        <w:rPr>
          <w:rFonts w:eastAsia="Arial Unicode MS" w:cs="Times New Roman"/>
          <w:szCs w:val="26"/>
          <w:vertAlign w:val="superscript"/>
        </w:rPr>
        <w:t>+</w:t>
      </w:r>
      <w:r w:rsidRPr="008E0BEF">
        <w:rPr>
          <w:rFonts w:eastAsia="Arial Unicode MS" w:cs="Times New Roman"/>
          <w:szCs w:val="26"/>
        </w:rPr>
        <w:t xml:space="preserve"> + xe</w:t>
      </w:r>
      <w:r w:rsidRPr="008E0BEF">
        <w:rPr>
          <w:rFonts w:eastAsia="Arial Unicode MS" w:cs="Times New Roman"/>
          <w:szCs w:val="26"/>
          <w:vertAlign w:val="superscript"/>
        </w:rPr>
        <w:t>-</w:t>
      </w:r>
      <w:r w:rsidR="00E766BE">
        <w:rPr>
          <w:rFonts w:eastAsia="Arial Unicode MS" w:cs="Times New Roman"/>
          <w:szCs w:val="26"/>
        </w:rPr>
        <w:t xml:space="preserve"> (1</w:t>
      </w:r>
      <w:r w:rsidR="000B45DA">
        <w:rPr>
          <w:rFonts w:eastAsia="Arial Unicode MS" w:cs="Times New Roman"/>
          <w:szCs w:val="26"/>
        </w:rPr>
        <w:t>)</w:t>
      </w:r>
    </w:p>
    <w:p w:rsidR="006B352D" w:rsidRPr="008E0BEF" w:rsidRDefault="006B352D" w:rsidP="009B6134">
      <w:pPr>
        <w:rPr>
          <w:rFonts w:eastAsia="Arial Unicode MS" w:cs="Times New Roman"/>
          <w:szCs w:val="26"/>
        </w:rPr>
      </w:pPr>
      <w:r w:rsidRPr="008E0BEF">
        <w:rPr>
          <w:rFonts w:eastAsia="Arial Unicode MS" w:cs="Times New Roman"/>
          <w:szCs w:val="26"/>
          <w:vertAlign w:val="subscript"/>
        </w:rPr>
        <w:softHyphen/>
      </w:r>
      <w:r w:rsidRPr="008E0BEF">
        <w:rPr>
          <w:rFonts w:eastAsia="Arial Unicode MS" w:cs="Times New Roman"/>
          <w:szCs w:val="26"/>
        </w:rPr>
        <w:t xml:space="preserve">Anode: </w:t>
      </w:r>
      <w:r w:rsidR="002C4B0A" w:rsidRPr="008E0BEF">
        <w:rPr>
          <w:rFonts w:eastAsia="Arial Unicode MS" w:cs="Times New Roman"/>
          <w:szCs w:val="26"/>
        </w:rPr>
        <w:t>C + xLi</w:t>
      </w:r>
      <w:r w:rsidR="002C4B0A" w:rsidRPr="008E0BEF">
        <w:rPr>
          <w:rFonts w:eastAsia="Arial Unicode MS" w:cs="Times New Roman"/>
          <w:szCs w:val="26"/>
          <w:vertAlign w:val="superscript"/>
        </w:rPr>
        <w:t xml:space="preserve">+ </w:t>
      </w:r>
      <w:r w:rsidR="002C4B0A" w:rsidRPr="008E0BEF">
        <w:rPr>
          <w:rFonts w:eastAsia="Arial Unicode MS" w:cs="Times New Roman"/>
          <w:szCs w:val="26"/>
        </w:rPr>
        <w:t>+ xe</w:t>
      </w:r>
      <w:r w:rsidR="002C4B0A" w:rsidRPr="008E0BEF">
        <w:rPr>
          <w:rFonts w:eastAsia="Arial Unicode MS" w:cs="Times New Roman"/>
          <w:szCs w:val="26"/>
          <w:vertAlign w:val="superscript"/>
        </w:rPr>
        <w:t>-</w:t>
      </w:r>
      <w:r w:rsidR="002C4B0A" w:rsidRPr="008E0BEF">
        <w:rPr>
          <w:rFonts w:eastAsia="Arial Unicode MS" w:cs="Times New Roman"/>
          <w:szCs w:val="26"/>
        </w:rPr>
        <w:t xml:space="preserve"> = Li</w:t>
      </w:r>
      <w:r w:rsidR="002C4B0A" w:rsidRPr="008E0BEF">
        <w:rPr>
          <w:rFonts w:eastAsia="Arial Unicode MS" w:cs="Times New Roman"/>
          <w:szCs w:val="26"/>
          <w:vertAlign w:val="subscript"/>
        </w:rPr>
        <w:t>x</w:t>
      </w:r>
      <w:r w:rsidR="002C4B0A" w:rsidRPr="008E0BEF">
        <w:rPr>
          <w:rFonts w:eastAsia="Arial Unicode MS" w:cs="Times New Roman"/>
          <w:szCs w:val="26"/>
        </w:rPr>
        <w:t>C</w:t>
      </w:r>
      <w:r w:rsidR="00E766BE">
        <w:rPr>
          <w:rFonts w:eastAsia="Arial Unicode MS" w:cs="Times New Roman"/>
          <w:szCs w:val="26"/>
        </w:rPr>
        <w:t xml:space="preserve"> (2</w:t>
      </w:r>
      <w:r w:rsidR="000B45DA">
        <w:rPr>
          <w:rFonts w:eastAsia="Arial Unicode MS" w:cs="Times New Roman"/>
          <w:szCs w:val="26"/>
        </w:rPr>
        <w:t>)</w:t>
      </w:r>
    </w:p>
    <w:p w:rsidR="002C4B0A" w:rsidRPr="008E0BEF" w:rsidRDefault="00BE16A5" w:rsidP="009B6134">
      <w:pPr>
        <w:rPr>
          <w:rFonts w:eastAsia="Arial Unicode MS" w:cs="Times New Roman"/>
          <w:szCs w:val="26"/>
        </w:rPr>
      </w:pPr>
      <w:r w:rsidRPr="008E0BEF">
        <w:rPr>
          <w:rFonts w:eastAsia="Arial Unicode MS" w:cs="Times New Roman"/>
          <w:szCs w:val="26"/>
        </w:rPr>
        <w:t>Phản ứng tổng</w:t>
      </w:r>
      <w:r w:rsidR="002C4B0A" w:rsidRPr="008E0BEF">
        <w:rPr>
          <w:rFonts w:eastAsia="Arial Unicode MS" w:cs="Times New Roman"/>
          <w:szCs w:val="26"/>
        </w:rPr>
        <w:t>: LiCoO</w:t>
      </w:r>
      <w:r w:rsidR="002C4B0A" w:rsidRPr="008E0BEF">
        <w:rPr>
          <w:rFonts w:eastAsia="Arial Unicode MS" w:cs="Times New Roman"/>
          <w:szCs w:val="26"/>
          <w:vertAlign w:val="subscript"/>
        </w:rPr>
        <w:t>2</w:t>
      </w:r>
      <w:r w:rsidR="002C4B0A" w:rsidRPr="008E0BEF">
        <w:rPr>
          <w:rFonts w:eastAsia="Arial Unicode MS" w:cs="Times New Roman"/>
          <w:szCs w:val="26"/>
        </w:rPr>
        <w:t xml:space="preserve"> + C = Li</w:t>
      </w:r>
      <w:r w:rsidR="002C4B0A" w:rsidRPr="008E0BEF">
        <w:rPr>
          <w:rFonts w:eastAsia="Arial Unicode MS" w:cs="Times New Roman"/>
          <w:szCs w:val="26"/>
          <w:vertAlign w:val="subscript"/>
        </w:rPr>
        <w:t>1-x</w:t>
      </w:r>
      <w:r w:rsidR="002C4B0A" w:rsidRPr="008E0BEF">
        <w:rPr>
          <w:rFonts w:eastAsia="Arial Unicode MS" w:cs="Times New Roman"/>
          <w:szCs w:val="26"/>
        </w:rPr>
        <w:t>CoO</w:t>
      </w:r>
      <w:r w:rsidR="002C4B0A" w:rsidRPr="008E0BEF">
        <w:rPr>
          <w:rFonts w:eastAsia="Arial Unicode MS" w:cs="Times New Roman"/>
          <w:szCs w:val="26"/>
          <w:vertAlign w:val="subscript"/>
        </w:rPr>
        <w:t>2</w:t>
      </w:r>
      <w:r w:rsidR="002C4B0A" w:rsidRPr="008E0BEF">
        <w:rPr>
          <w:rFonts w:eastAsia="Arial Unicode MS" w:cs="Times New Roman"/>
          <w:szCs w:val="26"/>
        </w:rPr>
        <w:t xml:space="preserve"> + Li</w:t>
      </w:r>
      <w:r w:rsidR="002C4B0A" w:rsidRPr="008E0BEF">
        <w:rPr>
          <w:rFonts w:eastAsia="Arial Unicode MS" w:cs="Times New Roman"/>
          <w:szCs w:val="26"/>
          <w:vertAlign w:val="subscript"/>
        </w:rPr>
        <w:t>x</w:t>
      </w:r>
      <w:r w:rsidR="002C4B0A" w:rsidRPr="008E0BEF">
        <w:rPr>
          <w:rFonts w:eastAsia="Arial Unicode MS" w:cs="Times New Roman"/>
          <w:szCs w:val="26"/>
        </w:rPr>
        <w:t>C</w:t>
      </w:r>
      <w:r w:rsidR="00E766BE">
        <w:rPr>
          <w:rFonts w:eastAsia="Arial Unicode MS" w:cs="Times New Roman"/>
          <w:szCs w:val="26"/>
        </w:rPr>
        <w:t xml:space="preserve"> (3</w:t>
      </w:r>
      <w:r w:rsidR="000B45DA">
        <w:rPr>
          <w:rFonts w:eastAsia="Arial Unicode MS" w:cs="Times New Roman"/>
          <w:szCs w:val="26"/>
        </w:rPr>
        <w:t>)</w:t>
      </w:r>
    </w:p>
    <w:p w:rsidR="00260027" w:rsidRPr="008E0BEF" w:rsidRDefault="00DE666A" w:rsidP="00A34F5A">
      <w:pPr>
        <w:rPr>
          <w:rFonts w:eastAsia="Arial Unicode MS" w:cs="Times New Roman"/>
          <w:szCs w:val="26"/>
        </w:rPr>
      </w:pPr>
      <w:r w:rsidRPr="008E0BEF">
        <w:rPr>
          <w:rFonts w:eastAsia="Arial Unicode MS" w:cs="Times New Roman"/>
          <w:szCs w:val="26"/>
        </w:rPr>
        <w:t>Những phương trình phản ứng trên là mô tả</w:t>
      </w:r>
      <w:r w:rsidR="000F5A5B" w:rsidRPr="008E0BEF">
        <w:rPr>
          <w:rFonts w:eastAsia="Arial Unicode MS" w:cs="Times New Roman"/>
          <w:szCs w:val="26"/>
        </w:rPr>
        <w:t xml:space="preserve"> nguyên lý gài và thoát của</w:t>
      </w:r>
      <w:r w:rsidR="0031521C" w:rsidRPr="008E0BEF">
        <w:rPr>
          <w:rFonts w:eastAsia="Arial Unicode MS" w:cs="Times New Roman"/>
          <w:szCs w:val="26"/>
        </w:rPr>
        <w:t xml:space="preserve"> ion liti</w:t>
      </w:r>
      <w:r w:rsidRPr="008E0BEF">
        <w:rPr>
          <w:rFonts w:eastAsia="Arial Unicode MS" w:cs="Times New Roman"/>
          <w:szCs w:val="26"/>
        </w:rPr>
        <w:t xml:space="preserve"> trên điện cực âm (carb</w:t>
      </w:r>
      <w:r w:rsidR="00F2396D" w:rsidRPr="008E0BEF">
        <w:rPr>
          <w:rFonts w:eastAsia="Arial Unicode MS" w:cs="Times New Roman"/>
          <w:szCs w:val="26"/>
        </w:rPr>
        <w:t>on) và quá trình gài ion Li</w:t>
      </w:r>
      <w:r w:rsidR="00F2396D" w:rsidRPr="008E0BEF">
        <w:rPr>
          <w:rFonts w:eastAsia="Arial Unicode MS" w:cs="Times New Roman"/>
          <w:szCs w:val="26"/>
          <w:vertAlign w:val="superscript"/>
        </w:rPr>
        <w:t>+</w:t>
      </w:r>
      <w:r w:rsidRPr="008E0BEF">
        <w:rPr>
          <w:rFonts w:eastAsia="Arial Unicode MS" w:cs="Times New Roman"/>
          <w:szCs w:val="26"/>
        </w:rPr>
        <w:t xml:space="preserve"> trên điện cực dương</w:t>
      </w:r>
      <w:r w:rsidR="003F7C94" w:rsidRPr="008E0BEF">
        <w:rPr>
          <w:rFonts w:eastAsia="Arial Unicode MS" w:cs="Times New Roman"/>
          <w:szCs w:val="26"/>
        </w:rPr>
        <w:t xml:space="preserve">. Trong </w:t>
      </w:r>
      <w:r w:rsidR="003612E3" w:rsidRPr="008E0BEF">
        <w:rPr>
          <w:rFonts w:eastAsia="Arial Unicode MS" w:cs="Times New Roman"/>
          <w:szCs w:val="26"/>
        </w:rPr>
        <w:t>quá trình nạp điện</w:t>
      </w:r>
      <w:r w:rsidR="00B3647B" w:rsidRPr="008E0BEF">
        <w:rPr>
          <w:rFonts w:eastAsia="Arial Unicode MS" w:cs="Times New Roman"/>
          <w:szCs w:val="26"/>
        </w:rPr>
        <w:t>,</w:t>
      </w:r>
      <w:r w:rsidR="00F9096E" w:rsidRPr="008E0BEF">
        <w:rPr>
          <w:rFonts w:eastAsia="Arial Unicode MS" w:cs="Times New Roman"/>
          <w:szCs w:val="26"/>
        </w:rPr>
        <w:t xml:space="preserve"> ion Li</w:t>
      </w:r>
      <w:r w:rsidR="00F9096E" w:rsidRPr="008E0BEF">
        <w:rPr>
          <w:rFonts w:eastAsia="Arial Unicode MS" w:cs="Times New Roman"/>
          <w:szCs w:val="26"/>
          <w:vertAlign w:val="superscript"/>
        </w:rPr>
        <w:t>+</w:t>
      </w:r>
      <w:r w:rsidR="00B3647B" w:rsidRPr="008E0BEF">
        <w:rPr>
          <w:rFonts w:eastAsia="Arial Unicode MS" w:cs="Times New Roman"/>
          <w:szCs w:val="26"/>
        </w:rPr>
        <w:t xml:space="preserve"> di chuyển từ cathode qua chất điện ly tới anode trong khi electron di chuyển từ từ anode tới cathode qua mạch </w:t>
      </w:r>
      <w:r w:rsidR="00136554" w:rsidRPr="008E0BEF">
        <w:rPr>
          <w:rFonts w:eastAsia="Arial Unicode MS" w:cs="Times New Roman"/>
          <w:szCs w:val="26"/>
        </w:rPr>
        <w:t>ngoài.</w:t>
      </w:r>
      <w:r w:rsidR="00DC138A" w:rsidRPr="008E0BEF">
        <w:rPr>
          <w:rFonts w:eastAsia="Arial Unicode MS" w:cs="Times New Roman"/>
          <w:szCs w:val="26"/>
        </w:rPr>
        <w:t xml:space="preserve"> </w:t>
      </w:r>
      <w:r w:rsidR="003612E3" w:rsidRPr="008E0BEF">
        <w:rPr>
          <w:rFonts w:eastAsia="Arial Unicode MS" w:cs="Times New Roman"/>
          <w:szCs w:val="26"/>
        </w:rPr>
        <w:t xml:space="preserve">Trong quá trình xả điện, </w:t>
      </w:r>
      <w:r w:rsidR="00600AC0" w:rsidRPr="008E0BEF">
        <w:rPr>
          <w:rFonts w:eastAsia="Arial Unicode MS" w:cs="Times New Roman"/>
          <w:szCs w:val="26"/>
        </w:rPr>
        <w:t xml:space="preserve">electron dời từ cathode tới anode </w:t>
      </w:r>
      <w:r w:rsidR="00FD3117" w:rsidRPr="008E0BEF">
        <w:rPr>
          <w:rFonts w:eastAsia="Arial Unicode MS" w:cs="Times New Roman"/>
          <w:szCs w:val="26"/>
        </w:rPr>
        <w:t>thông qua mạ</w:t>
      </w:r>
      <w:r w:rsidR="0031521C" w:rsidRPr="008E0BEF">
        <w:rPr>
          <w:rFonts w:eastAsia="Arial Unicode MS" w:cs="Times New Roman"/>
          <w:szCs w:val="26"/>
        </w:rPr>
        <w:t>ch ngoài và ion Li</w:t>
      </w:r>
      <w:r w:rsidR="0031521C" w:rsidRPr="008E0BEF">
        <w:rPr>
          <w:rFonts w:eastAsia="Arial Unicode MS" w:cs="Times New Roman"/>
          <w:szCs w:val="26"/>
          <w:vertAlign w:val="superscript"/>
        </w:rPr>
        <w:t>+</w:t>
      </w:r>
      <w:r w:rsidR="00B81158" w:rsidRPr="008E0BEF">
        <w:rPr>
          <w:rFonts w:eastAsia="Arial Unicode MS" w:cs="Times New Roman"/>
          <w:szCs w:val="26"/>
        </w:rPr>
        <w:t xml:space="preserve"> d</w:t>
      </w:r>
      <w:r w:rsidR="00FD3117" w:rsidRPr="008E0BEF">
        <w:rPr>
          <w:rFonts w:eastAsia="Arial Unicode MS" w:cs="Times New Roman"/>
          <w:szCs w:val="26"/>
        </w:rPr>
        <w:t>i chuyển từ anode tớ</w:t>
      </w:r>
      <w:r w:rsidR="000F5A5B" w:rsidRPr="008E0BEF">
        <w:rPr>
          <w:rFonts w:eastAsia="Arial Unicode MS" w:cs="Times New Roman"/>
          <w:szCs w:val="26"/>
        </w:rPr>
        <w:t>i cathode.</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0"/>
      </w:tblGrid>
      <w:tr w:rsidR="00EE0A22" w:rsidRPr="008E0BEF" w:rsidTr="00900C84">
        <w:trPr>
          <w:trHeight w:val="2076"/>
        </w:trPr>
        <w:tc>
          <w:tcPr>
            <w:tcW w:w="8820" w:type="dxa"/>
          </w:tcPr>
          <w:p w:rsidR="00EE0A22" w:rsidRPr="008E0BEF" w:rsidRDefault="00EE0A22" w:rsidP="0072434E">
            <w:pPr>
              <w:spacing w:before="120" w:after="120" w:line="312" w:lineRule="auto"/>
              <w:ind w:firstLine="0"/>
              <w:jc w:val="center"/>
              <w:rPr>
                <w:rFonts w:eastAsia="Arial Unicode MS" w:cs="Times New Roman"/>
                <w:szCs w:val="26"/>
              </w:rPr>
            </w:pPr>
            <w:r w:rsidRPr="008E0BEF">
              <w:rPr>
                <w:rFonts w:eastAsia="Arial Unicode MS" w:cs="Times New Roman"/>
                <w:noProof/>
                <w:szCs w:val="26"/>
              </w:rPr>
              <w:drawing>
                <wp:inline distT="0" distB="0" distL="0" distR="0" wp14:anchorId="7E365BCE" wp14:editId="066CE9EC">
                  <wp:extent cx="5880892" cy="1674421"/>
                  <wp:effectExtent l="0" t="0" r="5715" b="2540"/>
                  <wp:docPr id="1" name="Picture 1" descr="C:\Users\user\AppData\Local\Microsoft\Windows\INetCache\Content.Word\Captur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AppData\Local\Microsoft\Windows\INetCache\Content.Word\Capture.g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09691" cy="1682621"/>
                          </a:xfrm>
                          <a:prstGeom prst="rect">
                            <a:avLst/>
                          </a:prstGeom>
                          <a:noFill/>
                          <a:ln>
                            <a:noFill/>
                          </a:ln>
                        </pic:spPr>
                      </pic:pic>
                    </a:graphicData>
                  </a:graphic>
                </wp:inline>
              </w:drawing>
            </w:r>
          </w:p>
        </w:tc>
      </w:tr>
      <w:tr w:rsidR="00EE0A22" w:rsidRPr="008E0BEF" w:rsidTr="00900C84">
        <w:trPr>
          <w:trHeight w:val="406"/>
        </w:trPr>
        <w:tc>
          <w:tcPr>
            <w:tcW w:w="8820" w:type="dxa"/>
          </w:tcPr>
          <w:p w:rsidR="00EE0A22" w:rsidRPr="008E0BEF" w:rsidRDefault="005B68B4" w:rsidP="002E5A69">
            <w:pPr>
              <w:spacing w:before="120" w:after="120" w:line="312" w:lineRule="auto"/>
              <w:ind w:firstLine="0"/>
              <w:jc w:val="center"/>
              <w:rPr>
                <w:rFonts w:eastAsia="Arial Unicode MS" w:cs="Times New Roman"/>
                <w:i/>
                <w:szCs w:val="26"/>
              </w:rPr>
            </w:pPr>
            <w:r w:rsidRPr="008E0BEF">
              <w:rPr>
                <w:rFonts w:eastAsia="Arial Unicode MS" w:cs="Times New Roman"/>
                <w:i/>
                <w:szCs w:val="26"/>
              </w:rPr>
              <w:t>Hình 1</w:t>
            </w:r>
            <w:r w:rsidR="00C67FA5" w:rsidRPr="008E0BEF">
              <w:rPr>
                <w:rFonts w:eastAsia="Arial Unicode MS" w:cs="Times New Roman"/>
                <w:i/>
                <w:szCs w:val="26"/>
              </w:rPr>
              <w:t>.2</w:t>
            </w:r>
            <w:r w:rsidRPr="008E0BEF">
              <w:rPr>
                <w:rFonts w:eastAsia="Arial Unicode MS" w:cs="Times New Roman"/>
                <w:i/>
                <w:szCs w:val="26"/>
              </w:rPr>
              <w:t>: C</w:t>
            </w:r>
            <w:r w:rsidR="00EE0A22" w:rsidRPr="008E0BEF">
              <w:rPr>
                <w:rFonts w:eastAsia="Arial Unicode MS" w:cs="Times New Roman"/>
                <w:i/>
                <w:szCs w:val="26"/>
              </w:rPr>
              <w:t xml:space="preserve">ơ chế hoạt động của pin ion </w:t>
            </w:r>
            <w:r w:rsidR="00CC067C" w:rsidRPr="008E0BEF">
              <w:rPr>
                <w:rFonts w:eastAsia="Arial Unicode MS" w:cs="Times New Roman"/>
                <w:i/>
                <w:szCs w:val="26"/>
              </w:rPr>
              <w:t>Li</w:t>
            </w:r>
            <w:r w:rsidR="00CC067C" w:rsidRPr="008E0BEF">
              <w:rPr>
                <w:rFonts w:eastAsia="Arial Unicode MS" w:cs="Times New Roman"/>
                <w:i/>
                <w:szCs w:val="26"/>
                <w:vertAlign w:val="superscript"/>
              </w:rPr>
              <w:t>+</w:t>
            </w:r>
          </w:p>
        </w:tc>
      </w:tr>
    </w:tbl>
    <w:p w:rsidR="00066311" w:rsidRPr="008E0BEF" w:rsidRDefault="006A164A" w:rsidP="009B6134">
      <w:pPr>
        <w:rPr>
          <w:rFonts w:eastAsia="Arial Unicode MS" w:cs="Times New Roman"/>
          <w:szCs w:val="26"/>
        </w:rPr>
      </w:pPr>
      <w:r w:rsidRPr="008E0BEF">
        <w:rPr>
          <w:rFonts w:eastAsia="Arial Unicode MS" w:cs="Times New Roman"/>
          <w:szCs w:val="26"/>
        </w:rPr>
        <w:t>So sánh với các loại pin tích nạp khác</w:t>
      </w:r>
      <w:r w:rsidR="00AB4DB6" w:rsidRPr="008E0BEF">
        <w:rPr>
          <w:rFonts w:eastAsia="Arial Unicode MS" w:cs="Times New Roman"/>
          <w:szCs w:val="26"/>
        </w:rPr>
        <w:t>, pin ion liti</w:t>
      </w:r>
      <w:r w:rsidR="00066311" w:rsidRPr="008E0BEF">
        <w:rPr>
          <w:rFonts w:eastAsia="Arial Unicode MS" w:cs="Times New Roman"/>
          <w:szCs w:val="26"/>
        </w:rPr>
        <w:t xml:space="preserve"> có những ưu điể</w:t>
      </w:r>
      <w:r w:rsidR="0031521C" w:rsidRPr="008E0BEF">
        <w:rPr>
          <w:rFonts w:eastAsia="Arial Unicode MS" w:cs="Times New Roman"/>
          <w:szCs w:val="26"/>
        </w:rPr>
        <w:t>m vượt trội</w:t>
      </w:r>
      <w:r w:rsidR="00066311" w:rsidRPr="008E0BEF">
        <w:rPr>
          <w:rFonts w:eastAsia="Arial Unicode MS" w:cs="Times New Roman"/>
          <w:szCs w:val="26"/>
        </w:rPr>
        <w:t>:</w:t>
      </w:r>
    </w:p>
    <w:p w:rsidR="009B4690" w:rsidRPr="008E0BEF" w:rsidRDefault="00C67FA5" w:rsidP="009B6134">
      <w:pPr>
        <w:rPr>
          <w:rFonts w:eastAsia="Arial Unicode MS" w:cs="Times New Roman"/>
          <w:szCs w:val="26"/>
        </w:rPr>
      </w:pPr>
      <w:r w:rsidRPr="008E0BEF">
        <w:rPr>
          <w:rFonts w:eastAsia="Arial Unicode MS" w:cs="Times New Roman"/>
          <w:szCs w:val="26"/>
        </w:rPr>
        <w:t xml:space="preserve">1) </w:t>
      </w:r>
      <w:r w:rsidR="009B4690" w:rsidRPr="008E0BEF">
        <w:rPr>
          <w:rFonts w:eastAsia="Arial Unicode MS" w:cs="Times New Roman"/>
          <w:szCs w:val="26"/>
        </w:rPr>
        <w:t>Thế làm việ</w:t>
      </w:r>
      <w:r w:rsidR="00793BFA" w:rsidRPr="008E0BEF">
        <w:rPr>
          <w:rFonts w:eastAsia="Arial Unicode MS" w:cs="Times New Roman"/>
          <w:szCs w:val="26"/>
        </w:rPr>
        <w:t>c cao: T</w:t>
      </w:r>
      <w:r w:rsidR="009B4690" w:rsidRPr="008E0BEF">
        <w:rPr>
          <w:rFonts w:eastAsia="Arial Unicode MS" w:cs="Times New Roman"/>
          <w:szCs w:val="26"/>
        </w:rPr>
        <w:t>hế hoạt động trong khoảng 3.6 – 3.7 V đối với anode là carbon.</w:t>
      </w:r>
      <w:r w:rsidR="00BF1621" w:rsidRPr="008E0BEF">
        <w:rPr>
          <w:rFonts w:eastAsia="Arial Unicode MS" w:cs="Times New Roman"/>
          <w:szCs w:val="26"/>
        </w:rPr>
        <w:t xml:space="preserve"> </w:t>
      </w:r>
      <w:r w:rsidR="000B30F5" w:rsidRPr="008E0BEF">
        <w:rPr>
          <w:rFonts w:eastAsia="Arial Unicode MS" w:cs="Times New Roman"/>
          <w:szCs w:val="26"/>
        </w:rPr>
        <w:t>Nó gầ</w:t>
      </w:r>
      <w:r w:rsidR="000A4284" w:rsidRPr="008E0BEF">
        <w:rPr>
          <w:rFonts w:eastAsia="Arial Unicode MS" w:cs="Times New Roman"/>
          <w:szCs w:val="26"/>
        </w:rPr>
        <w:t>n nhiều</w:t>
      </w:r>
      <w:r w:rsidR="000B30F5" w:rsidRPr="008E0BEF">
        <w:rPr>
          <w:rFonts w:eastAsia="Arial Unicode MS" w:cs="Times New Roman"/>
          <w:szCs w:val="26"/>
        </w:rPr>
        <w:t xml:space="preserve"> lần so với điện áp ngắt mạch của </w:t>
      </w:r>
      <w:r w:rsidR="00CC650D" w:rsidRPr="008E0BEF">
        <w:rPr>
          <w:rFonts w:eastAsia="Arial Unicode MS" w:cs="Times New Roman"/>
          <w:szCs w:val="26"/>
        </w:rPr>
        <w:t>pin Ni-Cd hoặc Ni-MH.</w:t>
      </w:r>
    </w:p>
    <w:p w:rsidR="00CC650D" w:rsidRPr="008E0BEF" w:rsidRDefault="00C67FA5" w:rsidP="009B6134">
      <w:pPr>
        <w:rPr>
          <w:rFonts w:eastAsia="Arial Unicode MS" w:cs="Times New Roman"/>
          <w:szCs w:val="26"/>
        </w:rPr>
      </w:pPr>
      <w:r w:rsidRPr="008E0BEF">
        <w:rPr>
          <w:rFonts w:eastAsia="Arial Unicode MS" w:cs="Times New Roman"/>
          <w:szCs w:val="26"/>
        </w:rPr>
        <w:t xml:space="preserve">2) </w:t>
      </w:r>
      <w:r w:rsidR="00FE6A81" w:rsidRPr="008E0BEF">
        <w:rPr>
          <w:rFonts w:eastAsia="Arial Unicode MS" w:cs="Times New Roman"/>
          <w:szCs w:val="26"/>
        </w:rPr>
        <w:t xml:space="preserve">Mật độ năng lượng cao: </w:t>
      </w:r>
      <w:r w:rsidR="00793BFA" w:rsidRPr="008E0BEF">
        <w:rPr>
          <w:rFonts w:eastAsia="Arial Unicode MS" w:cs="Times New Roman"/>
          <w:szCs w:val="26"/>
        </w:rPr>
        <w:t>M</w:t>
      </w:r>
      <w:r w:rsidR="004906E5" w:rsidRPr="008E0BEF">
        <w:rPr>
          <w:rFonts w:eastAsia="Arial Unicode MS" w:cs="Times New Roman"/>
          <w:szCs w:val="26"/>
        </w:rPr>
        <w:t>ật độ năng lượng trên khối lượng của pin loại US18650 thương mại là 160</w:t>
      </w:r>
      <w:r w:rsidR="008B1FC1" w:rsidRPr="008E0BEF">
        <w:rPr>
          <w:rFonts w:eastAsia="Arial Unicode MS" w:cs="Times New Roman"/>
          <w:szCs w:val="26"/>
        </w:rPr>
        <w:t xml:space="preserve"> </w:t>
      </w:r>
      <w:r w:rsidR="004906E5" w:rsidRPr="008E0BEF">
        <w:rPr>
          <w:rFonts w:eastAsia="Arial Unicode MS" w:cs="Times New Roman"/>
          <w:szCs w:val="26"/>
        </w:rPr>
        <w:t xml:space="preserve">Wh/Kg. </w:t>
      </w:r>
      <w:r w:rsidR="00793BFA" w:rsidRPr="008E0BEF">
        <w:rPr>
          <w:rFonts w:eastAsia="Arial Unicode MS" w:cs="Times New Roman"/>
          <w:szCs w:val="26"/>
        </w:rPr>
        <w:t>G</w:t>
      </w:r>
      <w:r w:rsidR="00E005B4" w:rsidRPr="008E0BEF">
        <w:rPr>
          <w:rFonts w:eastAsia="Arial Unicode MS" w:cs="Times New Roman"/>
          <w:szCs w:val="26"/>
        </w:rPr>
        <w:t>iá trị này xấp xỉ bằng 6 lần pin lead-acid truyền thống.</w:t>
      </w:r>
    </w:p>
    <w:p w:rsidR="003E0BE3" w:rsidRPr="008E0BEF" w:rsidRDefault="00C67FA5" w:rsidP="009B6134">
      <w:pPr>
        <w:rPr>
          <w:rFonts w:eastAsia="Arial Unicode MS" w:cs="Times New Roman"/>
          <w:szCs w:val="26"/>
        </w:rPr>
      </w:pPr>
      <w:r w:rsidRPr="008E0BEF">
        <w:rPr>
          <w:rFonts w:eastAsia="Arial Unicode MS" w:cs="Times New Roman"/>
          <w:szCs w:val="26"/>
        </w:rPr>
        <w:t xml:space="preserve">3) </w:t>
      </w:r>
      <w:r w:rsidR="00915543" w:rsidRPr="008E0BEF">
        <w:rPr>
          <w:rFonts w:eastAsia="Arial Unicode MS" w:cs="Times New Roman"/>
          <w:szCs w:val="26"/>
        </w:rPr>
        <w:t>Vòng đời củ</w:t>
      </w:r>
      <w:r w:rsidR="0031521C" w:rsidRPr="008E0BEF">
        <w:rPr>
          <w:rFonts w:eastAsia="Arial Unicode MS" w:cs="Times New Roman"/>
          <w:szCs w:val="26"/>
        </w:rPr>
        <w:t>a pin</w:t>
      </w:r>
      <w:r w:rsidR="00793BFA" w:rsidRPr="008E0BEF">
        <w:rPr>
          <w:rFonts w:eastAsia="Arial Unicode MS" w:cs="Times New Roman"/>
          <w:szCs w:val="26"/>
        </w:rPr>
        <w:t xml:space="preserve"> cao: P</w:t>
      </w:r>
      <w:r w:rsidR="003D7B3A" w:rsidRPr="008E0BEF">
        <w:rPr>
          <w:rFonts w:eastAsia="Arial Unicode MS" w:cs="Times New Roman"/>
          <w:szCs w:val="26"/>
        </w:rPr>
        <w:t>in có thể sử dụng đến 500 vòng với hiệu suất tốt.</w:t>
      </w:r>
    </w:p>
    <w:p w:rsidR="003D7B3A" w:rsidRPr="008E0BEF" w:rsidRDefault="00C67FA5" w:rsidP="009B6134">
      <w:pPr>
        <w:rPr>
          <w:rFonts w:eastAsia="Arial Unicode MS" w:cs="Times New Roman"/>
          <w:szCs w:val="26"/>
        </w:rPr>
      </w:pPr>
      <w:r w:rsidRPr="008E0BEF">
        <w:rPr>
          <w:rFonts w:eastAsia="Arial Unicode MS" w:cs="Times New Roman"/>
          <w:szCs w:val="26"/>
        </w:rPr>
        <w:t xml:space="preserve">4) </w:t>
      </w:r>
      <w:r w:rsidR="003D7B3A" w:rsidRPr="008E0BEF">
        <w:rPr>
          <w:rFonts w:eastAsia="Arial Unicode MS" w:cs="Times New Roman"/>
          <w:szCs w:val="26"/>
        </w:rPr>
        <w:t xml:space="preserve">Sử dụng vật liệu carbon thay cho kim loại </w:t>
      </w:r>
      <w:r w:rsidR="00EA18CE">
        <w:rPr>
          <w:rFonts w:eastAsia="Arial Unicode MS" w:cs="Times New Roman"/>
          <w:szCs w:val="26"/>
        </w:rPr>
        <w:t xml:space="preserve">liti </w:t>
      </w:r>
      <w:r w:rsidR="003D7B3A" w:rsidRPr="008E0BEF">
        <w:rPr>
          <w:rFonts w:eastAsia="Arial Unicode MS" w:cs="Times New Roman"/>
          <w:szCs w:val="26"/>
        </w:rPr>
        <w:t xml:space="preserve">làm anode, </w:t>
      </w:r>
      <w:r w:rsidR="008C3002" w:rsidRPr="008E0BEF">
        <w:rPr>
          <w:rFonts w:eastAsia="Arial Unicode MS" w:cs="Times New Roman"/>
          <w:szCs w:val="26"/>
        </w:rPr>
        <w:t>sự nguy hiểm về việc cháy nổ được giảm thiểu.</w:t>
      </w:r>
    </w:p>
    <w:p w:rsidR="00F023DE" w:rsidRPr="008E0BEF" w:rsidRDefault="00C67FA5" w:rsidP="00CC183D">
      <w:pPr>
        <w:rPr>
          <w:rFonts w:eastAsia="Arial Unicode MS" w:cs="Times New Roman"/>
          <w:szCs w:val="26"/>
        </w:rPr>
      </w:pPr>
      <w:r w:rsidRPr="008E0BEF">
        <w:rPr>
          <w:rFonts w:eastAsia="Arial Unicode MS" w:cs="Times New Roman"/>
          <w:szCs w:val="26"/>
        </w:rPr>
        <w:t xml:space="preserve">5) </w:t>
      </w:r>
      <w:r w:rsidR="00C219FE" w:rsidRPr="008E0BEF">
        <w:rPr>
          <w:rFonts w:eastAsia="Arial Unicode MS" w:cs="Times New Roman"/>
          <w:szCs w:val="26"/>
        </w:rPr>
        <w:t>Vật liệu điện cự</w:t>
      </w:r>
      <w:r w:rsidR="00E67A74" w:rsidRPr="008E0BEF">
        <w:rPr>
          <w:rFonts w:eastAsia="Arial Unicode MS" w:cs="Times New Roman"/>
          <w:szCs w:val="26"/>
        </w:rPr>
        <w:t>c không có</w:t>
      </w:r>
      <w:r w:rsidR="00C219FE" w:rsidRPr="008E0BEF">
        <w:rPr>
          <w:rFonts w:eastAsia="Arial Unicode MS" w:cs="Times New Roman"/>
          <w:szCs w:val="26"/>
        </w:rPr>
        <w:t xml:space="preserve"> các thành phần gây độc như Pb, Cd và Hg. Vì vậ</w:t>
      </w:r>
      <w:r w:rsidR="00A65EC5" w:rsidRPr="008E0BEF">
        <w:rPr>
          <w:rFonts w:eastAsia="Arial Unicode MS" w:cs="Times New Roman"/>
          <w:szCs w:val="26"/>
        </w:rPr>
        <w:t>y, pin ion liti</w:t>
      </w:r>
      <w:r w:rsidR="00C219FE" w:rsidRPr="008E0BEF">
        <w:rPr>
          <w:rFonts w:eastAsia="Arial Unicode MS" w:cs="Times New Roman"/>
          <w:szCs w:val="26"/>
        </w:rPr>
        <w:t xml:space="preserve"> là sạ</w:t>
      </w:r>
      <w:r w:rsidR="004D392C" w:rsidRPr="008E0BEF">
        <w:rPr>
          <w:rFonts w:eastAsia="Arial Unicode MS" w:cs="Times New Roman"/>
          <w:szCs w:val="26"/>
        </w:rPr>
        <w:t>ch không làm ô nhiễm môi trường.</w:t>
      </w:r>
    </w:p>
    <w:p w:rsidR="004D392C" w:rsidRPr="008E0BEF" w:rsidRDefault="00882B18" w:rsidP="00FE2776">
      <w:pPr>
        <w:pStyle w:val="Heading2"/>
        <w:numPr>
          <w:ilvl w:val="1"/>
          <w:numId w:val="11"/>
        </w:numPr>
        <w:tabs>
          <w:tab w:val="clear" w:pos="1701"/>
          <w:tab w:val="clear" w:pos="6804"/>
        </w:tabs>
        <w:spacing w:after="120"/>
        <w:ind w:left="0" w:firstLine="567"/>
        <w:rPr>
          <w:rFonts w:eastAsia="Arial Unicode MS"/>
        </w:rPr>
      </w:pPr>
      <w:bookmarkStart w:id="14" w:name="_Toc419536386"/>
      <w:r w:rsidRPr="008E0BEF">
        <w:rPr>
          <w:rFonts w:eastAsia="Arial Unicode MS"/>
        </w:rPr>
        <w:lastRenderedPageBreak/>
        <w:t>Vật liệu làm điện cực</w:t>
      </w:r>
      <w:bookmarkEnd w:id="14"/>
    </w:p>
    <w:p w:rsidR="00F023DE" w:rsidRPr="008E0BEF" w:rsidRDefault="00404485" w:rsidP="00CC183D">
      <w:pPr>
        <w:rPr>
          <w:rFonts w:eastAsia="Arial Unicode MS" w:cs="Times New Roman"/>
          <w:szCs w:val="26"/>
        </w:rPr>
      </w:pPr>
      <w:r w:rsidRPr="008E0BEF">
        <w:rPr>
          <w:rFonts w:eastAsia="Arial Unicode MS" w:cs="Times New Roman"/>
          <w:szCs w:val="26"/>
        </w:rPr>
        <w:t>LIB</w:t>
      </w:r>
      <w:r w:rsidR="00C67FA5" w:rsidRPr="008E0BEF">
        <w:rPr>
          <w:rFonts w:eastAsia="Arial Unicode MS" w:cs="Times New Roman"/>
          <w:szCs w:val="26"/>
        </w:rPr>
        <w:t xml:space="preserve"> (Lithium ion battery)</w:t>
      </w:r>
      <w:r w:rsidR="00813FC0" w:rsidRPr="008E0BEF">
        <w:rPr>
          <w:rFonts w:eastAsia="Arial Unicode MS" w:cs="Times New Roman"/>
          <w:szCs w:val="26"/>
        </w:rPr>
        <w:t xml:space="preserve"> là một công nghệ tích trữ năng lượ</w:t>
      </w:r>
      <w:r w:rsidR="00AB4DB6" w:rsidRPr="008E0BEF">
        <w:rPr>
          <w:rFonts w:eastAsia="Arial Unicode MS" w:cs="Times New Roman"/>
          <w:szCs w:val="26"/>
        </w:rPr>
        <w:t>ng ngày càng phổ biến</w:t>
      </w:r>
      <w:r w:rsidR="00813FC0" w:rsidRPr="008E0BEF">
        <w:rPr>
          <w:rFonts w:eastAsia="Arial Unicode MS" w:cs="Times New Roman"/>
          <w:szCs w:val="26"/>
        </w:rPr>
        <w:t>, việc ứng dụng nó vào nhiều lĩnh vực vẫn còn đối mặt với nhiều vấn đề. Việc làm sạch môi trường và việc bảo vệ</w:t>
      </w:r>
      <w:r w:rsidR="00795EE1" w:rsidRPr="008E0BEF">
        <w:rPr>
          <w:rFonts w:eastAsia="Arial Unicode MS" w:cs="Times New Roman"/>
          <w:szCs w:val="26"/>
        </w:rPr>
        <w:t xml:space="preserve"> nguồn</w:t>
      </w:r>
      <w:r w:rsidR="00813FC0" w:rsidRPr="008E0BEF">
        <w:rPr>
          <w:rFonts w:eastAsia="Arial Unicode MS" w:cs="Times New Roman"/>
          <w:szCs w:val="26"/>
        </w:rPr>
        <w:t xml:space="preserve"> khí hiếm là cần thiết cho việc lắp ráp và chế tạo pin io</w:t>
      </w:r>
      <w:r w:rsidR="00795EE1" w:rsidRPr="008E0BEF">
        <w:rPr>
          <w:rFonts w:eastAsia="Arial Unicode MS" w:cs="Times New Roman"/>
          <w:szCs w:val="26"/>
        </w:rPr>
        <w:t>n liti</w:t>
      </w:r>
      <w:r w:rsidR="00813FC0" w:rsidRPr="008E0BEF">
        <w:rPr>
          <w:rFonts w:eastAsia="Arial Unicode MS" w:cs="Times New Roman"/>
          <w:szCs w:val="26"/>
        </w:rPr>
        <w:t xml:space="preserve">. </w:t>
      </w:r>
      <w:r w:rsidR="0057059B" w:rsidRPr="008E0BEF">
        <w:rPr>
          <w:rFonts w:eastAsia="Arial Unicode MS" w:cs="Times New Roman"/>
          <w:szCs w:val="26"/>
        </w:rPr>
        <w:t>Giá thành chế tạo vật liệu điện cực có hiệu suấ</w:t>
      </w:r>
      <w:r w:rsidR="00793BFA" w:rsidRPr="008E0BEF">
        <w:rPr>
          <w:rFonts w:eastAsia="Arial Unicode MS" w:cs="Times New Roman"/>
          <w:szCs w:val="26"/>
        </w:rPr>
        <w:t>t tốt</w:t>
      </w:r>
      <w:r w:rsidR="0057059B" w:rsidRPr="008E0BEF">
        <w:rPr>
          <w:rFonts w:eastAsia="Arial Unicode MS" w:cs="Times New Roman"/>
          <w:szCs w:val="26"/>
        </w:rPr>
        <w:t xml:space="preserve"> là vẫ</w:t>
      </w:r>
      <w:r w:rsidR="00795EE1" w:rsidRPr="008E0BEF">
        <w:rPr>
          <w:rFonts w:eastAsia="Arial Unicode MS" w:cs="Times New Roman"/>
          <w:szCs w:val="26"/>
        </w:rPr>
        <w:t>n còn quá cao. Cùng với đó là</w:t>
      </w:r>
      <w:r w:rsidR="0057059B" w:rsidRPr="008E0BEF">
        <w:rPr>
          <w:rFonts w:eastAsia="Arial Unicode MS" w:cs="Times New Roman"/>
          <w:szCs w:val="26"/>
        </w:rPr>
        <w:t xml:space="preserve"> vấn đề an toàn mà việc áp dụng các chất điện ly hữu cơ là không thể không quan tâm.</w:t>
      </w:r>
      <w:r w:rsidR="003E6CB4" w:rsidRPr="008E0BEF">
        <w:rPr>
          <w:rFonts w:eastAsia="Arial Unicode MS" w:cs="Times New Roman"/>
          <w:szCs w:val="26"/>
        </w:rPr>
        <w:t xml:space="preserve"> Gần đây, các nhà khoa học tập trung vào chế tạo các vật liệu điện cực mới và phát triển</w:t>
      </w:r>
      <w:r w:rsidR="003714A4" w:rsidRPr="008E0BEF">
        <w:rPr>
          <w:rFonts w:eastAsia="Arial Unicode MS" w:cs="Times New Roman"/>
          <w:szCs w:val="26"/>
        </w:rPr>
        <w:t xml:space="preserve"> những</w:t>
      </w:r>
      <w:r w:rsidR="003E6CB4" w:rsidRPr="008E0BEF">
        <w:rPr>
          <w:rFonts w:eastAsia="Arial Unicode MS" w:cs="Times New Roman"/>
          <w:szCs w:val="26"/>
        </w:rPr>
        <w:t xml:space="preserve"> chất điện ly tố</w:t>
      </w:r>
      <w:r w:rsidR="004250DB" w:rsidRPr="008E0BEF">
        <w:rPr>
          <w:rFonts w:eastAsia="Arial Unicode MS" w:cs="Times New Roman"/>
          <w:szCs w:val="26"/>
        </w:rPr>
        <w:t>t hơn.</w:t>
      </w:r>
    </w:p>
    <w:p w:rsidR="003E6CB4" w:rsidRPr="008E0BEF" w:rsidRDefault="00CE17FC" w:rsidP="00FE2776">
      <w:pPr>
        <w:pStyle w:val="Heading3"/>
        <w:spacing w:before="120" w:after="120"/>
        <w:rPr>
          <w:color w:val="auto"/>
        </w:rPr>
      </w:pPr>
      <w:bookmarkStart w:id="15" w:name="_Toc419536387"/>
      <w:r w:rsidRPr="008E0BEF">
        <w:rPr>
          <w:color w:val="auto"/>
        </w:rPr>
        <w:t xml:space="preserve">1.4.1. </w:t>
      </w:r>
      <w:r w:rsidR="000856B4" w:rsidRPr="008E0BEF">
        <w:rPr>
          <w:color w:val="auto"/>
        </w:rPr>
        <w:t>Vật liệu cathode</w:t>
      </w:r>
      <w:bookmarkEnd w:id="15"/>
    </w:p>
    <w:p w:rsidR="00FB1E4C" w:rsidRPr="008E0BEF" w:rsidRDefault="00653406" w:rsidP="009B6134">
      <w:pPr>
        <w:rPr>
          <w:rFonts w:eastAsia="Arial Unicode MS" w:cs="Times New Roman"/>
          <w:szCs w:val="26"/>
        </w:rPr>
      </w:pPr>
      <w:r w:rsidRPr="008E0BEF">
        <w:rPr>
          <w:rFonts w:eastAsia="Arial Unicode MS" w:cs="Times New Roman"/>
          <w:szCs w:val="26"/>
        </w:rPr>
        <w:t>Từ</w:t>
      </w:r>
      <w:r w:rsidR="00694325" w:rsidRPr="008E0BEF">
        <w:rPr>
          <w:rFonts w:eastAsia="Arial Unicode MS" w:cs="Times New Roman"/>
          <w:szCs w:val="26"/>
        </w:rPr>
        <w:t xml:space="preserve"> năm 1980, khi LiCoO</w:t>
      </w:r>
      <w:r w:rsidR="00694325" w:rsidRPr="008E0BEF">
        <w:rPr>
          <w:rFonts w:eastAsia="Arial Unicode MS" w:cs="Times New Roman"/>
          <w:szCs w:val="26"/>
          <w:vertAlign w:val="subscript"/>
        </w:rPr>
        <w:t>2</w:t>
      </w:r>
      <w:r w:rsidR="009E066B" w:rsidRPr="008E0BEF">
        <w:rPr>
          <w:rFonts w:eastAsia="Arial Unicode MS" w:cs="Times New Roman"/>
          <w:szCs w:val="26"/>
        </w:rPr>
        <w:t xml:space="preserve"> lần đầu tiên</w:t>
      </w:r>
      <w:r w:rsidR="00694325" w:rsidRPr="008E0BEF">
        <w:rPr>
          <w:rFonts w:eastAsia="Arial Unicode MS" w:cs="Times New Roman"/>
          <w:szCs w:val="26"/>
        </w:rPr>
        <w:t xml:space="preserve"> được đưa ra </w:t>
      </w:r>
      <w:r w:rsidR="009E066B" w:rsidRPr="008E0BEF">
        <w:rPr>
          <w:rFonts w:eastAsia="Arial Unicode MS" w:cs="Times New Roman"/>
          <w:szCs w:val="26"/>
        </w:rPr>
        <w:t xml:space="preserve">có khả năng </w:t>
      </w:r>
      <w:r w:rsidR="0041009D" w:rsidRPr="008E0BEF">
        <w:rPr>
          <w:rFonts w:eastAsia="Arial Unicode MS" w:cs="Times New Roman"/>
          <w:szCs w:val="26"/>
        </w:rPr>
        <w:t xml:space="preserve">làm vật liệu cathode </w:t>
      </w:r>
      <w:r w:rsidR="00CA7048" w:rsidRPr="008E0BEF">
        <w:rPr>
          <w:rFonts w:eastAsia="Arial Unicode MS" w:cs="Times New Roman"/>
          <w:szCs w:val="26"/>
        </w:rPr>
        <w:t>cho pin tích trữ</w:t>
      </w:r>
      <w:r w:rsidR="0095350B" w:rsidRPr="008E0BEF">
        <w:rPr>
          <w:rFonts w:eastAsia="Arial Unicode MS" w:cs="Times New Roman"/>
          <w:szCs w:val="26"/>
        </w:rPr>
        <w:t xml:space="preserve"> ion Li</w:t>
      </w:r>
      <w:r w:rsidR="0095350B" w:rsidRPr="008E0BEF">
        <w:rPr>
          <w:rFonts w:eastAsia="Arial Unicode MS" w:cs="Times New Roman"/>
          <w:szCs w:val="26"/>
          <w:vertAlign w:val="superscript"/>
        </w:rPr>
        <w:t>+</w:t>
      </w:r>
      <w:r w:rsidR="0004060F" w:rsidRPr="008E0BEF">
        <w:rPr>
          <w:rFonts w:eastAsia="Arial Unicode MS" w:cs="Times New Roman"/>
          <w:szCs w:val="26"/>
        </w:rPr>
        <w:t xml:space="preserve">. Các oxide kim loại chuyển tiếp trở thành chủ đề nghiên cứu </w:t>
      </w:r>
      <w:r w:rsidR="00B60BC5" w:rsidRPr="008E0BEF">
        <w:rPr>
          <w:rFonts w:eastAsia="Arial Unicode MS" w:cs="Times New Roman"/>
          <w:szCs w:val="26"/>
        </w:rPr>
        <w:t>cho vật liệ</w:t>
      </w:r>
      <w:r w:rsidR="005F5657" w:rsidRPr="008E0BEF">
        <w:rPr>
          <w:rFonts w:eastAsia="Arial Unicode MS" w:cs="Times New Roman"/>
          <w:szCs w:val="26"/>
        </w:rPr>
        <w:t>u cathode trong pin ion liti</w:t>
      </w:r>
      <w:r w:rsidR="00B60BC5" w:rsidRPr="008E0BEF">
        <w:rPr>
          <w:rFonts w:eastAsia="Arial Unicode MS" w:cs="Times New Roman"/>
          <w:szCs w:val="26"/>
        </w:rPr>
        <w:t xml:space="preserve">. </w:t>
      </w:r>
      <w:r w:rsidR="00B659FD" w:rsidRPr="008E0BEF">
        <w:rPr>
          <w:rFonts w:eastAsia="Arial Unicode MS" w:cs="Times New Roman"/>
          <w:szCs w:val="26"/>
        </w:rPr>
        <w:t>Chúng ta phân loại vật liệu theo cấ</w:t>
      </w:r>
      <w:r w:rsidR="00E562AD" w:rsidRPr="008E0BEF">
        <w:rPr>
          <w:rFonts w:eastAsia="Arial Unicode MS" w:cs="Times New Roman"/>
          <w:szCs w:val="26"/>
        </w:rPr>
        <w:t>u trúc gồm</w:t>
      </w:r>
      <w:r w:rsidR="0037460B" w:rsidRPr="008E0BEF">
        <w:rPr>
          <w:rFonts w:eastAsia="Arial Unicode MS" w:cs="Times New Roman"/>
          <w:szCs w:val="26"/>
        </w:rPr>
        <w:t xml:space="preserve"> các vật liệu hợp chất lớp (layered compounds) LiMO</w:t>
      </w:r>
      <w:r w:rsidR="0037460B" w:rsidRPr="008E0BEF">
        <w:rPr>
          <w:rFonts w:eastAsia="Arial Unicode MS" w:cs="Times New Roman"/>
          <w:szCs w:val="26"/>
          <w:vertAlign w:val="subscript"/>
        </w:rPr>
        <w:t>2</w:t>
      </w:r>
      <w:r w:rsidR="0037460B" w:rsidRPr="008E0BEF">
        <w:rPr>
          <w:rFonts w:eastAsia="Arial Unicode MS" w:cs="Times New Roman"/>
          <w:szCs w:val="26"/>
        </w:rPr>
        <w:t xml:space="preserve"> (M = Co, Ni, Mn, …)</w:t>
      </w:r>
      <w:r w:rsidR="007E4852" w:rsidRPr="008E0BEF">
        <w:rPr>
          <w:rFonts w:eastAsia="Arial Unicode MS" w:cs="Times New Roman"/>
          <w:szCs w:val="26"/>
        </w:rPr>
        <w:t xml:space="preserve"> </w:t>
      </w:r>
      <w:r w:rsidR="008B6A98" w:rsidRPr="008E0BEF">
        <w:rPr>
          <w:rFonts w:eastAsia="Arial Unicode MS" w:cs="Times New Roman"/>
          <w:szCs w:val="26"/>
        </w:rPr>
        <w:t>hợp chất spinel</w:t>
      </w:r>
      <w:r w:rsidR="00270A55" w:rsidRPr="008E0BEF">
        <w:rPr>
          <w:rFonts w:eastAsia="Arial Unicode MS" w:cs="Times New Roman"/>
          <w:szCs w:val="26"/>
        </w:rPr>
        <w:t xml:space="preserve"> LiM</w:t>
      </w:r>
      <w:r w:rsidR="00270A55" w:rsidRPr="008E0BEF">
        <w:rPr>
          <w:rFonts w:eastAsia="Arial Unicode MS" w:cs="Times New Roman"/>
          <w:szCs w:val="26"/>
          <w:vertAlign w:val="subscript"/>
        </w:rPr>
        <w:t>2</w:t>
      </w:r>
      <w:r w:rsidR="00270A55" w:rsidRPr="008E0BEF">
        <w:rPr>
          <w:rFonts w:eastAsia="Arial Unicode MS" w:cs="Times New Roman"/>
          <w:szCs w:val="26"/>
        </w:rPr>
        <w:t>O</w:t>
      </w:r>
      <w:r w:rsidR="00270A55" w:rsidRPr="008E0BEF">
        <w:rPr>
          <w:rFonts w:eastAsia="Arial Unicode MS" w:cs="Times New Roman"/>
          <w:szCs w:val="26"/>
          <w:vertAlign w:val="subscript"/>
        </w:rPr>
        <w:t>4</w:t>
      </w:r>
      <w:r w:rsidR="00270A55" w:rsidRPr="008E0BEF">
        <w:rPr>
          <w:rFonts w:eastAsia="Arial Unicode MS" w:cs="Times New Roman"/>
          <w:szCs w:val="26"/>
        </w:rPr>
        <w:t xml:space="preserve">, </w:t>
      </w:r>
      <w:r w:rsidR="00765262" w:rsidRPr="008E0BEF">
        <w:rPr>
          <w:rFonts w:eastAsia="Arial Unicode MS" w:cs="Times New Roman"/>
          <w:szCs w:val="26"/>
        </w:rPr>
        <w:t>và các hợp chất olivine LiMPO</w:t>
      </w:r>
      <w:r w:rsidR="00765262" w:rsidRPr="008E0BEF">
        <w:rPr>
          <w:rFonts w:eastAsia="Arial Unicode MS" w:cs="Times New Roman"/>
          <w:szCs w:val="26"/>
          <w:vertAlign w:val="subscript"/>
        </w:rPr>
        <w:t>4</w:t>
      </w:r>
      <w:r w:rsidR="003714A4" w:rsidRPr="008E0BEF">
        <w:rPr>
          <w:rFonts w:eastAsia="Arial Unicode MS" w:cs="Times New Roman"/>
          <w:szCs w:val="26"/>
          <w:vertAlign w:val="subscript"/>
        </w:rPr>
        <w:t xml:space="preserve"> </w:t>
      </w:r>
      <w:r w:rsidR="00274E4D" w:rsidRPr="008E0BEF">
        <w:rPr>
          <w:rFonts w:eastAsia="Arial Unicode MS" w:cs="Times New Roman"/>
          <w:szCs w:val="26"/>
        </w:rPr>
        <w:fldChar w:fldCharType="begin"/>
      </w:r>
      <w:r w:rsidR="00A711B9">
        <w:rPr>
          <w:rFonts w:eastAsia="Arial Unicode MS" w:cs="Times New Roman"/>
          <w:szCs w:val="26"/>
        </w:rPr>
        <w:instrText xml:space="preserve"> ADDIN EN.CITE &lt;EndNote&gt;&lt;Cite&gt;&lt;Author&gt;Xu&lt;/Author&gt;&lt;Year&gt;2012&lt;/Year&gt;&lt;RecNum&gt;505&lt;/RecNum&gt;&lt;DisplayText&gt;[7]&lt;/DisplayText&gt;&lt;record&gt;&lt;rec-number&gt;505&lt;/rec-number&gt;&lt;foreign-keys&gt;&lt;key app="EN" db-id="tswdf90eotzxplessfr52vwsepp95s2stadw"&gt;505&lt;/key&gt;&lt;/foreign-keys&gt;&lt;ref-type name="Journal Article"&gt;17&lt;/ref-type&gt;&lt;contributors&gt;&lt;authors&gt;&lt;author&gt;Xu, Bo&lt;/author&gt;&lt;author&gt;Qian, Danna&lt;/author&gt;&lt;author&gt;Wang, Ziying&lt;/author&gt;&lt;author&gt;Meng, Ying Shirley&lt;/author&gt;&lt;/authors&gt;&lt;/contributors&gt;&lt;titles&gt;&lt;title&gt;Recent progress in cathode materials research for advanced lithium ion batteries&lt;/title&gt;&lt;secondary-title&gt;Materials Science and Engineering: R: Reports&lt;/secondary-title&gt;&lt;/titles&gt;&lt;periodical&gt;&lt;full-title&gt;Materials Science and Engineering: R: Reports&lt;/full-title&gt;&lt;/periodical&gt;&lt;pages&gt;51-65&lt;/pages&gt;&lt;volume&gt;73&lt;/volume&gt;&lt;number&gt;5–6&lt;/number&gt;&lt;dates&gt;&lt;year&gt;2012&lt;/year&gt;&lt;pub-dates&gt;&lt;date&gt;5//&lt;/date&gt;&lt;/pub-dates&gt;&lt;/dates&gt;&lt;isbn&gt;0927-796X&lt;/isbn&gt;&lt;urls&gt;&lt;related-urls&gt;&lt;url&gt;http://www.sciencedirect.com/science/article/pii/S0927796X12000186&lt;/url&gt;&lt;/related-urls&gt;&lt;/urls&gt;&lt;electronic-resource-num&gt;http://dx.doi.org/10.1016/j.mser.2012.05.003&lt;/electronic-resource-num&gt;&lt;access-date&gt;2012/6//&lt;/access-date&gt;&lt;/record&gt;&lt;/Cite&gt;&lt;/EndNote&gt;</w:instrText>
      </w:r>
      <w:r w:rsidR="00274E4D" w:rsidRPr="008E0BEF">
        <w:rPr>
          <w:rFonts w:eastAsia="Arial Unicode MS" w:cs="Times New Roman"/>
          <w:szCs w:val="26"/>
        </w:rPr>
        <w:fldChar w:fldCharType="separate"/>
      </w:r>
      <w:r w:rsidR="00A711B9">
        <w:rPr>
          <w:rFonts w:eastAsia="Arial Unicode MS" w:cs="Times New Roman"/>
          <w:noProof/>
          <w:szCs w:val="26"/>
        </w:rPr>
        <w:t>[</w:t>
      </w:r>
      <w:r w:rsidR="00514CD6">
        <w:rPr>
          <w:rFonts w:eastAsia="Arial Unicode MS" w:cs="Times New Roman"/>
          <w:noProof/>
          <w:szCs w:val="26"/>
        </w:rPr>
        <w:t>5</w:t>
      </w:r>
      <w:hyperlink w:anchor="_ENREF_7" w:tooltip="Xu, 2012 #505" w:history="1"/>
      <w:r w:rsidR="00A711B9">
        <w:rPr>
          <w:rFonts w:eastAsia="Arial Unicode MS" w:cs="Times New Roman"/>
          <w:noProof/>
          <w:szCs w:val="26"/>
        </w:rPr>
        <w:t>]</w:t>
      </w:r>
      <w:r w:rsidR="00274E4D" w:rsidRPr="008E0BEF">
        <w:rPr>
          <w:rFonts w:eastAsia="Arial Unicode MS" w:cs="Times New Roman"/>
          <w:szCs w:val="26"/>
        </w:rPr>
        <w:fldChar w:fldCharType="end"/>
      </w:r>
      <w:r w:rsidR="00765262" w:rsidRPr="008E0BEF">
        <w:rPr>
          <w:rFonts w:eastAsia="Arial Unicode MS" w:cs="Times New Roman"/>
          <w:szCs w:val="26"/>
          <w:vertAlign w:val="subscript"/>
        </w:rPr>
        <w:t xml:space="preserve"> </w:t>
      </w:r>
      <w:r w:rsidR="0090236D" w:rsidRPr="008E0BEF">
        <w:rPr>
          <w:rFonts w:eastAsia="Arial Unicode MS" w:cs="Times New Roman"/>
          <w:szCs w:val="26"/>
        </w:rPr>
        <w:t xml:space="preserve">. Nhiều nghiên cứu đã thực hiện các vật liệu đó và các dẫn xuất của chúng. </w:t>
      </w:r>
      <w:r w:rsidR="00B94EBF" w:rsidRPr="008E0BEF">
        <w:rPr>
          <w:rFonts w:eastAsia="Arial Unicode MS" w:cs="Times New Roman"/>
          <w:szCs w:val="26"/>
        </w:rPr>
        <w:t>Những vật liệu</w:t>
      </w:r>
      <w:r w:rsidR="00BF5A93">
        <w:rPr>
          <w:rFonts w:eastAsia="Arial Unicode MS" w:cs="Times New Roman"/>
          <w:szCs w:val="26"/>
        </w:rPr>
        <w:t xml:space="preserve"> g</w:t>
      </w:r>
      <w:r w:rsidR="007D5862" w:rsidRPr="008E0BEF">
        <w:rPr>
          <w:rFonts w:eastAsia="Arial Unicode MS" w:cs="Times New Roman"/>
          <w:szCs w:val="26"/>
        </w:rPr>
        <w:t>ài</w:t>
      </w:r>
      <w:r w:rsidR="00B94EBF" w:rsidRPr="008E0BEF">
        <w:rPr>
          <w:rFonts w:eastAsia="Arial Unicode MS" w:cs="Times New Roman"/>
          <w:szCs w:val="26"/>
        </w:rPr>
        <w:t xml:space="preserve"> </w:t>
      </w:r>
      <w:r w:rsidR="007D5862" w:rsidRPr="008E0BEF">
        <w:rPr>
          <w:rFonts w:eastAsia="Arial Unicode MS" w:cs="Times New Roman"/>
          <w:szCs w:val="26"/>
        </w:rPr>
        <w:t xml:space="preserve">mới như </w:t>
      </w:r>
      <w:r w:rsidR="003A36C8" w:rsidRPr="008E0BEF">
        <w:rPr>
          <w:rFonts w:eastAsia="Arial Unicode MS" w:cs="Times New Roman"/>
          <w:szCs w:val="26"/>
        </w:rPr>
        <w:t xml:space="preserve">borates và tavorite thu được nhiều sự chú ý gần đây. </w:t>
      </w:r>
      <w:r w:rsidR="00860E49" w:rsidRPr="008E0BEF">
        <w:rPr>
          <w:rFonts w:eastAsia="Arial Unicode MS" w:cs="Times New Roman"/>
          <w:szCs w:val="26"/>
        </w:rPr>
        <w:t xml:space="preserve">Bên cạnh việc tối ưu hóa vật liệu và phát triển vật liệu thì các tiêu chuẩn thiết kế sau thường được quan tâm đến là: </w:t>
      </w:r>
      <w:r w:rsidR="00DA5129" w:rsidRPr="008E0BEF">
        <w:rPr>
          <w:rFonts w:eastAsia="Arial Unicode MS" w:cs="Times New Roman"/>
          <w:szCs w:val="26"/>
        </w:rPr>
        <w:t xml:space="preserve">(1) mật độ năng lượng, (2) dung lượng tích trữ, (3) chu kỳ nạp xả, </w:t>
      </w:r>
      <w:r w:rsidR="00D4460A" w:rsidRPr="008E0BEF">
        <w:rPr>
          <w:rFonts w:eastAsia="Arial Unicode MS" w:cs="Times New Roman"/>
          <w:szCs w:val="26"/>
        </w:rPr>
        <w:t>(4) độ an toàn, (5) giá thành.</w:t>
      </w:r>
      <w:r w:rsidR="003767A1" w:rsidRPr="008E0BEF">
        <w:rPr>
          <w:rFonts w:eastAsia="Arial Unicode MS" w:cs="Times New Roman"/>
          <w:szCs w:val="26"/>
        </w:rPr>
        <w:t xml:space="preserve"> Mật độ năng lượng thường xác đị</w:t>
      </w:r>
      <w:r w:rsidR="00F13BFE" w:rsidRPr="008E0BEF">
        <w:rPr>
          <w:rFonts w:eastAsia="Arial Unicode MS" w:cs="Times New Roman"/>
          <w:szCs w:val="26"/>
        </w:rPr>
        <w:t xml:space="preserve">nh thông qua dung lượng và mật độ dòng xả lớn nhất mà pin vẫn có thể hoạt động. Những tính chất này liên quan nhiều đến tính chất điện hóa của vật liệu như thế oxy hóa – khử </w:t>
      </w:r>
      <w:r w:rsidR="00097640" w:rsidRPr="008E0BEF">
        <w:rPr>
          <w:rFonts w:eastAsia="Arial Unicode MS" w:cs="Times New Roman"/>
          <w:szCs w:val="26"/>
        </w:rPr>
        <w:t>và hàm lượng ion liti trong vật liệu</w:t>
      </w:r>
      <w:r w:rsidR="00ED3486" w:rsidRPr="008E0BEF">
        <w:rPr>
          <w:rFonts w:eastAsia="Arial Unicode MS" w:cs="Times New Roman"/>
          <w:szCs w:val="26"/>
        </w:rPr>
        <w:t xml:space="preserve"> độ linh động của điện tử và ion là thành phần quyết định. Ngoài ra đặc điểm hình thái họ</w:t>
      </w:r>
      <w:r w:rsidR="00BF5A93">
        <w:rPr>
          <w:rFonts w:eastAsia="Arial Unicode MS" w:cs="Times New Roman"/>
          <w:szCs w:val="26"/>
        </w:rPr>
        <w:t>c cũng đóng</w:t>
      </w:r>
      <w:r w:rsidR="00ED3486" w:rsidRPr="008E0BEF">
        <w:rPr>
          <w:rFonts w:eastAsia="Arial Unicode MS" w:cs="Times New Roman"/>
          <w:szCs w:val="26"/>
        </w:rPr>
        <w:t xml:space="preserve"> vai trò quan trọng đến các tính chất này do nó liên quan đến tính dị hướng của vật liệu. Vì vậy</w:t>
      </w:r>
      <w:r w:rsidR="00D309BC">
        <w:rPr>
          <w:rFonts w:eastAsia="Arial Unicode MS" w:cs="Times New Roman"/>
          <w:szCs w:val="26"/>
        </w:rPr>
        <w:t>,</w:t>
      </w:r>
      <w:r w:rsidR="00ED3486" w:rsidRPr="008E0BEF">
        <w:rPr>
          <w:rFonts w:eastAsia="Arial Unicode MS" w:cs="Times New Roman"/>
          <w:szCs w:val="26"/>
        </w:rPr>
        <w:t xml:space="preserve"> để tối ưu hóa vật liệu thường quan tâm tới hai khía cạnh quan trọng là thay đổi thành phần hóa học và hình thái học (tính chất bề mặt và kích thước hạ</w:t>
      </w:r>
      <w:r w:rsidR="000B0052" w:rsidRPr="008E0BEF">
        <w:rPr>
          <w:rFonts w:eastAsia="Arial Unicode MS" w:cs="Times New Roman"/>
          <w:szCs w:val="26"/>
        </w:rPr>
        <w:t>t). Hình 1.3</w:t>
      </w:r>
      <w:r w:rsidR="00ED3486" w:rsidRPr="008E0BEF">
        <w:rPr>
          <w:rFonts w:eastAsia="Arial Unicode MS" w:cs="Times New Roman"/>
          <w:szCs w:val="26"/>
        </w:rPr>
        <w:t xml:space="preserve"> là</w:t>
      </w:r>
      <w:r w:rsidR="000B0052" w:rsidRPr="008E0BEF">
        <w:rPr>
          <w:rFonts w:eastAsia="Arial Unicode MS" w:cs="Times New Roman"/>
          <w:szCs w:val="26"/>
        </w:rPr>
        <w:t xml:space="preserve"> sự</w:t>
      </w:r>
      <w:r w:rsidR="00ED3486" w:rsidRPr="008E0BEF">
        <w:rPr>
          <w:rFonts w:eastAsia="Arial Unicode MS" w:cs="Times New Roman"/>
          <w:szCs w:val="26"/>
        </w:rPr>
        <w:t xml:space="preserve"> so sánh mật độ năng lượng của các vật liệu cathode khác nhau giữa lý thuyết và thực nghiệ</w:t>
      </w:r>
      <w:r w:rsidR="00C669A8">
        <w:rPr>
          <w:rFonts w:eastAsia="Arial Unicode MS" w:cs="Times New Roman"/>
          <w:szCs w:val="26"/>
        </w:rPr>
        <w:t>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4"/>
      </w:tblGrid>
      <w:tr w:rsidR="00ED5054" w:rsidRPr="008E0BEF" w:rsidTr="00A34F5A">
        <w:trPr>
          <w:jc w:val="center"/>
        </w:trPr>
        <w:tc>
          <w:tcPr>
            <w:tcW w:w="9070" w:type="dxa"/>
          </w:tcPr>
          <w:p w:rsidR="00ED5054" w:rsidRPr="008E0BEF" w:rsidRDefault="00ED5054" w:rsidP="000F474F">
            <w:pPr>
              <w:spacing w:before="120" w:after="120" w:line="312" w:lineRule="auto"/>
              <w:ind w:firstLine="0"/>
              <w:jc w:val="center"/>
              <w:rPr>
                <w:rFonts w:eastAsia="Arial Unicode MS" w:cs="Times New Roman"/>
                <w:b/>
                <w:szCs w:val="26"/>
              </w:rPr>
            </w:pPr>
            <w:r w:rsidRPr="008E0BEF">
              <w:rPr>
                <w:rFonts w:eastAsia="Arial Unicode MS" w:cs="Times New Roman"/>
                <w:noProof/>
                <w:szCs w:val="26"/>
              </w:rPr>
              <w:lastRenderedPageBreak/>
              <w:drawing>
                <wp:inline distT="0" distB="0" distL="0" distR="0" wp14:anchorId="1B56AE6C" wp14:editId="676E14BD">
                  <wp:extent cx="5644288" cy="3638550"/>
                  <wp:effectExtent l="0" t="0" r="0" b="0"/>
                  <wp:docPr id="10" name="Picture 10" descr="C:\Users\user\AppData\Local\Microsoft\Windows\INetCache\Content.Word\Captur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AppData\Local\Microsoft\Windows\INetCache\Content.Word\Capture.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51008" cy="3642882"/>
                          </a:xfrm>
                          <a:prstGeom prst="rect">
                            <a:avLst/>
                          </a:prstGeom>
                          <a:noFill/>
                          <a:ln>
                            <a:noFill/>
                          </a:ln>
                        </pic:spPr>
                      </pic:pic>
                    </a:graphicData>
                  </a:graphic>
                </wp:inline>
              </w:drawing>
            </w:r>
          </w:p>
        </w:tc>
      </w:tr>
      <w:tr w:rsidR="00ED5054" w:rsidRPr="008E0BEF" w:rsidTr="00A34F5A">
        <w:trPr>
          <w:jc w:val="center"/>
        </w:trPr>
        <w:tc>
          <w:tcPr>
            <w:tcW w:w="9070" w:type="dxa"/>
          </w:tcPr>
          <w:p w:rsidR="00ED5054" w:rsidRPr="008E0BEF" w:rsidRDefault="000B0052" w:rsidP="00514CD6">
            <w:pPr>
              <w:spacing w:before="120" w:after="120" w:line="312" w:lineRule="auto"/>
              <w:ind w:firstLine="0"/>
              <w:rPr>
                <w:rFonts w:eastAsia="Arial Unicode MS" w:cs="Times New Roman"/>
                <w:i/>
                <w:szCs w:val="26"/>
              </w:rPr>
            </w:pPr>
            <w:r w:rsidRPr="008E0BEF">
              <w:rPr>
                <w:rFonts w:eastAsia="Arial Unicode MS" w:cs="Times New Roman"/>
                <w:i/>
                <w:szCs w:val="26"/>
              </w:rPr>
              <w:t>Hình 1.3</w:t>
            </w:r>
            <w:r w:rsidR="00ED5054" w:rsidRPr="008E0BEF">
              <w:rPr>
                <w:rFonts w:eastAsia="Arial Unicode MS" w:cs="Times New Roman"/>
                <w:i/>
                <w:szCs w:val="26"/>
              </w:rPr>
              <w:t>:</w:t>
            </w:r>
            <w:r w:rsidR="00456ECC" w:rsidRPr="008E0BEF">
              <w:rPr>
                <w:rFonts w:eastAsia="Arial Unicode MS" w:cs="Times New Roman"/>
                <w:i/>
                <w:szCs w:val="26"/>
              </w:rPr>
              <w:t xml:space="preserve"> Sự biểu diễn của mật độ năng lượng và thế thế điện hóa theo thực nghiệm và lý thuyế</w:t>
            </w:r>
            <w:r w:rsidR="00A711B9">
              <w:rPr>
                <w:rFonts w:eastAsia="Arial Unicode MS" w:cs="Times New Roman"/>
                <w:i/>
                <w:szCs w:val="26"/>
              </w:rPr>
              <w:t>t</w:t>
            </w:r>
            <w:r w:rsidR="00CF0686">
              <w:rPr>
                <w:rFonts w:cs="Times New Roman"/>
                <w:i/>
                <w:szCs w:val="26"/>
              </w:rPr>
              <w:t xml:space="preserve"> </w:t>
            </w:r>
            <w:r w:rsidR="00A711B9">
              <w:rPr>
                <w:rFonts w:cs="Times New Roman"/>
                <w:i/>
                <w:szCs w:val="26"/>
              </w:rPr>
              <w:fldChar w:fldCharType="begin"/>
            </w:r>
            <w:r w:rsidR="00A711B9">
              <w:rPr>
                <w:rFonts w:cs="Times New Roman"/>
                <w:i/>
                <w:szCs w:val="26"/>
              </w:rPr>
              <w:instrText xml:space="preserve"> ADDIN EN.CITE &lt;EndNote&gt;&lt;Cite&gt;&lt;Author&gt;Xu&lt;/Author&gt;&lt;Year&gt;2012&lt;/Year&gt;&lt;RecNum&gt;505&lt;/RecNum&gt;&lt;DisplayText&gt;[7]&lt;/DisplayText&gt;&lt;record&gt;&lt;rec-number&gt;505&lt;/rec-number&gt;&lt;foreign-keys&gt;&lt;key app="EN" db-id="tswdf90eotzxplessfr52vwsepp95s2stadw"&gt;505&lt;/key&gt;&lt;/foreign-keys&gt;&lt;ref-type name="Journal Article"&gt;17&lt;/ref-type&gt;&lt;contributors&gt;&lt;authors&gt;&lt;author&gt;Xu, Bo&lt;/author&gt;&lt;author&gt;Qian, Danna&lt;/author&gt;&lt;author&gt;Wang, Ziying&lt;/author&gt;&lt;author&gt;Meng, Ying Shirley&lt;/author&gt;&lt;/authors&gt;&lt;/contributors&gt;&lt;titles&gt;&lt;title&gt;Recent progress in cathode materials research for advanced lithium ion batteries&lt;/title&gt;&lt;secondary-title&gt;Materials Science and Engineering: R: Reports&lt;/secondary-title&gt;&lt;/titles&gt;&lt;periodical&gt;&lt;full-title&gt;Materials Science and Engineering: R: Reports&lt;/full-title&gt;&lt;/periodical&gt;&lt;pages&gt;51-65&lt;/pages&gt;&lt;volume&gt;73&lt;/volume&gt;&lt;number&gt;5–6&lt;/number&gt;&lt;dates&gt;&lt;year&gt;2012&lt;/year&gt;&lt;pub-dates&gt;&lt;date&gt;5//&lt;/date&gt;&lt;/pub-dates&gt;&lt;/dates&gt;&lt;isbn&gt;0927-796X&lt;/isbn&gt;&lt;urls&gt;&lt;related-urls&gt;&lt;url&gt;http://www.sciencedirect.com/science/article/pii/S0927796X12000186&lt;/url&gt;&lt;/related-urls&gt;&lt;/urls&gt;&lt;electronic-resource-num&gt;http://dx.doi.org/10.1016/j.mser.2012.05.003&lt;/electronic-resource-num&gt;&lt;access-date&gt;2012/6//&lt;/access-date&gt;&lt;/record&gt;&lt;/Cite&gt;&lt;/EndNote&gt;</w:instrText>
            </w:r>
            <w:r w:rsidR="00A711B9">
              <w:rPr>
                <w:rFonts w:cs="Times New Roman"/>
                <w:i/>
                <w:szCs w:val="26"/>
              </w:rPr>
              <w:fldChar w:fldCharType="separate"/>
            </w:r>
            <w:r w:rsidR="00A711B9">
              <w:rPr>
                <w:rFonts w:cs="Times New Roman"/>
                <w:i/>
                <w:noProof/>
                <w:szCs w:val="26"/>
              </w:rPr>
              <w:t>[</w:t>
            </w:r>
            <w:r w:rsidR="00514CD6">
              <w:rPr>
                <w:rFonts w:cs="Times New Roman"/>
                <w:i/>
                <w:noProof/>
                <w:szCs w:val="26"/>
              </w:rPr>
              <w:t>5</w:t>
            </w:r>
            <w:hyperlink w:anchor="_ENREF_7" w:tooltip="Xu, 2012 #505" w:history="1"/>
            <w:r w:rsidR="00A711B9">
              <w:rPr>
                <w:rFonts w:cs="Times New Roman"/>
                <w:i/>
                <w:noProof/>
                <w:szCs w:val="26"/>
              </w:rPr>
              <w:t>]</w:t>
            </w:r>
            <w:r w:rsidR="00A711B9">
              <w:rPr>
                <w:rFonts w:cs="Times New Roman"/>
                <w:i/>
                <w:szCs w:val="26"/>
              </w:rPr>
              <w:fldChar w:fldCharType="end"/>
            </w:r>
          </w:p>
        </w:tc>
      </w:tr>
    </w:tbl>
    <w:p w:rsidR="00F023DE" w:rsidRPr="008E0BEF" w:rsidRDefault="008B652E" w:rsidP="00CC183D">
      <w:pPr>
        <w:rPr>
          <w:rFonts w:eastAsia="Arial Unicode MS" w:cs="Times New Roman"/>
          <w:szCs w:val="26"/>
        </w:rPr>
      </w:pPr>
      <w:r w:rsidRPr="008E0BEF">
        <w:rPr>
          <w:rFonts w:eastAsia="Arial Unicode MS" w:cs="Times New Roman"/>
          <w:szCs w:val="26"/>
        </w:rPr>
        <w:t xml:space="preserve">Trong khi </w:t>
      </w:r>
      <w:r w:rsidR="00AD6660" w:rsidRPr="008E0BEF">
        <w:rPr>
          <w:rFonts w:eastAsia="Arial Unicode MS" w:cs="Times New Roman"/>
          <w:szCs w:val="26"/>
        </w:rPr>
        <w:t xml:space="preserve">một số vật liệu như </w:t>
      </w:r>
      <w:r w:rsidR="008A7E1A" w:rsidRPr="008E0BEF">
        <w:rPr>
          <w:rFonts w:eastAsia="Arial Unicode MS" w:cs="Times New Roman"/>
          <w:szCs w:val="26"/>
        </w:rPr>
        <w:t>LiFeBO</w:t>
      </w:r>
      <w:r w:rsidR="008A7E1A" w:rsidRPr="008E0BEF">
        <w:rPr>
          <w:rFonts w:eastAsia="Arial Unicode MS" w:cs="Times New Roman"/>
          <w:szCs w:val="26"/>
          <w:vertAlign w:val="subscript"/>
        </w:rPr>
        <w:t>3</w:t>
      </w:r>
      <w:r w:rsidR="008A7E1A" w:rsidRPr="008E0BEF">
        <w:rPr>
          <w:rFonts w:eastAsia="Arial Unicode MS" w:cs="Times New Roman"/>
          <w:szCs w:val="26"/>
        </w:rPr>
        <w:t xml:space="preserve"> và LiFeSO</w:t>
      </w:r>
      <w:r w:rsidR="008A7E1A" w:rsidRPr="008E0BEF">
        <w:rPr>
          <w:rFonts w:eastAsia="Arial Unicode MS" w:cs="Times New Roman"/>
          <w:szCs w:val="26"/>
          <w:vertAlign w:val="subscript"/>
        </w:rPr>
        <w:t>4</w:t>
      </w:r>
      <w:r w:rsidR="00B41163" w:rsidRPr="008E0BEF">
        <w:rPr>
          <w:rFonts w:eastAsia="Arial Unicode MS" w:cs="Times New Roman"/>
          <w:szCs w:val="26"/>
        </w:rPr>
        <w:t>F có mật độ năng lượng thự</w:t>
      </w:r>
      <w:r w:rsidR="006E64C5" w:rsidRPr="008E0BEF">
        <w:rPr>
          <w:rFonts w:eastAsia="Arial Unicode MS" w:cs="Times New Roman"/>
          <w:szCs w:val="26"/>
        </w:rPr>
        <w:t xml:space="preserve">c </w:t>
      </w:r>
      <w:r w:rsidR="00B41163" w:rsidRPr="008E0BEF">
        <w:rPr>
          <w:rFonts w:eastAsia="Arial Unicode MS" w:cs="Times New Roman"/>
          <w:szCs w:val="26"/>
        </w:rPr>
        <w:t>nghiệm tiếp cận với mật độ trên lý thuyế</w:t>
      </w:r>
      <w:r w:rsidR="00CF2F3A" w:rsidRPr="008E0BEF">
        <w:rPr>
          <w:rFonts w:eastAsia="Arial Unicode MS" w:cs="Times New Roman"/>
          <w:szCs w:val="26"/>
        </w:rPr>
        <w:t>t</w:t>
      </w:r>
      <w:r w:rsidR="000B0052" w:rsidRPr="008E0BEF">
        <w:rPr>
          <w:rFonts w:eastAsia="Arial Unicode MS" w:cs="Times New Roman"/>
          <w:szCs w:val="26"/>
        </w:rPr>
        <w:t>, c</w:t>
      </w:r>
      <w:r w:rsidR="00CF2F3A" w:rsidRPr="008E0BEF">
        <w:rPr>
          <w:rFonts w:eastAsia="Arial Unicode MS" w:cs="Times New Roman"/>
          <w:szCs w:val="26"/>
        </w:rPr>
        <w:t xml:space="preserve">ác vật liệu khác </w:t>
      </w:r>
      <w:r w:rsidR="00E774F6" w:rsidRPr="008E0BEF">
        <w:rPr>
          <w:rFonts w:eastAsia="Arial Unicode MS" w:cs="Times New Roman"/>
          <w:szCs w:val="26"/>
        </w:rPr>
        <w:t>gồm các vật liệ</w:t>
      </w:r>
      <w:r w:rsidR="00E22F0A" w:rsidRPr="008E0BEF">
        <w:rPr>
          <w:rFonts w:eastAsia="Arial Unicode MS" w:cs="Times New Roman"/>
          <w:szCs w:val="26"/>
        </w:rPr>
        <w:t>u cấu trúc lớp</w:t>
      </w:r>
      <w:r w:rsidR="008742DE" w:rsidRPr="008E0BEF">
        <w:rPr>
          <w:rFonts w:eastAsia="Arial Unicode MS" w:cs="Times New Roman"/>
          <w:szCs w:val="26"/>
        </w:rPr>
        <w:t xml:space="preserve"> (conventional layered) </w:t>
      </w:r>
      <w:r w:rsidR="00162928" w:rsidRPr="008E0BEF">
        <w:rPr>
          <w:rFonts w:eastAsia="Arial Unicode MS" w:cs="Times New Roman"/>
          <w:szCs w:val="26"/>
        </w:rPr>
        <w:t xml:space="preserve">và các hợp chất spinel </w:t>
      </w:r>
      <w:r w:rsidR="00E22F0A" w:rsidRPr="008E0BEF">
        <w:rPr>
          <w:rFonts w:eastAsia="Arial Unicode MS" w:cs="Times New Roman"/>
          <w:szCs w:val="26"/>
        </w:rPr>
        <w:t>vẫ</w:t>
      </w:r>
      <w:r w:rsidR="0017539D" w:rsidRPr="008E0BEF">
        <w:rPr>
          <w:rFonts w:eastAsia="Arial Unicode MS" w:cs="Times New Roman"/>
          <w:szCs w:val="26"/>
        </w:rPr>
        <w:t>n còn</w:t>
      </w:r>
      <w:r w:rsidR="004250DB" w:rsidRPr="008E0BEF">
        <w:rPr>
          <w:rFonts w:eastAsia="Arial Unicode MS" w:cs="Times New Roman"/>
          <w:szCs w:val="26"/>
        </w:rPr>
        <w:t xml:space="preserve"> có</w:t>
      </w:r>
      <w:r w:rsidR="00E22F0A" w:rsidRPr="008E0BEF">
        <w:rPr>
          <w:rFonts w:eastAsia="Arial Unicode MS" w:cs="Times New Roman"/>
          <w:szCs w:val="26"/>
        </w:rPr>
        <w:t xml:space="preserve"> một khoả</w:t>
      </w:r>
      <w:r w:rsidR="0017539D" w:rsidRPr="008E0BEF">
        <w:rPr>
          <w:rFonts w:eastAsia="Arial Unicode MS" w:cs="Times New Roman"/>
          <w:szCs w:val="26"/>
        </w:rPr>
        <w:t>ng cách</w:t>
      </w:r>
      <w:r w:rsidR="004250DB" w:rsidRPr="008E0BEF">
        <w:rPr>
          <w:rFonts w:eastAsia="Arial Unicode MS" w:cs="Times New Roman"/>
          <w:szCs w:val="26"/>
        </w:rPr>
        <w:t xml:space="preserve"> lớn</w:t>
      </w:r>
      <w:r w:rsidR="0017539D" w:rsidRPr="008E0BEF">
        <w:rPr>
          <w:rFonts w:eastAsia="Arial Unicode MS" w:cs="Times New Roman"/>
          <w:szCs w:val="26"/>
        </w:rPr>
        <w:t xml:space="preserve"> từ thực nghiệm đến lý thuyế</w:t>
      </w:r>
      <w:r w:rsidR="00CD6D65" w:rsidRPr="008E0BEF">
        <w:rPr>
          <w:rFonts w:eastAsia="Arial Unicode MS" w:cs="Times New Roman"/>
          <w:szCs w:val="26"/>
        </w:rPr>
        <w:t>t.</w:t>
      </w:r>
      <w:r w:rsidR="000B0052" w:rsidRPr="008E0BEF">
        <w:rPr>
          <w:rFonts w:eastAsia="Arial Unicode MS" w:cs="Times New Roman"/>
          <w:szCs w:val="26"/>
        </w:rPr>
        <w:t xml:space="preserve"> Trong tương lai c</w:t>
      </w:r>
      <w:r w:rsidR="002A2810" w:rsidRPr="008E0BEF">
        <w:rPr>
          <w:rFonts w:eastAsia="Arial Unicode MS" w:cs="Times New Roman"/>
          <w:szCs w:val="26"/>
        </w:rPr>
        <w:t>ác vật liệu có tính chấ</w:t>
      </w:r>
      <w:r w:rsidR="00F71662" w:rsidRPr="008E0BEF">
        <w:rPr>
          <w:rFonts w:eastAsia="Arial Unicode MS" w:cs="Times New Roman"/>
          <w:szCs w:val="26"/>
        </w:rPr>
        <w:t>t theo lý thuyết tố</w:t>
      </w:r>
      <w:r w:rsidR="00C4402A" w:rsidRPr="008E0BEF">
        <w:rPr>
          <w:rFonts w:eastAsia="Arial Unicode MS" w:cs="Times New Roman"/>
          <w:szCs w:val="26"/>
        </w:rPr>
        <w:t>t (</w:t>
      </w:r>
      <w:r w:rsidR="00F71662" w:rsidRPr="008E0BEF">
        <w:rPr>
          <w:rFonts w:eastAsia="Arial Unicode MS" w:cs="Times New Roman"/>
          <w:szCs w:val="26"/>
        </w:rPr>
        <w:t>thế hoạt động cao</w:t>
      </w:r>
      <w:r w:rsidR="00C4402A" w:rsidRPr="008E0BEF">
        <w:rPr>
          <w:rFonts w:eastAsia="Arial Unicode MS" w:cs="Times New Roman"/>
          <w:szCs w:val="26"/>
        </w:rPr>
        <w:t>)</w:t>
      </w:r>
      <w:r w:rsidR="00F71662" w:rsidRPr="008E0BEF">
        <w:rPr>
          <w:rFonts w:eastAsia="Arial Unicode MS" w:cs="Times New Roman"/>
          <w:szCs w:val="26"/>
        </w:rPr>
        <w:t xml:space="preserve"> là các vật liệu cathode</w:t>
      </w:r>
      <w:r w:rsidR="00432F0F" w:rsidRPr="008E0BEF">
        <w:rPr>
          <w:rFonts w:eastAsia="Arial Unicode MS" w:cs="Times New Roman"/>
          <w:szCs w:val="26"/>
        </w:rPr>
        <w:t xml:space="preserve"> có tiềm năng</w:t>
      </w:r>
      <w:r w:rsidR="00F71662" w:rsidRPr="008E0BEF">
        <w:rPr>
          <w:rFonts w:eastAsia="Arial Unicode MS" w:cs="Times New Roman"/>
          <w:szCs w:val="26"/>
        </w:rPr>
        <w:t>.</w:t>
      </w:r>
    </w:p>
    <w:p w:rsidR="00E562AD" w:rsidRPr="008E0BEF" w:rsidRDefault="00F3563E" w:rsidP="00CC183D">
      <w:pPr>
        <w:pStyle w:val="Heading4"/>
        <w:numPr>
          <w:ilvl w:val="3"/>
          <w:numId w:val="11"/>
        </w:numPr>
        <w:spacing w:before="120" w:after="120"/>
        <w:ind w:left="0" w:firstLine="567"/>
        <w:rPr>
          <w:color w:val="auto"/>
        </w:rPr>
      </w:pPr>
      <w:r w:rsidRPr="008E0BEF">
        <w:rPr>
          <w:color w:val="auto"/>
        </w:rPr>
        <w:t>Vật liệu có cấu trúc lớp</w:t>
      </w:r>
      <w:r w:rsidR="007F126D" w:rsidRPr="008E0BEF">
        <w:rPr>
          <w:color w:val="auto"/>
        </w:rPr>
        <w:t>.</w:t>
      </w:r>
    </w:p>
    <w:p w:rsidR="00FC2419" w:rsidRPr="008E0BEF" w:rsidRDefault="006E2218" w:rsidP="00A34F5A">
      <w:pPr>
        <w:rPr>
          <w:rFonts w:eastAsia="Arial Unicode MS" w:cs="Times New Roman"/>
          <w:szCs w:val="26"/>
        </w:rPr>
      </w:pPr>
      <w:r w:rsidRPr="008E0BEF">
        <w:rPr>
          <w:rFonts w:eastAsia="Arial Unicode MS" w:cs="Times New Roman"/>
          <w:szCs w:val="26"/>
        </w:rPr>
        <w:t xml:space="preserve">Những vật liệu đầu tiên được sử dụng làm vật liệu cathode là </w:t>
      </w:r>
      <w:r w:rsidR="00A5754E" w:rsidRPr="008E0BEF">
        <w:rPr>
          <w:rFonts w:eastAsia="Arial Unicode MS" w:cs="Times New Roman"/>
          <w:szCs w:val="26"/>
        </w:rPr>
        <w:t>các hợp chất củ</w:t>
      </w:r>
      <w:r w:rsidR="00DF3190" w:rsidRPr="008E0BEF">
        <w:rPr>
          <w:rFonts w:eastAsia="Arial Unicode MS" w:cs="Times New Roman"/>
          <w:szCs w:val="26"/>
        </w:rPr>
        <w:t>a sulfide</w:t>
      </w:r>
      <w:r w:rsidR="00A5754E" w:rsidRPr="008E0BEF">
        <w:rPr>
          <w:rFonts w:eastAsia="Arial Unicode MS" w:cs="Times New Roman"/>
          <w:szCs w:val="26"/>
        </w:rPr>
        <w:t xml:space="preserve"> </w:t>
      </w:r>
      <w:r w:rsidR="00DF3190" w:rsidRPr="008E0BEF">
        <w:rPr>
          <w:rFonts w:eastAsia="Arial Unicode MS" w:cs="Times New Roman"/>
          <w:szCs w:val="26"/>
        </w:rPr>
        <w:t xml:space="preserve">và selenides </w:t>
      </w:r>
      <w:r w:rsidR="00385231" w:rsidRPr="008E0BEF">
        <w:rPr>
          <w:rFonts w:eastAsia="Arial Unicode MS" w:cs="Times New Roman"/>
          <w:szCs w:val="26"/>
        </w:rPr>
        <w:t>như LiTiS</w:t>
      </w:r>
      <w:r w:rsidR="00385231" w:rsidRPr="008E0BEF">
        <w:rPr>
          <w:rFonts w:eastAsia="Arial Unicode MS" w:cs="Times New Roman"/>
          <w:szCs w:val="26"/>
          <w:vertAlign w:val="subscript"/>
        </w:rPr>
        <w:t>2</w:t>
      </w:r>
      <w:r w:rsidR="00385231" w:rsidRPr="008E0BEF">
        <w:rPr>
          <w:rFonts w:eastAsia="Arial Unicode MS" w:cs="Times New Roman"/>
          <w:szCs w:val="26"/>
        </w:rPr>
        <w:t xml:space="preserve"> và </w:t>
      </w:r>
      <w:r w:rsidR="002D70A2" w:rsidRPr="008E0BEF">
        <w:rPr>
          <w:rFonts w:eastAsia="Arial Unicode MS" w:cs="Times New Roman"/>
          <w:szCs w:val="26"/>
        </w:rPr>
        <w:t>LiVSe</w:t>
      </w:r>
      <w:r w:rsidR="002D70A2" w:rsidRPr="008E0BEF">
        <w:rPr>
          <w:rFonts w:eastAsia="Arial Unicode MS" w:cs="Times New Roman"/>
          <w:szCs w:val="26"/>
          <w:vertAlign w:val="subscript"/>
        </w:rPr>
        <w:t>2</w:t>
      </w:r>
      <w:r w:rsidR="002D70A2" w:rsidRPr="008E0BEF">
        <w:rPr>
          <w:rFonts w:eastAsia="Arial Unicode MS" w:cs="Times New Roman"/>
          <w:szCs w:val="26"/>
        </w:rPr>
        <w:t xml:space="preserve"> </w:t>
      </w:r>
      <w:r w:rsidR="00ED5310" w:rsidRPr="008E0BEF">
        <w:rPr>
          <w:rFonts w:eastAsia="Arial Unicode MS" w:cs="Times New Roman"/>
          <w:szCs w:val="26"/>
        </w:rPr>
        <w:t>sau đó là các vật liệ</w:t>
      </w:r>
      <w:r w:rsidR="00B80BD1" w:rsidRPr="008E0BEF">
        <w:rPr>
          <w:rFonts w:eastAsia="Arial Unicode MS" w:cs="Times New Roman"/>
          <w:szCs w:val="26"/>
        </w:rPr>
        <w:t xml:space="preserve">u </w:t>
      </w:r>
      <w:r w:rsidR="00806553" w:rsidRPr="008E0BEF">
        <w:rPr>
          <w:rFonts w:eastAsia="Arial Unicode MS" w:cs="Times New Roman"/>
          <w:szCs w:val="26"/>
        </w:rPr>
        <w:t>LiCoO</w:t>
      </w:r>
      <w:r w:rsidR="00806553" w:rsidRPr="008E0BEF">
        <w:rPr>
          <w:rFonts w:eastAsia="Arial Unicode MS" w:cs="Times New Roman"/>
          <w:szCs w:val="26"/>
          <w:vertAlign w:val="subscript"/>
        </w:rPr>
        <w:t>2</w:t>
      </w:r>
      <w:r w:rsidR="00806553" w:rsidRPr="008E0BEF">
        <w:rPr>
          <w:rFonts w:eastAsia="Arial Unicode MS" w:cs="Times New Roman"/>
          <w:szCs w:val="26"/>
        </w:rPr>
        <w:t xml:space="preserve"> </w:t>
      </w:r>
      <w:r w:rsidR="00814D60" w:rsidRPr="008E0BEF">
        <w:rPr>
          <w:rFonts w:eastAsia="Arial Unicode MS" w:cs="Times New Roman"/>
          <w:szCs w:val="26"/>
        </w:rPr>
        <w:t xml:space="preserve">và </w:t>
      </w:r>
      <w:r w:rsidR="00806553" w:rsidRPr="008E0BEF">
        <w:rPr>
          <w:rFonts w:eastAsia="Arial Unicode MS" w:cs="Times New Roman"/>
          <w:szCs w:val="26"/>
        </w:rPr>
        <w:t>LiNiO</w:t>
      </w:r>
      <w:r w:rsidR="00806553" w:rsidRPr="008E0BEF">
        <w:rPr>
          <w:rFonts w:eastAsia="Arial Unicode MS" w:cs="Times New Roman"/>
          <w:szCs w:val="26"/>
          <w:vertAlign w:val="subscript"/>
        </w:rPr>
        <w:t>2</w:t>
      </w:r>
      <w:r w:rsidR="00600CD9" w:rsidRPr="008E0BEF">
        <w:rPr>
          <w:rFonts w:eastAsia="Arial Unicode MS" w:cs="Times New Roman"/>
          <w:szCs w:val="26"/>
        </w:rPr>
        <w:t>. Cấu trúc tinh thể của vật liệu này cơ bản là mạng bát diện các ion kim loại chiếm vị trí trống bát diện bao quanh là 6 ion O</w:t>
      </w:r>
      <w:r w:rsidR="00600CD9" w:rsidRPr="008E0BEF">
        <w:rPr>
          <w:rFonts w:eastAsia="Arial Unicode MS" w:cs="Times New Roman"/>
          <w:szCs w:val="26"/>
          <w:vertAlign w:val="superscript"/>
        </w:rPr>
        <w:t>2-</w:t>
      </w:r>
      <w:r w:rsidR="00600CD9" w:rsidRPr="008E0BEF">
        <w:rPr>
          <w:rFonts w:eastAsia="Arial Unicode MS" w:cs="Times New Roman"/>
          <w:szCs w:val="26"/>
        </w:rPr>
        <w:t xml:space="preserve"> </w:t>
      </w:r>
      <w:r w:rsidR="003F4947" w:rsidRPr="008E0BEF">
        <w:rPr>
          <w:rFonts w:eastAsia="Arial Unicode MS" w:cs="Times New Roman"/>
          <w:szCs w:val="26"/>
        </w:rPr>
        <w:t>xếp chặ</w:t>
      </w:r>
      <w:r w:rsidR="00422BC6" w:rsidRPr="008E0BEF">
        <w:rPr>
          <w:rFonts w:eastAsia="Arial Unicode MS" w:cs="Times New Roman"/>
          <w:szCs w:val="26"/>
        </w:rPr>
        <w:t>t</w:t>
      </w:r>
      <w:r w:rsidR="004B3FDC" w:rsidRPr="008E0BEF">
        <w:rPr>
          <w:rFonts w:eastAsia="Arial Unicode MS" w:cs="Times New Roman"/>
          <w:szCs w:val="26"/>
        </w:rPr>
        <w:t>.</w:t>
      </w:r>
      <w:r w:rsidR="00FD2968" w:rsidRPr="008E0BEF">
        <w:rPr>
          <w:rFonts w:eastAsia="Arial Unicode MS" w:cs="Times New Roman"/>
          <w:szCs w:val="26"/>
        </w:rPr>
        <w:t xml:space="preserve"> Cấu trúc này gồm các </w:t>
      </w:r>
      <w:r w:rsidR="008263C8" w:rsidRPr="008E0BEF">
        <w:rPr>
          <w:rFonts w:eastAsia="Arial Unicode MS" w:cs="Times New Roman"/>
          <w:szCs w:val="26"/>
        </w:rPr>
        <w:t>lớp MO</w:t>
      </w:r>
      <w:r w:rsidR="00A95ECD" w:rsidRPr="008E0BEF">
        <w:rPr>
          <w:rFonts w:eastAsia="Arial Unicode MS" w:cs="Times New Roman"/>
          <w:szCs w:val="26"/>
          <w:vertAlign w:val="superscript"/>
        </w:rPr>
        <w:t>2</w:t>
      </w:r>
      <w:r w:rsidR="008263C8" w:rsidRPr="008E0BEF">
        <w:rPr>
          <w:rFonts w:eastAsia="Arial Unicode MS" w:cs="Times New Roman"/>
          <w:szCs w:val="26"/>
          <w:vertAlign w:val="superscript"/>
        </w:rPr>
        <w:t>-</w:t>
      </w:r>
      <w:r w:rsidR="008263C8" w:rsidRPr="008E0BEF">
        <w:rPr>
          <w:rFonts w:eastAsia="Arial Unicode MS" w:cs="Times New Roman"/>
          <w:szCs w:val="26"/>
          <w:vertAlign w:val="subscript"/>
        </w:rPr>
        <w:t xml:space="preserve"> </w:t>
      </w:r>
      <w:r w:rsidR="008263C8" w:rsidRPr="008E0BEF">
        <w:rPr>
          <w:rFonts w:eastAsia="Arial Unicode MS" w:cs="Times New Roman"/>
          <w:szCs w:val="26"/>
        </w:rPr>
        <w:t>phân tách nhau tạo ra lớp không gian ở giữ</w:t>
      </w:r>
      <w:r w:rsidR="005F5657" w:rsidRPr="008E0BEF">
        <w:rPr>
          <w:rFonts w:eastAsia="Arial Unicode MS" w:cs="Times New Roman"/>
          <w:szCs w:val="26"/>
        </w:rPr>
        <w:t>a các ion Li</w:t>
      </w:r>
      <w:r w:rsidR="005F5657" w:rsidRPr="008E0BEF">
        <w:rPr>
          <w:rFonts w:eastAsia="Arial Unicode MS" w:cs="Times New Roman"/>
          <w:szCs w:val="26"/>
          <w:vertAlign w:val="superscript"/>
        </w:rPr>
        <w:t>+</w:t>
      </w:r>
      <w:r w:rsidR="008263C8" w:rsidRPr="008E0BEF">
        <w:rPr>
          <w:rFonts w:eastAsia="Arial Unicode MS" w:cs="Times New Roman"/>
          <w:szCs w:val="26"/>
        </w:rPr>
        <w:t xml:space="preserve"> có thể gài vào các vị trí trong lớp không gian này</w:t>
      </w:r>
      <w:r w:rsidR="00432F0F" w:rsidRPr="008E0BEF">
        <w:rPr>
          <w:rFonts w:eastAsia="Arial Unicode MS" w:cs="Times New Roman"/>
          <w:szCs w:val="26"/>
        </w:rPr>
        <w:t xml:space="preserve"> (hình 1.4)</w:t>
      </w:r>
      <w:r w:rsidR="008263C8" w:rsidRPr="008E0BEF">
        <w:rPr>
          <w:rFonts w:eastAsia="Arial Unicode MS" w:cs="Times New Roman"/>
          <w:szCs w:val="26"/>
        </w:rPr>
        <w:t>.</w:t>
      </w:r>
      <w:r w:rsidR="00BF6E8B" w:rsidRPr="008E0BEF">
        <w:rPr>
          <w:rFonts w:eastAsia="Arial Unicode MS" w:cs="Times New Roman"/>
          <w:szCs w:val="26"/>
        </w:rPr>
        <w:t xml:space="preserve"> </w:t>
      </w:r>
      <w:r w:rsidR="001972E8" w:rsidRPr="008E0BEF">
        <w:rPr>
          <w:rFonts w:eastAsia="Arial Unicode MS" w:cs="Times New Roman"/>
          <w:szCs w:val="26"/>
        </w:rPr>
        <w:t>Các cấu trúc này thường gọi là α-NaFeO</w:t>
      </w:r>
      <w:r w:rsidR="001972E8" w:rsidRPr="008E0BEF">
        <w:rPr>
          <w:rFonts w:eastAsia="Arial Unicode MS" w:cs="Times New Roman"/>
          <w:szCs w:val="26"/>
          <w:vertAlign w:val="subscript"/>
        </w:rPr>
        <w:t>2</w:t>
      </w:r>
      <w:r w:rsidR="00D248B2" w:rsidRPr="008E0BEF">
        <w:rPr>
          <w:rFonts w:eastAsia="Arial Unicode MS" w:cs="Times New Roman"/>
          <w:szCs w:val="26"/>
        </w:rPr>
        <w:t>. LiCoO</w:t>
      </w:r>
      <w:r w:rsidR="00D248B2" w:rsidRPr="008E0BEF">
        <w:rPr>
          <w:rFonts w:eastAsia="Arial Unicode MS" w:cs="Times New Roman"/>
          <w:szCs w:val="26"/>
          <w:vertAlign w:val="subscript"/>
        </w:rPr>
        <w:t>2</w:t>
      </w:r>
      <w:r w:rsidR="00D248B2" w:rsidRPr="008E0BEF">
        <w:rPr>
          <w:rFonts w:eastAsia="Arial Unicode MS" w:cs="Times New Roman"/>
          <w:szCs w:val="26"/>
        </w:rPr>
        <w:t xml:space="preserve"> vẫn là một vật liệu phổ biến sử dụng làm điện cực </w:t>
      </w:r>
      <w:r w:rsidR="00622EFA" w:rsidRPr="008E0BEF">
        <w:rPr>
          <w:rFonts w:eastAsia="Arial Unicode MS" w:cs="Times New Roman"/>
          <w:szCs w:val="26"/>
        </w:rPr>
        <w:t xml:space="preserve">trong pin ion </w:t>
      </w:r>
      <w:r w:rsidR="00CC067C" w:rsidRPr="008E0BEF">
        <w:rPr>
          <w:rFonts w:eastAsia="Arial Unicode MS" w:cs="Times New Roman"/>
          <w:szCs w:val="26"/>
        </w:rPr>
        <w:t>Li</w:t>
      </w:r>
      <w:r w:rsidR="00CC067C" w:rsidRPr="008E0BEF">
        <w:rPr>
          <w:rFonts w:eastAsia="Arial Unicode MS" w:cs="Times New Roman"/>
          <w:szCs w:val="26"/>
          <w:vertAlign w:val="superscript"/>
        </w:rPr>
        <w:t>+</w:t>
      </w:r>
      <w:r w:rsidR="00EE6DD5" w:rsidRPr="008E0BEF">
        <w:rPr>
          <w:rFonts w:eastAsia="Arial Unicode MS" w:cs="Times New Roman"/>
          <w:szCs w:val="26"/>
        </w:rPr>
        <w:t xml:space="preserve">. Tuy nhiên, Co là một kim loại hiếm </w:t>
      </w:r>
      <w:r w:rsidR="006327FD" w:rsidRPr="008E0BEF">
        <w:rPr>
          <w:rFonts w:eastAsia="Arial Unicode MS" w:cs="Times New Roman"/>
          <w:szCs w:val="26"/>
        </w:rPr>
        <w:t>vì vậy giá thành của nó tương đối đắt so với các kim loại khác như Fe,</w:t>
      </w:r>
      <w:r w:rsidR="007154DA" w:rsidRPr="008E0BEF">
        <w:rPr>
          <w:rFonts w:eastAsia="Arial Unicode MS" w:cs="Times New Roman"/>
          <w:szCs w:val="26"/>
        </w:rPr>
        <w:t xml:space="preserve"> Ni,</w:t>
      </w:r>
      <w:r w:rsidR="00763FA8">
        <w:rPr>
          <w:rFonts w:eastAsia="Arial Unicode MS" w:cs="Times New Roman"/>
          <w:szCs w:val="26"/>
        </w:rPr>
        <w:t xml:space="preserve"> Mn. Do đó, các kim loại (Fe, Ni, Mn)</w:t>
      </w:r>
      <w:r w:rsidR="006327FD" w:rsidRPr="008E0BEF">
        <w:rPr>
          <w:rFonts w:eastAsia="Arial Unicode MS" w:cs="Times New Roman"/>
          <w:szCs w:val="26"/>
        </w:rPr>
        <w:t xml:space="preserve"> được quan tâm và chú ý nhiều hơn để phát triển lên các vật liệu ít tốn kém hơn.</w:t>
      </w:r>
      <w:r w:rsidR="00CC4CE4" w:rsidRPr="008E0BEF">
        <w:rPr>
          <w:rFonts w:eastAsia="Arial Unicode MS" w:cs="Times New Roman"/>
          <w:szCs w:val="26"/>
        </w:rPr>
        <w:t xml:space="preserve"> Sự</w:t>
      </w:r>
      <w:r w:rsidR="00894C53" w:rsidRPr="008E0BEF">
        <w:rPr>
          <w:rFonts w:eastAsia="Arial Unicode MS" w:cs="Times New Roman"/>
          <w:szCs w:val="26"/>
        </w:rPr>
        <w:t xml:space="preserve"> mất</w:t>
      </w:r>
      <w:r w:rsidR="00CC4CE4" w:rsidRPr="008E0BEF">
        <w:rPr>
          <w:rFonts w:eastAsia="Arial Unicode MS" w:cs="Times New Roman"/>
          <w:szCs w:val="26"/>
        </w:rPr>
        <w:t xml:space="preserve"> ổn định </w:t>
      </w:r>
      <w:r w:rsidR="00894C53" w:rsidRPr="008E0BEF">
        <w:rPr>
          <w:rFonts w:eastAsia="Arial Unicode MS" w:cs="Times New Roman"/>
          <w:szCs w:val="26"/>
        </w:rPr>
        <w:t>trong cấu trúc</w:t>
      </w:r>
      <w:r w:rsidR="00763FA8">
        <w:rPr>
          <w:rFonts w:eastAsia="Arial Unicode MS" w:cs="Times New Roman"/>
          <w:szCs w:val="26"/>
        </w:rPr>
        <w:t xml:space="preserve"> LiCoO</w:t>
      </w:r>
      <w:r w:rsidR="00763FA8" w:rsidRPr="00763FA8">
        <w:rPr>
          <w:rFonts w:eastAsia="Arial Unicode MS" w:cs="Times New Roman"/>
          <w:szCs w:val="26"/>
          <w:vertAlign w:val="subscript"/>
        </w:rPr>
        <w:t>2</w:t>
      </w:r>
      <w:r w:rsidR="00894C53" w:rsidRPr="008E0BEF">
        <w:rPr>
          <w:rFonts w:eastAsia="Arial Unicode MS" w:cs="Times New Roman"/>
          <w:szCs w:val="26"/>
        </w:rPr>
        <w:t xml:space="preserve"> khi quá tả</w:t>
      </w:r>
      <w:r w:rsidR="005D09AC" w:rsidRPr="008E0BEF">
        <w:rPr>
          <w:rFonts w:eastAsia="Arial Unicode MS" w:cs="Times New Roman"/>
          <w:szCs w:val="26"/>
        </w:rPr>
        <w:t xml:space="preserve">i </w:t>
      </w:r>
      <w:r w:rsidR="005D09AC" w:rsidRPr="008E0BEF">
        <w:rPr>
          <w:rFonts w:eastAsia="Arial Unicode MS" w:cs="Times New Roman"/>
          <w:szCs w:val="26"/>
        </w:rPr>
        <w:lastRenderedPageBreak/>
        <w:t>làm</w:t>
      </w:r>
      <w:r w:rsidR="00894C53" w:rsidRPr="008E0BEF">
        <w:rPr>
          <w:rFonts w:eastAsia="Arial Unicode MS" w:cs="Times New Roman"/>
          <w:szCs w:val="26"/>
        </w:rPr>
        <w:t xml:space="preserve"> giảm đi phẩm chất củ</w:t>
      </w:r>
      <w:r w:rsidR="00B02158" w:rsidRPr="008E0BEF">
        <w:rPr>
          <w:rFonts w:eastAsia="Arial Unicode MS" w:cs="Times New Roman"/>
          <w:szCs w:val="26"/>
        </w:rPr>
        <w:t>a vật liệu</w:t>
      </w:r>
      <w:r w:rsidR="00C871E6" w:rsidRPr="008E0BEF">
        <w:rPr>
          <w:rFonts w:eastAsia="Arial Unicode MS" w:cs="Times New Roman"/>
          <w:szCs w:val="26"/>
        </w:rPr>
        <w:t xml:space="preserve"> </w:t>
      </w:r>
      <w:r w:rsidR="00274E4D" w:rsidRPr="008E0BEF">
        <w:rPr>
          <w:rFonts w:eastAsia="Arial Unicode MS" w:cs="Times New Roman"/>
          <w:szCs w:val="26"/>
        </w:rPr>
        <w:fldChar w:fldCharType="begin"/>
      </w:r>
      <w:r w:rsidR="00A711B9">
        <w:rPr>
          <w:rFonts w:eastAsia="Arial Unicode MS" w:cs="Times New Roman"/>
          <w:szCs w:val="26"/>
        </w:rPr>
        <w:instrText xml:space="preserve"> ADDIN EN.CITE &lt;EndNote&gt;&lt;Cite&gt;&lt;Author&gt;Fergus&lt;/Author&gt;&lt;Year&gt;2010&lt;/Year&gt;&lt;RecNum&gt;482&lt;/RecNum&gt;&lt;DisplayText&gt;[8]&lt;/DisplayText&gt;&lt;record&gt;&lt;rec-number&gt;482&lt;/rec-number&gt;&lt;foreign-keys&gt;&lt;key app="EN" db-id="tswdf90eotzxplessfr52vwsepp95s2stadw"&gt;482&lt;/key&gt;&lt;/foreign-keys&gt;&lt;ref-type name="Journal Article"&gt;17&lt;/ref-type&gt;&lt;contributors&gt;&lt;authors&gt;&lt;author&gt;Fergus, Jeffrey W.&lt;/author&gt;&lt;/authors&gt;&lt;/contributors&gt;&lt;titles&gt;&lt;title&gt;Recent developments in cathode materials for lithium ion batteries&lt;/title&gt;&lt;secondary-title&gt;Journal of Power Sources&lt;/secondary-title&gt;&lt;/titles&gt;&lt;periodical&gt;&lt;full-title&gt;Journal of Power Sources&lt;/full-title&gt;&lt;/periodical&gt;&lt;pages&gt;939-954&lt;/pages&gt;&lt;volume&gt;195&lt;/volume&gt;&lt;number&gt;4&lt;/number&gt;&lt;keywords&gt;&lt;keyword&gt;Lithium ion batteries&lt;/keyword&gt;&lt;keyword&gt;Cathodes&lt;/keyword&gt;&lt;keyword&gt;Manganese&lt;/keyword&gt;&lt;keyword&gt;Nickel&lt;/keyword&gt;&lt;keyword&gt;Cobalt&lt;/keyword&gt;&lt;/keywords&gt;&lt;dates&gt;&lt;year&gt;2010&lt;/year&gt;&lt;pub-dates&gt;&lt;date&gt;2/15/&lt;/date&gt;&lt;/pub-dates&gt;&lt;/dates&gt;&lt;isbn&gt;0378-7753&lt;/isbn&gt;&lt;urls&gt;&lt;related-urls&gt;&lt;url&gt;http://www.sciencedirect.com/science/article/pii/S0378775309015304&lt;/url&gt;&lt;/related-urls&gt;&lt;/urls&gt;&lt;electronic-resource-num&gt;http://dx.doi.org/10.1016/j.jpowsour.2009.08.089&lt;/electronic-resource-num&gt;&lt;/record&gt;&lt;/Cite&gt;&lt;/EndNote&gt;</w:instrText>
      </w:r>
      <w:r w:rsidR="00274E4D" w:rsidRPr="008E0BEF">
        <w:rPr>
          <w:rFonts w:eastAsia="Arial Unicode MS" w:cs="Times New Roman"/>
          <w:szCs w:val="26"/>
        </w:rPr>
        <w:fldChar w:fldCharType="separate"/>
      </w:r>
      <w:r w:rsidR="00A711B9">
        <w:rPr>
          <w:rFonts w:eastAsia="Arial Unicode MS" w:cs="Times New Roman"/>
          <w:noProof/>
          <w:szCs w:val="26"/>
        </w:rPr>
        <w:t>[</w:t>
      </w:r>
      <w:r w:rsidR="006304AC">
        <w:rPr>
          <w:rFonts w:eastAsia="Arial Unicode MS" w:cs="Times New Roman"/>
          <w:noProof/>
          <w:szCs w:val="26"/>
        </w:rPr>
        <w:t>14</w:t>
      </w:r>
      <w:hyperlink w:anchor="_ENREF_8" w:tooltip="Fergus, 2010 #482" w:history="1"/>
      <w:r w:rsidR="00A711B9">
        <w:rPr>
          <w:rFonts w:eastAsia="Arial Unicode MS" w:cs="Times New Roman"/>
          <w:noProof/>
          <w:szCs w:val="26"/>
        </w:rPr>
        <w:t>]</w:t>
      </w:r>
      <w:r w:rsidR="00274E4D" w:rsidRPr="008E0BEF">
        <w:rPr>
          <w:rFonts w:eastAsia="Arial Unicode MS" w:cs="Times New Roman"/>
          <w:szCs w:val="26"/>
        </w:rPr>
        <w:fldChar w:fldCharType="end"/>
      </w:r>
      <w:r w:rsidR="00894C53" w:rsidRPr="008E0BEF">
        <w:rPr>
          <w:rFonts w:eastAsia="Arial Unicode MS" w:cs="Times New Roman"/>
          <w:szCs w:val="26"/>
        </w:rPr>
        <w:t>.</w:t>
      </w:r>
      <w:r w:rsidR="007154DA" w:rsidRPr="008E0BEF">
        <w:rPr>
          <w:rFonts w:eastAsia="Arial Unicode MS" w:cs="Times New Roman"/>
          <w:szCs w:val="26"/>
        </w:rPr>
        <w:t xml:space="preserve"> Một vài lý do làm LiCoO</w:t>
      </w:r>
      <w:r w:rsidR="007154DA" w:rsidRPr="008E0BEF">
        <w:rPr>
          <w:rFonts w:eastAsia="Arial Unicode MS" w:cs="Times New Roman"/>
          <w:szCs w:val="26"/>
          <w:vertAlign w:val="subscript"/>
        </w:rPr>
        <w:t>2</w:t>
      </w:r>
      <w:r w:rsidR="00894C53" w:rsidRPr="008E0BEF">
        <w:rPr>
          <w:rFonts w:eastAsia="Arial Unicode MS" w:cs="Times New Roman"/>
          <w:szCs w:val="26"/>
        </w:rPr>
        <w:t xml:space="preserve"> </w:t>
      </w:r>
      <w:r w:rsidR="007154DA" w:rsidRPr="008E0BEF">
        <w:rPr>
          <w:rFonts w:eastAsia="Arial Unicode MS" w:cs="Times New Roman"/>
          <w:szCs w:val="26"/>
        </w:rPr>
        <w:t xml:space="preserve">giảm hiệu suất là </w:t>
      </w:r>
      <w:r w:rsidR="00763FA8">
        <w:rPr>
          <w:rFonts w:eastAsia="Arial Unicode MS" w:cs="Times New Roman"/>
          <w:szCs w:val="26"/>
        </w:rPr>
        <w:t xml:space="preserve">kim loại </w:t>
      </w:r>
      <w:r w:rsidR="007154DA" w:rsidRPr="008E0BEF">
        <w:rPr>
          <w:rFonts w:eastAsia="Arial Unicode MS" w:cs="Times New Roman"/>
          <w:szCs w:val="26"/>
        </w:rPr>
        <w:t>Co bị phân hủy trong dung dịch điệ</w:t>
      </w:r>
      <w:r w:rsidR="00763FA8">
        <w:rPr>
          <w:rFonts w:eastAsia="Arial Unicode MS" w:cs="Times New Roman"/>
          <w:szCs w:val="26"/>
        </w:rPr>
        <w:t>n ly</w:t>
      </w:r>
      <w:r w:rsidR="007154DA" w:rsidRPr="008E0BEF">
        <w:rPr>
          <w:rFonts w:eastAsia="Arial Unicode MS" w:cs="Times New Roman"/>
          <w:szCs w:val="26"/>
        </w:rPr>
        <w:t xml:space="preserve"> </w:t>
      </w:r>
      <w:r w:rsidR="00C36E96" w:rsidRPr="008E0BEF">
        <w:rPr>
          <w:rFonts w:eastAsia="Arial Unicode MS" w:cs="Times New Roman"/>
          <w:szCs w:val="26"/>
        </w:rPr>
        <w:t>trong quá trình giả</w:t>
      </w:r>
      <w:r w:rsidR="00410881" w:rsidRPr="008E0BEF">
        <w:rPr>
          <w:rFonts w:eastAsia="Arial Unicode MS" w:cs="Times New Roman"/>
          <w:szCs w:val="26"/>
        </w:rPr>
        <w:t xml:space="preserve">i phóng </w:t>
      </w:r>
      <w:r w:rsidR="00616220" w:rsidRPr="008E0BEF">
        <w:rPr>
          <w:rFonts w:eastAsia="Arial Unicode MS" w:cs="Times New Roman"/>
          <w:szCs w:val="26"/>
        </w:rPr>
        <w:t xml:space="preserve">ion liti. Một lý do khác là </w:t>
      </w:r>
      <w:r w:rsidR="00827925" w:rsidRPr="008E0BEF">
        <w:rPr>
          <w:rFonts w:eastAsia="Arial Unicode MS" w:cs="Times New Roman"/>
          <w:szCs w:val="26"/>
        </w:rPr>
        <w:t>sự hình thành lớp MO</w:t>
      </w:r>
      <w:r w:rsidR="00827925" w:rsidRPr="008E0BEF">
        <w:rPr>
          <w:rFonts w:eastAsia="Arial Unicode MS" w:cs="Times New Roman"/>
          <w:szCs w:val="26"/>
          <w:vertAlign w:val="subscript"/>
        </w:rPr>
        <w:t>2</w:t>
      </w:r>
      <w:r w:rsidR="0072434E">
        <w:rPr>
          <w:rFonts w:eastAsia="Arial Unicode MS" w:cs="Times New Roman"/>
          <w:szCs w:val="26"/>
        </w:rPr>
        <w:t xml:space="preserve"> sau khi gài</w:t>
      </w:r>
      <w:r w:rsidR="00827925" w:rsidRPr="008E0BEF">
        <w:rPr>
          <w:rFonts w:eastAsia="Arial Unicode MS" w:cs="Times New Roman"/>
          <w:szCs w:val="26"/>
        </w:rPr>
        <w:t xml:space="preserve"> đầy ion liti làm lớp MO</w:t>
      </w:r>
      <w:r w:rsidR="00827925" w:rsidRPr="008E0BEF">
        <w:rPr>
          <w:rFonts w:eastAsia="Arial Unicode MS" w:cs="Times New Roman"/>
          <w:szCs w:val="26"/>
          <w:vertAlign w:val="subscript"/>
        </w:rPr>
        <w:t>2</w:t>
      </w:r>
      <w:r w:rsidR="00827925" w:rsidRPr="008E0BEF">
        <w:rPr>
          <w:rFonts w:eastAsia="Arial Unicode MS" w:cs="Times New Roman"/>
          <w:szCs w:val="26"/>
        </w:rPr>
        <w:t xml:space="preserve"> trượt trên điện cực. </w:t>
      </w:r>
      <w:r w:rsidR="008B7544" w:rsidRPr="008E0BEF">
        <w:rPr>
          <w:rFonts w:eastAsia="Arial Unicode MS" w:cs="Times New Roman"/>
          <w:szCs w:val="26"/>
        </w:rPr>
        <w:t>Thêm vào đó, sự thay đổi về thông số mạng dẫn đến làm giảm lượng ion liti gài vào vật liệ</w:t>
      </w:r>
      <w:r w:rsidR="00222AF9" w:rsidRPr="008E0BEF">
        <w:rPr>
          <w:rFonts w:eastAsia="Arial Unicode MS" w:cs="Times New Roman"/>
          <w:szCs w:val="26"/>
        </w:rPr>
        <w:t>u. Để có giá thành thấp hơn, dung lượng tích trữ được cải thiện thì LiNiO</w:t>
      </w:r>
      <w:r w:rsidR="00222AF9" w:rsidRPr="008E0BEF">
        <w:rPr>
          <w:rFonts w:eastAsia="Arial Unicode MS" w:cs="Times New Roman"/>
          <w:szCs w:val="26"/>
          <w:vertAlign w:val="subscript"/>
        </w:rPr>
        <w:t>2</w:t>
      </w:r>
      <w:r w:rsidR="00222AF9" w:rsidRPr="008E0BEF">
        <w:rPr>
          <w:rFonts w:eastAsia="Arial Unicode MS" w:cs="Times New Roman"/>
          <w:szCs w:val="26"/>
        </w:rPr>
        <w:t xml:space="preserve"> được đề cập đến </w:t>
      </w:r>
      <w:r w:rsidR="00A551A8" w:rsidRPr="008E0BEF">
        <w:rPr>
          <w:rFonts w:eastAsia="Arial Unicode MS" w:cs="Times New Roman"/>
          <w:szCs w:val="26"/>
        </w:rPr>
        <w:t>nhưng</w:t>
      </w:r>
      <w:r w:rsidR="00B02158" w:rsidRPr="008E0BEF">
        <w:rPr>
          <w:rFonts w:eastAsia="Arial Unicode MS" w:cs="Times New Roman"/>
          <w:szCs w:val="26"/>
        </w:rPr>
        <w:t xml:space="preserve"> sự ổn định của nó không bằng</w:t>
      </w:r>
      <w:r w:rsidR="00A551A8" w:rsidRPr="008E0BEF">
        <w:rPr>
          <w:rFonts w:eastAsia="Arial Unicode MS" w:cs="Times New Roman"/>
          <w:szCs w:val="26"/>
        </w:rPr>
        <w:t xml:space="preserve"> LiCoO</w:t>
      </w:r>
      <w:r w:rsidR="00A551A8" w:rsidRPr="008E0BEF">
        <w:rPr>
          <w:rFonts w:eastAsia="Arial Unicode MS" w:cs="Times New Roman"/>
          <w:szCs w:val="26"/>
          <w:vertAlign w:val="subscript"/>
        </w:rPr>
        <w:t>2</w:t>
      </w:r>
      <w:r w:rsidR="0038358C" w:rsidRPr="008E0BEF">
        <w:rPr>
          <w:rFonts w:eastAsia="Arial Unicode MS" w:cs="Times New Roman"/>
          <w:szCs w:val="26"/>
        </w:rPr>
        <w:t xml:space="preserve">. </w:t>
      </w:r>
      <w:r w:rsidR="00B02158" w:rsidRPr="008E0BEF">
        <w:rPr>
          <w:rFonts w:eastAsia="Arial Unicode MS" w:cs="Times New Roman"/>
          <w:szCs w:val="26"/>
        </w:rPr>
        <w:t>Ion Ni</w:t>
      </w:r>
      <w:r w:rsidR="00522501" w:rsidRPr="008E0BEF">
        <w:rPr>
          <w:rFonts w:eastAsia="Arial Unicode MS" w:cs="Times New Roman"/>
          <w:szCs w:val="26"/>
        </w:rPr>
        <w:t xml:space="preserve"> </w:t>
      </w:r>
      <w:r w:rsidR="0061574C" w:rsidRPr="008E0BEF">
        <w:rPr>
          <w:rFonts w:eastAsia="Arial Unicode MS" w:cs="Times New Roman"/>
          <w:szCs w:val="26"/>
        </w:rPr>
        <w:t>chiếm</w:t>
      </w:r>
      <w:r w:rsidR="00357A63" w:rsidRPr="008E0BEF">
        <w:rPr>
          <w:rFonts w:eastAsia="Arial Unicode MS" w:cs="Times New Roman"/>
          <w:szCs w:val="26"/>
        </w:rPr>
        <w:t xml:space="preserve"> các</w:t>
      </w:r>
      <w:r w:rsidR="0061574C" w:rsidRPr="008E0BEF">
        <w:rPr>
          <w:rFonts w:eastAsia="Arial Unicode MS" w:cs="Times New Roman"/>
          <w:szCs w:val="26"/>
        </w:rPr>
        <w:t xml:space="preserve"> vị trí </w:t>
      </w:r>
      <w:r w:rsidR="002841D3" w:rsidRPr="008E0BEF">
        <w:rPr>
          <w:rFonts w:eastAsia="Arial Unicode MS" w:cs="Times New Roman"/>
          <w:szCs w:val="26"/>
        </w:rPr>
        <w:t xml:space="preserve">trong mặt phẳng liti làm giảm </w:t>
      </w:r>
      <w:r w:rsidR="002D5EB6" w:rsidRPr="008E0BEF">
        <w:rPr>
          <w:rFonts w:eastAsia="Arial Unicode MS" w:cs="Times New Roman"/>
          <w:szCs w:val="26"/>
        </w:rPr>
        <w:t>khả năng</w:t>
      </w:r>
      <w:r w:rsidR="00260027" w:rsidRPr="008E0BEF">
        <w:rPr>
          <w:rFonts w:eastAsia="Arial Unicode MS" w:cs="Times New Roman"/>
          <w:szCs w:val="26"/>
        </w:rPr>
        <w:t xml:space="preserve"> gài và thoát ion Li</w:t>
      </w:r>
      <w:r w:rsidR="00260027" w:rsidRPr="008E0BEF">
        <w:rPr>
          <w:rFonts w:eastAsia="Arial Unicode MS" w:cs="Times New Roman"/>
          <w:szCs w:val="26"/>
          <w:vertAlign w:val="superscript"/>
        </w:rPr>
        <w:t>+</w:t>
      </w:r>
      <w:r w:rsidR="00D43739" w:rsidRPr="008E0BEF">
        <w:rPr>
          <w:rFonts w:eastAsia="Arial Unicode MS" w:cs="Times New Roman"/>
          <w:szCs w:val="26"/>
        </w:rPr>
        <w:t xml:space="preserve">. </w:t>
      </w:r>
      <w:r w:rsidR="00BE3323" w:rsidRPr="008E0BEF">
        <w:rPr>
          <w:rFonts w:eastAsia="Arial Unicode MS" w:cs="Times New Roman"/>
          <w:szCs w:val="26"/>
        </w:rPr>
        <w:t>Các nghiên cứu gần đây việc thêm Co vào LiNiO</w:t>
      </w:r>
      <w:r w:rsidR="00BE3323" w:rsidRPr="008E0BEF">
        <w:rPr>
          <w:rFonts w:eastAsia="Arial Unicode MS" w:cs="Times New Roman"/>
          <w:szCs w:val="26"/>
          <w:vertAlign w:val="subscript"/>
        </w:rPr>
        <w:t>2</w:t>
      </w:r>
      <w:r w:rsidR="00BE3323" w:rsidRPr="008E0BEF">
        <w:rPr>
          <w:rFonts w:eastAsia="Arial Unicode MS" w:cs="Times New Roman"/>
          <w:szCs w:val="26"/>
        </w:rPr>
        <w:t xml:space="preserve"> làm tăng chất lượng của vật liệu </w:t>
      </w:r>
      <w:r w:rsidR="001C1732" w:rsidRPr="008E0BEF">
        <w:rPr>
          <w:rFonts w:eastAsia="Arial Unicode MS" w:cs="Times New Roman"/>
          <w:szCs w:val="26"/>
        </w:rPr>
        <w:t>tạo thành hợp chấ</w:t>
      </w:r>
      <w:r w:rsidR="00BE05B7" w:rsidRPr="008E0BEF">
        <w:rPr>
          <w:rFonts w:eastAsia="Arial Unicode MS" w:cs="Times New Roman"/>
          <w:szCs w:val="26"/>
        </w:rPr>
        <w:t>t</w:t>
      </w:r>
      <w:r w:rsidR="001C1732" w:rsidRPr="008E0BEF">
        <w:rPr>
          <w:rFonts w:eastAsia="Arial Unicode MS" w:cs="Times New Roman"/>
          <w:szCs w:val="26"/>
        </w:rPr>
        <w:t xml:space="preserve"> LiNi</w:t>
      </w:r>
      <w:r w:rsidR="001C1732" w:rsidRPr="008E0BEF">
        <w:rPr>
          <w:rFonts w:eastAsia="Arial Unicode MS" w:cs="Times New Roman"/>
          <w:szCs w:val="26"/>
          <w:vertAlign w:val="subscript"/>
        </w:rPr>
        <w:t>1-x</w:t>
      </w:r>
      <w:r w:rsidR="001C1732" w:rsidRPr="008E0BEF">
        <w:rPr>
          <w:rFonts w:eastAsia="Arial Unicode MS" w:cs="Times New Roman"/>
          <w:szCs w:val="26"/>
        </w:rPr>
        <w:t>Co</w:t>
      </w:r>
      <w:r w:rsidR="001C1732" w:rsidRPr="008E0BEF">
        <w:rPr>
          <w:rFonts w:eastAsia="Arial Unicode MS" w:cs="Times New Roman"/>
          <w:szCs w:val="26"/>
          <w:vertAlign w:val="subscript"/>
        </w:rPr>
        <w:t>x</w:t>
      </w:r>
      <w:r w:rsidR="001C1732" w:rsidRPr="008E0BEF">
        <w:rPr>
          <w:rFonts w:eastAsia="Arial Unicode MS" w:cs="Times New Roman"/>
          <w:szCs w:val="26"/>
        </w:rPr>
        <w:t>O</w:t>
      </w:r>
      <w:r w:rsidR="0055092A" w:rsidRPr="008E0BEF">
        <w:rPr>
          <w:rFonts w:eastAsia="Arial Unicode MS" w:cs="Times New Roman"/>
          <w:szCs w:val="26"/>
          <w:vertAlign w:val="subscript"/>
        </w:rPr>
        <w:t>2</w:t>
      </w:r>
      <w:r w:rsidR="0081293D" w:rsidRPr="008E0BEF">
        <w:rPr>
          <w:rFonts w:eastAsia="Arial Unicode MS" w:cs="Times New Roman"/>
          <w:szCs w:val="26"/>
          <w:vertAlign w:val="subscript"/>
        </w:rPr>
        <w:t xml:space="preserve"> </w:t>
      </w:r>
      <w:r w:rsidR="00274E4D" w:rsidRPr="008E0BEF">
        <w:rPr>
          <w:rFonts w:eastAsia="Arial Unicode MS" w:cs="Times New Roman"/>
          <w:szCs w:val="26"/>
        </w:rPr>
        <w:fldChar w:fldCharType="begin"/>
      </w:r>
      <w:r w:rsidR="00A711B9">
        <w:rPr>
          <w:rFonts w:eastAsia="Arial Unicode MS" w:cs="Times New Roman"/>
          <w:szCs w:val="26"/>
        </w:rPr>
        <w:instrText xml:space="preserve"> ADDIN EN.CITE &lt;EndNote&gt;&lt;Cite&gt;&lt;Author&gt;Saadoune&lt;/Author&gt;&lt;Year&gt;1998&lt;/Year&gt;&lt;RecNum&gt;484&lt;/RecNum&gt;&lt;DisplayText&gt;[9]&lt;/DisplayText&gt;&lt;record&gt;&lt;rec-number&gt;484&lt;/rec-number&gt;&lt;foreign-keys&gt;&lt;key app="EN" db-id="tswdf90eotzxplessfr52vwsepp95s2stadw"&gt;484&lt;/key&gt;&lt;/foreign-keys&gt;&lt;ref-type name="Journal Article"&gt;17&lt;/ref-type&gt;&lt;contributors&gt;&lt;authors&gt;&lt;author&gt;Saadoune, I.&lt;/author&gt;&lt;author&gt;Delmas, C.&lt;/author&gt;&lt;/authors&gt;&lt;/contributors&gt;&lt;titles&gt;&lt;title&gt;On the LixNi0.8Co0.2O2System&lt;/title&gt;&lt;secondary-title&gt;Journal of Solid State Chemistry&lt;/secondary-title&gt;&lt;/titles&gt;&lt;periodical&gt;&lt;full-title&gt;Journal of Solid State Chemistry&lt;/full-title&gt;&lt;/periodical&gt;&lt;pages&gt;8-15&lt;/pages&gt;&lt;volume&gt;136&lt;/volume&gt;&lt;number&gt;1&lt;/number&gt;&lt;dates&gt;&lt;year&gt;1998&lt;/year&gt;&lt;pub-dates&gt;&lt;date&gt;2/15/&lt;/date&gt;&lt;/pub-dates&gt;&lt;/dates&gt;&lt;isbn&gt;0022-4596&lt;/isbn&gt;&lt;urls&gt;&lt;related-urls&gt;&lt;url&gt;http://www.sciencedirect.com/science/article/pii/S002245969797599X&lt;/url&gt;&lt;/related-urls&gt;&lt;/urls&gt;&lt;electronic-resource-num&gt;http://dx.doi.org/10.1006/jssc.1997.7599&lt;/electronic-resource-num&gt;&lt;/record&gt;&lt;/Cite&gt;&lt;/EndNote&gt;</w:instrText>
      </w:r>
      <w:r w:rsidR="00274E4D" w:rsidRPr="008E0BEF">
        <w:rPr>
          <w:rFonts w:eastAsia="Arial Unicode MS" w:cs="Times New Roman"/>
          <w:szCs w:val="26"/>
        </w:rPr>
        <w:fldChar w:fldCharType="separate"/>
      </w:r>
      <w:r w:rsidR="00A711B9">
        <w:rPr>
          <w:rFonts w:eastAsia="Arial Unicode MS" w:cs="Times New Roman"/>
          <w:noProof/>
          <w:szCs w:val="26"/>
        </w:rPr>
        <w:t>[</w:t>
      </w:r>
      <w:r w:rsidR="00514CD6">
        <w:rPr>
          <w:rFonts w:eastAsia="Arial Unicode MS" w:cs="Times New Roman"/>
          <w:noProof/>
          <w:szCs w:val="26"/>
        </w:rPr>
        <w:t>11</w:t>
      </w:r>
      <w:hyperlink w:anchor="_ENREF_9" w:tooltip="Saadoune, 1998 #484" w:history="1"/>
      <w:r w:rsidR="00A711B9">
        <w:rPr>
          <w:rFonts w:eastAsia="Arial Unicode MS" w:cs="Times New Roman"/>
          <w:noProof/>
          <w:szCs w:val="26"/>
        </w:rPr>
        <w:t>]</w:t>
      </w:r>
      <w:r w:rsidR="00274E4D" w:rsidRPr="008E0BEF">
        <w:rPr>
          <w:rFonts w:eastAsia="Arial Unicode MS" w:cs="Times New Roman"/>
          <w:szCs w:val="26"/>
        </w:rPr>
        <w:fldChar w:fldCharType="end"/>
      </w:r>
      <w:r w:rsidR="0055092A" w:rsidRPr="008E0BEF">
        <w:rPr>
          <w:rFonts w:eastAsia="Arial Unicode MS" w:cs="Times New Roman"/>
          <w:szCs w:val="26"/>
        </w:rPr>
        <w:t xml:space="preserve">. </w:t>
      </w:r>
      <w:r w:rsidR="00DA5663" w:rsidRPr="008E0BEF">
        <w:rPr>
          <w:rFonts w:eastAsia="Arial Unicode MS" w:cs="Times New Roman"/>
          <w:szCs w:val="26"/>
        </w:rPr>
        <w:t xml:space="preserve">Với hợp chất này chứa chủ yếu </w:t>
      </w:r>
      <w:r w:rsidR="0023464C" w:rsidRPr="008E0BEF">
        <w:rPr>
          <w:rFonts w:eastAsia="Arial Unicode MS" w:cs="Times New Roman"/>
          <w:szCs w:val="26"/>
        </w:rPr>
        <w:t xml:space="preserve">là Ni </w:t>
      </w:r>
      <w:r w:rsidR="009C2E20" w:rsidRPr="008E0BEF">
        <w:rPr>
          <w:rFonts w:eastAsia="Arial Unicode MS" w:cs="Times New Roman"/>
          <w:szCs w:val="26"/>
        </w:rPr>
        <w:t xml:space="preserve">vì thế nó có ưu điểm là </w:t>
      </w:r>
      <w:r w:rsidR="00ED4686" w:rsidRPr="008E0BEF">
        <w:rPr>
          <w:rFonts w:eastAsia="Arial Unicode MS" w:cs="Times New Roman"/>
          <w:szCs w:val="26"/>
        </w:rPr>
        <w:t>giảm giá thành và tăng dung lượng tích trữ của vật liệ</w:t>
      </w:r>
      <w:r w:rsidR="00F434A0" w:rsidRPr="008E0BEF">
        <w:rPr>
          <w:rFonts w:eastAsia="Arial Unicode MS" w:cs="Times New Roman"/>
          <w:szCs w:val="26"/>
        </w:rPr>
        <w:t>u.</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0"/>
      </w:tblGrid>
      <w:tr w:rsidR="00695A2B" w:rsidRPr="008E0BEF" w:rsidTr="00900C84">
        <w:tc>
          <w:tcPr>
            <w:tcW w:w="9180" w:type="dxa"/>
          </w:tcPr>
          <w:p w:rsidR="00695A2B" w:rsidRPr="008E0BEF" w:rsidRDefault="00BF6E8B" w:rsidP="00287067">
            <w:pPr>
              <w:spacing w:line="312" w:lineRule="auto"/>
              <w:ind w:firstLine="0"/>
              <w:jc w:val="center"/>
              <w:rPr>
                <w:rFonts w:eastAsia="Arial Unicode MS" w:cs="Times New Roman"/>
                <w:szCs w:val="26"/>
              </w:rPr>
            </w:pPr>
            <w:r w:rsidRPr="008E0BEF">
              <w:rPr>
                <w:rFonts w:eastAsia="Arial Unicode MS" w:cs="Times New Roman"/>
                <w:noProof/>
                <w:szCs w:val="26"/>
              </w:rPr>
              <w:drawing>
                <wp:inline distT="0" distB="0" distL="0" distR="0" wp14:anchorId="051E76A6" wp14:editId="7CBA6590">
                  <wp:extent cx="2895600" cy="2840022"/>
                  <wp:effectExtent l="0" t="0" r="0" b="0"/>
                  <wp:docPr id="37" name="Picture 37" descr="C:\Users\user\Downloads\licoo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ownloads\licoo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17672" cy="2861671"/>
                          </a:xfrm>
                          <a:prstGeom prst="rect">
                            <a:avLst/>
                          </a:prstGeom>
                          <a:noFill/>
                          <a:ln>
                            <a:noFill/>
                          </a:ln>
                        </pic:spPr>
                      </pic:pic>
                    </a:graphicData>
                  </a:graphic>
                </wp:inline>
              </w:drawing>
            </w:r>
          </w:p>
        </w:tc>
      </w:tr>
      <w:tr w:rsidR="00695A2B" w:rsidRPr="008E0BEF" w:rsidTr="00900C84">
        <w:trPr>
          <w:trHeight w:val="459"/>
        </w:trPr>
        <w:tc>
          <w:tcPr>
            <w:tcW w:w="9180" w:type="dxa"/>
          </w:tcPr>
          <w:p w:rsidR="00695A2B" w:rsidRPr="008E0BEF" w:rsidRDefault="000B0052" w:rsidP="00432F0F">
            <w:pPr>
              <w:spacing w:before="120" w:after="120" w:line="312" w:lineRule="auto"/>
              <w:jc w:val="center"/>
              <w:rPr>
                <w:rFonts w:eastAsia="Arial Unicode MS" w:cs="Times New Roman"/>
                <w:i/>
                <w:szCs w:val="26"/>
              </w:rPr>
            </w:pPr>
            <w:r w:rsidRPr="008E0BEF">
              <w:rPr>
                <w:rFonts w:eastAsia="Arial Unicode MS" w:cs="Times New Roman"/>
                <w:i/>
                <w:szCs w:val="26"/>
              </w:rPr>
              <w:t>Hình 1.4</w:t>
            </w:r>
            <w:r w:rsidR="00845A4E" w:rsidRPr="008E0BEF">
              <w:rPr>
                <w:rFonts w:eastAsia="Arial Unicode MS" w:cs="Times New Roman"/>
                <w:i/>
                <w:szCs w:val="26"/>
              </w:rPr>
              <w:t xml:space="preserve">: </w:t>
            </w:r>
            <w:r w:rsidR="00BF6E8B" w:rsidRPr="008E0BEF">
              <w:rPr>
                <w:rFonts w:eastAsia="Arial Unicode MS" w:cs="Times New Roman"/>
                <w:i/>
                <w:szCs w:val="26"/>
              </w:rPr>
              <w:t>Cấu trúc</w:t>
            </w:r>
            <w:r w:rsidR="00E1192F" w:rsidRPr="008E0BEF">
              <w:rPr>
                <w:rFonts w:eastAsia="Arial Unicode MS" w:cs="Times New Roman"/>
                <w:i/>
                <w:szCs w:val="26"/>
              </w:rPr>
              <w:t xml:space="preserve"> tinh thể</w:t>
            </w:r>
            <w:r w:rsidR="00BF6E8B" w:rsidRPr="008E0BEF">
              <w:rPr>
                <w:rFonts w:eastAsia="Arial Unicode MS" w:cs="Times New Roman"/>
                <w:i/>
                <w:szCs w:val="26"/>
              </w:rPr>
              <w:t xml:space="preserve"> của LiCoO</w:t>
            </w:r>
            <w:r w:rsidR="00BF6E8B" w:rsidRPr="008E0BEF">
              <w:rPr>
                <w:rFonts w:eastAsia="Arial Unicode MS" w:cs="Times New Roman"/>
                <w:i/>
                <w:szCs w:val="26"/>
                <w:vertAlign w:val="subscript"/>
              </w:rPr>
              <w:t>2</w:t>
            </w:r>
          </w:p>
        </w:tc>
      </w:tr>
    </w:tbl>
    <w:p w:rsidR="008263C8" w:rsidRPr="008E0BEF" w:rsidRDefault="0093741A" w:rsidP="00CC183D">
      <w:pPr>
        <w:pStyle w:val="Heading4"/>
        <w:numPr>
          <w:ilvl w:val="3"/>
          <w:numId w:val="11"/>
        </w:numPr>
        <w:spacing w:before="120" w:after="120"/>
        <w:ind w:left="0" w:firstLine="567"/>
        <w:rPr>
          <w:color w:val="auto"/>
        </w:rPr>
      </w:pPr>
      <w:r w:rsidRPr="008E0BEF">
        <w:rPr>
          <w:color w:val="auto"/>
        </w:rPr>
        <w:t>Vật liệu spinel.</w:t>
      </w:r>
    </w:p>
    <w:p w:rsidR="00FC2419" w:rsidRPr="008E0BEF" w:rsidRDefault="00090C62" w:rsidP="00A34F5A">
      <w:pPr>
        <w:rPr>
          <w:rFonts w:eastAsia="Arial Unicode MS" w:cs="Times New Roman"/>
          <w:szCs w:val="26"/>
        </w:rPr>
      </w:pPr>
      <w:r w:rsidRPr="008E0BEF">
        <w:rPr>
          <w:rFonts w:eastAsia="Arial Unicode MS" w:cs="Times New Roman"/>
          <w:szCs w:val="26"/>
        </w:rPr>
        <w:t>Nhóm vật liệu thứ hai được sử dụ</w:t>
      </w:r>
      <w:r w:rsidR="002D5EB6" w:rsidRPr="008E0BEF">
        <w:rPr>
          <w:rFonts w:eastAsia="Arial Unicode MS" w:cs="Times New Roman"/>
          <w:szCs w:val="26"/>
        </w:rPr>
        <w:t>ng làm điện cực cathode</w:t>
      </w:r>
      <w:r w:rsidRPr="008E0BEF">
        <w:rPr>
          <w:rFonts w:eastAsia="Arial Unicode MS" w:cs="Times New Roman"/>
          <w:szCs w:val="26"/>
        </w:rPr>
        <w:t xml:space="preserve"> </w:t>
      </w:r>
      <w:r w:rsidR="00D96C50" w:rsidRPr="008E0BEF">
        <w:rPr>
          <w:rFonts w:eastAsia="Arial Unicode MS" w:cs="Times New Roman"/>
          <w:szCs w:val="26"/>
        </w:rPr>
        <w:t>có cấu trúc spinel. Chúng cũng được chú ý như nhóm vật liệu đầ</w:t>
      </w:r>
      <w:r w:rsidR="00D24EFA" w:rsidRPr="008E0BEF">
        <w:rPr>
          <w:rFonts w:eastAsia="Arial Unicode MS" w:cs="Times New Roman"/>
          <w:szCs w:val="26"/>
        </w:rPr>
        <w:t xml:space="preserve">u nhưng chúng không có cấu trúc phân thành các lớp như đã nói ở trên. Trong cấu trúc spinel các cation kim loại xuất hiện ở tất cả các lớp nguyên tử. Cấu trúc spinel </w:t>
      </w:r>
      <w:r w:rsidR="007E1F83" w:rsidRPr="008E0BEF">
        <w:rPr>
          <w:rFonts w:eastAsia="Arial Unicode MS" w:cs="Times New Roman"/>
          <w:szCs w:val="26"/>
        </w:rPr>
        <w:t>cung cấp các ma trận liên kết giữa các lớp với nhau giúp tích trữ và khuếch tán ion liti tố</w:t>
      </w:r>
      <w:r w:rsidR="000D332D" w:rsidRPr="008E0BEF">
        <w:rPr>
          <w:rFonts w:eastAsia="Arial Unicode MS" w:cs="Times New Roman"/>
          <w:szCs w:val="26"/>
        </w:rPr>
        <w:t>t trong khi các nguyên tử kim loại nhậ</w:t>
      </w:r>
      <w:r w:rsidR="00432F0F" w:rsidRPr="008E0BEF">
        <w:rPr>
          <w:rFonts w:eastAsia="Arial Unicode MS" w:cs="Times New Roman"/>
          <w:szCs w:val="26"/>
        </w:rPr>
        <w:t>n electron</w:t>
      </w:r>
      <w:r w:rsidR="000D332D" w:rsidRPr="008E0BEF">
        <w:rPr>
          <w:rFonts w:eastAsia="Arial Unicode MS" w:cs="Times New Roman"/>
          <w:szCs w:val="26"/>
        </w:rPr>
        <w:t xml:space="preserve"> thay đổi trạng thái oxy hóa</w:t>
      </w:r>
      <w:r w:rsidR="00432F0F" w:rsidRPr="008E0BEF">
        <w:rPr>
          <w:rFonts w:eastAsia="Arial Unicode MS" w:cs="Times New Roman"/>
          <w:szCs w:val="26"/>
        </w:rPr>
        <w:t xml:space="preserve"> (hình 1.5)</w:t>
      </w:r>
      <w:r w:rsidR="000D332D" w:rsidRPr="008E0BEF">
        <w:rPr>
          <w:rFonts w:eastAsia="Arial Unicode MS" w:cs="Times New Roman"/>
          <w:szCs w:val="26"/>
        </w:rPr>
        <w:t>. Dạng hợp thức của cấu trúc này có công thức chung là LiM</w:t>
      </w:r>
      <w:r w:rsidR="000D332D" w:rsidRPr="008E0BEF">
        <w:rPr>
          <w:rFonts w:eastAsia="Arial Unicode MS" w:cs="Times New Roman"/>
          <w:szCs w:val="26"/>
          <w:vertAlign w:val="subscript"/>
        </w:rPr>
        <w:t>2</w:t>
      </w:r>
      <w:r w:rsidR="000D332D" w:rsidRPr="008E0BEF">
        <w:rPr>
          <w:rFonts w:eastAsia="Arial Unicode MS" w:cs="Times New Roman"/>
          <w:szCs w:val="26"/>
        </w:rPr>
        <w:t>O</w:t>
      </w:r>
      <w:r w:rsidR="000D332D" w:rsidRPr="008E0BEF">
        <w:rPr>
          <w:rFonts w:eastAsia="Arial Unicode MS" w:cs="Times New Roman"/>
          <w:szCs w:val="26"/>
          <w:vertAlign w:val="subscript"/>
        </w:rPr>
        <w:t>4</w:t>
      </w:r>
      <w:r w:rsidR="0056352B" w:rsidRPr="008E0BEF">
        <w:rPr>
          <w:rFonts w:eastAsia="Arial Unicode MS" w:cs="Times New Roman"/>
          <w:szCs w:val="26"/>
        </w:rPr>
        <w:t>. Vật liệu điển hình nhất cho cấu trúc này là LiMn</w:t>
      </w:r>
      <w:r w:rsidR="0056352B" w:rsidRPr="008E0BEF">
        <w:rPr>
          <w:rFonts w:eastAsia="Arial Unicode MS" w:cs="Times New Roman"/>
          <w:szCs w:val="26"/>
          <w:vertAlign w:val="subscript"/>
        </w:rPr>
        <w:t>2</w:t>
      </w:r>
      <w:r w:rsidR="0056352B" w:rsidRPr="008E0BEF">
        <w:rPr>
          <w:rFonts w:eastAsia="Arial Unicode MS" w:cs="Times New Roman"/>
          <w:szCs w:val="26"/>
        </w:rPr>
        <w:t>O</w:t>
      </w:r>
      <w:r w:rsidR="0056352B" w:rsidRPr="008E0BEF">
        <w:rPr>
          <w:rFonts w:eastAsia="Arial Unicode MS" w:cs="Times New Roman"/>
          <w:szCs w:val="26"/>
          <w:vertAlign w:val="subscript"/>
        </w:rPr>
        <w:t>4</w:t>
      </w:r>
      <w:r w:rsidR="0056352B" w:rsidRPr="008E0BEF">
        <w:rPr>
          <w:rFonts w:eastAsia="Arial Unicode MS" w:cs="Times New Roman"/>
          <w:szCs w:val="26"/>
        </w:rPr>
        <w:t xml:space="preserve"> </w:t>
      </w:r>
      <w:r w:rsidR="005D24EE" w:rsidRPr="008E0BEF">
        <w:rPr>
          <w:rFonts w:eastAsia="Arial Unicode MS" w:cs="Times New Roman"/>
          <w:szCs w:val="26"/>
        </w:rPr>
        <w:t>được Thackeray đưa ra vào năm 1983</w:t>
      </w:r>
      <w:r w:rsidR="001A4BE9" w:rsidRPr="008E0BEF">
        <w:rPr>
          <w:rFonts w:eastAsia="Arial Unicode MS" w:cs="Times New Roman"/>
          <w:szCs w:val="26"/>
        </w:rPr>
        <w:t xml:space="preserve"> nhưng vật liệu này gặp một trở ngại là dung lượng tích trữ của nó</w:t>
      </w:r>
      <w:r w:rsidR="0084035B">
        <w:rPr>
          <w:rFonts w:eastAsia="Arial Unicode MS" w:cs="Times New Roman"/>
          <w:szCs w:val="26"/>
        </w:rPr>
        <w:t xml:space="preserve"> sẽ</w:t>
      </w:r>
      <w:r w:rsidR="001A4BE9" w:rsidRPr="008E0BEF">
        <w:rPr>
          <w:rFonts w:eastAsia="Arial Unicode MS" w:cs="Times New Roman"/>
          <w:szCs w:val="26"/>
        </w:rPr>
        <w:t xml:space="preserve"> bị giảm dần</w:t>
      </w:r>
      <w:r w:rsidR="0084035B">
        <w:rPr>
          <w:rFonts w:eastAsia="Arial Unicode MS" w:cs="Times New Roman"/>
          <w:szCs w:val="26"/>
        </w:rPr>
        <w:t xml:space="preserve"> theo thời gian</w:t>
      </w:r>
      <w:r w:rsidR="00763FA8">
        <w:rPr>
          <w:rFonts w:eastAsia="Arial Unicode MS" w:cs="Times New Roman"/>
          <w:szCs w:val="26"/>
        </w:rPr>
        <w:t xml:space="preserve"> sử dụng</w:t>
      </w:r>
      <w:r w:rsidR="005D24EE" w:rsidRPr="008E0BEF">
        <w:rPr>
          <w:rFonts w:eastAsia="Arial Unicode MS" w:cs="Times New Roman"/>
          <w:szCs w:val="26"/>
        </w:rPr>
        <w:t xml:space="preserve"> </w:t>
      </w:r>
      <w:r w:rsidR="00274E4D" w:rsidRPr="008E0BEF">
        <w:rPr>
          <w:rFonts w:eastAsia="Arial Unicode MS" w:cs="Times New Roman"/>
          <w:szCs w:val="26"/>
        </w:rPr>
        <w:fldChar w:fldCharType="begin"/>
      </w:r>
      <w:r w:rsidR="00A711B9">
        <w:rPr>
          <w:rFonts w:eastAsia="Arial Unicode MS" w:cs="Times New Roman"/>
          <w:szCs w:val="26"/>
        </w:rPr>
        <w:instrText xml:space="preserve"> ADDIN EN.CITE &lt;EndNote&gt;&lt;Cite&gt;&lt;Author&gt;Thackeray&lt;/Author&gt;&lt;Year&gt;1983&lt;/Year&gt;&lt;RecNum&gt;487&lt;/RecNum&gt;&lt;DisplayText&gt;[10]&lt;/DisplayText&gt;&lt;record&gt;&lt;rec-number&gt;487&lt;/rec-number&gt;&lt;foreign-keys&gt;&lt;key app="EN" db-id="tswdf90eotzxplessfr52vwsepp95s2stadw"&gt;487&lt;/key&gt;&lt;/foreign-keys&gt;&lt;ref-type name="Journal Article"&gt;17&lt;/ref-type&gt;&lt;contributors&gt;&lt;authors&gt;&lt;author&gt;Thackeray, M. M.&lt;/author&gt;&lt;author&gt;David, W. I. F.&lt;/author&gt;&lt;author&gt;Bruce, P. G.&lt;/author&gt;&lt;author&gt;Goodenough, J. B.&lt;/author&gt;&lt;/authors&gt;&lt;/contributors&gt;&lt;titles&gt;&lt;title&gt;Lithium insertion into manganese spinels&lt;/title&gt;&lt;secondary-title&gt;Materials Research Bulletin&lt;/secondary-title&gt;&lt;/titles&gt;&lt;periodical&gt;&lt;full-title&gt;Materials Research Bulletin&lt;/full-title&gt;&lt;/periodical&gt;&lt;pages&gt;461-472&lt;/pages&gt;&lt;volume&gt;18&lt;/volume&gt;&lt;number&gt;4&lt;/number&gt;&lt;dates&gt;&lt;year&gt;1983&lt;/year&gt;&lt;pub-dates&gt;&lt;date&gt;4//&lt;/date&gt;&lt;/pub-dates&gt;&lt;/dates&gt;&lt;isbn&gt;0025-5408&lt;/isbn&gt;&lt;urls&gt;&lt;related-urls&gt;&lt;url&gt;http://www.sciencedirect.com/science/article/pii/0025540883901381&lt;/url&gt;&lt;/related-urls&gt;&lt;/urls&gt;&lt;electronic-resource-num&gt;http://dx.doi.org/10.1016/0025-5408(83)90138-1&lt;/electronic-resource-num&gt;&lt;/record&gt;&lt;/Cite&gt;&lt;/EndNote&gt;</w:instrText>
      </w:r>
      <w:r w:rsidR="00274E4D" w:rsidRPr="008E0BEF">
        <w:rPr>
          <w:rFonts w:eastAsia="Arial Unicode MS" w:cs="Times New Roman"/>
          <w:szCs w:val="26"/>
        </w:rPr>
        <w:fldChar w:fldCharType="separate"/>
      </w:r>
      <w:r w:rsidR="00A711B9">
        <w:rPr>
          <w:rFonts w:eastAsia="Arial Unicode MS" w:cs="Times New Roman"/>
          <w:noProof/>
          <w:szCs w:val="26"/>
        </w:rPr>
        <w:t>[</w:t>
      </w:r>
      <w:hyperlink w:anchor="_ENREF_10" w:tooltip="Thackeray, 1983 #487" w:history="1">
        <w:r w:rsidR="00A711B9">
          <w:rPr>
            <w:rFonts w:eastAsia="Arial Unicode MS" w:cs="Times New Roman"/>
            <w:noProof/>
            <w:szCs w:val="26"/>
          </w:rPr>
          <w:t>10</w:t>
        </w:r>
      </w:hyperlink>
      <w:r w:rsidR="00A711B9">
        <w:rPr>
          <w:rFonts w:eastAsia="Arial Unicode MS" w:cs="Times New Roman"/>
          <w:noProof/>
          <w:szCs w:val="26"/>
        </w:rPr>
        <w:t>]</w:t>
      </w:r>
      <w:r w:rsidR="00274E4D" w:rsidRPr="008E0BEF">
        <w:rPr>
          <w:rFonts w:eastAsia="Arial Unicode MS" w:cs="Times New Roman"/>
          <w:szCs w:val="26"/>
        </w:rPr>
        <w:fldChar w:fldCharType="end"/>
      </w:r>
      <w:r w:rsidR="005D24EE" w:rsidRPr="008E0BEF">
        <w:rPr>
          <w:rFonts w:eastAsia="Arial Unicode MS" w:cs="Times New Roman"/>
          <w:szCs w:val="26"/>
        </w:rPr>
        <w:t xml:space="preserve">. </w:t>
      </w:r>
      <w:r w:rsidR="009C3216" w:rsidRPr="008E0BEF">
        <w:rPr>
          <w:rFonts w:eastAsia="Arial Unicode MS" w:cs="Times New Roman"/>
          <w:szCs w:val="26"/>
        </w:rPr>
        <w:t>Có hai lý do chính cho sự suy giảm năng lượ</w:t>
      </w:r>
      <w:r w:rsidR="00025F4E">
        <w:rPr>
          <w:rFonts w:eastAsia="Arial Unicode MS" w:cs="Times New Roman"/>
          <w:szCs w:val="26"/>
        </w:rPr>
        <w:t>ng này:</w:t>
      </w:r>
      <w:r w:rsidR="009C3216" w:rsidRPr="008E0BEF">
        <w:rPr>
          <w:rFonts w:eastAsia="Arial Unicode MS" w:cs="Times New Roman"/>
          <w:szCs w:val="26"/>
        </w:rPr>
        <w:t xml:space="preserve"> </w:t>
      </w:r>
      <w:r w:rsidR="00025F4E">
        <w:rPr>
          <w:rFonts w:eastAsia="Arial Unicode MS" w:cs="Times New Roman"/>
          <w:szCs w:val="26"/>
        </w:rPr>
        <w:t>M</w:t>
      </w:r>
      <w:r w:rsidR="00D16017" w:rsidRPr="008E0BEF">
        <w:rPr>
          <w:rFonts w:eastAsia="Arial Unicode MS" w:cs="Times New Roman"/>
          <w:szCs w:val="26"/>
        </w:rPr>
        <w:t>ột là sự phân hủy của Mn</w:t>
      </w:r>
      <w:r w:rsidR="00D16017" w:rsidRPr="008E0BEF">
        <w:rPr>
          <w:rFonts w:eastAsia="Arial Unicode MS" w:cs="Times New Roman"/>
          <w:szCs w:val="26"/>
          <w:vertAlign w:val="superscript"/>
        </w:rPr>
        <w:t>2+</w:t>
      </w:r>
      <w:r w:rsidR="00D16017" w:rsidRPr="008E0BEF">
        <w:rPr>
          <w:rFonts w:eastAsia="Arial Unicode MS" w:cs="Times New Roman"/>
          <w:szCs w:val="26"/>
        </w:rPr>
        <w:t xml:space="preserve"> trong dung dịch điện ly </w:t>
      </w:r>
      <w:r w:rsidR="00467D3A" w:rsidRPr="008E0BEF">
        <w:rPr>
          <w:rFonts w:eastAsia="Arial Unicode MS" w:cs="Times New Roman"/>
          <w:szCs w:val="26"/>
        </w:rPr>
        <w:t xml:space="preserve">bởi sự </w:t>
      </w:r>
      <w:r w:rsidR="00467D3A" w:rsidRPr="008E0BEF">
        <w:rPr>
          <w:rFonts w:eastAsia="Arial Unicode MS" w:cs="Times New Roman"/>
          <w:szCs w:val="26"/>
        </w:rPr>
        <w:lastRenderedPageBreak/>
        <w:t xml:space="preserve">mất cân bằng của phản ứng </w:t>
      </w:r>
      <w:r w:rsidR="00E70E1C" w:rsidRPr="008E0BEF">
        <w:rPr>
          <w:rFonts w:eastAsia="Arial Unicode MS" w:cs="Times New Roman"/>
          <w:szCs w:val="26"/>
        </w:rPr>
        <w:t>Mn</w:t>
      </w:r>
      <w:r w:rsidR="00E70E1C" w:rsidRPr="008E0BEF">
        <w:rPr>
          <w:rFonts w:eastAsia="Arial Unicode MS" w:cs="Times New Roman"/>
          <w:szCs w:val="26"/>
          <w:vertAlign w:val="superscript"/>
        </w:rPr>
        <w:t>3+</w:t>
      </w:r>
      <w:r w:rsidR="00E70E1C" w:rsidRPr="008E0BEF">
        <w:rPr>
          <w:rFonts w:eastAsia="Arial Unicode MS" w:cs="Times New Roman"/>
          <w:szCs w:val="26"/>
        </w:rPr>
        <w:t xml:space="preserve"> = Mn</w:t>
      </w:r>
      <w:r w:rsidR="00E70E1C" w:rsidRPr="008E0BEF">
        <w:rPr>
          <w:rFonts w:eastAsia="Arial Unicode MS" w:cs="Times New Roman"/>
          <w:szCs w:val="26"/>
          <w:vertAlign w:val="superscript"/>
        </w:rPr>
        <w:t>4+</w:t>
      </w:r>
      <w:r w:rsidR="00E70E1C" w:rsidRPr="008E0BEF">
        <w:rPr>
          <w:rFonts w:eastAsia="Arial Unicode MS" w:cs="Times New Roman"/>
          <w:szCs w:val="26"/>
        </w:rPr>
        <w:t xml:space="preserve"> + Mn</w:t>
      </w:r>
      <w:r w:rsidR="00E70E1C" w:rsidRPr="008E0BEF">
        <w:rPr>
          <w:rFonts w:eastAsia="Arial Unicode MS" w:cs="Times New Roman"/>
          <w:szCs w:val="26"/>
          <w:vertAlign w:val="superscript"/>
        </w:rPr>
        <w:t>2+</w:t>
      </w:r>
      <w:r w:rsidR="00025F4E">
        <w:rPr>
          <w:rFonts w:eastAsia="Arial Unicode MS" w:cs="Times New Roman"/>
          <w:szCs w:val="26"/>
        </w:rPr>
        <w:t>. H</w:t>
      </w:r>
      <w:r w:rsidR="005A0613" w:rsidRPr="008E0BEF">
        <w:rPr>
          <w:rFonts w:eastAsia="Arial Unicode MS" w:cs="Times New Roman"/>
          <w:szCs w:val="26"/>
        </w:rPr>
        <w:t>ai</w:t>
      </w:r>
      <w:r w:rsidR="002D5EB6" w:rsidRPr="008E0BEF">
        <w:rPr>
          <w:rFonts w:eastAsia="Arial Unicode MS" w:cs="Times New Roman"/>
          <w:szCs w:val="26"/>
        </w:rPr>
        <w:t xml:space="preserve"> là</w:t>
      </w:r>
      <w:r w:rsidR="005A0613" w:rsidRPr="008E0BEF">
        <w:rPr>
          <w:rFonts w:eastAsia="Arial Unicode MS" w:cs="Times New Roman"/>
          <w:szCs w:val="26"/>
        </w:rPr>
        <w:t xml:space="preserve"> sự tạo ra</w:t>
      </w:r>
      <w:r w:rsidR="00FF6A60" w:rsidRPr="008E0BEF">
        <w:rPr>
          <w:rFonts w:eastAsia="Arial Unicode MS" w:cs="Times New Roman"/>
          <w:szCs w:val="26"/>
        </w:rPr>
        <w:t xml:space="preserve"> p</w:t>
      </w:r>
      <w:r w:rsidR="005A0613" w:rsidRPr="008E0BEF">
        <w:rPr>
          <w:rFonts w:eastAsia="Arial Unicode MS" w:cs="Times New Roman"/>
          <w:szCs w:val="26"/>
        </w:rPr>
        <w:t>ha mới trong quá trình tích ion</w:t>
      </w:r>
      <w:r w:rsidR="00FF6A60" w:rsidRPr="008E0BEF">
        <w:rPr>
          <w:rFonts w:eastAsia="Arial Unicode MS" w:cs="Times New Roman"/>
          <w:szCs w:val="26"/>
        </w:rPr>
        <w:t xml:space="preserve"> và liên quan đến</w:t>
      </w:r>
      <w:r w:rsidR="002D5EB6" w:rsidRPr="008E0BEF">
        <w:rPr>
          <w:rFonts w:eastAsia="Arial Unicode MS" w:cs="Times New Roman"/>
          <w:szCs w:val="26"/>
        </w:rPr>
        <w:t xml:space="preserve"> sự</w:t>
      </w:r>
      <w:r w:rsidR="00FF6A60" w:rsidRPr="008E0BEF">
        <w:rPr>
          <w:rFonts w:eastAsia="Arial Unicode MS" w:cs="Times New Roman"/>
          <w:szCs w:val="26"/>
        </w:rPr>
        <w:t xml:space="preserve"> biến dạng</w:t>
      </w:r>
      <w:r w:rsidR="002D5EB6" w:rsidRPr="008E0BEF">
        <w:rPr>
          <w:rFonts w:eastAsia="Arial Unicode MS" w:cs="Times New Roman"/>
          <w:szCs w:val="26"/>
        </w:rPr>
        <w:t xml:space="preserve"> cỡ</w:t>
      </w:r>
      <w:r w:rsidR="008F4114" w:rsidRPr="008E0BEF">
        <w:rPr>
          <w:rFonts w:eastAsia="Arial Unicode MS" w:cs="Times New Roman"/>
          <w:szCs w:val="26"/>
        </w:rPr>
        <w:t xml:space="preserve"> micro</w:t>
      </w:r>
      <w:r w:rsidR="00FF6A60" w:rsidRPr="008E0BEF">
        <w:rPr>
          <w:rFonts w:eastAsia="Arial Unicode MS" w:cs="Times New Roman"/>
          <w:szCs w:val="26"/>
        </w:rPr>
        <w:t xml:space="preserve"> </w:t>
      </w:r>
      <w:r w:rsidR="00274E4D" w:rsidRPr="008E0BEF">
        <w:rPr>
          <w:rFonts w:eastAsia="Arial Unicode MS" w:cs="Times New Roman"/>
          <w:szCs w:val="26"/>
        </w:rPr>
        <w:fldChar w:fldCharType="begin"/>
      </w:r>
      <w:r w:rsidR="00A711B9">
        <w:rPr>
          <w:rFonts w:eastAsia="Arial Unicode MS" w:cs="Times New Roman"/>
          <w:szCs w:val="26"/>
        </w:rPr>
        <w:instrText xml:space="preserve"> ADDIN EN.CITE &lt;EndNote&gt;&lt;Cite&gt;&lt;Author&gt;Aurbach&lt;/Author&gt;&lt;Year&gt;1999&lt;/Year&gt;&lt;RecNum&gt;488&lt;/RecNum&gt;&lt;DisplayText&gt;[11]&lt;/DisplayText&gt;&lt;record&gt;&lt;rec-number&gt;488&lt;/rec-number&gt;&lt;foreign-keys&gt;&lt;key app="EN" db-id="tswdf90eotzxplessfr52vwsepp95s2stadw"&gt;488&lt;/key&gt;&lt;/foreign-keys&gt;&lt;ref-type name="Journal Article"&gt;17&lt;/ref-type&gt;&lt;contributors&gt;&lt;authors&gt;&lt;author&gt;Aurbach, D.&lt;/author&gt;&lt;author&gt;Levi, M. D.&lt;/author&gt;&lt;author&gt;Gamulski, K.&lt;/author&gt;&lt;author&gt;Markovsky, B.&lt;/author&gt;&lt;author&gt;Salitra, G.&lt;/author&gt;&lt;author&gt;Levi, E.&lt;/author&gt;&lt;author&gt;Heider, U.&lt;/author&gt;&lt;author&gt;Heider, L.&lt;/author&gt;&lt;author&gt;Oesten, R.&lt;/author&gt;&lt;/authors&gt;&lt;/contributors&gt;&lt;titles&gt;&lt;title&gt;Capacity fading of Li&amp;lt;sub xmlns=&amp;quot;http://pub2web.metastore.ingenta.com/ns/&amp;quot;&amp;gt;x&amp;lt;/sub&amp;gt;Mn&amp;lt;sub xmlns=&amp;quot;http://pub2web.metastore.ingenta.com/ns/&amp;quot;&amp;gt;2&amp;lt;/sub&amp;gt;O&amp;lt;sub xmlns=&amp;quot;http://pub2web.metastore.ingenta.com/ns/&amp;quot;&amp;gt;4&amp;lt;/sub&amp;gt; spinel electrodes studied by XRD and electroanalytical techniques&lt;/title&gt;&lt;secondary-title&gt;Journal of Power Sources&lt;/secondary-title&gt;&lt;/titles&gt;&lt;periodical&gt;&lt;full-title&gt;Journal of Power Sources&lt;/full-title&gt;&lt;/periodical&gt;&lt;pages&gt;472-479&lt;/pages&gt;&lt;volume&gt;81&lt;/volume&gt;&lt;number&gt;81&lt;/number&gt;&lt;keywords&gt;&lt;keyword&gt;LixMn2O4&lt;/keyword&gt;&lt;keyword&gt;Spinel electrode&lt;/keyword&gt;&lt;keyword&gt;XRD&lt;/keyword&gt;&lt;/keywords&gt;&lt;dates&gt;&lt;year&gt;1999&lt;/year&gt;&lt;pub-dates&gt;&lt;date&gt;//&lt;/date&gt;&lt;/pub-dates&gt;&lt;/dates&gt;&lt;urls&gt;&lt;related-urls&gt;&lt;url&gt;http://www.ingentaconnect.com/content/els/03787753/1999/00000081/00000081/art00204&lt;/url&gt;&lt;url&gt;http://dx.doi.org/10.1016/S0378-7753(99)00204-9&lt;/url&gt;&lt;/related-urls&gt;&lt;/urls&gt;&lt;electronic-resource-num&gt;10.1016/S0378-7753(99)00204-9&lt;/electronic-resource-num&gt;&lt;/record&gt;&lt;/Cite&gt;&lt;/EndNote&gt;</w:instrText>
      </w:r>
      <w:r w:rsidR="00274E4D" w:rsidRPr="008E0BEF">
        <w:rPr>
          <w:rFonts w:eastAsia="Arial Unicode MS" w:cs="Times New Roman"/>
          <w:szCs w:val="26"/>
        </w:rPr>
        <w:fldChar w:fldCharType="separate"/>
      </w:r>
      <w:r w:rsidR="00A711B9">
        <w:rPr>
          <w:rFonts w:eastAsia="Arial Unicode MS" w:cs="Times New Roman"/>
          <w:noProof/>
          <w:szCs w:val="26"/>
        </w:rPr>
        <w:t>[</w:t>
      </w:r>
      <w:r w:rsidR="00514CD6">
        <w:t>6</w:t>
      </w:r>
      <w:r w:rsidR="00A711B9">
        <w:rPr>
          <w:rFonts w:eastAsia="Arial Unicode MS" w:cs="Times New Roman"/>
          <w:noProof/>
          <w:szCs w:val="26"/>
        </w:rPr>
        <w:t>]</w:t>
      </w:r>
      <w:r w:rsidR="00274E4D" w:rsidRPr="008E0BEF">
        <w:rPr>
          <w:rFonts w:eastAsia="Arial Unicode MS" w:cs="Times New Roman"/>
          <w:szCs w:val="26"/>
        </w:rPr>
        <w:fldChar w:fldCharType="end"/>
      </w:r>
      <w:r w:rsidR="005A0613" w:rsidRPr="008E0BEF">
        <w:rPr>
          <w:rFonts w:eastAsia="Arial Unicode MS" w:cs="Times New Roman"/>
          <w:szCs w:val="26"/>
        </w:rPr>
        <w:t xml:space="preserve"> </w:t>
      </w:r>
      <w:r w:rsidR="00274E4D" w:rsidRPr="008E0BEF">
        <w:rPr>
          <w:rFonts w:eastAsia="Arial Unicode MS" w:cs="Times New Roman"/>
          <w:szCs w:val="26"/>
        </w:rPr>
        <w:fldChar w:fldCharType="begin"/>
      </w:r>
      <w:r w:rsidR="00A711B9">
        <w:rPr>
          <w:rFonts w:eastAsia="Arial Unicode MS" w:cs="Times New Roman"/>
          <w:szCs w:val="26"/>
        </w:rPr>
        <w:instrText xml:space="preserve"> ADDIN EN.CITE &lt;EndNote&gt;&lt;Cite&gt;&lt;Author&gt;Wang&lt;/Author&gt;&lt;Year&gt;2005&lt;/Year&gt;&lt;RecNum&gt;489&lt;/RecNum&gt;&lt;DisplayText&gt;[12]&lt;/DisplayText&gt;&lt;record&gt;&lt;rec-number&gt;489&lt;/rec-number&gt;&lt;foreign-keys&gt;&lt;key app="EN" db-id="tswdf90eotzxplessfr52vwsepp95s2stadw"&gt;489&lt;/key&gt;&lt;/foreign-keys&gt;&lt;ref-type name="Journal Article"&gt;17&lt;/ref-type&gt;&lt;contributors&gt;&lt;authors&gt;&lt;author&gt;Wang, Yong-gang&lt;/author&gt;&lt;author&gt;Xia, Yong-yao&lt;/author&gt;&lt;/authors&gt;&lt;/contributors&gt;&lt;titles&gt;&lt;title&gt;A new concept hybrid electrochemical surpercapacitor: Carbon/LiMn2O4 aqueous system&lt;/title&gt;&lt;secondary-title&gt;Electrochemistry Communications&lt;/secondary-title&gt;&lt;/titles&gt;&lt;periodical&gt;&lt;full-title&gt;Electrochemistry Communications&lt;/full-title&gt;&lt;/periodical&gt;&lt;pages&gt;1138-1142&lt;/pages&gt;&lt;volume&gt;7&lt;/volume&gt;&lt;number&gt;11&lt;/number&gt;&lt;keywords&gt;&lt;keyword&gt;Lithium-ion intercalated compound&lt;/keyword&gt;&lt;keyword&gt;Activated carbon&lt;/keyword&gt;&lt;keyword&gt;Spinel LiMn2O4&lt;/keyword&gt;&lt;keyword&gt;Supercapacitors&lt;/keyword&gt;&lt;keyword&gt;Aqueous lithium-ion batteries&lt;/keyword&gt;&lt;keyword&gt;Hybrid cell&lt;/keyword&gt;&lt;/keywords&gt;&lt;dates&gt;&lt;year&gt;2005&lt;/year&gt;&lt;pub-dates&gt;&lt;date&gt;11//&lt;/date&gt;&lt;/pub-dates&gt;&lt;/dates&gt;&lt;isbn&gt;1388-2481&lt;/isbn&gt;&lt;urls&gt;&lt;related-urls&gt;&lt;url&gt;http://www.sciencedirect.com/science/article/pii/S1388248105002341&lt;/url&gt;&lt;/related-urls&gt;&lt;/urls&gt;&lt;electronic-resource-num&gt;http://dx.doi.org/10.1016/j.elecom.2005.08.017&lt;/electronic-resource-num&gt;&lt;/record&gt;&lt;/Cite&gt;&lt;/EndNote&gt;</w:instrText>
      </w:r>
      <w:r w:rsidR="00274E4D" w:rsidRPr="008E0BEF">
        <w:rPr>
          <w:rFonts w:eastAsia="Arial Unicode MS" w:cs="Times New Roman"/>
          <w:szCs w:val="26"/>
        </w:rPr>
        <w:fldChar w:fldCharType="separate"/>
      </w:r>
      <w:r w:rsidR="00A711B9">
        <w:rPr>
          <w:rFonts w:eastAsia="Arial Unicode MS" w:cs="Times New Roman"/>
          <w:noProof/>
          <w:szCs w:val="26"/>
        </w:rPr>
        <w:t>[</w:t>
      </w:r>
      <w:r w:rsidR="006304AC">
        <w:t>37</w:t>
      </w:r>
      <w:r w:rsidR="00A711B9">
        <w:rPr>
          <w:rFonts w:eastAsia="Arial Unicode MS" w:cs="Times New Roman"/>
          <w:noProof/>
          <w:szCs w:val="26"/>
        </w:rPr>
        <w:t>]</w:t>
      </w:r>
      <w:r w:rsidR="00274E4D" w:rsidRPr="008E0BEF">
        <w:rPr>
          <w:rFonts w:eastAsia="Arial Unicode MS" w:cs="Times New Roman"/>
          <w:szCs w:val="26"/>
        </w:rPr>
        <w:fldChar w:fldCharType="end"/>
      </w:r>
      <w:r w:rsidR="008F4114" w:rsidRPr="008E0BEF">
        <w:rPr>
          <w:rFonts w:eastAsia="Arial Unicode MS" w:cs="Times New Roman"/>
          <w:szCs w:val="26"/>
        </w:rPr>
        <w:t xml:space="preserve">. </w:t>
      </w:r>
      <w:r w:rsidR="00DA0DA5" w:rsidRPr="008E0BEF">
        <w:rPr>
          <w:rFonts w:eastAsia="Arial Unicode MS" w:cs="Times New Roman"/>
          <w:szCs w:val="26"/>
        </w:rPr>
        <w:t xml:space="preserve">Việc thay thế Mn bằng các kim loại khác là một cách để cải thiện hiệu suất của vật liệu spinel. </w:t>
      </w:r>
      <w:r w:rsidR="00B44F65" w:rsidRPr="008E0BEF">
        <w:rPr>
          <w:rFonts w:eastAsia="Arial Unicode MS" w:cs="Times New Roman"/>
          <w:szCs w:val="26"/>
        </w:rPr>
        <w:t>Nhiều tạp chất như các ion không hoạt độ</w:t>
      </w:r>
      <w:r w:rsidR="009D636C" w:rsidRPr="008E0BEF">
        <w:rPr>
          <w:rFonts w:eastAsia="Arial Unicode MS" w:cs="Times New Roman"/>
          <w:szCs w:val="26"/>
        </w:rPr>
        <w:t>ng như Mg, Al và Zn, các ion kim loại chuyển tiếp Ti, Cr, Fe, Co, Ni, Cu và các ion kim loại hiếm Nd, La đều đã nghiên cứu áp dụng vào hợp chất spinel nhưng LiNi</w:t>
      </w:r>
      <w:r w:rsidR="009D636C" w:rsidRPr="008E0BEF">
        <w:rPr>
          <w:rFonts w:eastAsia="Arial Unicode MS" w:cs="Times New Roman"/>
          <w:szCs w:val="26"/>
          <w:vertAlign w:val="subscript"/>
        </w:rPr>
        <w:t>0.5</w:t>
      </w:r>
      <w:r w:rsidR="009D636C" w:rsidRPr="008E0BEF">
        <w:rPr>
          <w:rFonts w:eastAsia="Arial Unicode MS" w:cs="Times New Roman"/>
          <w:szCs w:val="26"/>
        </w:rPr>
        <w:t>Mn</w:t>
      </w:r>
      <w:r w:rsidR="009D636C" w:rsidRPr="008E0BEF">
        <w:rPr>
          <w:rFonts w:eastAsia="Arial Unicode MS" w:cs="Times New Roman"/>
          <w:szCs w:val="26"/>
          <w:vertAlign w:val="subscript"/>
        </w:rPr>
        <w:t>1.5</w:t>
      </w:r>
      <w:r w:rsidR="009D636C" w:rsidRPr="008E0BEF">
        <w:rPr>
          <w:rFonts w:eastAsia="Arial Unicode MS" w:cs="Times New Roman"/>
          <w:szCs w:val="26"/>
        </w:rPr>
        <w:t>O</w:t>
      </w:r>
      <w:r w:rsidR="009D636C" w:rsidRPr="008E0BEF">
        <w:rPr>
          <w:rFonts w:eastAsia="Arial Unicode MS" w:cs="Times New Roman"/>
          <w:szCs w:val="26"/>
          <w:vertAlign w:val="subscript"/>
        </w:rPr>
        <w:t>4</w:t>
      </w:r>
      <w:r w:rsidR="009D636C" w:rsidRPr="008E0BEF">
        <w:rPr>
          <w:rFonts w:eastAsia="Arial Unicode MS" w:cs="Times New Roman"/>
          <w:szCs w:val="26"/>
        </w:rPr>
        <w:t xml:space="preserve"> cho tính chất điện hóa tốt nhất.</w:t>
      </w:r>
    </w:p>
    <w:tbl>
      <w:tblPr>
        <w:tblStyle w:val="TableGrid"/>
        <w:tblW w:w="862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1"/>
      </w:tblGrid>
      <w:tr w:rsidR="00535E3B" w:rsidRPr="008E0BEF" w:rsidTr="0051529A">
        <w:trPr>
          <w:trHeight w:val="4410"/>
          <w:jc w:val="center"/>
        </w:trPr>
        <w:tc>
          <w:tcPr>
            <w:tcW w:w="8624" w:type="dxa"/>
          </w:tcPr>
          <w:p w:rsidR="00535E3B" w:rsidRPr="008E0BEF" w:rsidRDefault="00535E3B" w:rsidP="00D358D6">
            <w:pPr>
              <w:ind w:firstLine="0"/>
              <w:jc w:val="center"/>
              <w:rPr>
                <w:rFonts w:eastAsia="Arial Unicode MS" w:cs="Times New Roman"/>
                <w:szCs w:val="26"/>
              </w:rPr>
            </w:pPr>
            <w:r w:rsidRPr="008E0BEF">
              <w:rPr>
                <w:rFonts w:eastAsia="Arial Unicode MS" w:cs="Times New Roman"/>
                <w:noProof/>
                <w:szCs w:val="26"/>
              </w:rPr>
              <w:drawing>
                <wp:inline distT="0" distB="0" distL="0" distR="0" wp14:anchorId="15D74C69" wp14:editId="7F9B1ECC">
                  <wp:extent cx="5438775" cy="2918811"/>
                  <wp:effectExtent l="0" t="0" r="0" b="0"/>
                  <wp:docPr id="28" name="Picture 28" descr="C:\Users\user\Desktop\Captur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Capture.G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40107" cy="2973193"/>
                          </a:xfrm>
                          <a:prstGeom prst="rect">
                            <a:avLst/>
                          </a:prstGeom>
                          <a:noFill/>
                          <a:ln>
                            <a:noFill/>
                          </a:ln>
                        </pic:spPr>
                      </pic:pic>
                    </a:graphicData>
                  </a:graphic>
                </wp:inline>
              </w:drawing>
            </w:r>
          </w:p>
        </w:tc>
      </w:tr>
      <w:tr w:rsidR="00535E3B" w:rsidRPr="008E0BEF" w:rsidTr="0051529A">
        <w:trPr>
          <w:trHeight w:val="553"/>
          <w:jc w:val="center"/>
        </w:trPr>
        <w:tc>
          <w:tcPr>
            <w:tcW w:w="8624" w:type="dxa"/>
          </w:tcPr>
          <w:p w:rsidR="00535E3B" w:rsidRPr="008E0BEF" w:rsidRDefault="00432F0F" w:rsidP="00432F0F">
            <w:pPr>
              <w:spacing w:before="120" w:after="120"/>
              <w:ind w:firstLine="0"/>
              <w:rPr>
                <w:rFonts w:eastAsia="Arial Unicode MS" w:cs="Times New Roman"/>
                <w:i/>
                <w:szCs w:val="26"/>
              </w:rPr>
            </w:pPr>
            <w:r w:rsidRPr="008E0BEF">
              <w:rPr>
                <w:rFonts w:eastAsia="Arial Unicode MS" w:cs="Times New Roman"/>
                <w:i/>
                <w:szCs w:val="26"/>
              </w:rPr>
              <w:t>Hình 1.5</w:t>
            </w:r>
            <w:r w:rsidR="00C87A5A" w:rsidRPr="008E0BEF">
              <w:rPr>
                <w:rFonts w:eastAsia="Arial Unicode MS" w:cs="Times New Roman"/>
                <w:i/>
                <w:szCs w:val="26"/>
              </w:rPr>
              <w:t xml:space="preserve">: </w:t>
            </w:r>
            <w:r w:rsidR="007D74E6" w:rsidRPr="008E0BEF">
              <w:rPr>
                <w:rFonts w:eastAsia="Arial Unicode MS" w:cs="Times New Roman"/>
                <w:i/>
                <w:szCs w:val="26"/>
              </w:rPr>
              <w:t>Cấu trúc tinh thể của vật liệu spinel LiMn</w:t>
            </w:r>
            <w:r w:rsidR="007D74E6" w:rsidRPr="00451A67">
              <w:rPr>
                <w:rFonts w:eastAsia="Arial Unicode MS" w:cs="Times New Roman"/>
                <w:i/>
                <w:szCs w:val="26"/>
                <w:vertAlign w:val="subscript"/>
              </w:rPr>
              <w:t>2</w:t>
            </w:r>
            <w:r w:rsidR="007D74E6" w:rsidRPr="008E0BEF">
              <w:rPr>
                <w:rFonts w:eastAsia="Arial Unicode MS" w:cs="Times New Roman"/>
                <w:i/>
                <w:szCs w:val="26"/>
              </w:rPr>
              <w:t>O</w:t>
            </w:r>
            <w:r w:rsidR="007D74E6" w:rsidRPr="00451A67">
              <w:rPr>
                <w:rFonts w:eastAsia="Arial Unicode MS" w:cs="Times New Roman"/>
                <w:i/>
                <w:szCs w:val="26"/>
                <w:vertAlign w:val="subscript"/>
              </w:rPr>
              <w:t>4</w:t>
            </w:r>
            <w:r w:rsidR="00B22520" w:rsidRPr="008E0BEF">
              <w:rPr>
                <w:rFonts w:eastAsia="Arial Unicode MS" w:cs="Times New Roman"/>
                <w:i/>
                <w:szCs w:val="26"/>
              </w:rPr>
              <w:t xml:space="preserve"> (a) và sự khuếch tán của ion Li</w:t>
            </w:r>
            <w:r w:rsidR="00B22520" w:rsidRPr="008E0BEF">
              <w:rPr>
                <w:rFonts w:eastAsia="Arial Unicode MS" w:cs="Times New Roman"/>
                <w:i/>
                <w:szCs w:val="26"/>
                <w:vertAlign w:val="superscript"/>
              </w:rPr>
              <w:t xml:space="preserve">+ </w:t>
            </w:r>
            <w:r w:rsidR="00B22520" w:rsidRPr="008E0BEF">
              <w:rPr>
                <w:rFonts w:eastAsia="Arial Unicode MS" w:cs="Times New Roman"/>
                <w:i/>
                <w:szCs w:val="26"/>
              </w:rPr>
              <w:t>(b)</w:t>
            </w:r>
          </w:p>
        </w:tc>
      </w:tr>
    </w:tbl>
    <w:p w:rsidR="00F023DE" w:rsidRPr="008E0BEF" w:rsidRDefault="009D636C" w:rsidP="00A34F5A">
      <w:pPr>
        <w:jc w:val="left"/>
        <w:rPr>
          <w:rFonts w:eastAsia="Arial Unicode MS" w:cs="Times New Roman"/>
          <w:szCs w:val="26"/>
        </w:rPr>
      </w:pPr>
      <w:r w:rsidRPr="008E0BEF">
        <w:rPr>
          <w:rFonts w:eastAsia="Arial Unicode MS" w:cs="Times New Roman"/>
          <w:szCs w:val="26"/>
        </w:rPr>
        <w:t>Tóm lại, các vật liệu spinel có điện thế cao sẽ cho mật độ năng lượng c</w:t>
      </w:r>
      <w:r w:rsidR="00763FA8">
        <w:rPr>
          <w:rFonts w:eastAsia="Arial Unicode MS" w:cs="Times New Roman"/>
          <w:szCs w:val="26"/>
        </w:rPr>
        <w:t>ao,</w:t>
      </w:r>
      <w:r w:rsidR="00310E30" w:rsidRPr="008E0BEF">
        <w:rPr>
          <w:rFonts w:eastAsia="Arial Unicode MS" w:cs="Times New Roman"/>
          <w:szCs w:val="26"/>
        </w:rPr>
        <w:t xml:space="preserve"> sự ổn định cấu trúc và tính chất tích nạp tốt dưới sự biến dạng cấu trúc nào đó. Tuy nhiên, do có điện thế cao vượt qua cửa sổ điện thế của dòng dung dịch điện ly nên </w:t>
      </w:r>
      <w:r w:rsidR="00D4185C" w:rsidRPr="008E0BEF">
        <w:rPr>
          <w:rFonts w:eastAsia="Arial Unicode MS" w:cs="Times New Roman"/>
          <w:szCs w:val="26"/>
        </w:rPr>
        <w:t>dung dịch điện ly bị phân hủy và hình thành</w:t>
      </w:r>
      <w:r w:rsidR="00F165E3">
        <w:rPr>
          <w:rFonts w:eastAsia="Arial Unicode MS" w:cs="Times New Roman"/>
          <w:szCs w:val="26"/>
        </w:rPr>
        <w:t xml:space="preserve"> lớp</w:t>
      </w:r>
      <w:r w:rsidR="00D4185C" w:rsidRPr="008E0BEF">
        <w:rPr>
          <w:rFonts w:eastAsia="Arial Unicode MS" w:cs="Times New Roman"/>
          <w:szCs w:val="26"/>
        </w:rPr>
        <w:t xml:space="preserve"> SEI</w:t>
      </w:r>
      <w:r w:rsidR="00432F0F" w:rsidRPr="008E0BEF">
        <w:rPr>
          <w:rFonts w:eastAsia="Arial Unicode MS" w:cs="Times New Roman"/>
          <w:szCs w:val="26"/>
        </w:rPr>
        <w:t xml:space="preserve"> (giao diện bề mặt điện ly)</w:t>
      </w:r>
      <w:r w:rsidR="00D4185C" w:rsidRPr="008E0BEF">
        <w:rPr>
          <w:rFonts w:eastAsia="Arial Unicode MS" w:cs="Times New Roman"/>
          <w:szCs w:val="26"/>
        </w:rPr>
        <w:t xml:space="preserve"> không bền trên bề mặ</w:t>
      </w:r>
      <w:r w:rsidR="00763FA8">
        <w:rPr>
          <w:rFonts w:eastAsia="Arial Unicode MS" w:cs="Times New Roman"/>
          <w:szCs w:val="26"/>
        </w:rPr>
        <w:t>t điện cực</w:t>
      </w:r>
      <w:r w:rsidR="00D4185C" w:rsidRPr="008E0BEF">
        <w:rPr>
          <w:rFonts w:eastAsia="Arial Unicode MS" w:cs="Times New Roman"/>
          <w:szCs w:val="26"/>
        </w:rPr>
        <w:t xml:space="preserve"> cathode trong quá trình tích nạp</w:t>
      </w:r>
      <w:r w:rsidR="00C265BC" w:rsidRPr="008E0BEF">
        <w:rPr>
          <w:rFonts w:eastAsia="Arial Unicode MS" w:cs="Times New Roman"/>
          <w:szCs w:val="26"/>
        </w:rPr>
        <w:t>.</w:t>
      </w:r>
    </w:p>
    <w:p w:rsidR="00713078" w:rsidRPr="008E0BEF" w:rsidRDefault="00713078" w:rsidP="00CC183D">
      <w:pPr>
        <w:pStyle w:val="Heading4"/>
        <w:numPr>
          <w:ilvl w:val="3"/>
          <w:numId w:val="11"/>
        </w:numPr>
        <w:spacing w:before="120" w:after="120"/>
        <w:ind w:left="0" w:firstLine="567"/>
        <w:rPr>
          <w:color w:val="auto"/>
        </w:rPr>
      </w:pPr>
      <w:r w:rsidRPr="008E0BEF">
        <w:rPr>
          <w:color w:val="auto"/>
        </w:rPr>
        <w:t>Hợp chất olivines và tavorites</w:t>
      </w:r>
    </w:p>
    <w:p w:rsidR="00FC2419" w:rsidRPr="008E0BEF" w:rsidRDefault="00713078" w:rsidP="00A34F5A">
      <w:pPr>
        <w:rPr>
          <w:rFonts w:eastAsia="Arial Unicode MS" w:cs="Times New Roman"/>
          <w:szCs w:val="26"/>
        </w:rPr>
      </w:pPr>
      <w:r w:rsidRPr="008E0BEF">
        <w:rPr>
          <w:rFonts w:eastAsia="Arial Unicode MS" w:cs="Times New Roman"/>
          <w:szCs w:val="26"/>
        </w:rPr>
        <w:t xml:space="preserve">Nhóm vật liệu olivine </w:t>
      </w:r>
      <w:r w:rsidR="00026569" w:rsidRPr="008E0BEF">
        <w:rPr>
          <w:rFonts w:eastAsia="Arial Unicode MS" w:cs="Times New Roman"/>
          <w:szCs w:val="26"/>
        </w:rPr>
        <w:t xml:space="preserve">nổi lên từ việc nghiên cứu </w:t>
      </w:r>
      <w:r w:rsidR="00DC6D6F" w:rsidRPr="008E0BEF">
        <w:rPr>
          <w:rFonts w:eastAsia="Arial Unicode MS" w:cs="Times New Roman"/>
          <w:szCs w:val="26"/>
        </w:rPr>
        <w:t>rộng dãi về các điện cực dự</w:t>
      </w:r>
      <w:r w:rsidR="00D817CC" w:rsidRPr="008E0BEF">
        <w:rPr>
          <w:rFonts w:eastAsia="Arial Unicode MS" w:cs="Times New Roman"/>
          <w:szCs w:val="26"/>
        </w:rPr>
        <w:t>a trên các hợp chất</w:t>
      </w:r>
      <w:r w:rsidR="00DC6D6F" w:rsidRPr="008E0BEF">
        <w:rPr>
          <w:rFonts w:eastAsia="Arial Unicode MS" w:cs="Times New Roman"/>
          <w:szCs w:val="26"/>
        </w:rPr>
        <w:t xml:space="preserve"> sắ</w:t>
      </w:r>
      <w:r w:rsidR="001B204D" w:rsidRPr="008E0BEF">
        <w:rPr>
          <w:rFonts w:eastAsia="Arial Unicode MS" w:cs="Times New Roman"/>
          <w:szCs w:val="26"/>
        </w:rPr>
        <w:t>t. Các hợp chất có thành phần tương tự như LiFeO</w:t>
      </w:r>
      <w:r w:rsidR="001B204D" w:rsidRPr="008E0BEF">
        <w:rPr>
          <w:rFonts w:eastAsia="Arial Unicode MS" w:cs="Times New Roman"/>
          <w:szCs w:val="26"/>
          <w:vertAlign w:val="subscript"/>
        </w:rPr>
        <w:t>2</w:t>
      </w:r>
      <w:r w:rsidR="001B204D" w:rsidRPr="008E0BEF">
        <w:rPr>
          <w:rFonts w:eastAsia="Arial Unicode MS" w:cs="Times New Roman"/>
          <w:szCs w:val="26"/>
        </w:rPr>
        <w:t>, FeS</w:t>
      </w:r>
      <w:r w:rsidR="001B204D" w:rsidRPr="008E0BEF">
        <w:rPr>
          <w:rFonts w:eastAsia="Arial Unicode MS" w:cs="Times New Roman"/>
          <w:szCs w:val="26"/>
          <w:vertAlign w:val="subscript"/>
        </w:rPr>
        <w:t>2</w:t>
      </w:r>
      <w:r w:rsidR="00FC1FE0" w:rsidRPr="008E0BEF">
        <w:rPr>
          <w:rFonts w:eastAsia="Arial Unicode MS" w:cs="Times New Roman"/>
          <w:szCs w:val="26"/>
        </w:rPr>
        <w:t xml:space="preserve"> không phù hợp làm điện cực. </w:t>
      </w:r>
      <w:r w:rsidR="008D7EBB" w:rsidRPr="008E0BEF">
        <w:rPr>
          <w:rFonts w:eastAsia="Arial Unicode MS" w:cs="Times New Roman"/>
          <w:szCs w:val="26"/>
        </w:rPr>
        <w:t>Một loại vật liệu mớ</w:t>
      </w:r>
      <w:r w:rsidR="00E97DAC" w:rsidRPr="008E0BEF">
        <w:rPr>
          <w:rFonts w:eastAsia="Arial Unicode MS" w:cs="Times New Roman"/>
          <w:szCs w:val="26"/>
        </w:rPr>
        <w:t>i</w:t>
      </w:r>
      <w:r w:rsidR="00E04CCF" w:rsidRPr="008E0BEF">
        <w:rPr>
          <w:rFonts w:eastAsia="Arial Unicode MS" w:cs="Times New Roman"/>
          <w:szCs w:val="26"/>
        </w:rPr>
        <w:t xml:space="preserve"> LiFePO</w:t>
      </w:r>
      <w:r w:rsidR="00E04CCF" w:rsidRPr="008E0BEF">
        <w:rPr>
          <w:rFonts w:eastAsia="Arial Unicode MS" w:cs="Times New Roman"/>
          <w:szCs w:val="26"/>
          <w:vertAlign w:val="subscript"/>
        </w:rPr>
        <w:t>4</w:t>
      </w:r>
      <w:r w:rsidR="009F7A28" w:rsidRPr="008E0BEF">
        <w:rPr>
          <w:rFonts w:eastAsia="Arial Unicode MS" w:cs="Times New Roman"/>
          <w:szCs w:val="26"/>
          <w:vertAlign w:val="subscript"/>
        </w:rPr>
        <w:t xml:space="preserve"> </w:t>
      </w:r>
      <w:r w:rsidR="009F7A28" w:rsidRPr="008E0BEF">
        <w:rPr>
          <w:rFonts w:eastAsia="Arial Unicode MS" w:cs="Times New Roman"/>
          <w:szCs w:val="26"/>
        </w:rPr>
        <w:t xml:space="preserve">được tìm thấy bởi Goodenough </w:t>
      </w:r>
      <w:r w:rsidR="00274E4D" w:rsidRPr="008E0BEF">
        <w:rPr>
          <w:rFonts w:eastAsia="Arial Unicode MS" w:cs="Times New Roman"/>
          <w:szCs w:val="26"/>
        </w:rPr>
        <w:fldChar w:fldCharType="begin"/>
      </w:r>
      <w:r w:rsidR="00A711B9">
        <w:rPr>
          <w:rFonts w:eastAsia="Arial Unicode MS" w:cs="Times New Roman"/>
          <w:szCs w:val="26"/>
        </w:rPr>
        <w:instrText xml:space="preserve"> ADDIN EN.CITE &lt;EndNote&gt;&lt;Cite&gt;&lt;Author&gt;Padhi&lt;/Author&gt;&lt;Year&gt;1997&lt;/Year&gt;&lt;RecNum&gt;491&lt;/RecNum&gt;&lt;DisplayText&gt;[13]&lt;/DisplayText&gt;&lt;record&gt;&lt;rec-number&gt;491&lt;/rec-number&gt;&lt;foreign-keys&gt;&lt;key app="EN" db-id="tswdf90eotzxplessfr52vwsepp95s2stadw"&gt;491&lt;/key&gt;&lt;/foreign-keys&gt;&lt;r</w:instrText>
      </w:r>
      <w:r w:rsidR="00A711B9">
        <w:rPr>
          <w:rFonts w:eastAsia="Arial Unicode MS" w:cs="Times New Roman" w:hint="eastAsia"/>
          <w:szCs w:val="26"/>
        </w:rPr>
        <w:instrText>ef-type name="Journal Article"&gt;17&lt;/ref-type&gt;&lt;contributors&gt;&lt;authors&gt;&lt;author&gt;Padhi, A. K.&lt;/author&gt;&lt;author&gt;Nanjundaswamy, K. S.&lt;/author&gt;&lt;author&gt;Goodenough, J. B.&lt;/author&gt;&lt;/authors&gt;&lt;/contributors&gt;&lt;titles&gt;&lt;title&gt;Phospho</w:instrText>
      </w:r>
      <w:r w:rsidR="00A711B9">
        <w:rPr>
          <w:rFonts w:eastAsia="Arial Unicode MS" w:cs="Times New Roman" w:hint="eastAsia"/>
          <w:szCs w:val="26"/>
        </w:rPr>
        <w:instrText>‐</w:instrText>
      </w:r>
      <w:r w:rsidR="00A711B9">
        <w:rPr>
          <w:rFonts w:eastAsia="Arial Unicode MS" w:cs="Times New Roman" w:hint="eastAsia"/>
          <w:szCs w:val="26"/>
        </w:rPr>
        <w:instrText>olivines as Positive</w:instrText>
      </w:r>
      <w:r w:rsidR="00A711B9">
        <w:rPr>
          <w:rFonts w:eastAsia="Arial Unicode MS" w:cs="Times New Roman" w:hint="eastAsia"/>
          <w:szCs w:val="26"/>
        </w:rPr>
        <w:instrText>‐</w:instrText>
      </w:r>
      <w:r w:rsidR="00A711B9">
        <w:rPr>
          <w:rFonts w:eastAsia="Arial Unicode MS" w:cs="Times New Roman" w:hint="eastAsia"/>
          <w:szCs w:val="26"/>
        </w:rPr>
        <w:instrText>Electrode Materials</w:instrText>
      </w:r>
      <w:r w:rsidR="00A711B9">
        <w:rPr>
          <w:rFonts w:eastAsia="Arial Unicode MS" w:cs="Times New Roman"/>
          <w:szCs w:val="26"/>
        </w:rPr>
        <w:instrText xml:space="preserve"> for Rechargeable Lithium Batteries&lt;/title&gt;&lt;secondary-title&gt;Journal of The Electrochemical Society&lt;/secondary-title&gt;&lt;/titles&gt;&lt;periodical&gt;&lt;full-title&gt;Journal of The Electrochemical Society&lt;/full-title&gt;&lt;/periodical&gt;&lt;pages&gt;1188-1194&lt;/pages&gt;&lt;volume&gt;144&lt;/volume&gt;&lt;number&gt;4&lt;/number&gt;&lt;dates&gt;&lt;year&gt;1997&lt;/year&gt;&lt;pub-dates&gt;&lt;date&gt;April 1, 1997&lt;/date&gt;&lt;/pub-dates&gt;&lt;/dates&gt;&lt;urls&gt;&lt;related-urls&gt;&lt;url&gt;http://jes.ecsdl.org/content/144/4/1188.abstract&lt;/url&gt;&lt;/related-urls&gt;&lt;/urls&gt;&lt;electronic-resource-num&gt;10.1149/1.1837571&lt;/electronic-resource-num&gt;&lt;/record&gt;&lt;/Cite&gt;&lt;/EndNote&gt;</w:instrText>
      </w:r>
      <w:r w:rsidR="00274E4D" w:rsidRPr="008E0BEF">
        <w:rPr>
          <w:rFonts w:eastAsia="Arial Unicode MS" w:cs="Times New Roman"/>
          <w:szCs w:val="26"/>
        </w:rPr>
        <w:fldChar w:fldCharType="separate"/>
      </w:r>
      <w:r w:rsidR="00A711B9">
        <w:rPr>
          <w:rFonts w:eastAsia="Arial Unicode MS" w:cs="Times New Roman"/>
          <w:noProof/>
          <w:szCs w:val="26"/>
        </w:rPr>
        <w:t>[</w:t>
      </w:r>
      <w:r w:rsidR="000B45DA">
        <w:t>1</w:t>
      </w:r>
      <w:r w:rsidR="00A711B9">
        <w:rPr>
          <w:rFonts w:eastAsia="Arial Unicode MS" w:cs="Times New Roman"/>
          <w:noProof/>
          <w:szCs w:val="26"/>
        </w:rPr>
        <w:t>]</w:t>
      </w:r>
      <w:r w:rsidR="00274E4D" w:rsidRPr="008E0BEF">
        <w:rPr>
          <w:rFonts w:eastAsia="Arial Unicode MS" w:cs="Times New Roman"/>
          <w:szCs w:val="26"/>
        </w:rPr>
        <w:fldChar w:fldCharType="end"/>
      </w:r>
      <w:r w:rsidR="009F7A28" w:rsidRPr="008E0BEF">
        <w:rPr>
          <w:rFonts w:eastAsia="Arial Unicode MS" w:cs="Times New Roman"/>
          <w:szCs w:val="26"/>
        </w:rPr>
        <w:t>. Vật liệu này</w:t>
      </w:r>
      <w:r w:rsidR="00E04CCF" w:rsidRPr="008E0BEF">
        <w:rPr>
          <w:rFonts w:eastAsia="Arial Unicode MS" w:cs="Times New Roman"/>
          <w:szCs w:val="26"/>
        </w:rPr>
        <w:t xml:space="preserve"> </w:t>
      </w:r>
      <w:r w:rsidR="00E97DAC" w:rsidRPr="008E0BEF">
        <w:rPr>
          <w:rFonts w:eastAsia="Arial Unicode MS" w:cs="Times New Roman"/>
          <w:szCs w:val="26"/>
        </w:rPr>
        <w:t xml:space="preserve">có các tính chất nổi bật </w:t>
      </w:r>
      <w:r w:rsidR="00D9033D" w:rsidRPr="008E0BEF">
        <w:rPr>
          <w:rFonts w:eastAsia="Arial Unicode MS" w:cs="Times New Roman"/>
          <w:szCs w:val="26"/>
        </w:rPr>
        <w:t xml:space="preserve">về tính điện hóa, </w:t>
      </w:r>
      <w:r w:rsidR="00EB4115" w:rsidRPr="008E0BEF">
        <w:rPr>
          <w:rFonts w:eastAsia="Arial Unicode MS" w:cs="Times New Roman"/>
          <w:szCs w:val="26"/>
        </w:rPr>
        <w:t>giá thành thấp, không độc hại, bền về nhiệt</w:t>
      </w:r>
      <w:r w:rsidR="00D32A6B">
        <w:rPr>
          <w:rFonts w:eastAsia="Arial Unicode MS" w:cs="Times New Roman"/>
          <w:szCs w:val="26"/>
        </w:rPr>
        <w:t>. Nó</w:t>
      </w:r>
      <w:r w:rsidR="005A2160" w:rsidRPr="008E0BEF">
        <w:rPr>
          <w:rFonts w:eastAsia="Arial Unicode MS" w:cs="Times New Roman"/>
          <w:szCs w:val="26"/>
        </w:rPr>
        <w:t xml:space="preserve"> có dung lượng tích trữ có thể bằng LiCoO</w:t>
      </w:r>
      <w:r w:rsidR="005A2160" w:rsidRPr="008E0BEF">
        <w:rPr>
          <w:rFonts w:eastAsia="Arial Unicode MS" w:cs="Times New Roman"/>
          <w:szCs w:val="26"/>
          <w:vertAlign w:val="subscript"/>
        </w:rPr>
        <w:t>2</w:t>
      </w:r>
      <w:r w:rsidR="005A2160" w:rsidRPr="008E0BEF">
        <w:rPr>
          <w:rFonts w:eastAsia="Arial Unicode MS" w:cs="Times New Roman"/>
          <w:szCs w:val="26"/>
        </w:rPr>
        <w:t xml:space="preserve"> với vòng đời tốt nhưng lại có độ dẫn điện rấ</w:t>
      </w:r>
      <w:r w:rsidR="001F5D3F" w:rsidRPr="008E0BEF">
        <w:rPr>
          <w:rFonts w:eastAsia="Arial Unicode MS" w:cs="Times New Roman"/>
          <w:szCs w:val="26"/>
        </w:rPr>
        <w:t>t kém vì vậy</w:t>
      </w:r>
      <w:r w:rsidR="00FC33CF" w:rsidRPr="008E0BEF">
        <w:rPr>
          <w:rFonts w:eastAsia="Arial Unicode MS" w:cs="Times New Roman"/>
          <w:szCs w:val="26"/>
        </w:rPr>
        <w:t xml:space="preserve"> dẫn đến</w:t>
      </w:r>
      <w:r w:rsidR="001F5D3F" w:rsidRPr="008E0BEF">
        <w:rPr>
          <w:rFonts w:eastAsia="Arial Unicode MS" w:cs="Times New Roman"/>
          <w:szCs w:val="26"/>
        </w:rPr>
        <w:t xml:space="preserve"> có những nghiên cứu về vật liệu</w:t>
      </w:r>
      <w:r w:rsidR="00FC33CF" w:rsidRPr="008E0BEF">
        <w:rPr>
          <w:rFonts w:eastAsia="Arial Unicode MS" w:cs="Times New Roman"/>
          <w:szCs w:val="26"/>
        </w:rPr>
        <w:t xml:space="preserve"> này</w:t>
      </w:r>
      <w:r w:rsidR="001F5D3F" w:rsidRPr="008E0BEF">
        <w:rPr>
          <w:rFonts w:eastAsia="Arial Unicode MS" w:cs="Times New Roman"/>
          <w:szCs w:val="26"/>
        </w:rPr>
        <w:t xml:space="preserve"> tổ hợp với cacbon. Mặc dù các nghiên cứu chỉ tậ</w:t>
      </w:r>
      <w:r w:rsidR="00727766" w:rsidRPr="008E0BEF">
        <w:rPr>
          <w:rFonts w:eastAsia="Arial Unicode MS" w:cs="Times New Roman"/>
          <w:szCs w:val="26"/>
        </w:rPr>
        <w:t>p trung vào liti</w:t>
      </w:r>
      <w:r w:rsidR="001F5D3F" w:rsidRPr="008E0BEF">
        <w:rPr>
          <w:rFonts w:eastAsia="Arial Unicode MS" w:cs="Times New Roman"/>
          <w:szCs w:val="26"/>
        </w:rPr>
        <w:t xml:space="preserve"> sắ</w:t>
      </w:r>
      <w:r w:rsidR="003B057C" w:rsidRPr="008E0BEF">
        <w:rPr>
          <w:rFonts w:eastAsia="Arial Unicode MS" w:cs="Times New Roman"/>
          <w:szCs w:val="26"/>
        </w:rPr>
        <w:t xml:space="preserve">t phosphate. Các hợp chất của kim loại chuyển tiếp khác như Mn, Ni, Co cũng được quan tâm tới. </w:t>
      </w:r>
      <w:r w:rsidR="008E2A11" w:rsidRPr="008E0BEF">
        <w:rPr>
          <w:rFonts w:eastAsia="Arial Unicode MS" w:cs="Times New Roman"/>
          <w:szCs w:val="26"/>
        </w:rPr>
        <w:t xml:space="preserve">Nhưng </w:t>
      </w:r>
      <w:r w:rsidR="008E2A11" w:rsidRPr="008E0BEF">
        <w:rPr>
          <w:rFonts w:eastAsia="Arial Unicode MS" w:cs="Times New Roman"/>
          <w:szCs w:val="26"/>
        </w:rPr>
        <w:lastRenderedPageBreak/>
        <w:t xml:space="preserve">không có hợp chất nào cho tính chất điện hóa tốt và giá thành đắt nên sự chú ý tới nó không nhiều. </w:t>
      </w:r>
      <w:r w:rsidR="008177AF" w:rsidRPr="008E0BEF">
        <w:rPr>
          <w:rFonts w:eastAsia="Arial Unicode MS" w:cs="Times New Roman"/>
          <w:szCs w:val="26"/>
        </w:rPr>
        <w:t>Không phải hoàn toàn là pha olivine, vật liệ</w:t>
      </w:r>
      <w:r w:rsidR="001A4972" w:rsidRPr="008E0BEF">
        <w:rPr>
          <w:rFonts w:eastAsia="Arial Unicode MS" w:cs="Times New Roman"/>
          <w:szCs w:val="26"/>
        </w:rPr>
        <w:t>u tavorite</w:t>
      </w:r>
      <w:r w:rsidR="008177AF" w:rsidRPr="008E0BEF">
        <w:rPr>
          <w:rFonts w:eastAsia="Arial Unicode MS" w:cs="Times New Roman"/>
          <w:szCs w:val="26"/>
        </w:rPr>
        <w:t xml:space="preserve"> LiFeSO</w:t>
      </w:r>
      <w:r w:rsidR="008177AF" w:rsidRPr="008E0BEF">
        <w:rPr>
          <w:rFonts w:eastAsia="Arial Unicode MS" w:cs="Times New Roman"/>
          <w:szCs w:val="26"/>
          <w:vertAlign w:val="subscript"/>
        </w:rPr>
        <w:t>4</w:t>
      </w:r>
      <w:r w:rsidR="008177AF" w:rsidRPr="008E0BEF">
        <w:rPr>
          <w:rFonts w:eastAsia="Arial Unicode MS" w:cs="Times New Roman"/>
          <w:szCs w:val="26"/>
        </w:rPr>
        <w:t xml:space="preserve">F được tìm thấy cho tính chất giống olivine. </w:t>
      </w:r>
      <w:r w:rsidR="00FA2BE0" w:rsidRPr="008E0BEF">
        <w:rPr>
          <w:rFonts w:eastAsia="Arial Unicode MS" w:cs="Times New Roman"/>
          <w:szCs w:val="26"/>
        </w:rPr>
        <w:t xml:space="preserve">Cấu trúc </w:t>
      </w:r>
      <w:r w:rsidR="00C87E9D" w:rsidRPr="008E0BEF">
        <w:rPr>
          <w:rFonts w:eastAsia="Arial Unicode MS" w:cs="Times New Roman"/>
          <w:szCs w:val="26"/>
        </w:rPr>
        <w:t>của nó ta thấy ở hình</w:t>
      </w:r>
      <w:r w:rsidR="00D32A6B">
        <w:rPr>
          <w:rFonts w:eastAsia="Arial Unicode MS" w:cs="Times New Roman"/>
          <w:szCs w:val="26"/>
        </w:rPr>
        <w:t xml:space="preserve"> 1.6 b</w:t>
      </w:r>
      <w:r w:rsidR="00C87E9D" w:rsidRPr="008E0BEF">
        <w:rPr>
          <w:rFonts w:eastAsia="Arial Unicode MS" w:cs="Times New Roman"/>
          <w:szCs w:val="26"/>
        </w:rPr>
        <w:t xml:space="preserve"> dưới </w:t>
      </w:r>
      <w:r w:rsidR="00346AB3" w:rsidRPr="008E0BEF">
        <w:rPr>
          <w:rFonts w:eastAsia="Arial Unicode MS" w:cs="Times New Roman"/>
          <w:szCs w:val="26"/>
        </w:rPr>
        <w:t>bao gồm các lớp bát diện nhưng không giống cấ</w:t>
      </w:r>
      <w:r w:rsidR="00753B38" w:rsidRPr="008E0BEF">
        <w:rPr>
          <w:rFonts w:eastAsia="Arial Unicode MS" w:cs="Times New Roman"/>
          <w:szCs w:val="26"/>
        </w:rPr>
        <w:t xml:space="preserve">u trúc olivine </w:t>
      </w:r>
      <w:r w:rsidR="00CF42BE" w:rsidRPr="008E0BEF">
        <w:rPr>
          <w:rFonts w:eastAsia="Arial Unicode MS" w:cs="Times New Roman"/>
          <w:szCs w:val="26"/>
        </w:rPr>
        <w:t>ở các đỉnh của khối bát diện xuất hiện cả</w:t>
      </w:r>
      <w:r w:rsidR="00C974C4" w:rsidRPr="008E0BEF">
        <w:rPr>
          <w:rFonts w:eastAsia="Arial Unicode MS" w:cs="Times New Roman"/>
          <w:szCs w:val="26"/>
        </w:rPr>
        <w:t xml:space="preserve"> nguyên tử oxy và flo.</w:t>
      </w:r>
    </w:p>
    <w:tbl>
      <w:tblPr>
        <w:tblStyle w:val="TableGrid"/>
        <w:tblW w:w="0" w:type="auto"/>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8"/>
      </w:tblGrid>
      <w:tr w:rsidR="00E823B4" w:rsidRPr="008E0BEF" w:rsidTr="00900C84">
        <w:trPr>
          <w:trHeight w:val="3338"/>
        </w:trPr>
        <w:tc>
          <w:tcPr>
            <w:tcW w:w="8930" w:type="dxa"/>
          </w:tcPr>
          <w:p w:rsidR="00E823B4" w:rsidRPr="008E0BEF" w:rsidRDefault="00FC33CF" w:rsidP="009B6134">
            <w:pPr>
              <w:ind w:firstLine="0"/>
              <w:rPr>
                <w:rFonts w:eastAsia="Arial Unicode MS" w:cs="Times New Roman"/>
                <w:b/>
                <w:szCs w:val="26"/>
              </w:rPr>
            </w:pPr>
            <w:r w:rsidRPr="008E0BEF">
              <w:rPr>
                <w:rFonts w:eastAsia="Arial Unicode MS" w:cs="Times New Roman"/>
                <w:b/>
                <w:noProof/>
                <w:szCs w:val="26"/>
              </w:rPr>
              <w:drawing>
                <wp:inline distT="0" distB="0" distL="0" distR="0" wp14:anchorId="7CF98353" wp14:editId="0B2FF3E0">
                  <wp:extent cx="5665214" cy="2110499"/>
                  <wp:effectExtent l="0" t="0" r="0" b="4445"/>
                  <wp:docPr id="54" name="Picture 54" descr="F:\NANOTECH\Thesis\image\fr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NANOTECH\Thesis\image\frr.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05312" cy="2125437"/>
                          </a:xfrm>
                          <a:prstGeom prst="rect">
                            <a:avLst/>
                          </a:prstGeom>
                          <a:noFill/>
                          <a:ln>
                            <a:noFill/>
                          </a:ln>
                        </pic:spPr>
                      </pic:pic>
                    </a:graphicData>
                  </a:graphic>
                </wp:inline>
              </w:drawing>
            </w:r>
          </w:p>
        </w:tc>
      </w:tr>
      <w:tr w:rsidR="00E823B4" w:rsidRPr="008E0BEF" w:rsidTr="00900C84">
        <w:trPr>
          <w:trHeight w:val="453"/>
        </w:trPr>
        <w:tc>
          <w:tcPr>
            <w:tcW w:w="8930" w:type="dxa"/>
          </w:tcPr>
          <w:p w:rsidR="00E823B4" w:rsidRPr="008E0BEF" w:rsidRDefault="00EB7C89" w:rsidP="00FC33CF">
            <w:pPr>
              <w:spacing w:before="120" w:after="120"/>
              <w:ind w:firstLine="0"/>
              <w:rPr>
                <w:rFonts w:eastAsia="Arial Unicode MS" w:cs="Times New Roman"/>
                <w:i/>
                <w:szCs w:val="26"/>
              </w:rPr>
            </w:pPr>
            <w:r>
              <w:rPr>
                <w:rFonts w:eastAsia="Arial Unicode MS" w:cs="Times New Roman"/>
                <w:i/>
                <w:szCs w:val="26"/>
              </w:rPr>
              <w:t>Hình 1.6</w:t>
            </w:r>
            <w:r w:rsidR="00C87A5A" w:rsidRPr="008E0BEF">
              <w:rPr>
                <w:rFonts w:eastAsia="Arial Unicode MS" w:cs="Times New Roman"/>
                <w:i/>
                <w:szCs w:val="26"/>
              </w:rPr>
              <w:t>:</w:t>
            </w:r>
            <w:r w:rsidR="00FC33CF" w:rsidRPr="008E0BEF">
              <w:rPr>
                <w:rFonts w:eastAsia="Arial Unicode MS" w:cs="Times New Roman"/>
                <w:i/>
                <w:szCs w:val="26"/>
              </w:rPr>
              <w:t xml:space="preserve"> (a) </w:t>
            </w:r>
            <w:r w:rsidR="0069699D" w:rsidRPr="008E0BEF">
              <w:rPr>
                <w:rFonts w:eastAsia="Arial Unicode MS" w:cs="Times New Roman"/>
                <w:i/>
                <w:szCs w:val="26"/>
              </w:rPr>
              <w:t>Cấu trúc của LiFePO</w:t>
            </w:r>
            <w:r w:rsidR="0069699D" w:rsidRPr="00451A67">
              <w:rPr>
                <w:rFonts w:eastAsia="Arial Unicode MS" w:cs="Times New Roman"/>
                <w:i/>
                <w:szCs w:val="26"/>
                <w:vertAlign w:val="subscript"/>
              </w:rPr>
              <w:t>4</w:t>
            </w:r>
            <w:r w:rsidR="0069699D" w:rsidRPr="008E0BEF">
              <w:rPr>
                <w:rFonts w:eastAsia="Arial Unicode MS" w:cs="Times New Roman"/>
                <w:i/>
                <w:szCs w:val="26"/>
              </w:rPr>
              <w:t xml:space="preserve"> và</w:t>
            </w:r>
            <w:r w:rsidR="00FC33CF" w:rsidRPr="008E0BEF">
              <w:rPr>
                <w:rFonts w:eastAsia="Arial Unicode MS" w:cs="Times New Roman"/>
                <w:i/>
                <w:szCs w:val="26"/>
              </w:rPr>
              <w:t xml:space="preserve"> (b)</w:t>
            </w:r>
            <w:r w:rsidR="0069699D" w:rsidRPr="008E0BEF">
              <w:rPr>
                <w:rFonts w:eastAsia="Arial Unicode MS" w:cs="Times New Roman"/>
                <w:i/>
                <w:szCs w:val="26"/>
              </w:rPr>
              <w:t xml:space="preserve"> pha tavorite của LiFeSO4F </w:t>
            </w:r>
            <w:r w:rsidR="00210466" w:rsidRPr="008E0BEF">
              <w:rPr>
                <w:rFonts w:eastAsia="Arial Unicode MS" w:cs="Times New Roman"/>
                <w:i/>
                <w:szCs w:val="26"/>
              </w:rPr>
              <w:t>(Li: cầ</w:t>
            </w:r>
            <w:r w:rsidR="00763FA8">
              <w:rPr>
                <w:rFonts w:eastAsia="Arial Unicode MS" w:cs="Times New Roman"/>
                <w:i/>
                <w:szCs w:val="26"/>
              </w:rPr>
              <w:t>u màu vàng;</w:t>
            </w:r>
            <w:r w:rsidR="00210466" w:rsidRPr="008E0BEF">
              <w:rPr>
                <w:rFonts w:eastAsia="Arial Unicode MS" w:cs="Times New Roman"/>
                <w:i/>
                <w:szCs w:val="26"/>
              </w:rPr>
              <w:t xml:space="preserve"> </w:t>
            </w:r>
            <w:r w:rsidR="00657DD4" w:rsidRPr="008E0BEF">
              <w:rPr>
                <w:rFonts w:eastAsia="Arial Unicode MS" w:cs="Times New Roman"/>
                <w:i/>
                <w:szCs w:val="26"/>
              </w:rPr>
              <w:t>Oxy: cầu màu cam</w:t>
            </w:r>
            <w:r w:rsidR="00763FA8">
              <w:rPr>
                <w:rFonts w:eastAsia="Arial Unicode MS" w:cs="Times New Roman"/>
                <w:i/>
                <w:szCs w:val="26"/>
              </w:rPr>
              <w:t>;</w:t>
            </w:r>
            <w:r w:rsidR="005E3027" w:rsidRPr="008E0BEF">
              <w:rPr>
                <w:rFonts w:eastAsia="Arial Unicode MS" w:cs="Times New Roman"/>
                <w:i/>
                <w:szCs w:val="26"/>
              </w:rPr>
              <w:t xml:space="preserve"> Co, Mn, Fe:</w:t>
            </w:r>
            <w:r w:rsidR="00763FA8">
              <w:rPr>
                <w:rFonts w:eastAsia="Arial Unicode MS" w:cs="Times New Roman"/>
                <w:i/>
                <w:szCs w:val="26"/>
              </w:rPr>
              <w:t xml:space="preserve"> cầu</w:t>
            </w:r>
            <w:r w:rsidR="005E3027" w:rsidRPr="008E0BEF">
              <w:rPr>
                <w:rFonts w:eastAsia="Arial Unicode MS" w:cs="Times New Roman"/>
                <w:i/>
                <w:szCs w:val="26"/>
              </w:rPr>
              <w:t xml:space="preserve"> màu xanh</w:t>
            </w:r>
            <w:r w:rsidR="00210466" w:rsidRPr="008E0BEF">
              <w:rPr>
                <w:rFonts w:eastAsia="Arial Unicode MS" w:cs="Times New Roman"/>
                <w:i/>
                <w:szCs w:val="26"/>
              </w:rPr>
              <w:t>)</w:t>
            </w:r>
          </w:p>
        </w:tc>
      </w:tr>
    </w:tbl>
    <w:p w:rsidR="002C1625" w:rsidRPr="008E0BEF" w:rsidRDefault="000C12A0" w:rsidP="00FE2776">
      <w:pPr>
        <w:pStyle w:val="Heading3"/>
        <w:numPr>
          <w:ilvl w:val="2"/>
          <w:numId w:val="11"/>
        </w:numPr>
        <w:spacing w:before="120" w:after="120"/>
        <w:ind w:left="0" w:firstLine="567"/>
        <w:rPr>
          <w:color w:val="auto"/>
        </w:rPr>
      </w:pPr>
      <w:bookmarkStart w:id="16" w:name="_Toc419536388"/>
      <w:r w:rsidRPr="008E0BEF">
        <w:rPr>
          <w:color w:val="auto"/>
        </w:rPr>
        <w:t>Vật liệu anode</w:t>
      </w:r>
      <w:bookmarkEnd w:id="16"/>
    </w:p>
    <w:p w:rsidR="002C1625" w:rsidRPr="008E0BEF" w:rsidRDefault="000A04D3" w:rsidP="009B6134">
      <w:pPr>
        <w:rPr>
          <w:rFonts w:eastAsia="Arial Unicode MS" w:cs="Times New Roman"/>
          <w:b/>
          <w:szCs w:val="26"/>
        </w:rPr>
      </w:pPr>
      <w:r w:rsidRPr="008E0BEF">
        <w:rPr>
          <w:rFonts w:eastAsia="Arial Unicode MS" w:cs="Times New Roman"/>
          <w:szCs w:val="26"/>
        </w:rPr>
        <w:t xml:space="preserve">Những tính chất của vật liệu anode </w:t>
      </w:r>
      <w:r w:rsidR="00554946" w:rsidRPr="008E0BEF">
        <w:rPr>
          <w:rFonts w:eastAsia="Arial Unicode MS" w:cs="Times New Roman"/>
          <w:szCs w:val="26"/>
        </w:rPr>
        <w:t xml:space="preserve">ảnh hưởng đến </w:t>
      </w:r>
      <w:r w:rsidR="005958D5" w:rsidRPr="008E0BEF">
        <w:rPr>
          <w:rFonts w:eastAsia="Arial Unicode MS" w:cs="Times New Roman"/>
          <w:szCs w:val="26"/>
        </w:rPr>
        <w:t>hiệu suất toàn bộ củ</w:t>
      </w:r>
      <w:r w:rsidR="00CA2599" w:rsidRPr="008E0BEF">
        <w:rPr>
          <w:rFonts w:eastAsia="Arial Unicode MS" w:cs="Times New Roman"/>
          <w:szCs w:val="26"/>
        </w:rPr>
        <w:t>a pin.</w:t>
      </w:r>
      <w:r w:rsidR="003A072A" w:rsidRPr="008E0BEF">
        <w:rPr>
          <w:rFonts w:eastAsia="Arial Unicode MS" w:cs="Times New Roman"/>
          <w:szCs w:val="26"/>
        </w:rPr>
        <w:t xml:space="preserve"> Để điện cực anode có</w:t>
      </w:r>
      <w:r w:rsidR="00CA2599" w:rsidRPr="008E0BEF">
        <w:rPr>
          <w:rFonts w:eastAsia="Arial Unicode MS" w:cs="Times New Roman"/>
          <w:szCs w:val="26"/>
        </w:rPr>
        <w:t xml:space="preserve"> dung lượng lớ</w:t>
      </w:r>
      <w:r w:rsidR="00380C36" w:rsidRPr="008E0BEF">
        <w:rPr>
          <w:rFonts w:eastAsia="Arial Unicode MS" w:cs="Times New Roman"/>
          <w:szCs w:val="26"/>
        </w:rPr>
        <w:t>n và</w:t>
      </w:r>
      <w:r w:rsidR="00CA2599" w:rsidRPr="008E0BEF">
        <w:rPr>
          <w:rFonts w:eastAsia="Arial Unicode MS" w:cs="Times New Roman"/>
          <w:szCs w:val="26"/>
        </w:rPr>
        <w:t xml:space="preserve"> hiệu suấ</w:t>
      </w:r>
      <w:r w:rsidR="00380C36" w:rsidRPr="008E0BEF">
        <w:rPr>
          <w:rFonts w:eastAsia="Arial Unicode MS" w:cs="Times New Roman"/>
          <w:szCs w:val="26"/>
        </w:rPr>
        <w:t>t</w:t>
      </w:r>
      <w:r w:rsidR="00CA2599" w:rsidRPr="008E0BEF">
        <w:rPr>
          <w:rFonts w:eastAsia="Arial Unicode MS" w:cs="Times New Roman"/>
          <w:szCs w:val="26"/>
        </w:rPr>
        <w:t xml:space="preserve"> làm việc cao thì</w:t>
      </w:r>
      <w:r w:rsidR="00763FA8">
        <w:rPr>
          <w:rFonts w:eastAsia="Arial Unicode MS" w:cs="Times New Roman"/>
          <w:szCs w:val="26"/>
        </w:rPr>
        <w:t xml:space="preserve"> chúng</w:t>
      </w:r>
      <w:r w:rsidR="00CA2599" w:rsidRPr="008E0BEF">
        <w:rPr>
          <w:rFonts w:eastAsia="Arial Unicode MS" w:cs="Times New Roman"/>
          <w:szCs w:val="26"/>
        </w:rPr>
        <w:t xml:space="preserve"> phải có những đặc điểm sau:</w:t>
      </w:r>
    </w:p>
    <w:p w:rsidR="002C1625" w:rsidRPr="008E0BEF" w:rsidRDefault="00FC33CF" w:rsidP="009B6134">
      <w:pPr>
        <w:rPr>
          <w:rFonts w:eastAsia="Arial Unicode MS" w:cs="Times New Roman"/>
          <w:b/>
          <w:szCs w:val="26"/>
        </w:rPr>
      </w:pPr>
      <w:r w:rsidRPr="008E0BEF">
        <w:rPr>
          <w:rFonts w:eastAsia="Arial Unicode MS" w:cs="Times New Roman"/>
          <w:szCs w:val="26"/>
        </w:rPr>
        <w:t xml:space="preserve">1) </w:t>
      </w:r>
      <w:r w:rsidR="00CA2599" w:rsidRPr="008E0BEF">
        <w:rPr>
          <w:rFonts w:eastAsia="Arial Unicode MS" w:cs="Times New Roman"/>
          <w:szCs w:val="26"/>
        </w:rPr>
        <w:t>Thế oxy hóa-khử của vật liệ</w:t>
      </w:r>
      <w:r w:rsidR="00673B2B" w:rsidRPr="008E0BEF">
        <w:rPr>
          <w:rFonts w:eastAsia="Arial Unicode MS" w:cs="Times New Roman"/>
          <w:szCs w:val="26"/>
        </w:rPr>
        <w:t>u</w:t>
      </w:r>
      <w:r w:rsidR="00CA2599" w:rsidRPr="008E0BEF">
        <w:rPr>
          <w:rFonts w:eastAsia="Arial Unicode MS" w:cs="Times New Roman"/>
          <w:szCs w:val="26"/>
        </w:rPr>
        <w:t xml:space="preserve"> là thấp để đạt được thế làm việc cao.</w:t>
      </w:r>
    </w:p>
    <w:p w:rsidR="002C1625" w:rsidRPr="008E0BEF" w:rsidRDefault="00FC33CF" w:rsidP="009B6134">
      <w:pPr>
        <w:rPr>
          <w:rFonts w:eastAsia="Arial Unicode MS" w:cs="Times New Roman"/>
          <w:b/>
          <w:szCs w:val="26"/>
        </w:rPr>
      </w:pPr>
      <w:r w:rsidRPr="008E0BEF">
        <w:rPr>
          <w:rFonts w:eastAsia="Arial Unicode MS" w:cs="Times New Roman"/>
          <w:szCs w:val="26"/>
        </w:rPr>
        <w:t xml:space="preserve">2) </w:t>
      </w:r>
      <w:r w:rsidR="00B95F72" w:rsidRPr="008E0BEF">
        <w:rPr>
          <w:rFonts w:eastAsia="Arial Unicode MS" w:cs="Times New Roman"/>
          <w:szCs w:val="26"/>
        </w:rPr>
        <w:t xml:space="preserve">Phản ứng gài và thoát cao để quá trình sạc và xả nhanh, </w:t>
      </w:r>
      <w:r w:rsidR="000B57EB" w:rsidRPr="008E0BEF">
        <w:rPr>
          <w:rFonts w:eastAsia="Arial Unicode MS" w:cs="Times New Roman"/>
          <w:szCs w:val="26"/>
        </w:rPr>
        <w:t xml:space="preserve">đó là yêu cầu </w:t>
      </w:r>
      <w:r w:rsidR="000F1863" w:rsidRPr="008E0BEF">
        <w:rPr>
          <w:rFonts w:eastAsia="Arial Unicode MS" w:cs="Times New Roman"/>
          <w:szCs w:val="26"/>
        </w:rPr>
        <w:t>tỷ lệ chuyển hóa cao trong cấu trúc vật liệu anode.</w:t>
      </w:r>
    </w:p>
    <w:p w:rsidR="00F023DE" w:rsidRPr="008E0BEF" w:rsidRDefault="00FC33CF" w:rsidP="00CC183D">
      <w:pPr>
        <w:rPr>
          <w:rFonts w:eastAsia="Arial Unicode MS" w:cs="Times New Roman"/>
          <w:szCs w:val="26"/>
        </w:rPr>
      </w:pPr>
      <w:r w:rsidRPr="008E0BEF">
        <w:rPr>
          <w:rFonts w:eastAsia="Arial Unicode MS" w:cs="Times New Roman"/>
          <w:szCs w:val="26"/>
        </w:rPr>
        <w:t xml:space="preserve">3) </w:t>
      </w:r>
      <w:r w:rsidR="001A6E3F" w:rsidRPr="008E0BEF">
        <w:rPr>
          <w:rFonts w:eastAsia="Arial Unicode MS" w:cs="Times New Roman"/>
          <w:szCs w:val="26"/>
        </w:rPr>
        <w:t>Sự thay đổi về thể tích trong quá trình phản ứng xảy ra phả</w:t>
      </w:r>
      <w:r w:rsidR="006F13AD" w:rsidRPr="008E0BEF">
        <w:rPr>
          <w:rFonts w:eastAsia="Arial Unicode MS" w:cs="Times New Roman"/>
          <w:szCs w:val="26"/>
        </w:rPr>
        <w:t>i kiểm soát</w:t>
      </w:r>
      <w:r w:rsidR="001A6E3F" w:rsidRPr="008E0BEF">
        <w:rPr>
          <w:rFonts w:eastAsia="Arial Unicode MS" w:cs="Times New Roman"/>
          <w:szCs w:val="26"/>
        </w:rPr>
        <w:t xml:space="preserve"> được </w:t>
      </w:r>
      <w:r w:rsidR="007D0E1D" w:rsidRPr="008E0BEF">
        <w:rPr>
          <w:rFonts w:eastAsia="Arial Unicode MS" w:cs="Times New Roman"/>
          <w:szCs w:val="26"/>
        </w:rPr>
        <w:t xml:space="preserve">trong dải phù hợp </w:t>
      </w:r>
      <w:r w:rsidR="00456D73" w:rsidRPr="008E0BEF">
        <w:rPr>
          <w:rFonts w:eastAsia="Arial Unicode MS" w:cs="Times New Roman"/>
          <w:szCs w:val="26"/>
        </w:rPr>
        <w:t>để tránh sự phá hủy cấu trúc quan trọng.</w:t>
      </w:r>
    </w:p>
    <w:p w:rsidR="002C1625" w:rsidRPr="008E0BEF" w:rsidRDefault="004D7E52" w:rsidP="00CC183D">
      <w:pPr>
        <w:pStyle w:val="Heading4"/>
        <w:numPr>
          <w:ilvl w:val="3"/>
          <w:numId w:val="11"/>
        </w:numPr>
        <w:spacing w:before="120" w:after="120"/>
        <w:ind w:left="0" w:firstLine="567"/>
        <w:rPr>
          <w:color w:val="auto"/>
        </w:rPr>
      </w:pPr>
      <w:r w:rsidRPr="008E0BEF">
        <w:rPr>
          <w:color w:val="auto"/>
        </w:rPr>
        <w:t>Vật liệu anode mới</w:t>
      </w:r>
    </w:p>
    <w:p w:rsidR="00FF69E4" w:rsidRPr="008E0BEF" w:rsidRDefault="0026060F" w:rsidP="009B6134">
      <w:pPr>
        <w:rPr>
          <w:rFonts w:eastAsia="Arial Unicode MS" w:cs="Times New Roman"/>
          <w:szCs w:val="26"/>
        </w:rPr>
      </w:pPr>
      <w:r w:rsidRPr="008E0BEF">
        <w:rPr>
          <w:rFonts w:eastAsia="Arial Unicode MS" w:cs="Times New Roman"/>
          <w:szCs w:val="26"/>
        </w:rPr>
        <w:t>Các vật liệu cathode tiêu biểu là LiCoO</w:t>
      </w:r>
      <w:r w:rsidRPr="008E0BEF">
        <w:rPr>
          <w:rFonts w:eastAsia="Arial Unicode MS" w:cs="Times New Roman"/>
          <w:szCs w:val="26"/>
          <w:vertAlign w:val="subscript"/>
        </w:rPr>
        <w:t>2</w:t>
      </w:r>
      <w:r w:rsidRPr="008E0BEF">
        <w:rPr>
          <w:rFonts w:eastAsia="Arial Unicode MS" w:cs="Times New Roman"/>
          <w:szCs w:val="26"/>
        </w:rPr>
        <w:t>, LiMn</w:t>
      </w:r>
      <w:r w:rsidRPr="008E0BEF">
        <w:rPr>
          <w:rFonts w:eastAsia="Arial Unicode MS" w:cs="Times New Roman"/>
          <w:szCs w:val="26"/>
          <w:vertAlign w:val="subscript"/>
        </w:rPr>
        <w:t>2</w:t>
      </w:r>
      <w:r w:rsidRPr="008E0BEF">
        <w:rPr>
          <w:rFonts w:eastAsia="Arial Unicode MS" w:cs="Times New Roman"/>
          <w:szCs w:val="26"/>
        </w:rPr>
        <w:t>O</w:t>
      </w:r>
      <w:r w:rsidRPr="008E0BEF">
        <w:rPr>
          <w:rFonts w:eastAsia="Arial Unicode MS" w:cs="Times New Roman"/>
          <w:szCs w:val="26"/>
          <w:vertAlign w:val="subscript"/>
        </w:rPr>
        <w:t>4</w:t>
      </w:r>
      <w:r w:rsidRPr="008E0BEF">
        <w:rPr>
          <w:rFonts w:eastAsia="Arial Unicode MS" w:cs="Times New Roman"/>
          <w:szCs w:val="26"/>
        </w:rPr>
        <w:t xml:space="preserve"> và LiFePO</w:t>
      </w:r>
      <w:r w:rsidRPr="008E0BEF">
        <w:rPr>
          <w:rFonts w:eastAsia="Arial Unicode MS" w:cs="Times New Roman"/>
          <w:szCs w:val="26"/>
          <w:vertAlign w:val="subscript"/>
        </w:rPr>
        <w:t>4</w:t>
      </w:r>
      <w:r w:rsidRPr="008E0BEF">
        <w:rPr>
          <w:rFonts w:eastAsia="Arial Unicode MS" w:cs="Times New Roman"/>
          <w:szCs w:val="26"/>
        </w:rPr>
        <w:t xml:space="preserve">  thì graphite là vật liệu anode phổ biến nhấ</w:t>
      </w:r>
      <w:r w:rsidR="003A20B5" w:rsidRPr="008E0BEF">
        <w:rPr>
          <w:rFonts w:eastAsia="Arial Unicode MS" w:cs="Times New Roman"/>
          <w:szCs w:val="26"/>
        </w:rPr>
        <w:t>t do nó có các đặc điểm nổi bật như</w:t>
      </w:r>
      <w:r w:rsidR="007A7E89">
        <w:rPr>
          <w:rFonts w:eastAsia="Arial Unicode MS" w:cs="Times New Roman"/>
          <w:szCs w:val="26"/>
        </w:rPr>
        <w:t xml:space="preserve"> </w:t>
      </w:r>
      <w:r w:rsidR="003A20B5" w:rsidRPr="008E0BEF">
        <w:rPr>
          <w:rFonts w:eastAsia="Arial Unicode MS" w:cs="Times New Roman"/>
          <w:szCs w:val="26"/>
        </w:rPr>
        <w:t>thế điện cực thấp so vớ</w:t>
      </w:r>
      <w:r w:rsidR="005F5657" w:rsidRPr="008E0BEF">
        <w:rPr>
          <w:rFonts w:eastAsia="Arial Unicode MS" w:cs="Times New Roman"/>
          <w:szCs w:val="26"/>
        </w:rPr>
        <w:t>i</w:t>
      </w:r>
      <w:r w:rsidR="006F13AD" w:rsidRPr="008E0BEF">
        <w:rPr>
          <w:rFonts w:eastAsia="Arial Unicode MS" w:cs="Times New Roman"/>
          <w:szCs w:val="26"/>
        </w:rPr>
        <w:t xml:space="preserve"> thế hóa của</w:t>
      </w:r>
      <w:r w:rsidR="005F5657" w:rsidRPr="008E0BEF">
        <w:rPr>
          <w:rFonts w:eastAsia="Arial Unicode MS" w:cs="Times New Roman"/>
          <w:szCs w:val="26"/>
        </w:rPr>
        <w:t xml:space="preserve"> Li</w:t>
      </w:r>
      <w:r w:rsidR="006C3A80" w:rsidRPr="008E0BEF">
        <w:rPr>
          <w:rFonts w:eastAsia="Arial Unicode MS" w:cs="Times New Roman"/>
          <w:szCs w:val="26"/>
        </w:rPr>
        <w:t xml:space="preserve">, giá thành rẻ, vòng đời cao. </w:t>
      </w:r>
      <w:r w:rsidR="00A17286" w:rsidRPr="008E0BEF">
        <w:rPr>
          <w:rFonts w:eastAsia="Arial Unicode MS" w:cs="Times New Roman"/>
          <w:szCs w:val="26"/>
        </w:rPr>
        <w:t>Tuy nhiên</w:t>
      </w:r>
      <w:r w:rsidR="00FE095B">
        <w:rPr>
          <w:rFonts w:eastAsia="Arial Unicode MS" w:cs="Times New Roman"/>
          <w:szCs w:val="26"/>
        </w:rPr>
        <w:t>,</w:t>
      </w:r>
      <w:r w:rsidR="00A17286" w:rsidRPr="008E0BEF">
        <w:rPr>
          <w:rFonts w:eastAsia="Arial Unicode MS" w:cs="Times New Roman"/>
          <w:szCs w:val="26"/>
        </w:rPr>
        <w:t xml:space="preserve"> graphite chỉ cho phép 1 ion Li</w:t>
      </w:r>
      <w:r w:rsidR="00E56BE1" w:rsidRPr="008E0BEF">
        <w:rPr>
          <w:rFonts w:eastAsia="Arial Unicode MS" w:cs="Times New Roman"/>
          <w:szCs w:val="26"/>
          <w:vertAlign w:val="superscript"/>
        </w:rPr>
        <w:t>+</w:t>
      </w:r>
      <w:r w:rsidR="00A17286" w:rsidRPr="008E0BEF">
        <w:rPr>
          <w:rFonts w:eastAsia="Arial Unicode MS" w:cs="Times New Roman"/>
          <w:szCs w:val="26"/>
        </w:rPr>
        <w:t xml:space="preserve"> liên kết với 6 nguyên tử C </w:t>
      </w:r>
      <w:r w:rsidR="004D45B5" w:rsidRPr="008E0BEF">
        <w:rPr>
          <w:rFonts w:eastAsia="Arial Unicode MS" w:cs="Times New Roman"/>
          <w:szCs w:val="26"/>
        </w:rPr>
        <w:t>cho hợp thức là LiC</w:t>
      </w:r>
      <w:r w:rsidR="004D45B5" w:rsidRPr="008E0BEF">
        <w:rPr>
          <w:rFonts w:eastAsia="Arial Unicode MS" w:cs="Times New Roman"/>
          <w:szCs w:val="26"/>
          <w:vertAlign w:val="subscript"/>
        </w:rPr>
        <w:t xml:space="preserve">6 </w:t>
      </w:r>
      <w:r w:rsidR="00DC0CAF" w:rsidRPr="008E0BEF">
        <w:rPr>
          <w:rFonts w:eastAsia="Arial Unicode MS" w:cs="Times New Roman"/>
          <w:szCs w:val="26"/>
        </w:rPr>
        <w:t xml:space="preserve">dẫn đến </w:t>
      </w:r>
      <w:r w:rsidR="002D38EA" w:rsidRPr="008E0BEF">
        <w:rPr>
          <w:rFonts w:eastAsia="Arial Unicode MS" w:cs="Times New Roman"/>
          <w:szCs w:val="26"/>
        </w:rPr>
        <w:t>dung lượng</w:t>
      </w:r>
      <w:r w:rsidR="009F6038" w:rsidRPr="008E0BEF">
        <w:rPr>
          <w:rFonts w:eastAsia="Arial Unicode MS" w:cs="Times New Roman"/>
          <w:szCs w:val="26"/>
        </w:rPr>
        <w:t xml:space="preserve"> nạp xả</w:t>
      </w:r>
      <w:r w:rsidR="006F13AD" w:rsidRPr="008E0BEF">
        <w:rPr>
          <w:rFonts w:eastAsia="Arial Unicode MS" w:cs="Times New Roman"/>
          <w:szCs w:val="26"/>
        </w:rPr>
        <w:t xml:space="preserve"> bị giới hạn</w:t>
      </w:r>
      <w:r w:rsidR="001216C4" w:rsidRPr="008E0BEF">
        <w:rPr>
          <w:rFonts w:eastAsia="Arial Unicode MS" w:cs="Times New Roman"/>
          <w:szCs w:val="26"/>
        </w:rPr>
        <w:t xml:space="preserve"> là 372 mAh/g. Hơn nữ</w:t>
      </w:r>
      <w:r w:rsidR="00FC33CF" w:rsidRPr="008E0BEF">
        <w:rPr>
          <w:rFonts w:eastAsia="Arial Unicode MS" w:cs="Times New Roman"/>
          <w:szCs w:val="26"/>
        </w:rPr>
        <w:t>a</w:t>
      </w:r>
      <w:r w:rsidR="00C669A8">
        <w:rPr>
          <w:rFonts w:eastAsia="Arial Unicode MS" w:cs="Times New Roman"/>
          <w:szCs w:val="26"/>
        </w:rPr>
        <w:t>,</w:t>
      </w:r>
      <w:r w:rsidR="00FC33CF" w:rsidRPr="008E0BEF">
        <w:rPr>
          <w:rFonts w:eastAsia="Arial Unicode MS" w:cs="Times New Roman"/>
          <w:szCs w:val="26"/>
        </w:rPr>
        <w:t xml:space="preserve"> tốc độ</w:t>
      </w:r>
      <w:r w:rsidR="001216C4" w:rsidRPr="008E0BEF">
        <w:rPr>
          <w:rFonts w:eastAsia="Arial Unicode MS" w:cs="Times New Roman"/>
          <w:szCs w:val="26"/>
        </w:rPr>
        <w:t xml:space="preserve"> khuế</w:t>
      </w:r>
      <w:r w:rsidR="00CC067C" w:rsidRPr="008E0BEF">
        <w:rPr>
          <w:rFonts w:eastAsia="Arial Unicode MS" w:cs="Times New Roman"/>
          <w:szCs w:val="26"/>
        </w:rPr>
        <w:t>ch tán ion Li</w:t>
      </w:r>
      <w:r w:rsidR="00CC067C" w:rsidRPr="008E0BEF">
        <w:rPr>
          <w:rFonts w:eastAsia="Arial Unicode MS" w:cs="Times New Roman"/>
          <w:szCs w:val="26"/>
          <w:vertAlign w:val="superscript"/>
        </w:rPr>
        <w:t>+</w:t>
      </w:r>
      <w:r w:rsidR="001216C4" w:rsidRPr="008E0BEF">
        <w:rPr>
          <w:rFonts w:eastAsia="Arial Unicode MS" w:cs="Times New Roman"/>
          <w:szCs w:val="26"/>
        </w:rPr>
        <w:t xml:space="preserve"> vào vật liệ</w:t>
      </w:r>
      <w:r w:rsidR="00FC33CF" w:rsidRPr="008E0BEF">
        <w:rPr>
          <w:rFonts w:eastAsia="Arial Unicode MS" w:cs="Times New Roman"/>
          <w:szCs w:val="26"/>
        </w:rPr>
        <w:t>u của</w:t>
      </w:r>
      <w:r w:rsidR="00821971" w:rsidRPr="008E0BEF">
        <w:rPr>
          <w:rFonts w:eastAsia="Arial Unicode MS" w:cs="Times New Roman"/>
          <w:szCs w:val="26"/>
        </w:rPr>
        <w:t xml:space="preserve"> graphite từ 10</w:t>
      </w:r>
      <w:r w:rsidR="00821971" w:rsidRPr="008E0BEF">
        <w:rPr>
          <w:rFonts w:eastAsia="Arial Unicode MS" w:cs="Times New Roman"/>
          <w:szCs w:val="26"/>
          <w:vertAlign w:val="superscript"/>
        </w:rPr>
        <w:t>-9</w:t>
      </w:r>
      <w:r w:rsidR="00821971" w:rsidRPr="008E0BEF">
        <w:rPr>
          <w:rFonts w:eastAsia="Arial Unicode MS" w:cs="Times New Roman"/>
          <w:szCs w:val="26"/>
        </w:rPr>
        <w:t xml:space="preserve"> đến 10</w:t>
      </w:r>
      <w:r w:rsidR="00821971" w:rsidRPr="008E0BEF">
        <w:rPr>
          <w:rFonts w:eastAsia="Arial Unicode MS" w:cs="Times New Roman"/>
          <w:szCs w:val="26"/>
          <w:vertAlign w:val="superscript"/>
        </w:rPr>
        <w:t>-7</w:t>
      </w:r>
      <w:r w:rsidR="00821971" w:rsidRPr="008E0BEF">
        <w:rPr>
          <w:rFonts w:eastAsia="Arial Unicode MS" w:cs="Times New Roman"/>
          <w:szCs w:val="26"/>
        </w:rPr>
        <w:t xml:space="preserve"> cm</w:t>
      </w:r>
      <w:r w:rsidR="00821971" w:rsidRPr="008E0BEF">
        <w:rPr>
          <w:rFonts w:eastAsia="Arial Unicode MS" w:cs="Times New Roman"/>
          <w:szCs w:val="26"/>
          <w:vertAlign w:val="superscript"/>
        </w:rPr>
        <w:t>2</w:t>
      </w:r>
      <w:r w:rsidR="00FC33CF" w:rsidRPr="008E0BEF">
        <w:rPr>
          <w:rFonts w:eastAsia="Arial Unicode MS" w:cs="Times New Roman"/>
          <w:szCs w:val="26"/>
        </w:rPr>
        <w:t xml:space="preserve">/s </w:t>
      </w:r>
      <w:r w:rsidR="00795916" w:rsidRPr="008E0BEF">
        <w:rPr>
          <w:rFonts w:eastAsia="Arial Unicode MS" w:cs="Times New Roman"/>
          <w:szCs w:val="26"/>
        </w:rPr>
        <w:t xml:space="preserve">làm giảm mật độ năng lượng của pin. </w:t>
      </w:r>
      <w:r w:rsidR="00D22A9A" w:rsidRPr="008E0BEF">
        <w:rPr>
          <w:rFonts w:eastAsia="Arial Unicode MS" w:cs="Times New Roman"/>
          <w:szCs w:val="26"/>
        </w:rPr>
        <w:t xml:space="preserve">Vì thế cần phải tìm các vật liệu có dung lượng tích trữ cao, mật độ năng lượng lớn để thay thế graphite. </w:t>
      </w:r>
      <w:r w:rsidR="00256478" w:rsidRPr="008E0BEF">
        <w:rPr>
          <w:rFonts w:eastAsia="Arial Unicode MS" w:cs="Times New Roman"/>
          <w:szCs w:val="26"/>
        </w:rPr>
        <w:t>Ngay cả kim loạ</w:t>
      </w:r>
      <w:r w:rsidR="005F5657" w:rsidRPr="008E0BEF">
        <w:rPr>
          <w:rFonts w:eastAsia="Arial Unicode MS" w:cs="Times New Roman"/>
          <w:szCs w:val="26"/>
        </w:rPr>
        <w:t xml:space="preserve">i </w:t>
      </w:r>
      <w:r w:rsidR="005F5657" w:rsidRPr="008E0BEF">
        <w:rPr>
          <w:rFonts w:eastAsia="Arial Unicode MS" w:cs="Times New Roman"/>
          <w:szCs w:val="26"/>
        </w:rPr>
        <w:lastRenderedPageBreak/>
        <w:t>Li</w:t>
      </w:r>
      <w:r w:rsidR="00256478" w:rsidRPr="008E0BEF">
        <w:rPr>
          <w:rFonts w:eastAsia="Arial Unicode MS" w:cs="Times New Roman"/>
          <w:szCs w:val="26"/>
        </w:rPr>
        <w:t xml:space="preserve"> là một trong số các vật liệu có dung lượng tích trữ cao nhất (3860 mAh/g) nhưng độ an toàn lạ</w:t>
      </w:r>
      <w:r w:rsidR="00FC33CF" w:rsidRPr="008E0BEF">
        <w:rPr>
          <w:rFonts w:eastAsia="Arial Unicode MS" w:cs="Times New Roman"/>
          <w:szCs w:val="26"/>
        </w:rPr>
        <w:t>i không có. S</w:t>
      </w:r>
      <w:r w:rsidR="00256478" w:rsidRPr="008E0BEF">
        <w:rPr>
          <w:rFonts w:eastAsia="Arial Unicode MS" w:cs="Times New Roman"/>
          <w:szCs w:val="26"/>
        </w:rPr>
        <w:t>ự</w:t>
      </w:r>
      <w:r w:rsidR="00AB341B" w:rsidRPr="008E0BEF">
        <w:rPr>
          <w:rFonts w:eastAsia="Arial Unicode MS" w:cs="Times New Roman"/>
          <w:szCs w:val="26"/>
        </w:rPr>
        <w:t xml:space="preserve"> đoản</w:t>
      </w:r>
      <w:r w:rsidR="00256478" w:rsidRPr="008E0BEF">
        <w:rPr>
          <w:rFonts w:eastAsia="Arial Unicode MS" w:cs="Times New Roman"/>
          <w:szCs w:val="26"/>
        </w:rPr>
        <w:t xml:space="preserve"> mạch giữa anode và cathode có thể xảy ra và thậm chí gây ra cháy nổ</w:t>
      </w:r>
      <w:r w:rsidR="007C042B" w:rsidRPr="008E0BEF">
        <w:rPr>
          <w:rFonts w:eastAsia="Arial Unicode MS" w:cs="Times New Roman"/>
          <w:szCs w:val="26"/>
        </w:rPr>
        <w:t>.</w:t>
      </w:r>
    </w:p>
    <w:p w:rsidR="007C042B" w:rsidRPr="008E0BEF" w:rsidRDefault="007C042B" w:rsidP="009B6134">
      <w:pPr>
        <w:rPr>
          <w:rFonts w:eastAsia="Arial Unicode MS" w:cs="Times New Roman"/>
          <w:szCs w:val="26"/>
        </w:rPr>
      </w:pPr>
      <w:r w:rsidRPr="008E0BEF">
        <w:rPr>
          <w:rFonts w:eastAsia="Arial Unicode MS" w:cs="Times New Roman"/>
          <w:szCs w:val="26"/>
        </w:rPr>
        <w:t>Vì thế việc cải thiện mật độ năng lượ</w:t>
      </w:r>
      <w:r w:rsidR="001D18FE" w:rsidRPr="008E0BEF">
        <w:rPr>
          <w:rFonts w:eastAsia="Arial Unicode MS" w:cs="Times New Roman"/>
          <w:szCs w:val="26"/>
        </w:rPr>
        <w:t>ng là một chủ đề thách thứ</w:t>
      </w:r>
      <w:r w:rsidR="000A4772" w:rsidRPr="008E0BEF">
        <w:rPr>
          <w:rFonts w:eastAsia="Arial Unicode MS" w:cs="Times New Roman"/>
          <w:szCs w:val="26"/>
        </w:rPr>
        <w:t>c. V</w:t>
      </w:r>
      <w:r w:rsidR="00C20389" w:rsidRPr="008E0BEF">
        <w:rPr>
          <w:rFonts w:eastAsia="Arial Unicode MS" w:cs="Times New Roman"/>
          <w:szCs w:val="26"/>
        </w:rPr>
        <w:t>iệc lựa chọn những vật liệu phù hợp làm cải thiện dung lượng tích trữ</w:t>
      </w:r>
      <w:r w:rsidR="00BF6FCD" w:rsidRPr="008E0BEF">
        <w:rPr>
          <w:rFonts w:eastAsia="Arial Unicode MS" w:cs="Times New Roman"/>
          <w:szCs w:val="26"/>
        </w:rPr>
        <w:t>,</w:t>
      </w:r>
      <w:r w:rsidR="00C20389" w:rsidRPr="008E0BEF">
        <w:rPr>
          <w:rFonts w:eastAsia="Arial Unicode MS" w:cs="Times New Roman"/>
          <w:szCs w:val="26"/>
        </w:rPr>
        <w:t xml:space="preserve"> dễ</w:t>
      </w:r>
      <w:r w:rsidR="000A4772" w:rsidRPr="008E0BEF">
        <w:rPr>
          <w:rFonts w:eastAsia="Arial Unicode MS" w:cs="Times New Roman"/>
          <w:szCs w:val="26"/>
        </w:rPr>
        <w:t xml:space="preserve"> dàng khuếch tán</w:t>
      </w:r>
      <w:r w:rsidR="00C20389" w:rsidRPr="008E0BEF">
        <w:rPr>
          <w:rFonts w:eastAsia="Arial Unicode MS" w:cs="Times New Roman"/>
          <w:szCs w:val="26"/>
        </w:rPr>
        <w:t xml:space="preserve"> vào anode</w:t>
      </w:r>
      <w:r w:rsidR="00BF6FCD" w:rsidRPr="008E0BEF">
        <w:rPr>
          <w:rFonts w:eastAsia="Arial Unicode MS" w:cs="Times New Roman"/>
          <w:szCs w:val="26"/>
        </w:rPr>
        <w:t>,</w:t>
      </w:r>
      <w:r w:rsidR="00C20389" w:rsidRPr="008E0BEF">
        <w:rPr>
          <w:rFonts w:eastAsia="Arial Unicode MS" w:cs="Times New Roman"/>
          <w:szCs w:val="26"/>
        </w:rPr>
        <w:t xml:space="preserve"> có tuổi thọ tốt đặc biệt là không gây độc hạ</w:t>
      </w:r>
      <w:r w:rsidR="00064E71" w:rsidRPr="008E0BEF">
        <w:rPr>
          <w:rFonts w:eastAsia="Arial Unicode MS" w:cs="Times New Roman"/>
          <w:szCs w:val="26"/>
        </w:rPr>
        <w:t>i.</w:t>
      </w:r>
    </w:p>
    <w:p w:rsidR="00820504" w:rsidRPr="008E0BEF" w:rsidRDefault="00064E71" w:rsidP="00A34F5A">
      <w:pPr>
        <w:rPr>
          <w:rFonts w:eastAsia="Arial Unicode MS" w:cs="Times New Roman"/>
          <w:szCs w:val="26"/>
        </w:rPr>
      </w:pPr>
      <w:r w:rsidRPr="008E0BEF">
        <w:rPr>
          <w:rFonts w:eastAsia="Arial Unicode MS" w:cs="Times New Roman"/>
          <w:szCs w:val="26"/>
        </w:rPr>
        <w:t xml:space="preserve">Có nhiều kết quả đạt được trong việc nghiên cứu về các vật liệu carbon và non-carbon </w:t>
      </w:r>
      <w:r w:rsidR="00FC28D7" w:rsidRPr="008E0BEF">
        <w:rPr>
          <w:rFonts w:eastAsia="Arial Unicode MS" w:cs="Times New Roman"/>
          <w:szCs w:val="26"/>
        </w:rPr>
        <w:t>cho hiệu suất cao và dung lượng tích trữ cao</w:t>
      </w:r>
      <w:r w:rsidR="005E22D2" w:rsidRPr="008E0BEF">
        <w:rPr>
          <w:rFonts w:eastAsia="Arial Unicode MS" w:cs="Times New Roman"/>
          <w:szCs w:val="26"/>
        </w:rPr>
        <w:t xml:space="preserve">. Một số loại vật liệu đã nghiên cứu như: </w:t>
      </w:r>
      <w:r w:rsidR="001A183B" w:rsidRPr="008E0BEF">
        <w:rPr>
          <w:rFonts w:eastAsia="Arial Unicode MS" w:cs="Times New Roman"/>
          <w:szCs w:val="26"/>
        </w:rPr>
        <w:t xml:space="preserve">carbon nanotube (1100 mAh/g), </w:t>
      </w:r>
      <w:r w:rsidR="00D016B1" w:rsidRPr="008E0BEF">
        <w:rPr>
          <w:rFonts w:eastAsia="Arial Unicode MS" w:cs="Times New Roman"/>
          <w:szCs w:val="26"/>
        </w:rPr>
        <w:t>carbon nanofibers (450 mAh/g), graphene (960 mAh/g)</w:t>
      </w:r>
      <w:r w:rsidR="00A16D54" w:rsidRPr="008E0BEF">
        <w:rPr>
          <w:rFonts w:eastAsia="Arial Unicode MS" w:cs="Times New Roman"/>
          <w:szCs w:val="26"/>
        </w:rPr>
        <w:t xml:space="preserve">, </w:t>
      </w:r>
      <w:r w:rsidR="0069069B" w:rsidRPr="008E0BEF">
        <w:rPr>
          <w:rFonts w:eastAsia="Arial Unicode MS" w:cs="Times New Roman"/>
          <w:szCs w:val="26"/>
        </w:rPr>
        <w:t xml:space="preserve">porous carbon (800 – 1100 mAh/g), SiO (1600 mAh/g), </w:t>
      </w:r>
      <w:r w:rsidR="00C931D9" w:rsidRPr="008E0BEF">
        <w:rPr>
          <w:rFonts w:eastAsia="Arial Unicode MS" w:cs="Times New Roman"/>
          <w:szCs w:val="26"/>
        </w:rPr>
        <w:t xml:space="preserve">silicon (4200 mAh/g), </w:t>
      </w:r>
      <w:r w:rsidR="00634650" w:rsidRPr="008E0BEF">
        <w:rPr>
          <w:rFonts w:eastAsia="Arial Unicode MS" w:cs="Times New Roman"/>
          <w:szCs w:val="26"/>
        </w:rPr>
        <w:t xml:space="preserve">germanium (1600 mAh/g), </w:t>
      </w:r>
      <w:r w:rsidR="00BB089F" w:rsidRPr="008E0BEF">
        <w:rPr>
          <w:rFonts w:eastAsia="Arial Unicode MS" w:cs="Times New Roman"/>
          <w:szCs w:val="26"/>
        </w:rPr>
        <w:t>tin (994 mAh/g) và các hợp chất oxide của kim loại chuyển tiếp (500 – 1000 mAh/g)</w:t>
      </w:r>
      <w:r w:rsidR="00173EDF" w:rsidRPr="008E0BEF">
        <w:rPr>
          <w:rFonts w:eastAsia="Arial Unicode MS" w:cs="Times New Roman"/>
          <w:szCs w:val="26"/>
        </w:rPr>
        <w:t xml:space="preserve"> </w:t>
      </w:r>
      <w:r w:rsidR="00274E4D" w:rsidRPr="008E0BEF">
        <w:rPr>
          <w:rFonts w:eastAsia="Arial Unicode MS" w:cs="Times New Roman"/>
          <w:szCs w:val="26"/>
        </w:rPr>
        <w:fldChar w:fldCharType="begin"/>
      </w:r>
      <w:r w:rsidR="00A711B9">
        <w:rPr>
          <w:rFonts w:eastAsia="Arial Unicode MS" w:cs="Times New Roman"/>
          <w:szCs w:val="26"/>
        </w:rPr>
        <w:instrText xml:space="preserve"> ADDIN EN.CITE &lt;EndNote&gt;&lt;Cite&gt;&lt;Author&gt;Goriparti&lt;/Author&gt;&lt;Year&gt;2014&lt;/Year&gt;&lt;RecNum&gt;419&lt;/RecNum&gt;&lt;DisplayText&gt;[14]&lt;/DisplayText&gt;&lt;record&gt;&lt;rec-number&gt;419&lt;/rec-number&gt;&lt;foreign-keys&gt;&lt;key app="EN" db-id="tswdf90eotzxplessfr52vwsepp95s2stadw"&gt;419&lt;/key&gt;&lt;/foreign-keys&gt;&lt;ref-type name="Journal Article"&gt;17&lt;/ref-type&gt;&lt;contributors&gt;&lt;authors&gt;&lt;author&gt;Goriparti, Subrahmanyam&lt;/author&gt;&lt;author&gt;Miele, Ermanno&lt;/author&gt;&lt;author&gt;De Angelis, Francesco&lt;/author&gt;&lt;author&gt;Di Fabrizio, Enzo&lt;/author&gt;&lt;author&gt;Proietti Zaccaria, Remo&lt;/author&gt;&lt;author&gt;Capiglia, Claudio&lt;/author&gt;&lt;/authors&gt;&lt;/contributors&gt;&lt;titles&gt;&lt;title&gt;Review on recent progress of nanostructured anode materials for Li-ion batteries&lt;/title&gt;&lt;secondary-title&gt;Journal of Power Sources&lt;/secondary-title&gt;&lt;/titles&gt;&lt;periodical&gt;&lt;full-title&gt;Journal of Power Sources&lt;/full-title&gt;&lt;/periodical&gt;&lt;pages&gt;421-443&lt;/pages&gt;&lt;volume&gt;257&lt;/volume&gt;&lt;number&gt;0&lt;/number&gt;&lt;keywords&gt;&lt;keyword&gt;Li-ion batteries&lt;/keyword&gt;&lt;keyword&gt;Anode materials&lt;/keyword&gt;&lt;keyword&gt;Nano-structures&lt;/keyword&gt;&lt;keyword&gt;Rechargeable batteries&lt;/keyword&gt;&lt;/keywords&gt;&lt;dates&gt;&lt;year&gt;2014&lt;/year&gt;&lt;pub-dates&gt;&lt;date&gt;7/1/&lt;/date&gt;&lt;/pub-dates&gt;&lt;/dates&gt;&lt;isbn&gt;0378-7753&lt;/isbn&gt;&lt;urls&gt;&lt;related-urls&gt;&lt;url&gt;http://www.sciencedirect.com/science/article/pii/S0378775313019460&lt;/url&gt;&lt;/related-urls&gt;&lt;/urls&gt;&lt;electronic-resource-num&gt;http://dx.doi.org/10.1016/j.jpowsour.2013.11.103&lt;/electronic-resource-num&gt;&lt;/record&gt;&lt;/Cite&gt;&lt;/EndNote&gt;</w:instrText>
      </w:r>
      <w:r w:rsidR="00274E4D" w:rsidRPr="008E0BEF">
        <w:rPr>
          <w:rFonts w:eastAsia="Arial Unicode MS" w:cs="Times New Roman"/>
          <w:szCs w:val="26"/>
        </w:rPr>
        <w:fldChar w:fldCharType="separate"/>
      </w:r>
      <w:r w:rsidR="00A711B9">
        <w:rPr>
          <w:rFonts w:eastAsia="Arial Unicode MS" w:cs="Times New Roman"/>
          <w:noProof/>
          <w:szCs w:val="26"/>
        </w:rPr>
        <w:t>[</w:t>
      </w:r>
      <w:r w:rsidR="00EE6903">
        <w:t>28</w:t>
      </w:r>
      <w:r w:rsidR="00A711B9">
        <w:rPr>
          <w:rFonts w:eastAsia="Arial Unicode MS" w:cs="Times New Roman"/>
          <w:noProof/>
          <w:szCs w:val="26"/>
        </w:rPr>
        <w:t>]</w:t>
      </w:r>
      <w:r w:rsidR="00274E4D" w:rsidRPr="008E0BEF">
        <w:rPr>
          <w:rFonts w:eastAsia="Arial Unicode MS" w:cs="Times New Roman"/>
          <w:szCs w:val="26"/>
        </w:rPr>
        <w:fldChar w:fldCharType="end"/>
      </w:r>
      <w:r w:rsidR="00BB089F" w:rsidRPr="008E0BEF">
        <w:rPr>
          <w:rFonts w:eastAsia="Arial Unicode MS" w:cs="Times New Roman"/>
          <w:szCs w:val="26"/>
        </w:rPr>
        <w:t xml:space="preserve">. </w:t>
      </w:r>
      <w:r w:rsidR="002C0126" w:rsidRPr="008E0BEF">
        <w:rPr>
          <w:rFonts w:eastAsia="Arial Unicode MS" w:cs="Times New Roman"/>
          <w:szCs w:val="26"/>
        </w:rPr>
        <w:t>Hơn nữa</w:t>
      </w:r>
      <w:r w:rsidR="00173EDF" w:rsidRPr="008E0BEF">
        <w:rPr>
          <w:rFonts w:eastAsia="Arial Unicode MS" w:cs="Times New Roman"/>
          <w:szCs w:val="26"/>
        </w:rPr>
        <w:t>,</w:t>
      </w:r>
      <w:r w:rsidR="002C0126" w:rsidRPr="008E0BEF">
        <w:rPr>
          <w:rFonts w:eastAsia="Arial Unicode MS" w:cs="Times New Roman"/>
          <w:szCs w:val="26"/>
        </w:rPr>
        <w:t xml:space="preserve"> các vật liệu sulphide kim loại (metal sulphides)</w:t>
      </w:r>
      <w:r w:rsidR="00765FD9" w:rsidRPr="008E0BEF">
        <w:rPr>
          <w:rFonts w:eastAsia="Arial Unicode MS" w:cs="Times New Roman"/>
          <w:szCs w:val="26"/>
        </w:rPr>
        <w:t xml:space="preserve">, phosphides và nitrides </w:t>
      </w:r>
      <w:r w:rsidR="0005458B" w:rsidRPr="008E0BEF">
        <w:rPr>
          <w:rFonts w:eastAsia="Arial Unicode MS" w:cs="Times New Roman"/>
          <w:szCs w:val="26"/>
        </w:rPr>
        <w:t xml:space="preserve">cũng có thể coi là các vật liệu </w:t>
      </w:r>
      <w:r w:rsidR="001D06F0" w:rsidRPr="008E0BEF">
        <w:rPr>
          <w:rFonts w:eastAsia="Arial Unicode MS" w:cs="Times New Roman"/>
          <w:szCs w:val="26"/>
        </w:rPr>
        <w:t>anode. C</w:t>
      </w:r>
      <w:r w:rsidR="007F1AF3" w:rsidRPr="008E0BEF">
        <w:rPr>
          <w:rFonts w:eastAsia="Arial Unicode MS" w:cs="Times New Roman"/>
          <w:szCs w:val="26"/>
        </w:rPr>
        <w:t>húng có dung lượng tích trữ cao hơn 5</w:t>
      </w:r>
      <w:r w:rsidR="00BE5A53" w:rsidRPr="008E0BEF">
        <w:rPr>
          <w:rFonts w:eastAsia="Arial Unicode MS" w:cs="Times New Roman"/>
          <w:szCs w:val="26"/>
        </w:rPr>
        <w:t xml:space="preserve">00 mAh/g. Tuy nhiên, chúng lại có độ dãn nở thể tích cao, </w:t>
      </w:r>
      <w:r w:rsidR="001D06F0" w:rsidRPr="008E0BEF">
        <w:rPr>
          <w:rFonts w:eastAsia="Arial Unicode MS" w:cs="Times New Roman"/>
          <w:szCs w:val="26"/>
        </w:rPr>
        <w:t>nghèo electron, dung lượng tích trữ bị suy giảm dầ</w:t>
      </w:r>
      <w:r w:rsidR="008A5EB7" w:rsidRPr="008E0BEF">
        <w:rPr>
          <w:rFonts w:eastAsia="Arial Unicode MS" w:cs="Times New Roman"/>
          <w:szCs w:val="26"/>
        </w:rPr>
        <w:t xml:space="preserve">n. </w:t>
      </w:r>
      <w:r w:rsidR="00987482" w:rsidRPr="008E0BEF">
        <w:rPr>
          <w:rFonts w:eastAsia="Arial Unicode MS" w:cs="Times New Roman"/>
          <w:szCs w:val="26"/>
        </w:rPr>
        <w:t>Các vật liệu cấ</w:t>
      </w:r>
      <w:r w:rsidR="006C7786" w:rsidRPr="008E0BEF">
        <w:rPr>
          <w:rFonts w:eastAsia="Arial Unicode MS" w:cs="Times New Roman"/>
          <w:szCs w:val="26"/>
        </w:rPr>
        <w:t>u trúc nano</w:t>
      </w:r>
      <w:r w:rsidR="00665A44" w:rsidRPr="008E0BEF">
        <w:rPr>
          <w:rFonts w:eastAsia="Arial Unicode MS" w:cs="Times New Roman"/>
          <w:szCs w:val="26"/>
        </w:rPr>
        <w:t xml:space="preserve"> liệt kê ở trên</w:t>
      </w:r>
      <w:r w:rsidR="006C7786" w:rsidRPr="008E0BEF">
        <w:rPr>
          <w:rFonts w:eastAsia="Arial Unicode MS" w:cs="Times New Roman"/>
          <w:szCs w:val="26"/>
        </w:rPr>
        <w:t xml:space="preserve"> có hình thái học đặc biệt</w:t>
      </w:r>
      <w:r w:rsidR="00080454">
        <w:rPr>
          <w:rFonts w:eastAsia="Arial Unicode MS" w:cs="Times New Roman"/>
          <w:szCs w:val="26"/>
        </w:rPr>
        <w:t>,</w:t>
      </w:r>
      <w:r w:rsidR="006C7786" w:rsidRPr="008E0BEF">
        <w:rPr>
          <w:rFonts w:eastAsia="Arial Unicode MS" w:cs="Times New Roman"/>
          <w:szCs w:val="26"/>
        </w:rPr>
        <w:t xml:space="preserve"> nó đại diệ</w:t>
      </w:r>
      <w:r w:rsidR="00C1322B" w:rsidRPr="008E0BEF">
        <w:rPr>
          <w:rFonts w:eastAsia="Arial Unicode MS" w:cs="Times New Roman"/>
          <w:szCs w:val="26"/>
        </w:rPr>
        <w:t>n cho các tính chất</w:t>
      </w:r>
      <w:r w:rsidR="006C7786" w:rsidRPr="008E0BEF">
        <w:rPr>
          <w:rFonts w:eastAsia="Arial Unicode MS" w:cs="Times New Roman"/>
          <w:szCs w:val="26"/>
        </w:rPr>
        <w:t xml:space="preserve"> </w:t>
      </w:r>
      <w:r w:rsidR="00C1322B" w:rsidRPr="008E0BEF">
        <w:rPr>
          <w:rFonts w:eastAsia="Arial Unicode MS" w:cs="Times New Roman"/>
          <w:szCs w:val="26"/>
        </w:rPr>
        <w:t>quan trọ</w:t>
      </w:r>
      <w:r w:rsidR="00665A44" w:rsidRPr="008E0BEF">
        <w:rPr>
          <w:rFonts w:eastAsia="Arial Unicode MS" w:cs="Times New Roman"/>
          <w:szCs w:val="26"/>
        </w:rPr>
        <w:t xml:space="preserve">ng để trở thành các vật liệu đột phá trong </w:t>
      </w:r>
      <w:r w:rsidR="00D17D07" w:rsidRPr="008E0BEF">
        <w:rPr>
          <w:rFonts w:eastAsia="Arial Unicode MS" w:cs="Times New Roman"/>
          <w:szCs w:val="26"/>
        </w:rPr>
        <w:t>lĩnh vực</w:t>
      </w:r>
      <w:r w:rsidR="00FC61C7" w:rsidRPr="008E0BEF">
        <w:rPr>
          <w:rFonts w:eastAsia="Arial Unicode MS" w:cs="Times New Roman"/>
          <w:szCs w:val="26"/>
        </w:rPr>
        <w:t xml:space="preserve"> này. </w:t>
      </w:r>
    </w:p>
    <w:tbl>
      <w:tblPr>
        <w:tblStyle w:val="TableGrid"/>
        <w:tblW w:w="820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90"/>
      </w:tblGrid>
      <w:tr w:rsidR="00A45850" w:rsidRPr="008E0BEF" w:rsidTr="000028F1">
        <w:trPr>
          <w:trHeight w:val="4840"/>
          <w:jc w:val="center"/>
        </w:trPr>
        <w:tc>
          <w:tcPr>
            <w:tcW w:w="8203" w:type="dxa"/>
          </w:tcPr>
          <w:p w:rsidR="00A45850" w:rsidRPr="008E0BEF" w:rsidRDefault="00A45850" w:rsidP="00A34F5A">
            <w:pPr>
              <w:spacing w:before="120" w:after="120" w:line="312" w:lineRule="auto"/>
              <w:ind w:firstLine="0"/>
              <w:jc w:val="center"/>
              <w:rPr>
                <w:rFonts w:eastAsia="Arial Unicode MS" w:cs="Times New Roman"/>
                <w:b/>
                <w:szCs w:val="26"/>
              </w:rPr>
            </w:pPr>
            <w:r w:rsidRPr="008E0BEF">
              <w:rPr>
                <w:rFonts w:eastAsia="Arial Unicode MS" w:cs="Times New Roman"/>
                <w:noProof/>
                <w:szCs w:val="26"/>
              </w:rPr>
              <w:drawing>
                <wp:inline distT="0" distB="0" distL="0" distR="0" wp14:anchorId="49ABA16E" wp14:editId="585CD69F">
                  <wp:extent cx="5571490" cy="3371850"/>
                  <wp:effectExtent l="0" t="0" r="0" b="0"/>
                  <wp:docPr id="11" name="Picture 11" descr="C:\Users\user\AppData\Local\Microsoft\Windows\INetCache\Content.Word\Capture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AppData\Local\Microsoft\Windows\INetCache\Content.Word\Capture1.g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49156" cy="3418853"/>
                          </a:xfrm>
                          <a:prstGeom prst="rect">
                            <a:avLst/>
                          </a:prstGeom>
                          <a:noFill/>
                          <a:ln>
                            <a:noFill/>
                          </a:ln>
                        </pic:spPr>
                      </pic:pic>
                    </a:graphicData>
                  </a:graphic>
                </wp:inline>
              </w:drawing>
            </w:r>
          </w:p>
        </w:tc>
      </w:tr>
      <w:tr w:rsidR="00A45850" w:rsidRPr="008E0BEF" w:rsidTr="000028F1">
        <w:trPr>
          <w:trHeight w:val="1054"/>
          <w:jc w:val="center"/>
        </w:trPr>
        <w:tc>
          <w:tcPr>
            <w:tcW w:w="8203" w:type="dxa"/>
          </w:tcPr>
          <w:p w:rsidR="00E9669C" w:rsidRPr="008E0BEF" w:rsidRDefault="004016BB" w:rsidP="003E50FA">
            <w:pPr>
              <w:spacing w:before="120" w:after="120" w:line="312" w:lineRule="auto"/>
              <w:ind w:firstLine="0"/>
              <w:rPr>
                <w:rFonts w:eastAsia="Arial Unicode MS" w:cs="Times New Roman"/>
                <w:i/>
                <w:szCs w:val="26"/>
              </w:rPr>
            </w:pPr>
            <w:r w:rsidRPr="008E0BEF">
              <w:rPr>
                <w:rFonts w:eastAsia="Arial Unicode MS" w:cs="Times New Roman"/>
                <w:i/>
                <w:szCs w:val="26"/>
              </w:rPr>
              <w:t>Hình</w:t>
            </w:r>
            <w:r w:rsidR="00EB7C89">
              <w:rPr>
                <w:rFonts w:eastAsia="Arial Unicode MS" w:cs="Times New Roman"/>
                <w:i/>
                <w:szCs w:val="26"/>
              </w:rPr>
              <w:t xml:space="preserve"> 1.7</w:t>
            </w:r>
            <w:r w:rsidR="003D0E68" w:rsidRPr="008E0BEF">
              <w:rPr>
                <w:rFonts w:eastAsia="Arial Unicode MS" w:cs="Times New Roman"/>
                <w:i/>
                <w:szCs w:val="26"/>
              </w:rPr>
              <w:t xml:space="preserve">: </w:t>
            </w:r>
            <w:r w:rsidR="00CE2E64" w:rsidRPr="008E0BEF">
              <w:rPr>
                <w:rFonts w:eastAsia="Arial Unicode MS" w:cs="Times New Roman"/>
                <w:i/>
                <w:szCs w:val="26"/>
              </w:rPr>
              <w:t xml:space="preserve">Giản đồ minh họa điện cực anode hoạt động trong pin ion liti. Với thế điện hóa so với </w:t>
            </w:r>
            <w:r w:rsidR="00FF5F63" w:rsidRPr="008E0BEF">
              <w:rPr>
                <w:rFonts w:eastAsia="Arial Unicode MS" w:cs="Times New Roman"/>
                <w:i/>
                <w:szCs w:val="26"/>
              </w:rPr>
              <w:t>Li/Li</w:t>
            </w:r>
            <w:r w:rsidR="00797FF3" w:rsidRPr="008E0BEF">
              <w:rPr>
                <w:rFonts w:eastAsia="Arial Unicode MS" w:cs="Times New Roman"/>
                <w:i/>
                <w:szCs w:val="26"/>
                <w:vertAlign w:val="superscript"/>
              </w:rPr>
              <w:t>+</w:t>
            </w:r>
            <w:r w:rsidR="00CE2E64" w:rsidRPr="008E0BEF">
              <w:rPr>
                <w:rFonts w:eastAsia="Arial Unicode MS" w:cs="Times New Roman"/>
                <w:i/>
                <w:szCs w:val="26"/>
              </w:rPr>
              <w:t xml:space="preserve"> và mật độ dung lượng được chỉ ra.</w:t>
            </w:r>
            <w:r w:rsidR="003F2484" w:rsidRPr="0051529A">
              <w:rPr>
                <w:rFonts w:eastAsia="Arial Unicode MS" w:cs="Times New Roman"/>
                <w:i/>
                <w:szCs w:val="26"/>
              </w:rPr>
              <w:t xml:space="preserve"> </w:t>
            </w:r>
            <w:r w:rsidR="00A711B9">
              <w:rPr>
                <w:rFonts w:eastAsia="Arial Unicode MS" w:cs="Times New Roman"/>
                <w:i/>
                <w:szCs w:val="26"/>
              </w:rPr>
              <w:fldChar w:fldCharType="begin"/>
            </w:r>
            <w:r w:rsidR="00A711B9">
              <w:rPr>
                <w:rFonts w:eastAsia="Arial Unicode MS" w:cs="Times New Roman"/>
                <w:i/>
                <w:szCs w:val="26"/>
              </w:rPr>
              <w:instrText xml:space="preserve"> ADDIN EN.CITE &lt;EndNote&gt;&lt;Cite&gt;&lt;Author&gt;Goriparti&lt;/Author&gt;&lt;Year&gt;2014&lt;/Year&gt;&lt;RecNum&gt;419&lt;/RecNum&gt;&lt;DisplayText&gt;[14]&lt;/DisplayText&gt;&lt;record&gt;&lt;rec-number&gt;419&lt;/rec-number&gt;&lt;foreign-keys&gt;&lt;key app="EN" db-id="tswdf90eotzxplessfr52vwsepp95s2stadw"&gt;419&lt;/key&gt;&lt;/foreign-keys&gt;&lt;ref-type name="Journal Article"&gt;17&lt;/ref-type&gt;&lt;contributors&gt;&lt;authors&gt;&lt;author&gt;Goriparti, Subrahmanyam&lt;/author&gt;&lt;author&gt;Miele, Ermanno&lt;/author&gt;&lt;author&gt;De Angelis, Francesco&lt;/author&gt;&lt;author&gt;Di Fabrizio, Enzo&lt;/author&gt;&lt;author&gt;Proietti Zaccaria, Remo&lt;/author&gt;&lt;author&gt;Capiglia, Claudio&lt;/author&gt;&lt;/authors&gt;&lt;/contributors&gt;&lt;titles&gt;&lt;title&gt;Review on recent progress of nanostructured anode materials for Li-ion batteries&lt;/title&gt;&lt;secondary-title&gt;Journal of Power Sources&lt;/secondary-title&gt;&lt;/titles&gt;&lt;periodical&gt;&lt;full-title&gt;Journal of Power Sources&lt;/full-title&gt;&lt;/periodical&gt;&lt;pages&gt;421-443&lt;/pages&gt;&lt;volume&gt;257&lt;/volume&gt;&lt;number&gt;0&lt;/number&gt;&lt;keywords&gt;&lt;keyword&gt;Li-ion batteries&lt;/keyword&gt;&lt;keyword&gt;Anode materials&lt;/keyword&gt;&lt;keyword&gt;Nano-structures&lt;/keyword&gt;&lt;keyword&gt;Rechargeable batteries&lt;/keyword&gt;&lt;/keywords&gt;&lt;dates&gt;&lt;year&gt;2014&lt;/year&gt;&lt;pub-dates&gt;&lt;date&gt;7/1/&lt;/date&gt;&lt;/pub-dates&gt;&lt;/dates&gt;&lt;isbn&gt;0378-7753&lt;/isbn&gt;&lt;urls&gt;&lt;related-urls&gt;&lt;url&gt;http://www.sciencedirect.com/science/article/pii/S0378775313019460&lt;/url&gt;&lt;/related-urls&gt;&lt;/urls&gt;&lt;electronic-resource-num&gt;http://dx.doi.org/10.1016/j.jpowsour.2013.11.103&lt;/electronic-resource-num&gt;&lt;/record&gt;&lt;/Cite&gt;&lt;/EndNote&gt;</w:instrText>
            </w:r>
            <w:r w:rsidR="00A711B9">
              <w:rPr>
                <w:rFonts w:eastAsia="Arial Unicode MS" w:cs="Times New Roman"/>
                <w:i/>
                <w:szCs w:val="26"/>
              </w:rPr>
              <w:fldChar w:fldCharType="separate"/>
            </w:r>
            <w:r w:rsidR="00A711B9">
              <w:rPr>
                <w:rFonts w:eastAsia="Arial Unicode MS" w:cs="Times New Roman"/>
                <w:i/>
                <w:noProof/>
                <w:szCs w:val="26"/>
              </w:rPr>
              <w:t>[</w:t>
            </w:r>
            <w:r w:rsidR="003E50FA">
              <w:t>28</w:t>
            </w:r>
            <w:r w:rsidR="00A711B9">
              <w:rPr>
                <w:rFonts w:eastAsia="Arial Unicode MS" w:cs="Times New Roman"/>
                <w:i/>
                <w:noProof/>
                <w:szCs w:val="26"/>
              </w:rPr>
              <w:t>]</w:t>
            </w:r>
            <w:r w:rsidR="00A711B9">
              <w:rPr>
                <w:rFonts w:eastAsia="Arial Unicode MS" w:cs="Times New Roman"/>
                <w:i/>
                <w:szCs w:val="26"/>
              </w:rPr>
              <w:fldChar w:fldCharType="end"/>
            </w:r>
          </w:p>
        </w:tc>
      </w:tr>
    </w:tbl>
    <w:p w:rsidR="0080485F" w:rsidRPr="008E0BEF" w:rsidRDefault="0080485F" w:rsidP="00CC183D">
      <w:pPr>
        <w:pStyle w:val="Heading4"/>
        <w:numPr>
          <w:ilvl w:val="3"/>
          <w:numId w:val="11"/>
        </w:numPr>
        <w:spacing w:before="120" w:after="120"/>
        <w:ind w:left="0" w:firstLine="567"/>
        <w:rPr>
          <w:color w:val="auto"/>
        </w:rPr>
      </w:pPr>
      <w:r w:rsidRPr="008E0BEF">
        <w:rPr>
          <w:color w:val="auto"/>
        </w:rPr>
        <w:lastRenderedPageBreak/>
        <w:t>Vật liệu oxide kim loại</w:t>
      </w:r>
    </w:p>
    <w:p w:rsidR="000D07D3" w:rsidRPr="008E0BEF" w:rsidRDefault="000D07D3" w:rsidP="009B6134">
      <w:r w:rsidRPr="008E0BEF">
        <w:t>Bên cạnh những vật liệu truyền thố</w:t>
      </w:r>
      <w:r w:rsidR="007D03BF" w:rsidRPr="008E0BEF">
        <w:t>ng là</w:t>
      </w:r>
      <w:r w:rsidRPr="008E0BEF">
        <w:t xml:space="preserve"> kim loại và carbon, các oxide kim loại cũng là một mảng vật liệu làm điện cực rất được quan tâm nghiên cứu gần đây. Bởi vì những tính chất chuyển dời electron và ion có thể thay đổi được qua công nghệ nano ngày nay. Các nghiên cứu lý thuyết và thực nghiệm cho thấy được hiệu ứng tiếp xúc và hiệu ứng kính thước có thể ảnh hưởng đáng kể lên sự chuyển dời của các hạt tải. Các hiệu ứng này cho chúng ta một cách nghĩ mới về sự lựa chọn vật liệu anode làm điện cực trong pin ion Li. Nhờ có hiệu ứng kích thước nhỏ, hiệu ứng bề mặt cao, hiệu ứng ở kích thước lượng tử. Vật liệu kích thước nano cho chúng ta khoảng cách chuyển dời</w:t>
      </w:r>
      <w:r w:rsidR="00D13733" w:rsidRPr="008E0BEF">
        <w:t xml:space="preserve"> ion liti</w:t>
      </w:r>
      <w:r w:rsidRPr="008E0BEF">
        <w:t xml:space="preserve"> ngắn hơn cho phép sự khuếch tán của ion Li</w:t>
      </w:r>
      <w:r w:rsidR="004016BB" w:rsidRPr="008E0BEF">
        <w:rPr>
          <w:vertAlign w:val="superscript"/>
        </w:rPr>
        <w:t>+</w:t>
      </w:r>
      <w:r w:rsidRPr="008E0BEF">
        <w:t xml:space="preserve"> nhanh hơn trong quá trình nạp và xả. Tốc độ khuếch tán của ion Li có thể tính toán tuân theo phương trình sau</w:t>
      </w:r>
      <w:r w:rsidR="001C7C9B" w:rsidRPr="008E0BEF">
        <w:t xml:space="preserve"> </w:t>
      </w:r>
      <w:r w:rsidR="00274E4D" w:rsidRPr="008E0BEF">
        <w:fldChar w:fldCharType="begin"/>
      </w:r>
      <w:r w:rsidR="00A711B9">
        <w:instrText xml:space="preserve"> ADDIN EN.CITE &lt;EndNote&gt;&lt;Cite&gt;&lt;Author&gt;Wang&lt;/Author&gt;&lt;Year&gt;2010&lt;/Year&gt;&lt;RecNum&gt;437&lt;/RecNum&gt;&lt;DisplayText&gt;[15]&lt;/DisplayText&gt;&lt;record&gt;&lt;rec-number&gt;437&lt;/rec-number&gt;&lt;foreign-keys&gt;&lt;key app="EN" db-id="tswdf90eotzxplessfr52vwsepp95s2stadw"&gt;437&lt;/key&gt;&lt;/foreign-keys&gt;&lt;ref-type name="Journal Article"&gt;17&lt;/ref-type&gt;&lt;contributors&gt;&lt;authors&gt;&lt;author&gt;Wang, Yonggang&lt;/author&gt;&lt;author&gt;Li, Huiqiao&lt;/author&gt;&lt;author&gt;He, Ping&lt;/author&gt;&lt;author&gt;Hosono, Eiji&lt;/author&gt;&lt;author&gt;Zhou, Haoshen&lt;/author&gt;&lt;/authors&gt;&lt;/contributors&gt;&lt;titles&gt;&lt;title&gt;Nano active materials for lithium-ion batteries&lt;/title&gt;&lt;secondary-title&gt;Nanoscale&lt;/secondary-title&gt;&lt;/titles&gt;&lt;periodical&gt;&lt;full-title&gt;Nanoscale&lt;/full-title&gt;&lt;/periodical&gt;&lt;pages&gt;1294-1305&lt;/pages&gt;&lt;volume&gt;2&lt;/volume&gt;&lt;number&gt;8&lt;/number&gt;&lt;dates&gt;&lt;year&gt;2010&lt;/year&gt;&lt;/dates&gt;&lt;publisher&gt;The Royal Society of Chemistry&lt;/publisher&gt;&lt;isbn&gt;2040-3364&lt;/isbn&gt;&lt;work-type&gt;10.1039/C0NR00068J&lt;/work-type&gt;&lt;urls&gt;&lt;related-urls&gt;&lt;url&gt;http://dx.doi.org/10.1039/C0NR00068J&lt;/url&gt;&lt;/related-urls&gt;&lt;/urls&gt;&lt;electronic-resource-num&gt;10.1039/C0NR00068J&lt;/electronic-resource-num&gt;&lt;/record&gt;&lt;/Cite&gt;&lt;/EndNote&gt;</w:instrText>
      </w:r>
      <w:r w:rsidR="00274E4D" w:rsidRPr="008E0BEF">
        <w:fldChar w:fldCharType="separate"/>
      </w:r>
      <w:r w:rsidR="00A711B9">
        <w:rPr>
          <w:noProof/>
        </w:rPr>
        <w:t>[</w:t>
      </w:r>
      <w:hyperlink w:anchor="_ENREF_15" w:tooltip="Wang, 2010 #437" w:history="1">
        <w:r w:rsidR="00EE6903">
          <w:rPr>
            <w:noProof/>
          </w:rPr>
          <w:t>3</w:t>
        </w:r>
        <w:r w:rsidR="00A711B9">
          <w:rPr>
            <w:noProof/>
          </w:rPr>
          <w:t>5</w:t>
        </w:r>
      </w:hyperlink>
      <w:r w:rsidR="00A711B9">
        <w:rPr>
          <w:noProof/>
        </w:rPr>
        <w:t>]</w:t>
      </w:r>
      <w:r w:rsidR="00274E4D" w:rsidRPr="008E0BEF">
        <w:fldChar w:fldCharType="end"/>
      </w:r>
      <w:r w:rsidRPr="008E0BEF">
        <w:t>:</w:t>
      </w:r>
    </w:p>
    <w:p w:rsidR="000D07D3" w:rsidRPr="008E0BEF" w:rsidRDefault="000D07D3" w:rsidP="00BA28A5">
      <w:pPr>
        <w:ind w:firstLine="0"/>
        <w:jc w:val="center"/>
        <w:rPr>
          <w:b/>
          <w:sz w:val="32"/>
          <w:szCs w:val="32"/>
        </w:rPr>
      </w:pPr>
      <w:r w:rsidRPr="008E0BEF">
        <w:rPr>
          <w:rFonts w:cs="Times New Roman"/>
          <w:b/>
          <w:sz w:val="32"/>
          <w:szCs w:val="32"/>
        </w:rPr>
        <w:t xml:space="preserve">τ = </w:t>
      </w:r>
      <m:oMath>
        <m:sSubSup>
          <m:sSubSupPr>
            <m:ctrlPr>
              <w:rPr>
                <w:rFonts w:ascii="Cambria Math" w:hAnsi="Cambria Math" w:cs="Times New Roman"/>
                <w:b/>
                <w:i/>
                <w:sz w:val="32"/>
                <w:szCs w:val="32"/>
              </w:rPr>
            </m:ctrlPr>
          </m:sSubSupPr>
          <m:e>
            <m:r>
              <m:rPr>
                <m:sty m:val="bi"/>
              </m:rPr>
              <w:rPr>
                <w:rFonts w:ascii="Cambria Math" w:hAnsi="Cambria Math" w:cs="Times New Roman"/>
                <w:sz w:val="32"/>
                <w:szCs w:val="32"/>
              </w:rPr>
              <m:t>L</m:t>
            </m:r>
          </m:e>
          <m:sub>
            <m:r>
              <m:rPr>
                <m:sty m:val="bi"/>
              </m:rPr>
              <w:rPr>
                <w:rFonts w:ascii="Cambria Math" w:hAnsi="Cambria Math" w:cs="Times New Roman"/>
                <w:sz w:val="32"/>
                <w:szCs w:val="32"/>
              </w:rPr>
              <m:t>ion</m:t>
            </m:r>
          </m:sub>
          <m:sup>
            <m:r>
              <m:rPr>
                <m:sty m:val="bi"/>
              </m:rPr>
              <w:rPr>
                <w:rFonts w:ascii="Cambria Math" w:hAnsi="Cambria Math" w:cs="Times New Roman"/>
                <w:sz w:val="32"/>
                <w:szCs w:val="32"/>
              </w:rPr>
              <m:t>2</m:t>
            </m:r>
          </m:sup>
        </m:sSubSup>
        <m:r>
          <m:rPr>
            <m:sty m:val="bi"/>
          </m:rPr>
          <w:rPr>
            <w:rFonts w:ascii="Cambria Math" w:hAnsi="Cambria Math" w:cs="Times New Roman"/>
            <w:sz w:val="32"/>
            <w:szCs w:val="32"/>
          </w:rPr>
          <m:t>/</m:t>
        </m:r>
        <m:sSub>
          <m:sSubPr>
            <m:ctrlPr>
              <w:rPr>
                <w:rFonts w:ascii="Cambria Math" w:hAnsi="Cambria Math" w:cs="Times New Roman"/>
                <w:b/>
                <w:i/>
                <w:sz w:val="32"/>
                <w:szCs w:val="32"/>
              </w:rPr>
            </m:ctrlPr>
          </m:sSubPr>
          <m:e>
            <m:r>
              <m:rPr>
                <m:sty m:val="bi"/>
              </m:rPr>
              <w:rPr>
                <w:rFonts w:ascii="Cambria Math" w:hAnsi="Cambria Math" w:cs="Times New Roman"/>
                <w:sz w:val="32"/>
                <w:szCs w:val="32"/>
              </w:rPr>
              <m:t>D</m:t>
            </m:r>
          </m:e>
          <m:sub>
            <m:r>
              <m:rPr>
                <m:sty m:val="bi"/>
              </m:rPr>
              <w:rPr>
                <w:rFonts w:ascii="Cambria Math" w:hAnsi="Cambria Math" w:cs="Times New Roman"/>
                <w:sz w:val="32"/>
                <w:szCs w:val="32"/>
              </w:rPr>
              <m:t>Li</m:t>
            </m:r>
          </m:sub>
        </m:sSub>
      </m:oMath>
      <w:r w:rsidR="00FD7C66">
        <w:rPr>
          <w:rFonts w:eastAsiaTheme="minorEastAsia" w:cs="Times New Roman"/>
          <w:b/>
          <w:sz w:val="32"/>
          <w:szCs w:val="32"/>
        </w:rPr>
        <w:t xml:space="preserve"> </w:t>
      </w:r>
      <w:r w:rsidR="009B2EFA">
        <w:rPr>
          <w:rFonts w:eastAsiaTheme="minorEastAsia" w:cs="Times New Roman"/>
          <w:szCs w:val="26"/>
        </w:rPr>
        <w:t>(pt2</w:t>
      </w:r>
      <w:r w:rsidR="00FD7C66" w:rsidRPr="00FD7C66">
        <w:rPr>
          <w:rFonts w:eastAsiaTheme="minorEastAsia" w:cs="Times New Roman"/>
          <w:szCs w:val="26"/>
        </w:rPr>
        <w:t>)</w:t>
      </w:r>
    </w:p>
    <w:p w:rsidR="000D07D3" w:rsidRPr="008E0BEF" w:rsidRDefault="000D07D3" w:rsidP="009B6134">
      <w:r w:rsidRPr="008E0BEF">
        <w:rPr>
          <w:rFonts w:eastAsiaTheme="minorEastAsia" w:cs="Times New Roman"/>
        </w:rPr>
        <w:t>τ là thời gian gài đặc trưng, L</w:t>
      </w:r>
      <w:r w:rsidRPr="008E0BEF">
        <w:rPr>
          <w:rFonts w:eastAsiaTheme="minorEastAsia" w:cs="Times New Roman"/>
          <w:vertAlign w:val="subscript"/>
        </w:rPr>
        <w:t>ion</w:t>
      </w:r>
      <w:r w:rsidRPr="008E0BEF">
        <w:rPr>
          <w:rFonts w:eastAsiaTheme="minorEastAsia" w:cs="Times New Roman"/>
        </w:rPr>
        <w:t xml:space="preserve"> là chiều dài khuế</w:t>
      </w:r>
      <w:r w:rsidR="00A3281E" w:rsidRPr="008E0BEF">
        <w:rPr>
          <w:rFonts w:eastAsiaTheme="minorEastAsia" w:cs="Times New Roman"/>
        </w:rPr>
        <w:t>ch tán</w:t>
      </w:r>
      <w:r w:rsidRPr="008E0BEF">
        <w:rPr>
          <w:rFonts w:eastAsiaTheme="minorEastAsia" w:cs="Times New Roman"/>
        </w:rPr>
        <w:t>, D</w:t>
      </w:r>
      <w:r w:rsidRPr="008E0BEF">
        <w:rPr>
          <w:rFonts w:eastAsiaTheme="minorEastAsia" w:cs="Times New Roman"/>
          <w:vertAlign w:val="subscript"/>
        </w:rPr>
        <w:t>Li</w:t>
      </w:r>
      <w:r w:rsidRPr="008E0BEF">
        <w:rPr>
          <w:rFonts w:eastAsiaTheme="minorEastAsia" w:cs="Times New Roman"/>
        </w:rPr>
        <w:t xml:space="preserve"> là hệ số khuếch tán ion Li phụ thuộc vào bản chất vật liệu chủ. Từ phương trình trên ta nhận ra thời gian gài tỷ lệ với bình phương độ dài khuếch tán. Vì vậy, giảm kích thước hạt để giảm thời gian khuếch tán là một cách hiệu quả tăng cường khả năng tích trữ của pin. Bên cạnh hiệu ứng về kích thước, vật liệu kích thước nano là thường có dạng xốp và có diện tích bề mặt cao, điều mà cải thiện diện tích hoạt động cho ion Li gài vào.</w:t>
      </w:r>
    </w:p>
    <w:p w:rsidR="005A2583" w:rsidRPr="008E0BEF" w:rsidRDefault="000D07D3" w:rsidP="00CC183D">
      <w:pPr>
        <w:rPr>
          <w:rFonts w:eastAsiaTheme="minorEastAsia" w:cs="Times New Roman"/>
        </w:rPr>
      </w:pPr>
      <w:r w:rsidRPr="008E0BEF">
        <w:rPr>
          <w:rFonts w:eastAsiaTheme="minorEastAsia" w:cs="Times New Roman"/>
        </w:rPr>
        <w:t>Từ khi quá trình gài ion Li và phản ứng điện cực bị giới hạn bởi các điều kiện nhiệt động lực học. Cách đơn giản nhất là chọn các vật liệu có cấu trúc nhiều lớp để ion Li có thể</w:t>
      </w:r>
      <w:r w:rsidR="00FD7C66">
        <w:rPr>
          <w:rFonts w:eastAsiaTheme="minorEastAsia" w:cs="Times New Roman"/>
        </w:rPr>
        <w:t xml:space="preserve"> di</w:t>
      </w:r>
      <w:r w:rsidRPr="008E0BEF">
        <w:rPr>
          <w:rFonts w:eastAsiaTheme="minorEastAsia" w:cs="Times New Roman"/>
        </w:rPr>
        <w:t xml:space="preserve"> chuyển và lưu trữ lại tốt nhất. Ví dụ, TiS</w:t>
      </w:r>
      <w:r w:rsidRPr="008E0BEF">
        <w:rPr>
          <w:rFonts w:eastAsiaTheme="minorEastAsia" w:cs="Times New Roman"/>
          <w:vertAlign w:val="subscript"/>
        </w:rPr>
        <w:t>2</w:t>
      </w:r>
      <w:r w:rsidRPr="008E0BEF">
        <w:rPr>
          <w:rFonts w:eastAsiaTheme="minorEastAsia" w:cs="Times New Roman"/>
        </w:rPr>
        <w:t>, LiCoO</w:t>
      </w:r>
      <w:r w:rsidRPr="008E0BEF">
        <w:rPr>
          <w:rFonts w:eastAsiaTheme="minorEastAsia" w:cs="Times New Roman"/>
          <w:vertAlign w:val="subscript"/>
        </w:rPr>
        <w:t>2</w:t>
      </w:r>
      <w:r w:rsidRPr="008E0BEF">
        <w:rPr>
          <w:rFonts w:eastAsiaTheme="minorEastAsia" w:cs="Times New Roman"/>
        </w:rPr>
        <w:t xml:space="preserve"> và các vật liệu carbon khác có thể cung cấp điện lượng cao và tốc độ khuếch tán tốt. Một cách khác là là nâng cao các tính chất thông qua việc doping (thêm phụ gia) và biến tính vật liệu. Một ví dụ điển hình là công trình nghiên cứu của Chung vào năm 2002 trên vật liệu LiFePO</w:t>
      </w:r>
      <w:r w:rsidRPr="008E0BEF">
        <w:rPr>
          <w:rFonts w:eastAsiaTheme="minorEastAsia" w:cs="Times New Roman"/>
          <w:vertAlign w:val="subscript"/>
        </w:rPr>
        <w:t>4</w:t>
      </w:r>
      <w:r w:rsidRPr="008E0BEF">
        <w:rPr>
          <w:rFonts w:eastAsiaTheme="minorEastAsia" w:cs="Times New Roman"/>
        </w:rPr>
        <w:t xml:space="preserve"> tăng độ dẫn điện lên tới 10</w:t>
      </w:r>
      <w:r w:rsidRPr="008E0BEF">
        <w:rPr>
          <w:rFonts w:eastAsiaTheme="minorEastAsia" w:cs="Times New Roman"/>
          <w:vertAlign w:val="superscript"/>
        </w:rPr>
        <w:t>8</w:t>
      </w:r>
      <w:r w:rsidRPr="008E0BEF">
        <w:rPr>
          <w:rFonts w:eastAsiaTheme="minorEastAsia" w:cs="Times New Roman"/>
        </w:rPr>
        <w:t xml:space="preserve"> và dung lượng tích trữ củ</w:t>
      </w:r>
      <w:r w:rsidR="004016BB" w:rsidRPr="008E0BEF">
        <w:rPr>
          <w:rFonts w:eastAsiaTheme="minorEastAsia" w:cs="Times New Roman"/>
        </w:rPr>
        <w:t>a pin là 6000 mA</w:t>
      </w:r>
      <w:r w:rsidR="00D63BBA" w:rsidRPr="008E0BEF">
        <w:rPr>
          <w:rFonts w:eastAsiaTheme="minorEastAsia" w:cs="Times New Roman"/>
        </w:rPr>
        <w:t>/g</w:t>
      </w:r>
      <w:r w:rsidR="008B71D1" w:rsidRPr="008E0BEF">
        <w:rPr>
          <w:rFonts w:eastAsiaTheme="minorEastAsia" w:cs="Times New Roman"/>
        </w:rPr>
        <w:t xml:space="preserve"> </w:t>
      </w:r>
      <w:r w:rsidR="00274E4D" w:rsidRPr="008E0BEF">
        <w:rPr>
          <w:rFonts w:eastAsiaTheme="minorEastAsia" w:cs="Times New Roman"/>
        </w:rPr>
        <w:fldChar w:fldCharType="begin"/>
      </w:r>
      <w:r w:rsidR="00A711B9">
        <w:rPr>
          <w:rFonts w:eastAsiaTheme="minorEastAsia" w:cs="Times New Roman"/>
        </w:rPr>
        <w:instrText xml:space="preserve"> ADDIN EN.CITE &lt;EndNote&gt;&lt;Cite&gt;&lt;Author&gt;Chung&lt;/Author&gt;&lt;Year&gt;2002&lt;/Year&gt;&lt;RecNum&gt;438&lt;/RecNum&gt;&lt;DisplayText&gt;[16]&lt;/DisplayText&gt;&lt;record&gt;&lt;rec-number&gt;438&lt;/rec-number&gt;&lt;foreign-keys&gt;&lt;key app="EN" db-id="tswdf90eotzxplessfr52vwsepp95s2stadw"&gt;438&lt;/key&gt;&lt;/foreign-keys&gt;&lt;ref-type name="Journal Article"&gt;17&lt;/ref-type&gt;&lt;contributors&gt;&lt;authors&gt;&lt;author&gt;Chung, Sung-Yoon&lt;/author&gt;&lt;author&gt;Bloking, Jason T.&lt;/author&gt;&lt;author&gt;Chiang, Yet-Ming&lt;/author&gt;&lt;/authors&gt;&lt;/contributors&gt;&lt;titles&gt;&lt;title&gt;Electronically conductive phospho-olivines as lithium storage electrodes&lt;/title&gt;&lt;secondary-title&gt;Nat Mater&lt;/secondary-title&gt;&lt;/titles&gt;&lt;periodical&gt;&lt;full-title&gt;Nat Mater&lt;/full-title&gt;&lt;/periodical&gt;&lt;pages&gt;123-128&lt;/pages&gt;&lt;volume&gt;1&lt;/volume&gt;&lt;number&gt;2&lt;/number&gt;&lt;dates&gt;&lt;year&gt;2002&lt;/year&gt;&lt;pub-dates&gt;&lt;date&gt;10//print&lt;/date&gt;&lt;/pub-dates&gt;&lt;/dates&gt;&lt;isbn&gt;1476-1122&lt;/isbn&gt;&lt;work-type&gt;10.1038/nmat732&lt;/work-type&gt;&lt;urls&gt;&lt;related-urls&gt;&lt;url&gt;http://dx.doi.org/10.1038/nmat732&lt;/url&gt;&lt;/related-urls&gt;&lt;/urls&gt;&lt;/record&gt;&lt;/Cite&gt;&lt;/EndNote&gt;</w:instrText>
      </w:r>
      <w:r w:rsidR="00274E4D" w:rsidRPr="008E0BEF">
        <w:rPr>
          <w:rFonts w:eastAsiaTheme="minorEastAsia" w:cs="Times New Roman"/>
        </w:rPr>
        <w:fldChar w:fldCharType="separate"/>
      </w:r>
      <w:r w:rsidR="00A711B9">
        <w:rPr>
          <w:rFonts w:eastAsiaTheme="minorEastAsia" w:cs="Times New Roman"/>
          <w:noProof/>
        </w:rPr>
        <w:t>[</w:t>
      </w:r>
      <w:r w:rsidR="00573D48">
        <w:t>30</w:t>
      </w:r>
      <w:r w:rsidR="00A711B9">
        <w:rPr>
          <w:rFonts w:eastAsiaTheme="minorEastAsia" w:cs="Times New Roman"/>
          <w:noProof/>
        </w:rPr>
        <w:t>]</w:t>
      </w:r>
      <w:r w:rsidR="00274E4D" w:rsidRPr="008E0BEF">
        <w:rPr>
          <w:rFonts w:eastAsiaTheme="minorEastAsia" w:cs="Times New Roman"/>
        </w:rPr>
        <w:fldChar w:fldCharType="end"/>
      </w:r>
      <w:r w:rsidR="00D63BBA" w:rsidRPr="008E0BEF">
        <w:rPr>
          <w:rFonts w:eastAsiaTheme="minorEastAsia" w:cs="Times New Roman"/>
        </w:rPr>
        <w:t>. P.</w:t>
      </w:r>
      <w:r w:rsidRPr="008E0BEF">
        <w:rPr>
          <w:rFonts w:eastAsiaTheme="minorEastAsia" w:cs="Times New Roman"/>
        </w:rPr>
        <w:t>Poizot đã đưa ra các hạt nano oxide của các kim loại chuyển tiếp (Co, Cu, Ni, Fe) có dung lượng tích trữ cao lên tới 700 mAh/g và giảm đi một chút sau 100 vòng</w:t>
      </w:r>
      <w:r w:rsidR="001B18E7" w:rsidRPr="008E0BEF">
        <w:rPr>
          <w:rFonts w:eastAsiaTheme="minorEastAsia" w:cs="Times New Roman"/>
        </w:rPr>
        <w:t xml:space="preserve"> </w:t>
      </w:r>
      <w:r w:rsidR="00274E4D" w:rsidRPr="008E0BEF">
        <w:rPr>
          <w:rFonts w:eastAsiaTheme="minorEastAsia" w:cs="Times New Roman"/>
        </w:rPr>
        <w:fldChar w:fldCharType="begin"/>
      </w:r>
      <w:r w:rsidR="00A711B9">
        <w:rPr>
          <w:rFonts w:eastAsiaTheme="minorEastAsia" w:cs="Times New Roman"/>
        </w:rPr>
        <w:instrText xml:space="preserve"> ADDIN EN.CITE &lt;EndNote&gt;&lt;Cite&gt;&lt;Author&gt;Poizot&lt;/Author&gt;&lt;Year&gt;2000&lt;/Year&gt;&lt;RecNum&gt;439&lt;/RecNum&gt;&lt;DisplayText&gt;[17]&lt;/DisplayText&gt;&lt;record&gt;&lt;rec-number&gt;439&lt;/rec-number&gt;&lt;foreign-keys&gt;&lt;key app="EN" db-id="tswdf90eotzxplessfr52vwsepp95s2stadw"&gt;439&lt;/key&gt;&lt;/foreign-keys&gt;&lt;ref-type name="Journal Article"&gt;17&lt;/ref-type&gt;&lt;contributors&gt;&lt;authors&gt;&lt;author&gt;Poizot, P.&lt;/author&gt;&lt;author&gt;Laruelle, S.&lt;/author&gt;&lt;author&gt;Grugeon, S.&lt;/author&gt;&lt;author&gt;Dupont, L.&lt;/author&gt;&lt;author&gt;Tarascon, J. M.&lt;/author&gt;&lt;/authors&gt;&lt;/contributors&gt;&lt;titles&gt;&lt;title&gt;Nano-sized transition-metal oxides as negative-electrode materials for lithium-ion batteries&lt;/title&gt;&lt;secondary-title&gt;Nature&lt;/secondary-title&gt;&lt;/titles&gt;&lt;periodical&gt;&lt;full-title&gt;Nature&lt;/full-title&gt;&lt;/periodical&gt;&lt;pages&gt;496-499&lt;/pages&gt;&lt;volume&gt;407&lt;/volume&gt;&lt;number&gt;6803&lt;/number&gt;&lt;dates&gt;&lt;year&gt;2000&lt;/year&gt;&lt;pub-dates&gt;&lt;date&gt;09/28/print&lt;/date&gt;&lt;/pub-dates&gt;&lt;/dates&gt;&lt;publisher&gt;Macmillian Magazines Ltd.&lt;/publisher&gt;&lt;isbn&gt;0028-0836&lt;/isbn&gt;&lt;work-type&gt;10.1038/35035045&lt;/work-type&gt;&lt;urls&gt;&lt;related-urls&gt;&lt;url&gt;http://dx.doi.org/10.1038/35035045&lt;/url&gt;&lt;/related-urls&gt;&lt;/urls&gt;&lt;electronic-resource-num&gt;http://www.nature.com/nature/journal/v407/n6803/suppinfo/407496a0_S1.html&lt;/electronic-resource-num&gt;&lt;/record&gt;&lt;/Cite&gt;&lt;/EndNote&gt;</w:instrText>
      </w:r>
      <w:r w:rsidR="00274E4D" w:rsidRPr="008E0BEF">
        <w:rPr>
          <w:rFonts w:eastAsiaTheme="minorEastAsia" w:cs="Times New Roman"/>
        </w:rPr>
        <w:fldChar w:fldCharType="separate"/>
      </w:r>
      <w:r w:rsidR="00A711B9">
        <w:rPr>
          <w:rFonts w:eastAsiaTheme="minorEastAsia" w:cs="Times New Roman"/>
          <w:noProof/>
        </w:rPr>
        <w:t>[</w:t>
      </w:r>
      <w:hyperlink w:anchor="_ENREF_17" w:tooltip="Poizot, 2000 #439" w:history="1">
        <w:r w:rsidR="00573D48">
          <w:rPr>
            <w:rFonts w:eastAsiaTheme="minorEastAsia" w:cs="Times New Roman"/>
            <w:noProof/>
          </w:rPr>
          <w:t>2</w:t>
        </w:r>
        <w:r w:rsidR="00A711B9">
          <w:rPr>
            <w:rFonts w:eastAsiaTheme="minorEastAsia" w:cs="Times New Roman"/>
            <w:noProof/>
          </w:rPr>
          <w:t>7</w:t>
        </w:r>
      </w:hyperlink>
      <w:r w:rsidR="00A711B9">
        <w:rPr>
          <w:rFonts w:eastAsiaTheme="minorEastAsia" w:cs="Times New Roman"/>
          <w:noProof/>
        </w:rPr>
        <w:t>]</w:t>
      </w:r>
      <w:r w:rsidR="00274E4D" w:rsidRPr="008E0BEF">
        <w:rPr>
          <w:rFonts w:eastAsiaTheme="minorEastAsia" w:cs="Times New Roman"/>
        </w:rPr>
        <w:fldChar w:fldCharType="end"/>
      </w:r>
      <w:r w:rsidRPr="008E0BEF">
        <w:rPr>
          <w:rFonts w:eastAsiaTheme="minorEastAsia" w:cs="Times New Roman"/>
        </w:rPr>
        <w:t>. Nghiên cứu chỉ ra cơ chế gài và thoát của vật liệ</w:t>
      </w:r>
      <w:r w:rsidR="006D5E8C" w:rsidRPr="008E0BEF">
        <w:rPr>
          <w:rFonts w:eastAsiaTheme="minorEastAsia" w:cs="Times New Roman"/>
        </w:rPr>
        <w:t>u</w:t>
      </w:r>
      <w:r w:rsidRPr="008E0BEF">
        <w:rPr>
          <w:rFonts w:eastAsiaTheme="minorEastAsia" w:cs="Times New Roman"/>
        </w:rPr>
        <w:t xml:space="preserve"> này là khác so với pin sử dụng điện cực hợp kim với Li. Một cơ chế Li</w:t>
      </w:r>
      <w:r w:rsidRPr="008E0BEF">
        <w:rPr>
          <w:rFonts w:eastAsiaTheme="minorEastAsia" w:cs="Times New Roman"/>
          <w:vertAlign w:val="subscript"/>
        </w:rPr>
        <w:t>2</w:t>
      </w:r>
      <w:r w:rsidRPr="008E0BEF">
        <w:rPr>
          <w:rFonts w:eastAsiaTheme="minorEastAsia" w:cs="Times New Roman"/>
        </w:rPr>
        <w:t>O trung gian hình thành trong quá trình gài theo đó là quá trình khử và oxy hóa của oxide kim loại. Quá trình trung gian này hoạt động mạnh làm cho hoạt động điện hóa hóa mạnh lên nâng cao tính ổn định của quá trình nạp xả. Kết quả trên tạo ra sự thay đổi về sự tương tác giữa ion Li</w:t>
      </w:r>
      <w:r w:rsidR="009B2EFA" w:rsidRPr="009B2EFA">
        <w:rPr>
          <w:rFonts w:eastAsiaTheme="minorEastAsia" w:cs="Times New Roman"/>
          <w:vertAlign w:val="superscript"/>
        </w:rPr>
        <w:t>+</w:t>
      </w:r>
      <w:r w:rsidRPr="008E0BEF">
        <w:rPr>
          <w:rFonts w:eastAsiaTheme="minorEastAsia" w:cs="Times New Roman"/>
        </w:rPr>
        <w:t xml:space="preserve"> và điện cực. Nó tạo ra một hướng đi mới giúp các nhà khoa học cải thiện được các tính chất của </w:t>
      </w:r>
      <w:r w:rsidRPr="008E0BEF">
        <w:rPr>
          <w:rFonts w:eastAsiaTheme="minorEastAsia" w:cs="Times New Roman"/>
        </w:rPr>
        <w:lastRenderedPageBreak/>
        <w:t>điện cực bằng các vật liệu có kích thước nano. Một số vật liệu mới đã thu hút sự chú ý của các nhà nghiên cứu trên thế giới như Sn oxide, Ti oxide.</w:t>
      </w:r>
    </w:p>
    <w:p w:rsidR="000D07D3" w:rsidRPr="008E0BEF" w:rsidRDefault="000D07D3" w:rsidP="00CC183D">
      <w:pPr>
        <w:pStyle w:val="Heading5"/>
        <w:numPr>
          <w:ilvl w:val="4"/>
          <w:numId w:val="11"/>
        </w:numPr>
        <w:spacing w:before="120" w:after="120"/>
        <w:ind w:left="0" w:firstLine="567"/>
        <w:rPr>
          <w:color w:val="auto"/>
        </w:rPr>
      </w:pPr>
      <w:r w:rsidRPr="008E0BEF">
        <w:rPr>
          <w:color w:val="auto"/>
        </w:rPr>
        <w:t>Vật liệu anode Sn oxide</w:t>
      </w:r>
    </w:p>
    <w:tbl>
      <w:tblPr>
        <w:tblStyle w:val="TableGrid"/>
        <w:tblW w:w="916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5055"/>
      </w:tblGrid>
      <w:tr w:rsidR="000D07D3" w:rsidRPr="008E0BEF" w:rsidTr="00900C84">
        <w:trPr>
          <w:trHeight w:val="3458"/>
        </w:trPr>
        <w:tc>
          <w:tcPr>
            <w:tcW w:w="4111" w:type="dxa"/>
          </w:tcPr>
          <w:p w:rsidR="000D07D3" w:rsidRPr="008E0BEF" w:rsidRDefault="000D07D3" w:rsidP="009B6134">
            <w:pPr>
              <w:spacing w:before="120" w:after="120" w:line="312" w:lineRule="auto"/>
              <w:ind w:firstLine="0"/>
              <w:rPr>
                <w:rFonts w:eastAsiaTheme="minorEastAsia" w:cs="Times New Roman"/>
              </w:rPr>
            </w:pPr>
            <w:r w:rsidRPr="008E0BEF">
              <w:rPr>
                <w:rFonts w:eastAsiaTheme="minorEastAsia" w:cs="Times New Roman"/>
                <w:noProof/>
              </w:rPr>
              <w:drawing>
                <wp:inline distT="0" distB="0" distL="0" distR="0" wp14:anchorId="7CA26D8C" wp14:editId="7E518140">
                  <wp:extent cx="2458193" cy="2209768"/>
                  <wp:effectExtent l="0" t="0" r="0" b="635"/>
                  <wp:docPr id="9" name="Picture 9" descr="17-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7-07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66324" cy="2217077"/>
                          </a:xfrm>
                          <a:prstGeom prst="rect">
                            <a:avLst/>
                          </a:prstGeom>
                          <a:noFill/>
                          <a:ln>
                            <a:noFill/>
                          </a:ln>
                        </pic:spPr>
                      </pic:pic>
                    </a:graphicData>
                  </a:graphic>
                </wp:inline>
              </w:drawing>
            </w:r>
          </w:p>
        </w:tc>
        <w:tc>
          <w:tcPr>
            <w:tcW w:w="5055" w:type="dxa"/>
          </w:tcPr>
          <w:p w:rsidR="000D07D3" w:rsidRPr="008E0BEF" w:rsidRDefault="000D07D3" w:rsidP="009B6134">
            <w:pPr>
              <w:spacing w:before="120" w:after="120" w:line="312" w:lineRule="auto"/>
              <w:ind w:firstLine="0"/>
              <w:rPr>
                <w:rFonts w:eastAsiaTheme="minorEastAsia" w:cs="Times New Roman"/>
              </w:rPr>
            </w:pPr>
            <w:r w:rsidRPr="008E0BEF">
              <w:rPr>
                <w:rFonts w:eastAsiaTheme="minorEastAsia" w:cs="Times New Roman"/>
                <w:noProof/>
              </w:rPr>
              <w:drawing>
                <wp:inline distT="0" distB="0" distL="0" distR="0" wp14:anchorId="17D87BF3" wp14:editId="6717CAF4">
                  <wp:extent cx="3048000" cy="2171700"/>
                  <wp:effectExtent l="0" t="0" r="0" b="0"/>
                  <wp:docPr id="3" name="Picture 3" descr="C:\Users\user\AppData\Local\Microsoft\Windows\INetCache\Content.Word\Rutile-unit-cell-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AppData\Local\Microsoft\Windows\INetCache\Content.Word\Rutile-unit-cell-3D-balls.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48000" cy="2171700"/>
                          </a:xfrm>
                          <a:prstGeom prst="rect">
                            <a:avLst/>
                          </a:prstGeom>
                          <a:noFill/>
                          <a:ln>
                            <a:noFill/>
                          </a:ln>
                        </pic:spPr>
                      </pic:pic>
                    </a:graphicData>
                  </a:graphic>
                </wp:inline>
              </w:drawing>
            </w:r>
          </w:p>
        </w:tc>
      </w:tr>
      <w:tr w:rsidR="000D07D3" w:rsidRPr="008E0BEF" w:rsidTr="00900C84">
        <w:trPr>
          <w:trHeight w:val="557"/>
        </w:trPr>
        <w:tc>
          <w:tcPr>
            <w:tcW w:w="9166" w:type="dxa"/>
            <w:gridSpan w:val="2"/>
          </w:tcPr>
          <w:p w:rsidR="000D07D3" w:rsidRPr="008E0BEF" w:rsidRDefault="00131F4E" w:rsidP="00742E91">
            <w:pPr>
              <w:spacing w:before="120" w:after="120" w:line="312" w:lineRule="auto"/>
              <w:ind w:firstLine="0"/>
              <w:jc w:val="center"/>
              <w:rPr>
                <w:rFonts w:eastAsiaTheme="minorEastAsia" w:cs="Times New Roman"/>
                <w:i/>
              </w:rPr>
            </w:pPr>
            <w:r w:rsidRPr="008E0BEF">
              <w:rPr>
                <w:rFonts w:eastAsiaTheme="minorEastAsia" w:cs="Times New Roman"/>
                <w:i/>
              </w:rPr>
              <w:t xml:space="preserve">Hình </w:t>
            </w:r>
            <w:r w:rsidR="00742E91" w:rsidRPr="008E0BEF">
              <w:rPr>
                <w:rFonts w:eastAsiaTheme="minorEastAsia" w:cs="Times New Roman"/>
                <w:i/>
              </w:rPr>
              <w:t>1.</w:t>
            </w:r>
            <w:r w:rsidR="00EB7C89">
              <w:rPr>
                <w:rFonts w:eastAsiaTheme="minorEastAsia" w:cs="Times New Roman"/>
                <w:i/>
              </w:rPr>
              <w:t>8</w:t>
            </w:r>
            <w:r w:rsidR="00C47367" w:rsidRPr="008E0BEF">
              <w:rPr>
                <w:rFonts w:eastAsiaTheme="minorEastAsia" w:cs="Times New Roman"/>
                <w:i/>
              </w:rPr>
              <w:t xml:space="preserve">: </w:t>
            </w:r>
            <w:r w:rsidR="000D07D3" w:rsidRPr="008E0BEF">
              <w:rPr>
                <w:rFonts w:eastAsiaTheme="minorEastAsia" w:cs="Times New Roman"/>
                <w:i/>
              </w:rPr>
              <w:t>Cấu trúc mạng của SnO</w:t>
            </w:r>
            <w:r w:rsidR="000D07D3" w:rsidRPr="008E0BEF">
              <w:rPr>
                <w:rFonts w:eastAsiaTheme="minorEastAsia" w:cs="Times New Roman"/>
                <w:i/>
                <w:vertAlign w:val="subscript"/>
              </w:rPr>
              <w:t xml:space="preserve">2 </w:t>
            </w:r>
            <w:r w:rsidR="000D07D3" w:rsidRPr="008E0BEF">
              <w:rPr>
                <w:rFonts w:eastAsiaTheme="minorEastAsia" w:cs="Times New Roman"/>
                <w:i/>
              </w:rPr>
              <w:t>đỏ (Sn), xám (Oxy)</w:t>
            </w:r>
          </w:p>
        </w:tc>
      </w:tr>
    </w:tbl>
    <w:p w:rsidR="000D07D3" w:rsidRPr="008E0BEF" w:rsidRDefault="000D07D3" w:rsidP="009B6134">
      <w:pPr>
        <w:rPr>
          <w:rFonts w:eastAsiaTheme="minorEastAsia" w:cs="Times New Roman"/>
        </w:rPr>
      </w:pPr>
      <w:r w:rsidRPr="008E0BEF">
        <w:rPr>
          <w:rFonts w:eastAsiaTheme="minorEastAsia" w:cs="Times New Roman"/>
        </w:rPr>
        <w:t>SnO</w:t>
      </w:r>
      <w:r w:rsidRPr="008E0BEF">
        <w:rPr>
          <w:rFonts w:eastAsiaTheme="minorEastAsia" w:cs="Times New Roman"/>
          <w:vertAlign w:val="subscript"/>
        </w:rPr>
        <w:t>2</w:t>
      </w:r>
      <w:r w:rsidRPr="008E0BEF">
        <w:rPr>
          <w:rFonts w:eastAsiaTheme="minorEastAsia" w:cs="Times New Roman"/>
        </w:rPr>
        <w:t xml:space="preserve"> là oxide phổ biết nhất của kim loại Sn có dạng bột màu trắng. Nó không tan trong nước nhưng có thể phản ứng với các axit và kiềm mạnh. SnO</w:t>
      </w:r>
      <w:r w:rsidRPr="008E0BEF">
        <w:rPr>
          <w:rFonts w:eastAsiaTheme="minorEastAsia" w:cs="Times New Roman"/>
          <w:vertAlign w:val="subscript"/>
        </w:rPr>
        <w:t>2</w:t>
      </w:r>
      <w:r w:rsidRPr="008E0BEF">
        <w:rPr>
          <w:rFonts w:eastAsiaTheme="minorEastAsia" w:cs="Times New Roman"/>
        </w:rPr>
        <w:t xml:space="preserve"> có cấu trúc rutile với các nguyên tử oxy tại các góc và tâm của ô mạng</w:t>
      </w:r>
      <w:r w:rsidR="00FD7C66">
        <w:rPr>
          <w:rFonts w:eastAsiaTheme="minorEastAsia" w:cs="Times New Roman"/>
        </w:rPr>
        <w:t xml:space="preserve"> (hình 1.8</w:t>
      </w:r>
      <w:r w:rsidR="00E15008" w:rsidRPr="008E0BEF">
        <w:rPr>
          <w:rFonts w:eastAsiaTheme="minorEastAsia" w:cs="Times New Roman"/>
        </w:rPr>
        <w:t>)</w:t>
      </w:r>
      <w:r w:rsidRPr="008E0BEF">
        <w:rPr>
          <w:rFonts w:eastAsiaTheme="minorEastAsia" w:cs="Times New Roman"/>
        </w:rPr>
        <w:t>. Có nhiều loại oxide thiếc khác nhau nhưng SnO và SnO</w:t>
      </w:r>
      <w:r w:rsidRPr="008E0BEF">
        <w:rPr>
          <w:rFonts w:eastAsiaTheme="minorEastAsia" w:cs="Times New Roman"/>
          <w:vertAlign w:val="subscript"/>
        </w:rPr>
        <w:t>2</w:t>
      </w:r>
      <w:r w:rsidRPr="008E0BEF">
        <w:rPr>
          <w:rFonts w:eastAsiaTheme="minorEastAsia" w:cs="Times New Roman"/>
        </w:rPr>
        <w:t xml:space="preserve"> cho dung lượng tích trữ lên đến 500</w:t>
      </w:r>
      <w:r w:rsidR="00DC2E7C" w:rsidRPr="008E0BEF">
        <w:rPr>
          <w:rFonts w:eastAsiaTheme="minorEastAsia" w:cs="Times New Roman"/>
        </w:rPr>
        <w:t xml:space="preserve"> </w:t>
      </w:r>
      <w:r w:rsidRPr="008E0BEF">
        <w:rPr>
          <w:rFonts w:eastAsiaTheme="minorEastAsia" w:cs="Times New Roman"/>
        </w:rPr>
        <w:t>mAh/g</w:t>
      </w:r>
      <w:r w:rsidR="00C6492A" w:rsidRPr="008E0BEF">
        <w:rPr>
          <w:rFonts w:eastAsiaTheme="minorEastAsia" w:cs="Times New Roman"/>
        </w:rPr>
        <w:t xml:space="preserve"> </w:t>
      </w:r>
      <w:r w:rsidRPr="008E0BEF">
        <w:rPr>
          <w:rFonts w:eastAsiaTheme="minorEastAsia" w:cs="Times New Roman"/>
        </w:rPr>
        <w:t>. Thiếc oxide phản ứng với ion Li theo hai quá trình phản ứng sau</w:t>
      </w:r>
      <w:r w:rsidR="007818F7" w:rsidRPr="008E0BEF">
        <w:rPr>
          <w:rFonts w:eastAsiaTheme="minorEastAsia" w:cs="Times New Roman"/>
        </w:rPr>
        <w:t xml:space="preserve"> </w:t>
      </w:r>
      <w:r w:rsidR="00274E4D" w:rsidRPr="008E0BEF">
        <w:rPr>
          <w:rFonts w:eastAsiaTheme="minorEastAsia" w:cs="Times New Roman"/>
        </w:rPr>
        <w:fldChar w:fldCharType="begin"/>
      </w:r>
      <w:r w:rsidR="00A711B9">
        <w:rPr>
          <w:rFonts w:eastAsiaTheme="minorEastAsia" w:cs="Times New Roman"/>
        </w:rPr>
        <w:instrText xml:space="preserve"> ADDIN EN.CITE &lt;EndNote&gt;&lt;Cite&gt;&lt;Author&gt;Courtney&lt;/Author&gt;&lt;Year&gt;1997&lt;/Year&gt;&lt;RecNum&gt;442&lt;/RecNum&gt;&lt;DisplayText&gt;[18]&lt;/DisplayText&gt;&lt;record&gt;&lt;rec-number&gt;442&lt;/rec-number&gt;&lt;foreign-keys&gt;&lt;key app="EN" db-id="tswdf90eotzxplessfr52vwsepp95s2stadw"&gt;442&lt;/key&gt;&lt;/foreign-keys</w:instrText>
      </w:r>
      <w:r w:rsidR="00A711B9">
        <w:rPr>
          <w:rFonts w:eastAsiaTheme="minorEastAsia" w:cs="Times New Roman" w:hint="eastAsia"/>
        </w:rPr>
        <w:instrText>&gt;&lt;ref-type name="Journal Article"&gt;17&lt;/ref-type&gt;&lt;contributors&gt;&lt;authors&gt;&lt;author&gt;Courtney, Ian A.&lt;/author&gt;&lt;author&gt;Dahn, J. R.&lt;/author&gt;&lt;/authors&gt;&lt;/contributors&gt;&lt;titles&gt;&lt;title&gt;Electrochemical and In Situ X</w:instrText>
      </w:r>
      <w:r w:rsidR="00A711B9">
        <w:rPr>
          <w:rFonts w:eastAsiaTheme="minorEastAsia" w:cs="Times New Roman" w:hint="eastAsia"/>
        </w:rPr>
        <w:instrText>‐</w:instrText>
      </w:r>
      <w:r w:rsidR="00A711B9">
        <w:rPr>
          <w:rFonts w:eastAsiaTheme="minorEastAsia" w:cs="Times New Roman" w:hint="eastAsia"/>
        </w:rPr>
        <w:instrText>Ray Diffraction Studies of the Reaction of Lithium wit</w:instrText>
      </w:r>
      <w:r w:rsidR="00A711B9">
        <w:rPr>
          <w:rFonts w:eastAsiaTheme="minorEastAsia" w:cs="Times New Roman"/>
        </w:rPr>
        <w:instrText>h Tin Oxide Composites&lt;/title&gt;&lt;secondary-title&gt;Journal of The Electrochemical Society&lt;/secondary-title&gt;&lt;/titles&gt;&lt;periodical&gt;&lt;full-title&gt;Journal of The Electrochemical Society&lt;/full-title&gt;&lt;/periodical&gt;&lt;pages&gt;2045-2052&lt;/pages&gt;&lt;volume&gt;144&lt;/volume&gt;&lt;number&gt;6&lt;/number&gt;&lt;dates&gt;&lt;year&gt;1997&lt;/year&gt;&lt;pub-dates&gt;&lt;date&gt;June 1, 1997&lt;/date&gt;&lt;/pub-dates&gt;&lt;/dates&gt;&lt;urls&gt;&lt;related-urls&gt;&lt;url&gt;http://jes.ecsdl.org/content/144/6/2045.abstract&lt;/url&gt;&lt;/related-urls&gt;&lt;/urls&gt;&lt;electronic-resource-num&gt;10.1149/1.1837740&lt;/electronic-resource-num&gt;&lt;/record&gt;&lt;/Cite&gt;&lt;/EndNote&gt;</w:instrText>
      </w:r>
      <w:r w:rsidR="00274E4D" w:rsidRPr="008E0BEF">
        <w:rPr>
          <w:rFonts w:eastAsiaTheme="minorEastAsia" w:cs="Times New Roman"/>
        </w:rPr>
        <w:fldChar w:fldCharType="separate"/>
      </w:r>
      <w:r w:rsidR="00A711B9">
        <w:rPr>
          <w:rFonts w:eastAsiaTheme="minorEastAsia" w:cs="Times New Roman"/>
          <w:noProof/>
        </w:rPr>
        <w:t>[</w:t>
      </w:r>
      <w:r w:rsidR="00514CD6">
        <w:t>9</w:t>
      </w:r>
      <w:r w:rsidR="00A711B9">
        <w:rPr>
          <w:rFonts w:eastAsiaTheme="minorEastAsia" w:cs="Times New Roman"/>
          <w:noProof/>
        </w:rPr>
        <w:t>]</w:t>
      </w:r>
      <w:r w:rsidR="00274E4D" w:rsidRPr="008E0BEF">
        <w:rPr>
          <w:rFonts w:eastAsiaTheme="minorEastAsia" w:cs="Times New Roman"/>
        </w:rPr>
        <w:fldChar w:fldCharType="end"/>
      </w:r>
      <w:r w:rsidRPr="008E0BEF">
        <w:rPr>
          <w:rFonts w:eastAsiaTheme="minorEastAsia" w:cs="Times New Roman"/>
        </w:rPr>
        <w:t>:</w:t>
      </w:r>
    </w:p>
    <w:p w:rsidR="000D07D3" w:rsidRPr="008E0BEF" w:rsidRDefault="000D07D3" w:rsidP="007335B0">
      <w:pPr>
        <w:jc w:val="center"/>
        <w:rPr>
          <w:rFonts w:eastAsiaTheme="minorEastAsia" w:cs="Times New Roman"/>
        </w:rPr>
      </w:pPr>
      <w:r w:rsidRPr="008E0BEF">
        <w:rPr>
          <w:rFonts w:eastAsiaTheme="minorEastAsia" w:cs="Times New Roman"/>
        </w:rPr>
        <w:t>Li + SnO/SnO</w:t>
      </w:r>
      <w:r w:rsidRPr="008E0BEF">
        <w:rPr>
          <w:rFonts w:eastAsiaTheme="minorEastAsia" w:cs="Times New Roman"/>
          <w:vertAlign w:val="subscript"/>
        </w:rPr>
        <w:t>2</w:t>
      </w:r>
      <w:r w:rsidRPr="008E0BEF">
        <w:rPr>
          <w:rFonts w:eastAsiaTheme="minorEastAsia" w:cs="Times New Roman"/>
        </w:rPr>
        <w:t xml:space="preserve"> = Li</w:t>
      </w:r>
      <w:r w:rsidRPr="008E0BEF">
        <w:rPr>
          <w:rFonts w:eastAsiaTheme="minorEastAsia" w:cs="Times New Roman"/>
          <w:vertAlign w:val="subscript"/>
        </w:rPr>
        <w:t>2</w:t>
      </w:r>
      <w:r w:rsidRPr="008E0BEF">
        <w:rPr>
          <w:rFonts w:eastAsiaTheme="minorEastAsia" w:cs="Times New Roman"/>
        </w:rPr>
        <w:t>O + Sn</w:t>
      </w:r>
    </w:p>
    <w:p w:rsidR="000D07D3" w:rsidRPr="008E0BEF" w:rsidRDefault="009A562C" w:rsidP="007335B0">
      <w:pPr>
        <w:jc w:val="center"/>
        <w:rPr>
          <w:rFonts w:eastAsiaTheme="minorEastAsia" w:cs="Times New Roman"/>
        </w:rPr>
      </w:pPr>
      <w:r w:rsidRPr="008E0BEF">
        <w:rPr>
          <w:rFonts w:eastAsiaTheme="minorEastAsia" w:cs="Times New Roman"/>
        </w:rPr>
        <w:t>x</w:t>
      </w:r>
      <w:r w:rsidR="000D07D3" w:rsidRPr="008E0BEF">
        <w:rPr>
          <w:rFonts w:eastAsiaTheme="minorEastAsia" w:cs="Times New Roman"/>
        </w:rPr>
        <w:t>Li + Sn = Li</w:t>
      </w:r>
      <w:r w:rsidR="000D07D3" w:rsidRPr="008E0BEF">
        <w:rPr>
          <w:rFonts w:eastAsiaTheme="minorEastAsia" w:cs="Times New Roman"/>
          <w:vertAlign w:val="subscript"/>
        </w:rPr>
        <w:t>x</w:t>
      </w:r>
      <w:r w:rsidR="000D07D3" w:rsidRPr="008E0BEF">
        <w:rPr>
          <w:rFonts w:eastAsiaTheme="minorEastAsia" w:cs="Times New Roman"/>
        </w:rPr>
        <w:t>Sn (0&lt;x&lt;4.40)</w:t>
      </w:r>
    </w:p>
    <w:p w:rsidR="000D07D3" w:rsidRPr="008E0BEF" w:rsidRDefault="000D07D3" w:rsidP="009B6134">
      <w:pPr>
        <w:rPr>
          <w:rFonts w:eastAsiaTheme="minorEastAsia" w:cs="Times New Roman"/>
        </w:rPr>
      </w:pPr>
      <w:r w:rsidRPr="008E0BEF">
        <w:rPr>
          <w:rFonts w:eastAsiaTheme="minorEastAsia" w:cs="Times New Roman"/>
        </w:rPr>
        <w:t>Có nhiều cách khác nhau để chế tạo thiếc oxide có cấu trúc nano. Các phương pháp tổng hợp khác nhau sẽ cho các tính tính chất điện hóa khác nhau. Courtney chỉ ra rằng hiện tượng này liên quan đến kích thước và sự thay đổi pha của việc tích tụ Sn</w:t>
      </w:r>
      <w:r w:rsidR="00EB0491" w:rsidRPr="008E0BEF">
        <w:rPr>
          <w:rFonts w:eastAsiaTheme="minorEastAsia" w:cs="Times New Roman"/>
        </w:rPr>
        <w:t xml:space="preserve"> </w:t>
      </w:r>
      <w:r w:rsidR="00274E4D" w:rsidRPr="008E0BEF">
        <w:rPr>
          <w:rFonts w:eastAsiaTheme="minorEastAsia" w:cs="Times New Roman"/>
        </w:rPr>
        <w:fldChar w:fldCharType="begin"/>
      </w:r>
      <w:r w:rsidR="00A711B9">
        <w:rPr>
          <w:rFonts w:eastAsiaTheme="minorEastAsia" w:cs="Times New Roman"/>
        </w:rPr>
        <w:instrText xml:space="preserve"> ADDIN EN.CITE &lt;EndNote&gt;&lt;Cite&gt;&lt;Author&gt;Courtney&lt;/Author&gt;&lt;Year&gt;1999&lt;/Year&gt;&lt;RecNum&gt;441&lt;/RecNum&gt;&lt;DisplayText&gt;[19]&lt;/DisplayText&gt;&lt;record&gt;&lt;rec-number&gt;441&lt;/rec-number&gt;&lt;foreign-keys&gt;&lt;key app="EN" db-id="tswdf90eotzxplessfr52vwsepp95s2stadw"&gt;441&lt;/key&gt;&lt;/foreign-keys&gt;&lt;ref-type name="Journal Article"&gt;17&lt;/ref-type&gt;&lt;contributors&gt;&lt;authors&gt;&lt;author&gt;Courtney, Ian A.&lt;/author&gt;&lt;author&gt;McKinnon, W. R.&lt;/author&gt;&lt;author&gt;Dahn, J. R.&lt;/author&gt;&lt;/authors&gt;&lt;/contributors&gt;&lt;titles&gt;&lt;title&gt;On the Aggregation of Tin in SnO Composite Glasses Caused by the Reversible Reaction with Lithium&lt;/title&gt;&lt;secondary-title&gt;Journal of The Electrochemical Society&lt;/secondary-title&gt;&lt;/titles&gt;&lt;periodical&gt;&lt;full-title&gt;Journal of The Electrochemical Society&lt;/full-title&gt;&lt;/periodical&gt;&lt;pages&gt;59-68&lt;/pages&gt;&lt;volume&gt;146&lt;/volume&gt;&lt;number&gt;1&lt;/number&gt;&lt;dates&gt;&lt;year&gt;1999&lt;/year&gt;&lt;pub-dates&gt;&lt;date&gt;January 1, 1999&lt;/date&gt;&lt;/pub-dates&gt;&lt;/dates&gt;&lt;urls&gt;&lt;related-urls&gt;&lt;url&gt;http://jes.ecsdl.org/content/146/1/59.abstract&lt;/url&gt;&lt;/related-urls&gt;&lt;/urls&gt;&lt;electronic-resource-num&gt;10.1149/1.1391565&lt;/electronic-resource-num&gt;&lt;/record&gt;&lt;/Cite&gt;&lt;/EndNote&gt;</w:instrText>
      </w:r>
      <w:r w:rsidR="00274E4D" w:rsidRPr="008E0BEF">
        <w:rPr>
          <w:rFonts w:eastAsiaTheme="minorEastAsia" w:cs="Times New Roman"/>
        </w:rPr>
        <w:fldChar w:fldCharType="separate"/>
      </w:r>
      <w:r w:rsidR="00A711B9">
        <w:rPr>
          <w:rFonts w:eastAsiaTheme="minorEastAsia" w:cs="Times New Roman"/>
          <w:noProof/>
        </w:rPr>
        <w:t>[</w:t>
      </w:r>
      <w:r w:rsidR="00514CD6">
        <w:t>10</w:t>
      </w:r>
      <w:r w:rsidR="00A711B9">
        <w:rPr>
          <w:rFonts w:eastAsiaTheme="minorEastAsia" w:cs="Times New Roman"/>
          <w:noProof/>
        </w:rPr>
        <w:t>]</w:t>
      </w:r>
      <w:r w:rsidR="00274E4D" w:rsidRPr="008E0BEF">
        <w:rPr>
          <w:rFonts w:eastAsiaTheme="minorEastAsia" w:cs="Times New Roman"/>
        </w:rPr>
        <w:fldChar w:fldCharType="end"/>
      </w:r>
      <w:r w:rsidRPr="008E0BEF">
        <w:rPr>
          <w:rFonts w:eastAsiaTheme="minorEastAsia" w:cs="Times New Roman"/>
        </w:rPr>
        <w:t>. Phương pháp lắng đọng pha hơi hóa học tại áp suất thấp có thể được sử dụng chế tạo SnO</w:t>
      </w:r>
      <w:r w:rsidRPr="008E0BEF">
        <w:rPr>
          <w:rFonts w:eastAsiaTheme="minorEastAsia" w:cs="Times New Roman"/>
          <w:vertAlign w:val="subscript"/>
        </w:rPr>
        <w:t>2</w:t>
      </w:r>
      <w:r w:rsidRPr="008E0BEF">
        <w:rPr>
          <w:rFonts w:eastAsiaTheme="minorEastAsia" w:cs="Times New Roman"/>
        </w:rPr>
        <w:t xml:space="preserve"> kích thước nano với dung lượng tích trữ cao. Ngoài ra, các phương pháp hóa học như thủy nhiệt, sol-gel, surfactant templating, ultrasonic</w:t>
      </w:r>
      <w:r w:rsidR="009A562C" w:rsidRPr="008E0BEF">
        <w:rPr>
          <w:rFonts w:eastAsiaTheme="minorEastAsia" w:cs="Times New Roman"/>
        </w:rPr>
        <w:t xml:space="preserve"> and microwave </w:t>
      </w:r>
      <w:r w:rsidR="00E15008" w:rsidRPr="008E0BEF">
        <w:rPr>
          <w:rFonts w:eastAsiaTheme="minorEastAsia" w:cs="Times New Roman"/>
        </w:rPr>
        <w:t>irradiations</w:t>
      </w:r>
      <w:r w:rsidR="00ED2FFD" w:rsidRPr="008E0BEF">
        <w:rPr>
          <w:rFonts w:eastAsiaTheme="minorEastAsia" w:cs="Times New Roman"/>
        </w:rPr>
        <w:t xml:space="preserve"> …</w:t>
      </w:r>
      <w:r w:rsidR="009A562C" w:rsidRPr="008E0BEF">
        <w:rPr>
          <w:rFonts w:eastAsiaTheme="minorEastAsia" w:cs="Times New Roman"/>
        </w:rPr>
        <w:t xml:space="preserve"> </w:t>
      </w:r>
      <w:r w:rsidRPr="008E0BEF">
        <w:rPr>
          <w:rFonts w:eastAsiaTheme="minorEastAsia" w:cs="Times New Roman"/>
        </w:rPr>
        <w:t>là những cách đơn giản để tổng hợp thiếc oxide cấu trúc nano. Yu đã chế tạo thiếc oxide bằng phương pháp surfactant templating</w:t>
      </w:r>
      <w:r w:rsidR="000820CE" w:rsidRPr="008E0BEF">
        <w:rPr>
          <w:rFonts w:eastAsiaTheme="minorEastAsia" w:cs="Times New Roman"/>
        </w:rPr>
        <w:t xml:space="preserve"> </w:t>
      </w:r>
      <w:r w:rsidR="00274E4D" w:rsidRPr="008E0BEF">
        <w:rPr>
          <w:rFonts w:eastAsiaTheme="minorEastAsia" w:cs="Times New Roman"/>
        </w:rPr>
        <w:fldChar w:fldCharType="begin"/>
      </w:r>
      <w:r w:rsidR="00A711B9">
        <w:rPr>
          <w:rFonts w:eastAsiaTheme="minorEastAsia" w:cs="Times New Roman"/>
        </w:rPr>
        <w:instrText xml:space="preserve"> ADDIN EN.CITE &lt;EndNote&gt;&lt;Cite&gt;&lt;Author&gt;Yu&lt;/Author&gt;&lt;Year&gt;2002&lt;/Year&gt;&lt;RecNum&gt;443&lt;/RecNum&gt;&lt;DisplayText&gt;[20]&lt;/DisplayText&gt;&lt;record&gt;&lt;rec-number&gt;443&lt;/rec-number&gt;&lt;foreign-keys&gt;&lt;key app="EN" db-id="tswdf90eotzxplessfr52vwsepp95s2stadw"&gt;443&lt;/key&gt;&lt;/foreign-keys&gt;&lt;ref-type name="Journal Article"&gt;17&lt;/ref-type&gt;&lt;contributors&gt;&lt;authors&gt;&lt;author&gt;Yu, Aishui&lt;/author&gt;&lt;author&gt;Frech, Roger&lt;/author&gt;&lt;/authors&gt;&lt;/contributors&gt;&lt;titles&gt;&lt;title&gt;Mesoporous tin oxides as lithium intercalation anode materials&lt;/title&gt;&lt;secondary-title&gt;Journal of Power Sources&lt;/secondary-title&gt;&lt;/titles&gt;&lt;periodical&gt;&lt;full-title&gt;Journal of Power Sources&lt;/full-title&gt;&lt;/periodical&gt;&lt;pages&gt;97-100&lt;/pages&gt;&lt;volume&gt;104&lt;/volume&gt;&lt;number&gt;1&lt;/number&gt;&lt;keywords&gt;&lt;keyword&gt;Mesoporous&lt;/keyword&gt;&lt;keyword&gt;Tin oxide&lt;/keyword&gt;&lt;keyword&gt;Intercalation&lt;/keyword&gt;&lt;/keywords&gt;&lt;dates&gt;&lt;year&gt;2002&lt;/year&gt;&lt;pub-dates&gt;&lt;date&gt;1/15/&lt;/date&gt;&lt;/pub-dates&gt;&lt;/dates&gt;&lt;isbn&gt;0378-7753&lt;/isbn&gt;&lt;urls&gt;&lt;related-urls&gt;&lt;url&gt;http://www.sciencedirect.com/science/article/pii/S0378775301009016&lt;/url&gt;&lt;/related-urls&gt;&lt;/urls&gt;&lt;electronic-resource-num&gt;http://dx.doi.org/10.1016/S0378-7753(01)00901-6&lt;/electronic-resource-num&gt;&lt;/record&gt;&lt;/Cite&gt;&lt;/EndNote&gt;</w:instrText>
      </w:r>
      <w:r w:rsidR="00274E4D" w:rsidRPr="008E0BEF">
        <w:rPr>
          <w:rFonts w:eastAsiaTheme="minorEastAsia" w:cs="Times New Roman"/>
        </w:rPr>
        <w:fldChar w:fldCharType="separate"/>
      </w:r>
      <w:r w:rsidR="00A711B9">
        <w:rPr>
          <w:rFonts w:eastAsiaTheme="minorEastAsia" w:cs="Times New Roman"/>
          <w:noProof/>
        </w:rPr>
        <w:t>[</w:t>
      </w:r>
      <w:r w:rsidR="00514CD6">
        <w:t>4</w:t>
      </w:r>
      <w:r w:rsidR="00A711B9">
        <w:rPr>
          <w:rFonts w:eastAsiaTheme="minorEastAsia" w:cs="Times New Roman"/>
          <w:noProof/>
        </w:rPr>
        <w:t>]</w:t>
      </w:r>
      <w:r w:rsidR="00274E4D" w:rsidRPr="008E0BEF">
        <w:rPr>
          <w:rFonts w:eastAsiaTheme="minorEastAsia" w:cs="Times New Roman"/>
        </w:rPr>
        <w:fldChar w:fldCharType="end"/>
      </w:r>
      <w:r w:rsidRPr="008E0BEF">
        <w:rPr>
          <w:rFonts w:eastAsiaTheme="minorEastAsia" w:cs="Times New Roman"/>
        </w:rPr>
        <w:t>. Vật liệu này xuất hiện pha hexagonal mesoporous và cho hiệu suất điện hóa tốt với dung lượng trên 400</w:t>
      </w:r>
      <w:r w:rsidR="00E15008" w:rsidRPr="008E0BEF">
        <w:rPr>
          <w:rFonts w:eastAsiaTheme="minorEastAsia" w:cs="Times New Roman"/>
        </w:rPr>
        <w:t xml:space="preserve"> </w:t>
      </w:r>
      <w:r w:rsidRPr="008E0BEF">
        <w:rPr>
          <w:rFonts w:eastAsiaTheme="minorEastAsia" w:cs="Times New Roman"/>
        </w:rPr>
        <w:t>mAh/g.</w:t>
      </w:r>
    </w:p>
    <w:p w:rsidR="005A2583" w:rsidRPr="008E0BEF" w:rsidRDefault="000D07D3" w:rsidP="00CC183D">
      <w:pPr>
        <w:rPr>
          <w:rFonts w:eastAsiaTheme="minorEastAsia" w:cs="Times New Roman"/>
        </w:rPr>
      </w:pPr>
      <w:r w:rsidRPr="008E0BEF">
        <w:rPr>
          <w:rFonts w:eastAsiaTheme="minorEastAsia" w:cs="Times New Roman"/>
        </w:rPr>
        <w:lastRenderedPageBreak/>
        <w:t>Đối với thiếc oxide tinh khiết, sự thay đổi thể tích trước và sau quá trình sạc là một chủ đề nóng cho các nhà khoa học quan tâm.</w:t>
      </w:r>
      <w:r w:rsidR="000C6A4E" w:rsidRPr="008E0BEF">
        <w:rPr>
          <w:rFonts w:eastAsiaTheme="minorEastAsia" w:cs="Times New Roman"/>
        </w:rPr>
        <w:t xml:space="preserve"> Ta thấy, m</w:t>
      </w:r>
      <w:r w:rsidRPr="008E0BEF">
        <w:rPr>
          <w:rFonts w:eastAsiaTheme="minorEastAsia" w:cs="Times New Roman"/>
        </w:rPr>
        <w:t>ật độ khối lượng của Li, Sn, SnO</w:t>
      </w:r>
      <w:r w:rsidRPr="008E0BEF">
        <w:rPr>
          <w:rFonts w:eastAsiaTheme="minorEastAsia" w:cs="Times New Roman"/>
          <w:vertAlign w:val="subscript"/>
        </w:rPr>
        <w:t>2</w:t>
      </w:r>
      <w:r w:rsidRPr="008E0BEF">
        <w:rPr>
          <w:rFonts w:eastAsiaTheme="minorEastAsia" w:cs="Times New Roman"/>
        </w:rPr>
        <w:t xml:space="preserve"> lần lượt là: 2.56 g/cm</w:t>
      </w:r>
      <w:r w:rsidRPr="008E0BEF">
        <w:rPr>
          <w:rFonts w:eastAsiaTheme="minorEastAsia" w:cs="Times New Roman"/>
          <w:vertAlign w:val="superscript"/>
        </w:rPr>
        <w:t>3</w:t>
      </w:r>
      <w:r w:rsidRPr="008E0BEF">
        <w:rPr>
          <w:rFonts w:eastAsiaTheme="minorEastAsia" w:cs="Times New Roman"/>
        </w:rPr>
        <w:t>, 7.29 g/cm</w:t>
      </w:r>
      <w:r w:rsidRPr="008E0BEF">
        <w:rPr>
          <w:rFonts w:eastAsiaTheme="minorEastAsia" w:cs="Times New Roman"/>
          <w:vertAlign w:val="superscript"/>
        </w:rPr>
        <w:t>3</w:t>
      </w:r>
      <w:r w:rsidRPr="008E0BEF">
        <w:rPr>
          <w:rFonts w:eastAsiaTheme="minorEastAsia" w:cs="Times New Roman"/>
        </w:rPr>
        <w:t xml:space="preserve"> và 6.99 g/cm</w:t>
      </w:r>
      <w:r w:rsidRPr="008E0BEF">
        <w:rPr>
          <w:rFonts w:eastAsiaTheme="minorEastAsia" w:cs="Times New Roman"/>
          <w:vertAlign w:val="superscript"/>
        </w:rPr>
        <w:t>3</w:t>
      </w:r>
      <w:r w:rsidRPr="008E0BEF">
        <w:rPr>
          <w:rFonts w:eastAsiaTheme="minorEastAsia" w:cs="Times New Roman"/>
        </w:rPr>
        <w:t xml:space="preserve"> chỉ ra rằng vật liệu là bị biến dạng đáng kể. Sự phá hủy cấu trúc mạng này làm giả</w:t>
      </w:r>
      <w:r w:rsidR="00DB2194" w:rsidRPr="008E0BEF">
        <w:rPr>
          <w:rFonts w:eastAsiaTheme="minorEastAsia" w:cs="Times New Roman"/>
        </w:rPr>
        <w:t>m chu kỳ</w:t>
      </w:r>
      <w:r w:rsidRPr="008E0BEF">
        <w:rPr>
          <w:rFonts w:eastAsiaTheme="minorEastAsia" w:cs="Times New Roman"/>
        </w:rPr>
        <w:t xml:space="preserve"> của pin ion </w:t>
      </w:r>
      <w:r w:rsidR="00CC067C" w:rsidRPr="008E0BEF">
        <w:rPr>
          <w:rFonts w:eastAsiaTheme="minorEastAsia" w:cs="Times New Roman"/>
        </w:rPr>
        <w:t>Li</w:t>
      </w:r>
      <w:r w:rsidR="00CC067C" w:rsidRPr="008E0BEF">
        <w:rPr>
          <w:rFonts w:eastAsiaTheme="minorEastAsia" w:cs="Times New Roman"/>
          <w:vertAlign w:val="superscript"/>
        </w:rPr>
        <w:t>+</w:t>
      </w:r>
      <w:r w:rsidRPr="008E0BEF">
        <w:rPr>
          <w:rFonts w:eastAsiaTheme="minorEastAsia" w:cs="Times New Roman"/>
        </w:rPr>
        <w:t>. Để cải thiện độ ổn định của cấu trúc, công nghệ doping đã được áp dụng vào vật liệu thiếc oxide. Một vài kim loại và một số oxide ngoài kim loại đã thêm vào thiếc oxide như P, B, Fe, Ti, Ge, Si và Al. Những nghiên cứu đã cho thấy các loại vật liệu composite có cấu trúc vô đị</w:t>
      </w:r>
      <w:r w:rsidR="00E15008" w:rsidRPr="008E0BEF">
        <w:rPr>
          <w:rFonts w:eastAsiaTheme="minorEastAsia" w:cs="Times New Roman"/>
        </w:rPr>
        <w:t>nh hình</w:t>
      </w:r>
      <w:r w:rsidRPr="008E0BEF">
        <w:rPr>
          <w:rFonts w:eastAsiaTheme="minorEastAsia" w:cs="Times New Roman"/>
        </w:rPr>
        <w:t xml:space="preserve"> với trung tâm là</w:t>
      </w:r>
      <w:r w:rsidR="009B2EFA">
        <w:rPr>
          <w:rFonts w:eastAsiaTheme="minorEastAsia" w:cs="Times New Roman"/>
        </w:rPr>
        <w:t xml:space="preserve"> mạng</w:t>
      </w:r>
      <w:r w:rsidRPr="008E0BEF">
        <w:rPr>
          <w:rFonts w:eastAsiaTheme="minorEastAsia" w:cs="Times New Roman"/>
        </w:rPr>
        <w:t xml:space="preserve"> SnO</w:t>
      </w:r>
      <w:r w:rsidRPr="008E0BEF">
        <w:rPr>
          <w:rFonts w:eastAsiaTheme="minorEastAsia" w:cs="Times New Roman"/>
          <w:vertAlign w:val="subscript"/>
        </w:rPr>
        <w:t>2</w:t>
      </w:r>
      <w:r w:rsidRPr="008E0BEF">
        <w:rPr>
          <w:rFonts w:eastAsiaTheme="minorEastAsia" w:cs="Times New Roman"/>
        </w:rPr>
        <w:t xml:space="preserve"> không theo quy luật của các chất phụ gia. Cấu trúc mạng của các chất phụ gia làm cô lập SnO</w:t>
      </w:r>
      <w:r w:rsidRPr="008E0BEF">
        <w:rPr>
          <w:rFonts w:eastAsiaTheme="minorEastAsia" w:cs="Times New Roman"/>
          <w:vertAlign w:val="subscript"/>
        </w:rPr>
        <w:t>2</w:t>
      </w:r>
      <w:r w:rsidRPr="008E0BEF">
        <w:rPr>
          <w:rFonts w:eastAsiaTheme="minorEastAsia" w:cs="Times New Roman"/>
        </w:rPr>
        <w:t xml:space="preserve"> và giảm sự thay đổi thể tích</w:t>
      </w:r>
      <w:r w:rsidR="00502402" w:rsidRPr="008E0BEF">
        <w:rPr>
          <w:rFonts w:eastAsiaTheme="minorEastAsia" w:cs="Times New Roman"/>
        </w:rPr>
        <w:t xml:space="preserve"> và</w:t>
      </w:r>
      <w:r w:rsidRPr="008E0BEF">
        <w:rPr>
          <w:rFonts w:eastAsiaTheme="minorEastAsia" w:cs="Times New Roman"/>
        </w:rPr>
        <w:t xml:space="preserve"> làm tăng dung lượng tích trữ.</w:t>
      </w:r>
    </w:p>
    <w:p w:rsidR="00674406" w:rsidRPr="008E0BEF" w:rsidRDefault="00674406" w:rsidP="00CC183D">
      <w:pPr>
        <w:pStyle w:val="Heading5"/>
        <w:numPr>
          <w:ilvl w:val="4"/>
          <w:numId w:val="11"/>
        </w:numPr>
        <w:spacing w:before="120" w:after="120"/>
        <w:ind w:left="0" w:firstLine="567"/>
        <w:rPr>
          <w:color w:val="auto"/>
        </w:rPr>
      </w:pPr>
      <w:r w:rsidRPr="008E0BEF">
        <w:rPr>
          <w:color w:val="auto"/>
        </w:rPr>
        <w:t>Các vật liệu dựa trên</w:t>
      </w:r>
      <w:r w:rsidR="00E15008" w:rsidRPr="008E0BEF">
        <w:rPr>
          <w:color w:val="auto"/>
        </w:rPr>
        <w:t xml:space="preserve"> nền</w:t>
      </w:r>
      <w:r w:rsidRPr="008E0BEF">
        <w:rPr>
          <w:color w:val="auto"/>
        </w:rPr>
        <w:t xml:space="preserve"> titan oxide</w:t>
      </w:r>
    </w:p>
    <w:p w:rsidR="00674406" w:rsidRPr="008E0BEF" w:rsidRDefault="00674406" w:rsidP="009B6134">
      <w:r w:rsidRPr="008E0BEF">
        <w:t>Các vật liệu dựa trên nền titan oxide gây được nhiều sự chú ý cho các nhà khoa học trong lĩnh vực chế tạo điện cực anode bởi vì nó có độ an toàn cao. Hơn nữa lớp vật liệu này có các tính chất nổi bật khác như: giá</w:t>
      </w:r>
      <w:r w:rsidR="00735E6D" w:rsidRPr="008E0BEF">
        <w:t xml:space="preserve"> thành</w:t>
      </w:r>
      <w:r w:rsidRPr="008E0BEF">
        <w:t xml:space="preserve"> thấp, độ độc hại thấp, sự thay đổi thể tích nhỏ</w:t>
      </w:r>
      <w:r w:rsidR="00FD7C66">
        <w:t xml:space="preserve"> (2 - 3 %), tổi thọ cao</w:t>
      </w:r>
      <w:r w:rsidRPr="008E0BEF">
        <w:t>. Tuy nhiên nó</w:t>
      </w:r>
      <w:r w:rsidR="00451A67">
        <w:t xml:space="preserve"> còn</w:t>
      </w:r>
      <w:r w:rsidRPr="008E0BEF">
        <w:t xml:space="preserve"> có nhược điể</w:t>
      </w:r>
      <w:r w:rsidR="00AE44E0" w:rsidRPr="008E0BEF">
        <w:t>m</w:t>
      </w:r>
      <w:r w:rsidR="00FD7C66">
        <w:t xml:space="preserve"> là</w:t>
      </w:r>
      <w:r w:rsidR="00AE44E0" w:rsidRPr="008E0BEF">
        <w:t xml:space="preserve"> </w:t>
      </w:r>
      <w:r w:rsidRPr="008E0BEF">
        <w:t>độ dẫn điện thấp.</w:t>
      </w:r>
    </w:p>
    <w:p w:rsidR="00674406" w:rsidRPr="008E0BEF" w:rsidRDefault="00674406" w:rsidP="009B6134">
      <w:r w:rsidRPr="008E0BEF">
        <w:t>Các tính chất điện hóa và khả năng tích trữ của vật liệu này chủ yếu dựa trên cấu trúc của nó (hình thái học và kích thước của nó). Cấu trúc nano có các tính chất tốt hơn so với vật liệu khối (dung lượng, vòng đờ</w:t>
      </w:r>
      <w:r w:rsidR="00E15008" w:rsidRPr="008E0BEF">
        <w:t>i</w:t>
      </w:r>
      <w:r w:rsidRPr="008E0BEF">
        <w:t xml:space="preserve"> ...). Do đó</w:t>
      </w:r>
      <w:r w:rsidR="009B60F8">
        <w:t>,</w:t>
      </w:r>
      <w:r w:rsidRPr="008E0BEF">
        <w:t xml:space="preserve"> có nhiều kết quả nghiên cứu về loại vật liệu này với các dạng thù hình khác nhau. Trong đó, vật liệu</w:t>
      </w:r>
      <w:r w:rsidR="007335B0">
        <w:t xml:space="preserve"> </w:t>
      </w:r>
      <w:r w:rsidR="007335B0" w:rsidRPr="008E0BEF">
        <w:t>spinel</w:t>
      </w:r>
      <w:r w:rsidRPr="008E0BEF">
        <w:t xml:space="preserve"> Li</w:t>
      </w:r>
      <w:r w:rsidRPr="008E0BEF">
        <w:rPr>
          <w:vertAlign w:val="subscript"/>
        </w:rPr>
        <w:t>4</w:t>
      </w:r>
      <w:r w:rsidRPr="008E0BEF">
        <w:t>Ti</w:t>
      </w:r>
      <w:r w:rsidRPr="008E0BEF">
        <w:rPr>
          <w:vertAlign w:val="subscript"/>
        </w:rPr>
        <w:t>5</w:t>
      </w:r>
      <w:r w:rsidRPr="008E0BEF">
        <w:t>O</w:t>
      </w:r>
      <w:r w:rsidRPr="008E0BEF">
        <w:rPr>
          <w:vertAlign w:val="subscript"/>
        </w:rPr>
        <w:t>12</w:t>
      </w:r>
      <w:r w:rsidRPr="008E0BEF">
        <w:t xml:space="preserve"> </w:t>
      </w:r>
      <w:r w:rsidR="00E15008" w:rsidRPr="008E0BEF">
        <w:t>và đặc biệt là TiO</w:t>
      </w:r>
      <w:r w:rsidR="00E15008" w:rsidRPr="008E0BEF">
        <w:rPr>
          <w:vertAlign w:val="subscript"/>
        </w:rPr>
        <w:t>2</w:t>
      </w:r>
      <w:r w:rsidR="00E15008" w:rsidRPr="008E0BEF">
        <w:t xml:space="preserve"> </w:t>
      </w:r>
      <w:r w:rsidRPr="008E0BEF">
        <w:t>đã được nghiên cứu rộng dãi.</w:t>
      </w:r>
      <w:r w:rsidR="00E13354" w:rsidRPr="008E0BEF">
        <w:t xml:space="preserve"> Dưới đây là một số vật liệu anode trên cơ sở oxit titan và các hợp chất của chúng đang rất được quan tâm hiện nay.</w:t>
      </w:r>
    </w:p>
    <w:p w:rsidR="00674406" w:rsidRPr="008E0BEF" w:rsidRDefault="00674406" w:rsidP="00C466EE">
      <w:pPr>
        <w:pStyle w:val="Heading6"/>
        <w:keepNext w:val="0"/>
        <w:keepLines w:val="0"/>
        <w:spacing w:before="120" w:after="120"/>
        <w:rPr>
          <w:color w:val="auto"/>
        </w:rPr>
      </w:pPr>
      <w:r w:rsidRPr="008E0BEF">
        <w:rPr>
          <w:color w:val="auto"/>
        </w:rPr>
        <w:t>Spinel Li</w:t>
      </w:r>
      <w:r w:rsidRPr="008E0BEF">
        <w:rPr>
          <w:color w:val="auto"/>
          <w:vertAlign w:val="subscript"/>
        </w:rPr>
        <w:t>4</w:t>
      </w:r>
      <w:r w:rsidRPr="008E0BEF">
        <w:rPr>
          <w:color w:val="auto"/>
        </w:rPr>
        <w:t>Ti</w:t>
      </w:r>
      <w:r w:rsidRPr="008E0BEF">
        <w:rPr>
          <w:color w:val="auto"/>
          <w:vertAlign w:val="subscript"/>
        </w:rPr>
        <w:t>5</w:t>
      </w:r>
      <w:r w:rsidRPr="008E0BEF">
        <w:rPr>
          <w:color w:val="auto"/>
        </w:rPr>
        <w:t>O</w:t>
      </w:r>
      <w:r w:rsidRPr="008E0BEF">
        <w:rPr>
          <w:color w:val="auto"/>
          <w:vertAlign w:val="subscript"/>
        </w:rPr>
        <w:t xml:space="preserve">12 </w:t>
      </w:r>
      <w:r w:rsidRPr="008E0BEF">
        <w:rPr>
          <w:color w:val="auto"/>
        </w:rPr>
        <w:t>(LTO)</w:t>
      </w:r>
    </w:p>
    <w:p w:rsidR="00F023DE" w:rsidRPr="008E0BEF" w:rsidRDefault="00674406" w:rsidP="00CC183D">
      <w:r w:rsidRPr="008E0BEF">
        <w:t>Vật liệu spinel Li</w:t>
      </w:r>
      <w:r w:rsidRPr="008E0BEF">
        <w:rPr>
          <w:vertAlign w:val="subscript"/>
        </w:rPr>
        <w:t>4</w:t>
      </w:r>
      <w:r w:rsidRPr="008E0BEF">
        <w:t>Ti</w:t>
      </w:r>
      <w:r w:rsidRPr="008E0BEF">
        <w:rPr>
          <w:vertAlign w:val="subscript"/>
        </w:rPr>
        <w:t>5</w:t>
      </w:r>
      <w:r w:rsidRPr="008E0BEF">
        <w:t>O</w:t>
      </w:r>
      <w:r w:rsidRPr="008E0BEF">
        <w:rPr>
          <w:vertAlign w:val="subscript"/>
        </w:rPr>
        <w:t xml:space="preserve">12 </w:t>
      </w:r>
      <w:r w:rsidRPr="008E0BEF">
        <w:t>được coi là vật liệ</w:t>
      </w:r>
      <w:r w:rsidR="006E364F" w:rsidRPr="008E0BEF">
        <w:t>u cơ bản của</w:t>
      </w:r>
      <w:r w:rsidRPr="008E0BEF">
        <w:t xml:space="preserve"> oxide titan thích hợp nhất cho pin tích trữ</w:t>
      </w:r>
      <w:r w:rsidR="00766962" w:rsidRPr="008E0BEF">
        <w:t xml:space="preserve"> ion Li</w:t>
      </w:r>
      <w:r w:rsidR="00766962" w:rsidRPr="008E0BEF">
        <w:rPr>
          <w:vertAlign w:val="superscript"/>
        </w:rPr>
        <w:t>+</w:t>
      </w:r>
      <w:r w:rsidRPr="008E0BEF">
        <w:t xml:space="preserve"> có dung lượng nạp xả rất tốt tại thế hoạt động cao (1.55V so với Li</w:t>
      </w:r>
      <w:r w:rsidRPr="008E0BEF">
        <w:rPr>
          <w:vertAlign w:val="superscript"/>
        </w:rPr>
        <w:t>+</w:t>
      </w:r>
      <w:r w:rsidRPr="008E0BEF">
        <w:t xml:space="preserve">/Li). Các quá trình gài và thoát của ion </w:t>
      </w:r>
      <w:r w:rsidR="00CC067C" w:rsidRPr="008E0BEF">
        <w:t>Li</w:t>
      </w:r>
      <w:r w:rsidR="00CC067C" w:rsidRPr="008E0BEF">
        <w:rPr>
          <w:vertAlign w:val="superscript"/>
        </w:rPr>
        <w:t>+</w:t>
      </w:r>
      <w:r w:rsidRPr="008E0BEF">
        <w:t xml:space="preserve"> xảy ra thông qua phản ứng của </w:t>
      </w:r>
      <w:r w:rsidR="00CC067C" w:rsidRPr="008E0BEF">
        <w:t>Li</w:t>
      </w:r>
      <w:r w:rsidR="00CC067C" w:rsidRPr="008E0BEF">
        <w:rPr>
          <w:vertAlign w:val="superscript"/>
        </w:rPr>
        <w:t>+</w:t>
      </w:r>
      <w:r w:rsidRPr="008E0BEF">
        <w:t xml:space="preserve"> với Li</w:t>
      </w:r>
      <w:r w:rsidRPr="008E0BEF">
        <w:rPr>
          <w:vertAlign w:val="subscript"/>
        </w:rPr>
        <w:t>4</w:t>
      </w:r>
      <w:r w:rsidRPr="008E0BEF">
        <w:t>Ti</w:t>
      </w:r>
      <w:r w:rsidRPr="008E0BEF">
        <w:rPr>
          <w:vertAlign w:val="subscript"/>
        </w:rPr>
        <w:t>5</w:t>
      </w:r>
      <w:r w:rsidRPr="008E0BEF">
        <w:t>O</w:t>
      </w:r>
      <w:r w:rsidRPr="008E0BEF">
        <w:rPr>
          <w:vertAlign w:val="subscript"/>
        </w:rPr>
        <w:t xml:space="preserve">12 </w:t>
      </w:r>
      <w:r w:rsidRPr="008E0BEF">
        <w:t>tạo thành Li</w:t>
      </w:r>
      <w:r w:rsidRPr="008E0BEF">
        <w:rPr>
          <w:vertAlign w:val="subscript"/>
        </w:rPr>
        <w:t>7</w:t>
      </w:r>
      <w:r w:rsidRPr="008E0BEF">
        <w:t>Ti</w:t>
      </w:r>
      <w:r w:rsidRPr="008E0BEF">
        <w:rPr>
          <w:vertAlign w:val="subscript"/>
        </w:rPr>
        <w:t>5</w:t>
      </w:r>
      <w:r w:rsidRPr="008E0BEF">
        <w:t>O</w:t>
      </w:r>
      <w:r w:rsidRPr="008E0BEF">
        <w:rPr>
          <w:vertAlign w:val="subscript"/>
        </w:rPr>
        <w:t>12</w:t>
      </w:r>
      <w:r w:rsidRPr="008E0BEF">
        <w:t xml:space="preserve">. Trong quá trình gài ion </w:t>
      </w:r>
      <w:r w:rsidR="00CC067C" w:rsidRPr="008E0BEF">
        <w:t>Li</w:t>
      </w:r>
      <w:r w:rsidR="00CC067C" w:rsidRPr="008E0BEF">
        <w:rPr>
          <w:vertAlign w:val="superscript"/>
        </w:rPr>
        <w:t>+</w:t>
      </w:r>
      <w:r w:rsidRPr="008E0BEF">
        <w:t xml:space="preserve"> thì tính đối xứng spinel và cấu trúc của nó hầu như không thay đổi giúp nó có độ an toàn cao</w:t>
      </w:r>
      <w:r w:rsidR="00BC100A" w:rsidRPr="008E0BEF">
        <w:t xml:space="preserve"> </w:t>
      </w:r>
      <w:r w:rsidR="00182B7E">
        <w:t>[25, 29, 34]</w:t>
      </w:r>
      <w:r w:rsidRPr="008E0BEF">
        <w:t>. Tuy nhiên, dung lượng tích trữ theo lý thuyết (175mAh/g) và độ dẫn điện (10</w:t>
      </w:r>
      <w:r w:rsidRPr="008E0BEF">
        <w:rPr>
          <w:vertAlign w:val="superscript"/>
        </w:rPr>
        <w:t>-13</w:t>
      </w:r>
      <w:r w:rsidRPr="008E0BEF">
        <w:t xml:space="preserve"> s/cm) là thấp và bị giới hạn dung lượng tích trữ, giảm khả năng khuếch tán của </w:t>
      </w:r>
      <w:r w:rsidR="00CC067C" w:rsidRPr="008E0BEF">
        <w:t>Li</w:t>
      </w:r>
      <w:r w:rsidR="00CC067C" w:rsidRPr="008E0BEF">
        <w:rPr>
          <w:vertAlign w:val="superscript"/>
        </w:rPr>
        <w:t>+</w:t>
      </w:r>
      <w:r w:rsidR="00C83BAE" w:rsidRPr="008E0BEF">
        <w:t xml:space="preserve"> </w:t>
      </w:r>
      <w:r w:rsidR="00274E4D" w:rsidRPr="008E0BEF">
        <w:fldChar w:fldCharType="begin"/>
      </w:r>
      <w:r w:rsidR="00A711B9">
        <w:instrText xml:space="preserve"> ADDIN EN.CITE &lt;EndNote&gt;&lt;Cite&gt;&lt;Author&gt;Zhu&lt;/Author&gt;&lt;Year&gt;2013&lt;/Year&gt;&lt;RecNum&gt;448&lt;/RecNum&gt;&lt;DisplayText&gt;[24]&lt;/DisplayText&gt;&lt;record&gt;&lt;rec-number&gt;448&lt;/rec-number&gt;&lt;foreign-keys&gt;&lt;key app="EN" db-id="tswdf90eotzxplessfr52vwsepp95s2stadw"&gt;448&lt;/key&gt;&lt;/foreign-keys&gt;&lt;ref-type name="Journal Article"&gt;17&lt;/ref-type&gt;&lt;contributors&gt;&lt;authors&gt;&lt;author&gt;Zhu, Guan-Nan&lt;/author&gt;&lt;author&gt;Chen, Long&lt;/author&gt;&lt;author&gt;Wang, Yong-Gang&lt;/author&gt;&lt;author&gt;Wang, Con-Xiao&lt;/author&gt;&lt;author&gt;Che, Ren-Chao&lt;/author&gt;&lt;author&gt;Xia, Yong-Yao&lt;/author&gt;&lt;/authors&gt;&lt;/contributors&gt;&lt;titles&gt;&lt;title&gt;Binary Li4Ti5O12-Li2Ti3O7 Nanocomposite as an Anode Material for Li-Ion Batteries&lt;/title&gt;&lt;secondary-title&gt;Advanced Functional Materials&lt;/secondary-title&gt;&lt;/titles&gt;&lt;periodical&gt;&lt;full-title&gt;Advanced Functional Materials&lt;/full-title&gt;&lt;/periodical&gt;&lt;pages&gt;640-647&lt;/pages&gt;&lt;volume&gt;23&lt;/volume&gt;&lt;number&gt;5&lt;/number&gt;&lt;keywords&gt;&lt;keyword&gt;lithium titanates&lt;/keyword&gt;&lt;keyword&gt;anode materials&lt;/keyword&gt;&lt;keyword&gt;lithium-ion batteries&lt;/keyword&gt;&lt;keyword&gt;state of charge estimation&lt;/keyword&gt;&lt;/keywords&gt;&lt;dates&gt;&lt;year&gt;2013&lt;/year&gt;&lt;/dates&gt;&lt;publisher&gt;WILEY-VCH Verlag&lt;/publisher&gt;&lt;isbn&gt;1616-3028&lt;/isbn&gt;&lt;urls&gt;&lt;related-urls&gt;&lt;url&gt;http://dx.doi.org/10.1002/adfm.201201741&lt;/url&gt;&lt;/related-urls&gt;&lt;/urls&gt;&lt;electronic-resource-num&gt;10.1002/adfm.201201741&lt;/electronic-resource-num&gt;&lt;/record&gt;&lt;/Cite&gt;&lt;/EndNote&gt;</w:instrText>
      </w:r>
      <w:r w:rsidR="00274E4D" w:rsidRPr="008E0BEF">
        <w:fldChar w:fldCharType="separate"/>
      </w:r>
      <w:r w:rsidR="00A711B9">
        <w:rPr>
          <w:noProof/>
        </w:rPr>
        <w:t>[</w:t>
      </w:r>
      <w:r w:rsidR="00514CD6">
        <w:t>8</w:t>
      </w:r>
      <w:r w:rsidR="00A711B9">
        <w:rPr>
          <w:noProof/>
        </w:rPr>
        <w:t>]</w:t>
      </w:r>
      <w:r w:rsidR="00274E4D" w:rsidRPr="008E0BEF">
        <w:fldChar w:fldCharType="end"/>
      </w:r>
      <w:r w:rsidRPr="008E0BEF">
        <w:t>. Để khắc phục các mặt hạn chế trên, hai cách có thể tiếp cận là: thứ nhất tăng cường độ dẫn điện bằng phương pháp xử lý bề mặt</w:t>
      </w:r>
      <w:r w:rsidR="008720A1" w:rsidRPr="008E0BEF">
        <w:t xml:space="preserve"> </w:t>
      </w:r>
      <w:r w:rsidR="00274E4D" w:rsidRPr="008E0BEF">
        <w:fldChar w:fldCharType="begin">
          <w:fldData xml:space="preserve">PEVuZE5vdGU+PENpdGU+PEF1dGhvcj5XYW5nPC9BdXRob3I+PFllYXI+MjAxMTwvWWVhcj48UmVj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=
</w:fldData>
        </w:fldChar>
      </w:r>
      <w:r w:rsidR="00A711B9">
        <w:instrText xml:space="preserve"> ADDIN EN.CITE </w:instrText>
      </w:r>
      <w:r w:rsidR="00A711B9">
        <w:fldChar w:fldCharType="begin">
          <w:fldData xml:space="preserve">PEVuZE5vdGU+PENpdGU+PEF1dGhvcj5XYW5nPC9BdXRob3I+PFllYXI+MjAxMTwvWWVhcj48UmVj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=
</w:fldData>
        </w:fldChar>
      </w:r>
      <w:r w:rsidR="00A711B9">
        <w:instrText xml:space="preserve"> ADDIN EN.CITE.DATA </w:instrText>
      </w:r>
      <w:r w:rsidR="00A711B9">
        <w:fldChar w:fldCharType="end"/>
      </w:r>
      <w:r w:rsidR="00274E4D" w:rsidRPr="008E0BEF">
        <w:fldChar w:fldCharType="separate"/>
      </w:r>
      <w:r w:rsidR="00A711B9">
        <w:rPr>
          <w:noProof/>
        </w:rPr>
        <w:t>[</w:t>
      </w:r>
      <w:hyperlink w:anchor="_ENREF_25" w:tooltip="Wang, 2011 #449" w:history="1">
        <w:r w:rsidR="00182B7E">
          <w:rPr>
            <w:noProof/>
          </w:rPr>
          <w:t>1</w:t>
        </w:r>
        <w:r w:rsidR="00A711B9">
          <w:rPr>
            <w:noProof/>
          </w:rPr>
          <w:t>5</w:t>
        </w:r>
      </w:hyperlink>
      <w:r w:rsidR="00A711B9">
        <w:rPr>
          <w:noProof/>
        </w:rPr>
        <w:t>,</w:t>
      </w:r>
      <w:r w:rsidR="00182B7E">
        <w:rPr>
          <w:noProof/>
        </w:rPr>
        <w:t xml:space="preserve"> </w:t>
      </w:r>
      <w:r w:rsidR="00182B7E">
        <w:t>17</w:t>
      </w:r>
      <w:r w:rsidR="00A711B9">
        <w:rPr>
          <w:noProof/>
        </w:rPr>
        <w:t>]</w:t>
      </w:r>
      <w:r w:rsidR="00274E4D" w:rsidRPr="008E0BEF">
        <w:fldChar w:fldCharType="end"/>
      </w:r>
      <w:r w:rsidR="008720A1" w:rsidRPr="008E0BEF">
        <w:t>. T</w:t>
      </w:r>
      <w:r w:rsidRPr="008E0BEF">
        <w:t xml:space="preserve">hứ hai là tăng độ khuếch tán của ion </w:t>
      </w:r>
      <w:r w:rsidR="00CC067C" w:rsidRPr="008E0BEF">
        <w:t>Li</w:t>
      </w:r>
      <w:r w:rsidR="00CC067C" w:rsidRPr="008E0BEF">
        <w:rPr>
          <w:vertAlign w:val="superscript"/>
        </w:rPr>
        <w:t>+</w:t>
      </w:r>
      <w:r w:rsidRPr="008E0BEF">
        <w:t xml:space="preserve"> bằng cách giảm kích thước của LTO tới nanomet. Các tinh thể LTO kích thước </w:t>
      </w:r>
      <w:r w:rsidRPr="008E0BEF">
        <w:lastRenderedPageBreak/>
        <w:t>hạt nano (20 – 50 nm) được tổng hợp bằng phương pháp nhiệt phân trong khoảng thời gian ít hơn 1 phút</w:t>
      </w:r>
      <w:r w:rsidR="00A926F7" w:rsidRPr="008E0BEF">
        <w:t xml:space="preserve"> </w:t>
      </w:r>
      <w:r w:rsidR="00274E4D" w:rsidRPr="008E0BEF">
        <w:fldChar w:fldCharType="begin"/>
      </w:r>
      <w:r w:rsidR="00A711B9">
        <w:instrText xml:space="preserve"> ADDIN EN.CITE &lt;EndNote&gt;&lt;Cite&gt;&lt;Author&gt;Prakash&lt;/Author&gt;&lt;Year&gt;2010&lt;/Year&gt;&lt;RecNum&gt;451&lt;/RecNum&gt;&lt;DisplayText&gt;[27]&lt;/DisplayText&gt;&lt;record&gt;&lt;rec-number&gt;451&lt;/rec-number&gt;&lt;foreign-keys&gt;&lt;key app="EN" db-id="tswdf90eotzxplessfr52vwsepp95s2stadw"&gt;451&lt;/key&gt;&lt;/foreign-keys&gt;&lt;ref-type name="Journal Article"&gt;17&lt;/ref-type&gt;&lt;contributors&gt;&lt;authors&gt;&lt;author&gt;Prakash, A. S.&lt;/author&gt;&lt;author&gt;Manikandan, P.&lt;/author&gt;&lt;author&gt;Ramesha, K.&lt;/author&gt;&lt;author&gt;Sathiya, M.&lt;/author&gt;&lt;author&gt;Tarascon, J. M.&lt;/author&gt;&lt;author&gt;Shukla, A. K.&lt;/author&gt;&lt;/authors&gt;&lt;/contributors&gt;&lt;titles&gt;&lt;title&gt;Solution-Combustion Synthesized Nanocrystalline Li4Ti5O12 As High-Rate Performance Li-Ion Battery Anode&lt;/title&gt;&lt;secondary-title&gt;Chemistry of Materials&lt;/secondary-title&gt;&lt;/titles&gt;&lt;periodical&gt;&lt;full-title&gt;Chemistry of Materials&lt;/full-title&gt;&lt;/periodical&gt;&lt;pages&gt;2857-2863&lt;/pages&gt;&lt;volume&gt;22&lt;/volume&gt;&lt;number&gt;9&lt;/number&gt;&lt;dates&gt;&lt;year&gt;2010&lt;/year&gt;&lt;pub-dates&gt;&lt;date&gt;2010/05/11&lt;/date&gt;&lt;/pub-dates&gt;&lt;/dates&gt;&lt;publisher&gt;American Chemical Society&lt;/publisher&gt;&lt;isbn&gt;0897-4756&lt;/isbn&gt;&lt;urls&gt;&lt;related-urls&gt;&lt;url&gt;http://dx.doi.org/10.1021/cm100071z&lt;/url&gt;&lt;/related-urls&gt;&lt;/urls&gt;&lt;electronic-resource-num&gt;10.1021/cm100071z&lt;/electronic-resource-num&gt;&lt;/record&gt;&lt;/Cite&gt;&lt;/EndNote&gt;</w:instrText>
      </w:r>
      <w:r w:rsidR="00274E4D" w:rsidRPr="008E0BEF">
        <w:fldChar w:fldCharType="separate"/>
      </w:r>
      <w:r w:rsidR="00A711B9">
        <w:rPr>
          <w:noProof/>
        </w:rPr>
        <w:t>[</w:t>
      </w:r>
      <w:r w:rsidR="00514CD6">
        <w:t>3</w:t>
      </w:r>
      <w:r w:rsidR="00A711B9">
        <w:rPr>
          <w:noProof/>
        </w:rPr>
        <w:t>]</w:t>
      </w:r>
      <w:r w:rsidR="00274E4D" w:rsidRPr="008E0BEF">
        <w:fldChar w:fldCharType="end"/>
      </w:r>
      <w:r w:rsidRPr="008E0BEF">
        <w:t>. Kết quả cho dung lượng tích trữ 170 mAh/g tại 0.5C gần đạt đến dung lượng tích trữ theo lý thuyết. Để cải thiện độ dẫn của LTO, Shen thực hiệ</w:t>
      </w:r>
      <w:r w:rsidR="006D1862" w:rsidRPr="008E0BEF">
        <w:t>n phương pháp nuôi LTO cấu trúc dây nano</w:t>
      </w:r>
      <w:r w:rsidRPr="008E0BEF">
        <w:t xml:space="preserve"> lên lá titanium</w:t>
      </w:r>
      <w:r w:rsidR="007E6EE5" w:rsidRPr="008E0BEF">
        <w:t xml:space="preserve"> </w:t>
      </w:r>
      <w:r w:rsidR="00274E4D" w:rsidRPr="008E0BEF">
        <w:fldChar w:fldCharType="begin"/>
      </w:r>
      <w:r w:rsidR="00A711B9">
        <w:instrText xml:space="preserve"> ADDIN EN.CITE &lt;EndNote&gt;&lt;Cite&gt;&lt;Author&gt;Shen&lt;/Author&gt;&lt;Year&gt;2012&lt;/Year&gt;&lt;RecNum&gt;452&lt;/RecNum&gt;&lt;DisplayText&gt;[28]&lt;/DisplayText&gt;&lt;record&gt;&lt;rec-number&gt;452&lt;/rec-number&gt;&lt;foreign-keys&gt;&lt;key app="EN" db-id="tswdf90eotzxplessfr52vwsepp95s2stadw"&gt;452&lt;/key&gt;&lt;/foreign-keys&gt;&lt;ref-type name="Journal Article"&gt;17&lt;/ref-type&gt;&lt;contributors&gt;&lt;authors&gt;&lt;author&gt;Shen, Laifa&lt;/author&gt;&lt;author&gt;Uchaker, Evan&lt;/author&gt;&lt;author&gt;Zhang, Xiaogang&lt;/author&gt;&lt;author&gt;Cao, Guozhong&lt;/author&gt;&lt;/authors&gt;&lt;/contributors&gt;&lt;titles&gt;&lt;title&gt;Hydrogenated Li4Ti5O12 Nanowire Arrays for High Rate Lithium Ion Batteries&lt;/title&gt;&lt;secondary-title&gt;Advanced Materials&lt;/secondary-title&gt;&lt;/titles&gt;&lt;periodical&gt;&lt;full-title&gt;Advanced Materials&lt;/full-title&gt;&lt;/periodical&gt;&lt;pages&gt;6502-6506&lt;/pages&gt;&lt;volume&gt;24&lt;/volume&gt;&lt;number&gt;48&lt;/number&gt;&lt;keywords&gt;&lt;keyword&gt;lithium ion batteries&lt;/keyword&gt;&lt;keyword&gt;Li4Ti5O12&lt;/keyword&gt;&lt;keyword&gt;hydrogenation&lt;/keyword&gt;&lt;keyword&gt;nanowire arrays&lt;/keyword&gt;&lt;/keywords&gt;&lt;dates&gt;&lt;year&gt;2012&lt;/year&gt;&lt;/dates&gt;&lt;publisher&gt;WILEY-VCH Verlag&lt;/publisher&gt;&lt;isbn&gt;1521-4095&lt;/isbn&gt;&lt;urls&gt;&lt;related-urls&gt;&lt;url&gt;http://dx.doi.org/10.1002/adma.201203151&lt;/url&gt;&lt;/related-urls&gt;&lt;/urls&gt;&lt;electronic-resource-num&gt;10.1002/adma.201203151&lt;/electronic-resource-num&gt;&lt;/record&gt;&lt;/Cite&gt;&lt;/EndNote&gt;</w:instrText>
      </w:r>
      <w:r w:rsidR="00274E4D" w:rsidRPr="008E0BEF">
        <w:fldChar w:fldCharType="separate"/>
      </w:r>
      <w:r w:rsidR="00A711B9">
        <w:rPr>
          <w:noProof/>
        </w:rPr>
        <w:t>[</w:t>
      </w:r>
      <w:r w:rsidR="00182B7E">
        <w:t>22</w:t>
      </w:r>
      <w:r w:rsidR="00A711B9">
        <w:rPr>
          <w:noProof/>
        </w:rPr>
        <w:t>]</w:t>
      </w:r>
      <w:r w:rsidR="00274E4D" w:rsidRPr="008E0BEF">
        <w:fldChar w:fldCharType="end"/>
      </w:r>
      <w:r w:rsidR="007E6EE5" w:rsidRPr="008E0BEF">
        <w:t>.</w:t>
      </w:r>
      <w:r w:rsidR="00ED2FFD" w:rsidRPr="008E0BEF">
        <w:t xml:space="preserve"> </w:t>
      </w:r>
      <w:r w:rsidRPr="008E0BEF">
        <w:t>Độ dẫn của vật liệu này tăng lên qua việc tạo ra ion Ti</w:t>
      </w:r>
      <w:r w:rsidRPr="008E0BEF">
        <w:rPr>
          <w:vertAlign w:val="superscript"/>
        </w:rPr>
        <w:t>+3</w:t>
      </w:r>
      <w:r w:rsidRPr="008E0BEF">
        <w:t xml:space="preserve"> thông qua quá trình hydro hóa. Kết quả được xác thực bằng kỹ thuật XPS. LTO mọc trên lá titanium vừa cải thiện được độ dẫn điện và đạt được dung lượng tích trữ tiệm cận với lý thuyết (173 mAh/g tại 0.2C) và đạt 121 mAh/g tại 30C. Nhóm nghiên cứu của Xia đưa ra vật</w:t>
      </w:r>
      <w:r w:rsidR="009B60F8">
        <w:t xml:space="preserve"> liệu</w:t>
      </w:r>
      <w:r w:rsidRPr="008E0BEF">
        <w:t xml:space="preserve"> tổ hợp nano Li</w:t>
      </w:r>
      <w:r w:rsidRPr="008E0BEF">
        <w:rPr>
          <w:vertAlign w:val="subscript"/>
        </w:rPr>
        <w:t>4</w:t>
      </w:r>
      <w:r w:rsidRPr="008E0BEF">
        <w:t>Ti</w:t>
      </w:r>
      <w:r w:rsidRPr="008E0BEF">
        <w:rPr>
          <w:vertAlign w:val="subscript"/>
        </w:rPr>
        <w:t>5</w:t>
      </w:r>
      <w:r w:rsidRPr="008E0BEF">
        <w:t>O</w:t>
      </w:r>
      <w:r w:rsidRPr="008E0BEF">
        <w:rPr>
          <w:vertAlign w:val="subscript"/>
        </w:rPr>
        <w:t xml:space="preserve">12 </w:t>
      </w:r>
      <w:r w:rsidRPr="008E0BEF">
        <w:t>–</w:t>
      </w:r>
      <w:r w:rsidRPr="008E0BEF">
        <w:rPr>
          <w:vertAlign w:val="subscript"/>
        </w:rPr>
        <w:t xml:space="preserve"> </w:t>
      </w:r>
      <w:r w:rsidRPr="008E0BEF">
        <w:t>Li</w:t>
      </w:r>
      <w:r w:rsidRPr="008E0BEF">
        <w:rPr>
          <w:vertAlign w:val="subscript"/>
        </w:rPr>
        <w:t>2</w:t>
      </w:r>
      <w:r w:rsidRPr="008E0BEF">
        <w:t>Ti</w:t>
      </w:r>
      <w:r w:rsidRPr="008E0BEF">
        <w:rPr>
          <w:vertAlign w:val="subscript"/>
        </w:rPr>
        <w:t>3</w:t>
      </w:r>
      <w:r w:rsidRPr="008E0BEF">
        <w:t>O</w:t>
      </w:r>
      <w:r w:rsidRPr="008E0BEF">
        <w:rPr>
          <w:vertAlign w:val="subscript"/>
        </w:rPr>
        <w:t xml:space="preserve">7 </w:t>
      </w:r>
      <w:r w:rsidRPr="008E0BEF">
        <w:t>khắc phục LTO đột ngột giảm điện áp ở cuối quá trình nạp xả</w:t>
      </w:r>
      <w:r w:rsidR="007E6EE5" w:rsidRPr="008E0BEF">
        <w:t xml:space="preserve"> </w:t>
      </w:r>
      <w:r w:rsidR="00274E4D" w:rsidRPr="008E0BEF">
        <w:fldChar w:fldCharType="begin"/>
      </w:r>
      <w:r w:rsidR="00A711B9">
        <w:instrText xml:space="preserve"> ADDIN EN.CITE &lt;EndNote&gt;&lt;Cite&gt;&lt;Author&gt;Zhu&lt;/Author&gt;&lt;Year&gt;2013&lt;/Year&gt;&lt;RecNum&gt;448&lt;/RecNum&gt;&lt;DisplayText&gt;[24]&lt;/DisplayText&gt;&lt;record&gt;&lt;rec-number&gt;448&lt;/rec-number&gt;&lt;foreign-keys&gt;&lt;key app="EN" db-id="tswdf90eotzxplessfr52vwsepp95s2stadw"&gt;448&lt;/key&gt;&lt;/foreign-keys&gt;&lt;ref-type name="Journal Article"&gt;17&lt;/ref-type&gt;&lt;contributors&gt;&lt;authors&gt;&lt;author&gt;Zhu, Guan-Nan&lt;/author&gt;&lt;author&gt;Chen, Long&lt;/author&gt;&lt;author&gt;Wang, Yong-Gang&lt;/author&gt;&lt;author&gt;Wang, Con-Xiao&lt;/author&gt;&lt;author&gt;Che, Ren-Chao&lt;/author&gt;&lt;author&gt;Xia, Yong-Yao&lt;/author&gt;&lt;/authors&gt;&lt;/contributors&gt;&lt;titles&gt;&lt;title&gt;Binary Li4Ti5O12-Li2Ti3O7 Nanocomposite as an Anode Material for Li-Ion Batteries&lt;/title&gt;&lt;secondary-title&gt;Advanced Functional Materials&lt;/secondary-title&gt;&lt;/titles&gt;&lt;periodical&gt;&lt;full-title&gt;Advanced Functional Materials&lt;/full-title&gt;&lt;/periodical&gt;&lt;pages&gt;640-647&lt;/pages&gt;&lt;volume&gt;23&lt;/volume&gt;&lt;number&gt;5&lt;/number&gt;&lt;keywords&gt;&lt;keyword&gt;lithium titanates&lt;/keyword&gt;&lt;keyword&gt;anode materials&lt;/keyword&gt;&lt;keyword&gt;lithium-ion batteries&lt;/keyword&gt;&lt;keyword&gt;state of charge estimation&lt;/keyword&gt;&lt;/keywords&gt;&lt;dates&gt;&lt;year&gt;2013&lt;/year&gt;&lt;/dates&gt;&lt;publisher&gt;WILEY-VCH Verlag&lt;/publisher&gt;&lt;isbn&gt;1616-3028&lt;/isbn&gt;&lt;urls&gt;&lt;related-urls&gt;&lt;url&gt;http://dx.doi.org/10.1002/adfm.201201741&lt;/url&gt;&lt;/related-urls&gt;&lt;/urls&gt;&lt;electronic-resource-num&gt;10.1002/adfm.201201741&lt;/electronic-resource-num&gt;&lt;/record&gt;&lt;/Cite&gt;&lt;/EndNote&gt;</w:instrText>
      </w:r>
      <w:r w:rsidR="00274E4D" w:rsidRPr="008E0BEF">
        <w:fldChar w:fldCharType="separate"/>
      </w:r>
      <w:r w:rsidR="00A711B9">
        <w:rPr>
          <w:noProof/>
        </w:rPr>
        <w:t>[</w:t>
      </w:r>
      <w:r w:rsidR="00514CD6">
        <w:t>8</w:t>
      </w:r>
      <w:r w:rsidR="00A711B9">
        <w:rPr>
          <w:noProof/>
        </w:rPr>
        <w:t>]</w:t>
      </w:r>
      <w:r w:rsidR="00274E4D" w:rsidRPr="008E0BEF">
        <w:fldChar w:fldCharType="end"/>
      </w:r>
      <w:r w:rsidRPr="008E0BEF">
        <w:t>. Vật liệu tổ hợp đó có kích thước một vài trăm nanomet cho hiệu suất điện hóa cao (dung lượng tích trữ và thời gian sống). Hơn nữa, điện thế của nó có thể thay đổi thông qua điều chỉnh tỷ lệ hỗn hợp vật liệu.</w:t>
      </w:r>
    </w:p>
    <w:p w:rsidR="000D07D3" w:rsidRPr="008E0BEF" w:rsidRDefault="000D07D3" w:rsidP="00C466EE">
      <w:pPr>
        <w:pStyle w:val="Heading6"/>
        <w:spacing w:before="120" w:after="120"/>
        <w:rPr>
          <w:color w:val="auto"/>
        </w:rPr>
      </w:pPr>
      <w:r w:rsidRPr="008E0BEF">
        <w:rPr>
          <w:color w:val="auto"/>
        </w:rPr>
        <w:t>Vật liệ</w:t>
      </w:r>
      <w:r w:rsidR="007335B0">
        <w:rPr>
          <w:color w:val="auto"/>
        </w:rPr>
        <w:t>u t</w:t>
      </w:r>
      <w:r w:rsidRPr="008E0BEF">
        <w:rPr>
          <w:color w:val="auto"/>
        </w:rPr>
        <w:t xml:space="preserve">itanium </w:t>
      </w:r>
      <w:r w:rsidR="00674406" w:rsidRPr="008E0BEF">
        <w:rPr>
          <w:color w:val="auto"/>
        </w:rPr>
        <w:t>di</w:t>
      </w:r>
      <w:r w:rsidRPr="008E0BEF">
        <w:rPr>
          <w:color w:val="auto"/>
        </w:rPr>
        <w:t>oxide.</w:t>
      </w:r>
    </w:p>
    <w:p w:rsidR="00FC2419" w:rsidRPr="008E0BEF" w:rsidRDefault="000D07D3" w:rsidP="00A34F5A">
      <w:pPr>
        <w:rPr>
          <w:rFonts w:eastAsiaTheme="minorEastAsia" w:cs="Times New Roman"/>
        </w:rPr>
      </w:pPr>
      <w:r w:rsidRPr="008E0BEF">
        <w:rPr>
          <w:rFonts w:eastAsiaTheme="minorEastAsia" w:cs="Times New Roman"/>
        </w:rPr>
        <w:t xml:space="preserve"> Ngày nay, titanium </w:t>
      </w:r>
      <w:r w:rsidR="007335B0">
        <w:rPr>
          <w:rFonts w:eastAsiaTheme="minorEastAsia" w:cs="Times New Roman"/>
        </w:rPr>
        <w:t>di</w:t>
      </w:r>
      <w:r w:rsidRPr="008E0BEF">
        <w:rPr>
          <w:rFonts w:eastAsiaTheme="minorEastAsia" w:cs="Times New Roman"/>
        </w:rPr>
        <w:t>oxide là vật liệu sử dụng như chất xúc tác nhưng nó cũng được các nhà khoa học quan tâm chú ý khai thác</w:t>
      </w:r>
      <w:r w:rsidR="004A3A07" w:rsidRPr="008E0BEF">
        <w:rPr>
          <w:rFonts w:eastAsiaTheme="minorEastAsia" w:cs="Times New Roman"/>
        </w:rPr>
        <w:t xml:space="preserve"> ứng dụng</w:t>
      </w:r>
      <w:r w:rsidRPr="008E0BEF">
        <w:rPr>
          <w:rFonts w:eastAsiaTheme="minorEastAsia" w:cs="Times New Roman"/>
        </w:rPr>
        <w:t xml:space="preserve"> về vật liệu anode. TiO</w:t>
      </w:r>
      <w:r w:rsidRPr="008E0BEF">
        <w:rPr>
          <w:rFonts w:eastAsiaTheme="minorEastAsia" w:cs="Times New Roman"/>
          <w:vertAlign w:val="subscript"/>
        </w:rPr>
        <w:t>2</w:t>
      </w:r>
      <w:r w:rsidRPr="008E0BEF">
        <w:rPr>
          <w:rFonts w:eastAsiaTheme="minorEastAsia" w:cs="Times New Roman"/>
        </w:rPr>
        <w:t xml:space="preserve"> tồn tại ở</w:t>
      </w:r>
      <w:r w:rsidR="009B6A9E" w:rsidRPr="008E0BEF">
        <w:rPr>
          <w:rFonts w:eastAsiaTheme="minorEastAsia" w:cs="Times New Roman"/>
        </w:rPr>
        <w:t xml:space="preserve"> nhiều dạng khác nhau nhưng</w:t>
      </w:r>
      <w:r w:rsidR="00CB7F83">
        <w:rPr>
          <w:rFonts w:eastAsiaTheme="minorEastAsia" w:cs="Times New Roman"/>
        </w:rPr>
        <w:t xml:space="preserve"> ba</w:t>
      </w:r>
      <w:r w:rsidRPr="008E0BEF">
        <w:rPr>
          <w:rFonts w:eastAsiaTheme="minorEastAsia" w:cs="Times New Roman"/>
        </w:rPr>
        <w:t xml:space="preserve"> dạ</w:t>
      </w:r>
      <w:r w:rsidR="007514FD" w:rsidRPr="008E0BEF">
        <w:rPr>
          <w:rFonts w:eastAsiaTheme="minorEastAsia" w:cs="Times New Roman"/>
        </w:rPr>
        <w:t>ng phổ biến nhất</w:t>
      </w:r>
      <w:r w:rsidR="009B6A9E" w:rsidRPr="008E0BEF">
        <w:rPr>
          <w:rFonts w:eastAsiaTheme="minorEastAsia" w:cs="Times New Roman"/>
        </w:rPr>
        <w:t xml:space="preserve"> của nó</w:t>
      </w:r>
      <w:r w:rsidRPr="008E0BEF">
        <w:rPr>
          <w:rFonts w:eastAsiaTheme="minorEastAsia" w:cs="Times New Roman"/>
        </w:rPr>
        <w:t xml:space="preserve"> bao gồm: brookite, anatase và rutile. Brookite và anatase khi được nung trên 600 </w:t>
      </w:r>
      <w:r w:rsidRPr="008E0BEF">
        <w:rPr>
          <w:rFonts w:eastAsiaTheme="minorEastAsia" w:cs="Times New Roman"/>
          <w:vertAlign w:val="superscript"/>
        </w:rPr>
        <w:t>o</w:t>
      </w:r>
      <w:r w:rsidRPr="008E0BEF">
        <w:rPr>
          <w:rFonts w:eastAsiaTheme="minorEastAsia" w:cs="Times New Roman"/>
        </w:rPr>
        <w:t>C sẽ trở thành pha rutile. Trong số các dạng tồn tại của tinh thể TiO</w:t>
      </w:r>
      <w:r w:rsidRPr="008E0BEF">
        <w:rPr>
          <w:rFonts w:eastAsiaTheme="minorEastAsia" w:cs="Times New Roman"/>
          <w:vertAlign w:val="subscript"/>
        </w:rPr>
        <w:t>2</w:t>
      </w:r>
      <w:r w:rsidRPr="008E0BEF">
        <w:rPr>
          <w:rFonts w:eastAsiaTheme="minorEastAsia" w:cs="Times New Roman"/>
        </w:rPr>
        <w:t>, pha anatase</w:t>
      </w:r>
      <w:r w:rsidR="00650909" w:rsidRPr="008E0BEF">
        <w:rPr>
          <w:rFonts w:eastAsiaTheme="minorEastAsia" w:cs="Times New Roman"/>
        </w:rPr>
        <w:t xml:space="preserve"> coi</w:t>
      </w:r>
      <w:r w:rsidRPr="008E0BEF">
        <w:rPr>
          <w:rFonts w:eastAsiaTheme="minorEastAsia" w:cs="Times New Roman"/>
        </w:rPr>
        <w:t xml:space="preserve"> là tốt hơn so với hai pha khác khi dùng làm vật liệu anode.</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4"/>
      </w:tblGrid>
      <w:tr w:rsidR="000D07D3" w:rsidRPr="008E0BEF" w:rsidTr="00900C84">
        <w:tc>
          <w:tcPr>
            <w:tcW w:w="8954" w:type="dxa"/>
          </w:tcPr>
          <w:p w:rsidR="000D07D3" w:rsidRPr="008E0BEF" w:rsidRDefault="000D07D3" w:rsidP="009B6134">
            <w:pPr>
              <w:spacing w:before="120" w:after="120" w:line="312" w:lineRule="auto"/>
              <w:ind w:firstLine="0"/>
              <w:rPr>
                <w:rFonts w:eastAsiaTheme="minorEastAsia" w:cs="Times New Roman"/>
                <w:vertAlign w:val="subscript"/>
              </w:rPr>
            </w:pPr>
            <w:r w:rsidRPr="008E0BEF">
              <w:rPr>
                <w:rFonts w:eastAsiaTheme="minorEastAsia" w:cs="Times New Roman"/>
                <w:noProof/>
                <w:vertAlign w:val="subscript"/>
              </w:rPr>
              <w:drawing>
                <wp:inline distT="0" distB="0" distL="0" distR="0" wp14:anchorId="16D1DCE4" wp14:editId="0C13E009">
                  <wp:extent cx="5545777" cy="2320172"/>
                  <wp:effectExtent l="0" t="0" r="0" b="4445"/>
                  <wp:docPr id="4" name="Picture 4"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93019" cy="2339936"/>
                          </a:xfrm>
                          <a:prstGeom prst="rect">
                            <a:avLst/>
                          </a:prstGeom>
                          <a:noFill/>
                          <a:ln>
                            <a:noFill/>
                          </a:ln>
                        </pic:spPr>
                      </pic:pic>
                    </a:graphicData>
                  </a:graphic>
                </wp:inline>
              </w:drawing>
            </w:r>
          </w:p>
        </w:tc>
      </w:tr>
      <w:tr w:rsidR="000D07D3" w:rsidRPr="008E0BEF" w:rsidTr="00900C84">
        <w:tc>
          <w:tcPr>
            <w:tcW w:w="8954" w:type="dxa"/>
          </w:tcPr>
          <w:p w:rsidR="000D07D3" w:rsidRPr="008E0BEF" w:rsidRDefault="00131F4E" w:rsidP="00CE5854">
            <w:pPr>
              <w:spacing w:before="120" w:after="120" w:line="312" w:lineRule="auto"/>
              <w:ind w:firstLine="0"/>
              <w:jc w:val="left"/>
              <w:rPr>
                <w:rFonts w:eastAsiaTheme="minorEastAsia" w:cs="Times New Roman"/>
                <w:i/>
                <w:szCs w:val="26"/>
              </w:rPr>
            </w:pPr>
            <w:r w:rsidRPr="008E0BEF">
              <w:rPr>
                <w:rFonts w:cs="Times New Roman"/>
                <w:i/>
                <w:szCs w:val="26"/>
              </w:rPr>
              <w:t xml:space="preserve">Hình </w:t>
            </w:r>
            <w:r w:rsidR="00742E91" w:rsidRPr="008E0BEF">
              <w:rPr>
                <w:rFonts w:cs="Times New Roman"/>
                <w:i/>
                <w:szCs w:val="26"/>
              </w:rPr>
              <w:t>1.</w:t>
            </w:r>
            <w:r w:rsidR="00EB7C89">
              <w:rPr>
                <w:rFonts w:cs="Times New Roman"/>
                <w:i/>
                <w:szCs w:val="26"/>
              </w:rPr>
              <w:t>9</w:t>
            </w:r>
            <w:r w:rsidR="00BA4E75" w:rsidRPr="008E0BEF">
              <w:rPr>
                <w:rFonts w:cs="Times New Roman"/>
                <w:i/>
                <w:szCs w:val="26"/>
              </w:rPr>
              <w:t xml:space="preserve">: </w:t>
            </w:r>
            <w:r w:rsidR="000D07D3" w:rsidRPr="008E0BEF">
              <w:rPr>
                <w:rFonts w:cs="Times New Roman"/>
                <w:i/>
                <w:szCs w:val="26"/>
              </w:rPr>
              <w:t>Các dạng tồn tại</w:t>
            </w:r>
            <w:r w:rsidR="00A36444" w:rsidRPr="008E0BEF">
              <w:rPr>
                <w:rFonts w:cs="Times New Roman"/>
                <w:i/>
                <w:szCs w:val="26"/>
              </w:rPr>
              <w:t xml:space="preserve"> chính</w:t>
            </w:r>
            <w:r w:rsidR="000D07D3" w:rsidRPr="008E0BEF">
              <w:rPr>
                <w:rFonts w:cs="Times New Roman"/>
                <w:i/>
                <w:szCs w:val="26"/>
              </w:rPr>
              <w:t xml:space="preserve"> của TiO</w:t>
            </w:r>
            <w:r w:rsidR="000D07D3" w:rsidRPr="008E0BEF">
              <w:rPr>
                <w:rFonts w:cs="Times New Roman"/>
                <w:i/>
                <w:szCs w:val="26"/>
                <w:vertAlign w:val="subscript"/>
              </w:rPr>
              <w:t>2</w:t>
            </w:r>
            <w:r w:rsidR="000D07D3" w:rsidRPr="008E0BEF">
              <w:rPr>
                <w:rFonts w:cs="Times New Roman"/>
                <w:i/>
                <w:szCs w:val="26"/>
              </w:rPr>
              <w:t xml:space="preserve"> đỏ (Ti) xám (Oxy): a) </w:t>
            </w:r>
            <w:r w:rsidR="00CE5854" w:rsidRPr="008E0BEF">
              <w:rPr>
                <w:rFonts w:cs="Times New Roman"/>
                <w:i/>
                <w:szCs w:val="26"/>
              </w:rPr>
              <w:t xml:space="preserve">rutil </w:t>
            </w:r>
            <w:r w:rsidR="000D07D3" w:rsidRPr="008E0BEF">
              <w:rPr>
                <w:rFonts w:cs="Times New Roman"/>
                <w:i/>
                <w:szCs w:val="26"/>
              </w:rPr>
              <w:t>b)</w:t>
            </w:r>
            <w:r w:rsidR="00CE5854" w:rsidRPr="008E0BEF">
              <w:rPr>
                <w:rFonts w:cs="Times New Roman"/>
                <w:i/>
                <w:szCs w:val="26"/>
              </w:rPr>
              <w:t xml:space="preserve"> anatase</w:t>
            </w:r>
            <w:r w:rsidR="000D07D3" w:rsidRPr="008E0BEF">
              <w:rPr>
                <w:rFonts w:cs="Times New Roman"/>
                <w:i/>
                <w:szCs w:val="26"/>
              </w:rPr>
              <w:t xml:space="preserve"> c) brookite</w:t>
            </w:r>
          </w:p>
        </w:tc>
      </w:tr>
    </w:tbl>
    <w:p w:rsidR="000D07D3" w:rsidRPr="008E0BEF" w:rsidRDefault="00766962" w:rsidP="009B6134">
      <w:pPr>
        <w:rPr>
          <w:rFonts w:eastAsiaTheme="minorEastAsia" w:cs="Times New Roman"/>
        </w:rPr>
      </w:pPr>
      <w:r w:rsidRPr="008E0BEF">
        <w:rPr>
          <w:rFonts w:eastAsiaTheme="minorEastAsia" w:cs="Times New Roman"/>
        </w:rPr>
        <w:t>Ion Li</w:t>
      </w:r>
      <w:r w:rsidRPr="008E0BEF">
        <w:rPr>
          <w:rFonts w:eastAsiaTheme="minorEastAsia" w:cs="Times New Roman"/>
          <w:vertAlign w:val="superscript"/>
        </w:rPr>
        <w:t>+</w:t>
      </w:r>
      <w:r w:rsidR="000D07D3" w:rsidRPr="008E0BEF">
        <w:rPr>
          <w:rFonts w:eastAsiaTheme="minorEastAsia" w:cs="Times New Roman"/>
        </w:rPr>
        <w:t xml:space="preserve"> gài vào mạng TiO</w:t>
      </w:r>
      <w:r w:rsidR="000D07D3" w:rsidRPr="008E0BEF">
        <w:rPr>
          <w:rFonts w:eastAsiaTheme="minorEastAsia" w:cs="Times New Roman"/>
          <w:vertAlign w:val="subscript"/>
        </w:rPr>
        <w:t>2</w:t>
      </w:r>
      <w:r w:rsidR="000D07D3" w:rsidRPr="008E0BEF">
        <w:rPr>
          <w:rFonts w:eastAsiaTheme="minorEastAsia" w:cs="Times New Roman"/>
        </w:rPr>
        <w:t xml:space="preserve"> xảy ra theo phản ứng sau:</w:t>
      </w:r>
    </w:p>
    <w:p w:rsidR="000D07D3" w:rsidRPr="008E0BEF" w:rsidRDefault="000D07D3" w:rsidP="009B6134">
      <w:pPr>
        <w:jc w:val="center"/>
        <w:rPr>
          <w:rFonts w:eastAsiaTheme="minorEastAsia" w:cs="Times New Roman"/>
        </w:rPr>
      </w:pPr>
      <w:r w:rsidRPr="008E0BEF">
        <w:rPr>
          <w:rFonts w:eastAsiaTheme="minorEastAsia" w:cs="Times New Roman"/>
        </w:rPr>
        <w:t>TiO</w:t>
      </w:r>
      <w:r w:rsidRPr="008E0BEF">
        <w:rPr>
          <w:rFonts w:eastAsiaTheme="minorEastAsia" w:cs="Times New Roman"/>
          <w:vertAlign w:val="subscript"/>
        </w:rPr>
        <w:t>2</w:t>
      </w:r>
      <w:r w:rsidRPr="008E0BEF">
        <w:rPr>
          <w:rFonts w:eastAsiaTheme="minorEastAsia" w:cs="Times New Roman"/>
        </w:rPr>
        <w:t xml:space="preserve"> + xLi</w:t>
      </w:r>
      <w:r w:rsidRPr="008E0BEF">
        <w:rPr>
          <w:rFonts w:eastAsiaTheme="minorEastAsia" w:cs="Times New Roman"/>
          <w:vertAlign w:val="superscript"/>
        </w:rPr>
        <w:t>+</w:t>
      </w:r>
      <w:r w:rsidRPr="008E0BEF">
        <w:rPr>
          <w:rFonts w:eastAsiaTheme="minorEastAsia" w:cs="Times New Roman"/>
        </w:rPr>
        <w:t xml:space="preserve"> + xe- = Li</w:t>
      </w:r>
      <w:r w:rsidRPr="008E0BEF">
        <w:rPr>
          <w:rFonts w:eastAsiaTheme="minorEastAsia" w:cs="Times New Roman"/>
          <w:vertAlign w:val="subscript"/>
        </w:rPr>
        <w:t>x</w:t>
      </w:r>
      <w:r w:rsidRPr="008E0BEF">
        <w:rPr>
          <w:rFonts w:eastAsiaTheme="minorEastAsia" w:cs="Times New Roman"/>
        </w:rPr>
        <w:t>TiO</w:t>
      </w:r>
      <w:r w:rsidRPr="008E0BEF">
        <w:rPr>
          <w:rFonts w:eastAsiaTheme="minorEastAsia" w:cs="Times New Roman"/>
          <w:vertAlign w:val="subscript"/>
        </w:rPr>
        <w:t>2</w:t>
      </w:r>
      <w:r w:rsidRPr="008E0BEF">
        <w:rPr>
          <w:rFonts w:eastAsiaTheme="minorEastAsia" w:cs="Times New Roman"/>
        </w:rPr>
        <w:t xml:space="preserve"> (x=0.5 đối với anatase)</w:t>
      </w:r>
    </w:p>
    <w:p w:rsidR="000D07D3" w:rsidRPr="008E0BEF" w:rsidRDefault="000D07D3" w:rsidP="009B6134">
      <w:pPr>
        <w:rPr>
          <w:rFonts w:eastAsiaTheme="minorEastAsia" w:cs="Times New Roman"/>
        </w:rPr>
      </w:pPr>
      <w:r w:rsidRPr="008E0BEF">
        <w:rPr>
          <w:rFonts w:eastAsiaTheme="minorEastAsia" w:cs="Times New Roman"/>
        </w:rPr>
        <w:lastRenderedPageBreak/>
        <w:t>Tại cùng thời điểm sự thay đổi Ti</w:t>
      </w:r>
      <w:r w:rsidRPr="008E0BEF">
        <w:rPr>
          <w:rFonts w:eastAsiaTheme="minorEastAsia" w:cs="Times New Roman"/>
          <w:vertAlign w:val="superscript"/>
        </w:rPr>
        <w:t>4+</w:t>
      </w:r>
      <w:r w:rsidRPr="008E0BEF">
        <w:rPr>
          <w:rFonts w:eastAsiaTheme="minorEastAsia" w:cs="Times New Roman"/>
        </w:rPr>
        <w:t xml:space="preserve"> sang Ti</w:t>
      </w:r>
      <w:r w:rsidRPr="008E0BEF">
        <w:rPr>
          <w:rFonts w:eastAsiaTheme="minorEastAsia" w:cs="Times New Roman"/>
          <w:vertAlign w:val="superscript"/>
        </w:rPr>
        <w:t>3+</w:t>
      </w:r>
      <w:r w:rsidRPr="008E0BEF">
        <w:rPr>
          <w:rFonts w:eastAsiaTheme="minorEastAsia" w:cs="Times New Roman"/>
        </w:rPr>
        <w:t xml:space="preserve"> trong mạng con sẽ tạo ra sự thay đổi về cấu trúc mạng và xảy ra sự chuyển pha.</w:t>
      </w:r>
    </w:p>
    <w:p w:rsidR="000D07D3" w:rsidRPr="008E0BEF" w:rsidRDefault="000D07D3" w:rsidP="009B6134">
      <w:pPr>
        <w:rPr>
          <w:rFonts w:eastAsiaTheme="minorEastAsia" w:cs="Times New Roman"/>
        </w:rPr>
      </w:pPr>
      <w:r w:rsidRPr="008E0BEF">
        <w:rPr>
          <w:rFonts w:eastAsiaTheme="minorEastAsia" w:cs="Times New Roman"/>
        </w:rPr>
        <w:t>Có nhiều nghiên cứu đưa ra tính chất điện hóa của vật liệu anode TiO</w:t>
      </w:r>
      <w:r w:rsidRPr="008E0BEF">
        <w:rPr>
          <w:rFonts w:eastAsiaTheme="minorEastAsia" w:cs="Times New Roman"/>
          <w:vertAlign w:val="subscript"/>
        </w:rPr>
        <w:t xml:space="preserve">2 </w:t>
      </w:r>
      <w:r w:rsidRPr="008E0BEF">
        <w:rPr>
          <w:rFonts w:eastAsiaTheme="minorEastAsia" w:cs="Times New Roman"/>
        </w:rPr>
        <w:t>là phụ thuộc mạnh vào pha tinh thể, hình thái học, diện tích bề mặ</w:t>
      </w:r>
      <w:r w:rsidR="00D13930" w:rsidRPr="008E0BEF">
        <w:rPr>
          <w:rFonts w:eastAsiaTheme="minorEastAsia" w:cs="Times New Roman"/>
        </w:rPr>
        <w:t>t và độ</w:t>
      </w:r>
      <w:r w:rsidRPr="008E0BEF">
        <w:rPr>
          <w:rFonts w:eastAsiaTheme="minorEastAsia" w:cs="Times New Roman"/>
        </w:rPr>
        <w:t xml:space="preserve"> xốp của vật liệu. Một số phương pháp hóa học được sử dụng để điều khiển các thông số đó để tăng chất lượng điện cực</w:t>
      </w:r>
      <w:r w:rsidR="00D13930" w:rsidRPr="008E0BEF">
        <w:rPr>
          <w:rFonts w:eastAsiaTheme="minorEastAsia" w:cs="Times New Roman"/>
        </w:rPr>
        <w:t xml:space="preserve"> mà trong đó các phương pháp thủy nhiệt đóng vai trò chủ yếu</w:t>
      </w:r>
      <w:r w:rsidRPr="008E0BEF">
        <w:rPr>
          <w:rFonts w:eastAsiaTheme="minorEastAsia" w:cs="Times New Roman"/>
        </w:rPr>
        <w:t>.</w:t>
      </w:r>
    </w:p>
    <w:p w:rsidR="000D07D3" w:rsidRPr="008E0BEF" w:rsidRDefault="000D07D3" w:rsidP="00A902A3">
      <w:pPr>
        <w:tabs>
          <w:tab w:val="left" w:pos="8505"/>
        </w:tabs>
        <w:rPr>
          <w:rFonts w:eastAsiaTheme="minorEastAsia" w:cs="Times New Roman"/>
        </w:rPr>
      </w:pPr>
      <w:r w:rsidRPr="008E0BEF">
        <w:rPr>
          <w:rFonts w:eastAsiaTheme="minorEastAsia" w:cs="Times New Roman"/>
        </w:rPr>
        <w:t>Kavan chế tạo điện cực màng TiO</w:t>
      </w:r>
      <w:r w:rsidRPr="008E0BEF">
        <w:rPr>
          <w:rFonts w:eastAsiaTheme="minorEastAsia" w:cs="Times New Roman"/>
          <w:vertAlign w:val="subscript"/>
        </w:rPr>
        <w:t>2</w:t>
      </w:r>
      <w:r w:rsidR="00D13930" w:rsidRPr="008E0BEF">
        <w:rPr>
          <w:rFonts w:eastAsiaTheme="minorEastAsia" w:cs="Times New Roman"/>
        </w:rPr>
        <w:t xml:space="preserve"> có độ xốp cao (mesoporous)</w:t>
      </w:r>
      <w:r w:rsidRPr="008E0BEF">
        <w:rPr>
          <w:rFonts w:eastAsiaTheme="minorEastAsia" w:cs="Times New Roman"/>
        </w:rPr>
        <w:t xml:space="preserve"> bằng phương pháp thủy nhiệt trong TiCl</w:t>
      </w:r>
      <w:r w:rsidRPr="008E0BEF">
        <w:rPr>
          <w:rFonts w:eastAsiaTheme="minorEastAsia" w:cs="Times New Roman"/>
          <w:vertAlign w:val="subscript"/>
        </w:rPr>
        <w:t>4</w:t>
      </w:r>
      <w:r w:rsidRPr="008E0BEF">
        <w:rPr>
          <w:rFonts w:eastAsiaTheme="minorEastAsia" w:cs="Times New Roman"/>
        </w:rPr>
        <w:t xml:space="preserve"> và có sự xuất hiện của poly(alkylene oxide), pluronic P-123, hoạt động như một thành phần định hướng cấu trúc</w:t>
      </w:r>
      <w:r w:rsidR="00B0361D" w:rsidRPr="008E0BEF">
        <w:rPr>
          <w:rFonts w:eastAsiaTheme="minorEastAsia" w:cs="Times New Roman"/>
        </w:rPr>
        <w:t xml:space="preserve"> </w:t>
      </w:r>
      <w:r w:rsidR="00274E4D" w:rsidRPr="008E0BEF">
        <w:rPr>
          <w:rFonts w:eastAsiaTheme="minorEastAsia" w:cs="Times New Roman"/>
        </w:rPr>
        <w:fldChar w:fldCharType="begin">
          <w:fldData xml:space="preserve">PEVuZE5vdGU+PENpdGU+PEF1dGhvcj5LYXZhbjwvQXV0aG9yPjxZZWFyPjIwMDA8L1llYXI+PFJl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</w:fldData>
        </w:fldChar>
      </w:r>
      <w:r w:rsidR="00A711B9">
        <w:rPr>
          <w:rFonts w:eastAsiaTheme="minorEastAsia" w:cs="Times New Roman"/>
        </w:rPr>
        <w:instrText xml:space="preserve"> ADDIN EN.CITE </w:instrText>
      </w:r>
      <w:r w:rsidR="00A711B9">
        <w:rPr>
          <w:rFonts w:eastAsiaTheme="minorEastAsia" w:cs="Times New Roman"/>
        </w:rPr>
        <w:fldChar w:fldCharType="begin">
          <w:fldData xml:space="preserve">PEVuZE5vdGU+PENpdGU+PEF1dGhvcj5LYXZhbjwvQXV0aG9yPjxZZWFyPjIwMDA8L1llYXI+PFJl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</w:fldData>
        </w:fldChar>
      </w:r>
      <w:r w:rsidR="00A711B9">
        <w:rPr>
          <w:rFonts w:eastAsiaTheme="minorEastAsia" w:cs="Times New Roman"/>
        </w:rPr>
        <w:instrText xml:space="preserve"> ADDIN EN.CITE.DATA </w:instrText>
      </w:r>
      <w:r w:rsidR="00A711B9">
        <w:rPr>
          <w:rFonts w:eastAsiaTheme="minorEastAsia" w:cs="Times New Roman"/>
        </w:rPr>
      </w:r>
      <w:r w:rsidR="00A711B9">
        <w:rPr>
          <w:rFonts w:eastAsiaTheme="minorEastAsia" w:cs="Times New Roman"/>
        </w:rPr>
        <w:fldChar w:fldCharType="end"/>
      </w:r>
      <w:r w:rsidR="00274E4D" w:rsidRPr="008E0BEF">
        <w:rPr>
          <w:rFonts w:eastAsiaTheme="minorEastAsia" w:cs="Times New Roman"/>
        </w:rPr>
      </w:r>
      <w:r w:rsidR="00274E4D" w:rsidRPr="008E0BEF">
        <w:rPr>
          <w:rFonts w:eastAsiaTheme="minorEastAsia" w:cs="Times New Roman"/>
        </w:rPr>
        <w:fldChar w:fldCharType="separate"/>
      </w:r>
      <w:r w:rsidR="00A711B9">
        <w:rPr>
          <w:rFonts w:eastAsiaTheme="minorEastAsia" w:cs="Times New Roman"/>
          <w:noProof/>
        </w:rPr>
        <w:t>[</w:t>
      </w:r>
      <w:r w:rsidR="00B92151">
        <w:t>19</w:t>
      </w:r>
      <w:r w:rsidR="00A711B9">
        <w:rPr>
          <w:rFonts w:eastAsiaTheme="minorEastAsia" w:cs="Times New Roman"/>
          <w:noProof/>
        </w:rPr>
        <w:t>,</w:t>
      </w:r>
      <w:r w:rsidR="00B92151">
        <w:t>20</w:t>
      </w:r>
      <w:r w:rsidR="00A711B9">
        <w:rPr>
          <w:rFonts w:eastAsiaTheme="minorEastAsia" w:cs="Times New Roman"/>
          <w:noProof/>
        </w:rPr>
        <w:t>]</w:t>
      </w:r>
      <w:r w:rsidR="00274E4D" w:rsidRPr="008E0BEF">
        <w:rPr>
          <w:rFonts w:eastAsiaTheme="minorEastAsia" w:cs="Times New Roman"/>
        </w:rPr>
        <w:fldChar w:fldCharType="end"/>
      </w:r>
      <w:r w:rsidRPr="008E0BEF">
        <w:rPr>
          <w:rFonts w:eastAsiaTheme="minorEastAsia" w:cs="Times New Roman"/>
        </w:rPr>
        <w:t>. Vật liệu này cho tính chất điện hóa đơn nhất. Đườ</w:t>
      </w:r>
      <w:r w:rsidR="006A0650">
        <w:rPr>
          <w:rFonts w:eastAsiaTheme="minorEastAsia" w:cs="Times New Roman"/>
        </w:rPr>
        <w:t>ng cong C</w:t>
      </w:r>
      <w:r w:rsidRPr="008E0BEF">
        <w:rPr>
          <w:rFonts w:eastAsiaTheme="minorEastAsia" w:cs="Times New Roman"/>
        </w:rPr>
        <w:t>V chỉ ra có hai đỉnh oxy hóa-khử xuất hiện ở</w:t>
      </w:r>
      <w:r w:rsidR="009B60F8">
        <w:rPr>
          <w:rFonts w:eastAsiaTheme="minorEastAsia" w:cs="Times New Roman"/>
        </w:rPr>
        <w:t xml:space="preserve"> điện</w:t>
      </w:r>
      <w:r w:rsidRPr="008E0BEF">
        <w:rPr>
          <w:rFonts w:eastAsiaTheme="minorEastAsia" w:cs="Times New Roman"/>
        </w:rPr>
        <w:t xml:space="preserve"> thế thấp (1.5</w:t>
      </w:r>
      <w:r w:rsidR="009B60F8">
        <w:rPr>
          <w:rFonts w:eastAsiaTheme="minorEastAsia" w:cs="Times New Roman"/>
        </w:rPr>
        <w:t xml:space="preserve"> </w:t>
      </w:r>
      <w:r w:rsidRPr="008E0BEF">
        <w:rPr>
          <w:rFonts w:eastAsiaTheme="minorEastAsia" w:cs="Times New Roman"/>
        </w:rPr>
        <w:t>V và 1.6</w:t>
      </w:r>
      <w:r w:rsidR="009B60F8">
        <w:rPr>
          <w:rFonts w:eastAsiaTheme="minorEastAsia" w:cs="Times New Roman"/>
        </w:rPr>
        <w:t xml:space="preserve"> </w:t>
      </w:r>
      <w:r w:rsidRPr="008E0BEF">
        <w:rPr>
          <w:rFonts w:eastAsiaTheme="minorEastAsia" w:cs="Times New Roman"/>
        </w:rPr>
        <w:t>V) điều mà được coi là các đỉnh đặ</w:t>
      </w:r>
      <w:r w:rsidR="00650909" w:rsidRPr="008E0BEF">
        <w:rPr>
          <w:rFonts w:eastAsiaTheme="minorEastAsia" w:cs="Times New Roman"/>
        </w:rPr>
        <w:t>c trư</w:t>
      </w:r>
      <w:r w:rsidRPr="008E0BEF">
        <w:rPr>
          <w:rFonts w:eastAsiaTheme="minorEastAsia" w:cs="Times New Roman"/>
        </w:rPr>
        <w:t>ng cho cấu trúc mesoporous</w:t>
      </w:r>
      <w:r w:rsidR="007335B0">
        <w:rPr>
          <w:rFonts w:eastAsiaTheme="minorEastAsia" w:cs="Times New Roman"/>
        </w:rPr>
        <w:t xml:space="preserve"> (hình 1.10)</w:t>
      </w:r>
      <w:r w:rsidRPr="008E0BEF">
        <w:rPr>
          <w:rFonts w:eastAsiaTheme="minorEastAsia" w:cs="Times New Roman"/>
        </w:rPr>
        <w:t>.</w:t>
      </w:r>
      <w:r w:rsidR="00390331" w:rsidRPr="008E0BEF">
        <w:rPr>
          <w:rFonts w:eastAsiaTheme="minorEastAsia" w:cs="Times New Roman"/>
        </w:rPr>
        <w:t xml:space="preserve"> Ta thấy các đỉnh thế tại 1.5</w:t>
      </w:r>
      <w:r w:rsidR="00D13930" w:rsidRPr="008E0BEF">
        <w:rPr>
          <w:rFonts w:eastAsiaTheme="minorEastAsia" w:cs="Times New Roman"/>
        </w:rPr>
        <w:t xml:space="preserve"> V</w:t>
      </w:r>
      <w:r w:rsidR="00390331" w:rsidRPr="008E0BEF">
        <w:rPr>
          <w:rFonts w:eastAsiaTheme="minorEastAsia" w:cs="Times New Roman"/>
        </w:rPr>
        <w:t xml:space="preserve"> và 1.6</w:t>
      </w:r>
      <w:r w:rsidR="00D13930" w:rsidRPr="008E0BEF">
        <w:rPr>
          <w:rFonts w:eastAsiaTheme="minorEastAsia" w:cs="Times New Roman"/>
        </w:rPr>
        <w:t xml:space="preserve"> V</w:t>
      </w:r>
      <w:r w:rsidR="00390331" w:rsidRPr="008E0BEF">
        <w:rPr>
          <w:rFonts w:eastAsiaTheme="minorEastAsia" w:cs="Times New Roman"/>
        </w:rPr>
        <w:t xml:space="preserve"> mất đi khi xử lý bằng cơ và nhiệt</w:t>
      </w:r>
      <w:r w:rsidR="00D13930" w:rsidRPr="008E0BEF">
        <w:rPr>
          <w:rFonts w:eastAsiaTheme="minorEastAsia" w:cs="Times New Roman"/>
        </w:rPr>
        <w:t xml:space="preserve"> khi đó cấu trúc mesoporous không còn tồn tại</w:t>
      </w:r>
      <w:r w:rsidR="00390331" w:rsidRPr="008E0BEF">
        <w:rPr>
          <w:rFonts w:eastAsiaTheme="minorEastAsia" w:cs="Times New Roman"/>
        </w:rPr>
        <w:t>.</w:t>
      </w:r>
      <w:r w:rsidRPr="008E0BEF">
        <w:rPr>
          <w:rFonts w:eastAsiaTheme="minorEastAsia" w:cs="Times New Roman"/>
        </w:rPr>
        <w:t xml:space="preserve"> Các kết quả tương tự thu được khi Kavan tổng hợp màng TiO</w:t>
      </w:r>
      <w:r w:rsidRPr="008E0BEF">
        <w:rPr>
          <w:rFonts w:eastAsiaTheme="minorEastAsia" w:cs="Times New Roman"/>
          <w:vertAlign w:val="subscript"/>
        </w:rPr>
        <w:t>2</w:t>
      </w:r>
      <w:r w:rsidRPr="008E0BEF">
        <w:rPr>
          <w:rFonts w:eastAsiaTheme="minorEastAsia" w:cs="Times New Roman"/>
        </w:rPr>
        <w:t xml:space="preserve"> nanocrystalline self-organized bằng phương pháp sol-gel. Cấu trúc này được hình thành tại nhiệt độ thấp cho dung lượng tích trữ cao. Một nghiên cứu khác cũng được chú ý là của Bruce</w:t>
      </w:r>
      <w:r w:rsidR="00F27F0D">
        <w:rPr>
          <w:rFonts w:eastAsiaTheme="minorEastAsia" w:cs="Times New Roman"/>
        </w:rPr>
        <w:t xml:space="preserve"> </w:t>
      </w:r>
      <w:r w:rsidR="00D03595">
        <w:rPr>
          <w:rFonts w:eastAsiaTheme="minorEastAsia" w:cs="Times New Roman"/>
        </w:rPr>
        <w:fldChar w:fldCharType="begin"/>
      </w:r>
      <w:r w:rsidR="00A711B9">
        <w:rPr>
          <w:rFonts w:eastAsiaTheme="minorEastAsia" w:cs="Times New Roman"/>
        </w:rPr>
        <w:instrText xml:space="preserve"> ADDIN EN.CITE &lt;EndNote&gt;&lt;Cite&gt;&lt;Author&gt;Armstrong&lt;/Author&gt;&lt;Year&gt;2004&lt;/Year&gt;&lt;RecNum&gt;507&lt;/RecNum&gt;&lt;DisplayText&gt;[31]&lt;/DisplayText&gt;&lt;record&gt;&lt;rec-number&gt;507&lt;/rec-number&gt;&lt;foreign-keys&gt;&lt;key app="EN" db-id="tswdf90eotzxplessfr52vwsepp95s2stadw"&gt;507&lt;/key&gt;&lt;/foreign-keys&gt;&lt;ref-type name="Journal Article"&gt;17&lt;/ref-type&gt;&lt;contributors&gt;&lt;authors&gt;&lt;author&gt;Armstrong, A. Robert&lt;/author&gt;&lt;author&gt;Armstrong, Graham&lt;/author&gt;&lt;author&gt;Canales, Jesús&lt;/author&gt;&lt;author&gt;Bruce, Peter G.&lt;/author&gt;&lt;/authors&gt;&lt;/contributors&gt;&lt;titles&gt;&lt;title&gt;TiO2-B Nanowires&lt;/title&gt;&lt;secondary-title&gt;Angewandte Chemie International Edition&lt;/secondary-title&gt;&lt;/titles&gt;&lt;periodical&gt;&lt;full-title&gt;Angewandte Chemie International Edition&lt;/full-title&gt;&lt;/periodical&gt;&lt;pages&gt;2286-2288&lt;/pages&gt;&lt;volume&gt;43&lt;/volume&gt;&lt;number&gt;17&lt;/number&gt;&lt;keywords&gt;&lt;keyword&gt;hydrothermal synthesis&lt;/keyword&gt;&lt;keyword&gt;intercalation&lt;/keyword&gt;&lt;keyword&gt;nanostructures&lt;/keyword&gt;&lt;keyword&gt;oxides&lt;/keyword&gt;&lt;keyword&gt;titanium&lt;/keyword&gt;&lt;/keywords&gt;&lt;dates&gt;&lt;year&gt;2004&lt;/year&gt;&lt;/dates&gt;&lt;publisher&gt;WILEY-VCH Verlag&lt;/publisher&gt;&lt;isbn&gt;1521-3773&lt;/isbn&gt;&lt;urls&gt;&lt;related-urls&gt;&lt;url&gt;http://dx.doi.org/10.1002/anie.200353571&lt;/url&gt;&lt;/related-urls&gt;&lt;/urls&gt;&lt;electronic-resource-num&gt;10.1002/anie.200353571&lt;/electronic-resource-num&gt;&lt;/record&gt;&lt;/Cite&gt;&lt;/EndNote&gt;</w:instrText>
      </w:r>
      <w:r w:rsidR="00D03595">
        <w:rPr>
          <w:rFonts w:eastAsiaTheme="minorEastAsia" w:cs="Times New Roman"/>
        </w:rPr>
        <w:fldChar w:fldCharType="separate"/>
      </w:r>
      <w:r w:rsidR="00A711B9">
        <w:rPr>
          <w:rFonts w:eastAsiaTheme="minorEastAsia" w:cs="Times New Roman"/>
          <w:noProof/>
        </w:rPr>
        <w:t>[</w:t>
      </w:r>
      <w:r w:rsidR="00514CD6">
        <w:t>2</w:t>
      </w:r>
      <w:r w:rsidR="00A711B9">
        <w:rPr>
          <w:rFonts w:eastAsiaTheme="minorEastAsia" w:cs="Times New Roman"/>
          <w:noProof/>
        </w:rPr>
        <w:t>]</w:t>
      </w:r>
      <w:r w:rsidR="00D03595">
        <w:rPr>
          <w:rFonts w:eastAsiaTheme="minorEastAsia" w:cs="Times New Roman"/>
        </w:rPr>
        <w:fldChar w:fldCharType="end"/>
      </w:r>
      <w:r w:rsidRPr="008E0BEF">
        <w:rPr>
          <w:rFonts w:eastAsiaTheme="minorEastAsia" w:cs="Times New Roman"/>
        </w:rPr>
        <w:t>. Điều chế TiO</w:t>
      </w:r>
      <w:r w:rsidRPr="008E0BEF">
        <w:rPr>
          <w:rFonts w:eastAsiaTheme="minorEastAsia" w:cs="Times New Roman"/>
          <w:vertAlign w:val="subscript"/>
        </w:rPr>
        <w:t>2</w:t>
      </w:r>
      <w:r w:rsidRPr="008E0BEF">
        <w:rPr>
          <w:rFonts w:eastAsiaTheme="minorEastAsia" w:cs="Times New Roman"/>
        </w:rPr>
        <w:t>-B bằng phương pháp thủy nhiệt trong môi trường kiềm. Dung lượng tích trữ</w:t>
      </w:r>
      <w:r w:rsidR="005D16A8" w:rsidRPr="008E0BEF">
        <w:rPr>
          <w:rFonts w:eastAsiaTheme="minorEastAsia" w:cs="Times New Roman"/>
        </w:rPr>
        <w:t xml:space="preserve"> ion Li</w:t>
      </w:r>
      <w:r w:rsidR="005D16A8" w:rsidRPr="008E0BEF">
        <w:rPr>
          <w:rFonts w:eastAsiaTheme="minorEastAsia" w:cs="Times New Roman"/>
          <w:vertAlign w:val="superscript"/>
        </w:rPr>
        <w:t>+</w:t>
      </w:r>
      <w:r w:rsidRPr="008E0BEF">
        <w:rPr>
          <w:rFonts w:eastAsiaTheme="minorEastAsia" w:cs="Times New Roman"/>
        </w:rPr>
        <w:t xml:space="preserve"> của cấ</w:t>
      </w:r>
      <w:r w:rsidR="00F27F0D">
        <w:rPr>
          <w:rFonts w:eastAsiaTheme="minorEastAsia" w:cs="Times New Roman"/>
        </w:rPr>
        <w:t>u trúc dây nano</w:t>
      </w:r>
      <w:r w:rsidRPr="008E0BEF">
        <w:rPr>
          <w:rFonts w:eastAsiaTheme="minorEastAsia" w:cs="Times New Roman"/>
        </w:rPr>
        <w:t xml:space="preserve"> là cao hơn các vật liệu TiO</w:t>
      </w:r>
      <w:r w:rsidRPr="008E0BEF">
        <w:rPr>
          <w:rFonts w:eastAsiaTheme="minorEastAsia" w:cs="Times New Roman"/>
          <w:vertAlign w:val="subscript"/>
        </w:rPr>
        <w:t>2</w:t>
      </w:r>
      <w:r w:rsidRPr="008E0BEF">
        <w:rPr>
          <w:rFonts w:eastAsiaTheme="minorEastAsia" w:cs="Times New Roman"/>
        </w:rPr>
        <w:t xml:space="preserve"> truyền thống.</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0"/>
      </w:tblGrid>
      <w:tr w:rsidR="00633E9F" w:rsidRPr="008E0BEF" w:rsidTr="00900C84">
        <w:tc>
          <w:tcPr>
            <w:tcW w:w="9180" w:type="dxa"/>
          </w:tcPr>
          <w:p w:rsidR="00633E9F" w:rsidRPr="008E0BEF" w:rsidRDefault="00633E9F" w:rsidP="00D13930">
            <w:pPr>
              <w:spacing w:before="120" w:after="120"/>
              <w:ind w:firstLine="0"/>
              <w:rPr>
                <w:rFonts w:eastAsiaTheme="minorEastAsia" w:cs="Times New Roman"/>
              </w:rPr>
            </w:pPr>
            <w:r w:rsidRPr="008E0BEF">
              <w:rPr>
                <w:noProof/>
              </w:rPr>
              <w:drawing>
                <wp:inline distT="0" distB="0" distL="0" distR="0" wp14:anchorId="71867E80" wp14:editId="4FAFEE68">
                  <wp:extent cx="5715000" cy="217391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814757" cy="2211859"/>
                          </a:xfrm>
                          <a:prstGeom prst="rect">
                            <a:avLst/>
                          </a:prstGeom>
                        </pic:spPr>
                      </pic:pic>
                    </a:graphicData>
                  </a:graphic>
                </wp:inline>
              </w:drawing>
            </w:r>
          </w:p>
        </w:tc>
      </w:tr>
      <w:tr w:rsidR="00633E9F" w:rsidRPr="008E0BEF" w:rsidTr="00900C84">
        <w:trPr>
          <w:trHeight w:val="463"/>
        </w:trPr>
        <w:tc>
          <w:tcPr>
            <w:tcW w:w="9180" w:type="dxa"/>
          </w:tcPr>
          <w:p w:rsidR="00633E9F" w:rsidRPr="008E0BEF" w:rsidRDefault="00EB7C89" w:rsidP="00A711B9">
            <w:pPr>
              <w:spacing w:before="120" w:after="120"/>
              <w:ind w:firstLine="0"/>
              <w:jc w:val="left"/>
              <w:rPr>
                <w:rFonts w:eastAsiaTheme="minorEastAsia" w:cs="Times New Roman"/>
                <w:i/>
              </w:rPr>
            </w:pPr>
            <w:r>
              <w:rPr>
                <w:rFonts w:eastAsiaTheme="minorEastAsia" w:cs="Times New Roman"/>
                <w:i/>
              </w:rPr>
              <w:t>Hình 1.10</w:t>
            </w:r>
            <w:r w:rsidR="00633E9F" w:rsidRPr="008E0BEF">
              <w:rPr>
                <w:rFonts w:eastAsiaTheme="minorEastAsia" w:cs="Times New Roman"/>
                <w:i/>
              </w:rPr>
              <w:t xml:space="preserve">: </w:t>
            </w:r>
            <w:r w:rsidR="00D24E14" w:rsidRPr="008E0BEF">
              <w:rPr>
                <w:rFonts w:eastAsiaTheme="minorEastAsia" w:cs="Times New Roman"/>
                <w:i/>
              </w:rPr>
              <w:t>Phổ CV của màng</w:t>
            </w:r>
            <w:r w:rsidR="00885193" w:rsidRPr="008E0BEF">
              <w:rPr>
                <w:rFonts w:eastAsiaTheme="minorEastAsia" w:cs="Times New Roman"/>
                <w:i/>
              </w:rPr>
              <w:t xml:space="preserve"> </w:t>
            </w:r>
            <w:r w:rsidR="00AB4B39" w:rsidRPr="008E0BEF">
              <w:rPr>
                <w:rFonts w:eastAsiaTheme="minorEastAsia" w:cs="Times New Roman"/>
                <w:i/>
              </w:rPr>
              <w:t>TiO</w:t>
            </w:r>
            <w:r w:rsidR="00AB4B39" w:rsidRPr="008E0BEF">
              <w:rPr>
                <w:rFonts w:eastAsiaTheme="minorEastAsia" w:cs="Times New Roman"/>
                <w:i/>
                <w:vertAlign w:val="subscript"/>
              </w:rPr>
              <w:t>2</w:t>
            </w:r>
            <w:r w:rsidR="00885193" w:rsidRPr="008E0BEF">
              <w:rPr>
                <w:rFonts w:eastAsiaTheme="minorEastAsia" w:cs="Times New Roman"/>
                <w:i/>
              </w:rPr>
              <w:t xml:space="preserve"> với S1 chế bằng thủy nhiệt trong TiCl</w:t>
            </w:r>
            <w:r w:rsidR="00885193" w:rsidRPr="008E0BEF">
              <w:rPr>
                <w:rFonts w:eastAsiaTheme="minorEastAsia" w:cs="Times New Roman"/>
                <w:i/>
                <w:vertAlign w:val="subscript"/>
              </w:rPr>
              <w:t>4</w:t>
            </w:r>
            <w:r w:rsidR="00885193" w:rsidRPr="008E0BEF">
              <w:rPr>
                <w:rFonts w:eastAsiaTheme="minorEastAsia" w:cs="Times New Roman"/>
                <w:i/>
              </w:rPr>
              <w:t xml:space="preserve"> và có sự xuất hiện của poly (alkylene oxide), pluronic P-123; S2 chế tạo từ S1 bằng cách cạo lớp màng S1 và hồ lại; S1-HT là màng S1 sau khi ủ nhiệt ở 450 </w:t>
            </w:r>
            <w:r w:rsidR="00885193" w:rsidRPr="008E0BEF">
              <w:rPr>
                <w:rFonts w:eastAsiaTheme="minorEastAsia" w:cs="Times New Roman"/>
                <w:i/>
                <w:vertAlign w:val="superscript"/>
              </w:rPr>
              <w:t>o</w:t>
            </w:r>
            <w:r w:rsidR="00885193" w:rsidRPr="008E0BEF">
              <w:rPr>
                <w:rFonts w:eastAsiaTheme="minorEastAsia" w:cs="Times New Roman"/>
                <w:i/>
              </w:rPr>
              <w:t>C trong 40h</w:t>
            </w:r>
            <w:r w:rsidR="00985830" w:rsidRPr="008E0BEF">
              <w:rPr>
                <w:rFonts w:eastAsiaTheme="minorEastAsia" w:cs="Times New Roman"/>
                <w:i/>
              </w:rPr>
              <w:t xml:space="preserve"> </w:t>
            </w:r>
            <w:r w:rsidR="00A711B9">
              <w:rPr>
                <w:rFonts w:eastAsiaTheme="minorEastAsia" w:cs="Times New Roman"/>
                <w:i/>
              </w:rPr>
              <w:fldChar w:fldCharType="begin"/>
            </w:r>
            <w:r w:rsidR="00A711B9">
              <w:rPr>
                <w:rFonts w:eastAsiaTheme="minorEastAsia" w:cs="Times New Roman"/>
                <w:i/>
              </w:rPr>
              <w:instrText xml:space="preserve"> ADDIN EN.CITE &lt;EndNote&gt;&lt;Cite&gt;&lt;Author&gt;Kavan&lt;/Author&gt;&lt;Year&gt;2000&lt;/Year&gt;&lt;RecNum&gt;454&lt;/RecNum&gt;&lt;DisplayText&gt;[29]&lt;/DisplayText&gt;&lt;record&gt;&lt;rec-number&gt;454&lt;/rec-number&gt;&lt;foreign-keys&gt;&lt;key app="EN" db-id="tswdf90eotzxplessfr52vwsepp95s2stadw"&gt;454&lt;/key&gt;&lt;/foreign-keys&gt;&lt;ref-type name="Journal Article"&gt;17&lt;/ref-type&gt;&lt;contributors&gt;&lt;authors&gt;&lt;author&gt;Kavan, Ladislav&lt;/author&gt;&lt;author&gt;Rathouský, Jiří&lt;/author&gt;&lt;author&gt;Grätzel, Michael&lt;/author&gt;&lt;author&gt;Shklover, Valery&lt;/author&gt;&lt;author&gt;Zukal, Arnošt&lt;/author&gt;&lt;/authors&gt;&lt;/contributors&gt;&lt;titles&gt;&lt;title&gt;Surfactant-Templated TiO2 (Anatase):</w:instrText>
            </w:r>
            <w:r w:rsidR="00A711B9">
              <w:rPr>
                <w:rFonts w:ascii="Cambria Math" w:eastAsiaTheme="minorEastAsia" w:hAnsi="Cambria Math" w:cs="Cambria Math"/>
                <w:i/>
              </w:rPr>
              <w:instrText> </w:instrText>
            </w:r>
            <w:r w:rsidR="00A711B9">
              <w:rPr>
                <w:rFonts w:eastAsiaTheme="minorEastAsia" w:cs="Times New Roman"/>
                <w:i/>
              </w:rPr>
              <w:instrText xml:space="preserve"> Characteristic Features of Lithium Insertion Electrochemistry in Organized Nanostructures&lt;/title&gt;&lt;secondary-title&gt;The Journal of Physical Chemistry B&lt;/secondary-title&gt;&lt;/titles&gt;&lt;periodical&gt;&lt;full-title&gt;The Journal of Physical Chemistry B&lt;/full-title&gt;&lt;/periodical&gt;&lt;pages&gt;12012-12020&lt;/pages&gt;&lt;volume&gt;104&lt;/volume&gt;&lt;number&gt;50&lt;/number&gt;&lt;dates&gt;&lt;year&gt;2000&lt;/year&gt;&lt;pub-dates&gt;&lt;date&gt;2000/12/01&lt;/date&gt;&lt;/pub-dates&gt;&lt;/dates&gt;&lt;publisher&gt;American Chemical Society&lt;/publisher&gt;&lt;isbn&gt;1520-6106&lt;/isbn&gt;&lt;urls&gt;&lt;related-urls&gt;&lt;url&gt;http://dx.doi.org/10.1021/jp003609v&lt;/url&gt;&lt;/related-urls&gt;&lt;/urls&gt;&lt;electronic-resource-num&gt;10.1021/jp003609v&lt;/electronic-resource-num&gt;&lt;/record&gt;&lt;/Cite&gt;&lt;/EndNote&gt;</w:instrText>
            </w:r>
            <w:r w:rsidR="00A711B9">
              <w:rPr>
                <w:rFonts w:eastAsiaTheme="minorEastAsia" w:cs="Times New Roman"/>
                <w:i/>
              </w:rPr>
              <w:fldChar w:fldCharType="separate"/>
            </w:r>
            <w:r w:rsidR="00A711B9">
              <w:rPr>
                <w:rFonts w:eastAsiaTheme="minorEastAsia" w:cs="Times New Roman"/>
                <w:i/>
                <w:noProof/>
              </w:rPr>
              <w:t>[</w:t>
            </w:r>
            <w:hyperlink w:anchor="_ENREF_29" w:tooltip="Kavan, 2000 #454" w:history="1">
              <w:r w:rsidR="00CD1156">
                <w:rPr>
                  <w:rFonts w:eastAsiaTheme="minorEastAsia" w:cs="Times New Roman"/>
                  <w:i/>
                  <w:noProof/>
                </w:rPr>
                <w:t>1</w:t>
              </w:r>
              <w:r w:rsidR="00A711B9">
                <w:rPr>
                  <w:rFonts w:eastAsiaTheme="minorEastAsia" w:cs="Times New Roman"/>
                  <w:i/>
                  <w:noProof/>
                </w:rPr>
                <w:t>9</w:t>
              </w:r>
            </w:hyperlink>
            <w:r w:rsidR="00A711B9">
              <w:rPr>
                <w:rFonts w:eastAsiaTheme="minorEastAsia" w:cs="Times New Roman"/>
                <w:i/>
                <w:noProof/>
              </w:rPr>
              <w:t>]</w:t>
            </w:r>
            <w:r w:rsidR="00A711B9">
              <w:rPr>
                <w:rFonts w:eastAsiaTheme="minorEastAsia" w:cs="Times New Roman"/>
                <w:i/>
              </w:rPr>
              <w:fldChar w:fldCharType="end"/>
            </w:r>
          </w:p>
        </w:tc>
      </w:tr>
    </w:tbl>
    <w:p w:rsidR="008274DD" w:rsidRPr="008E0BEF" w:rsidRDefault="000D07D3" w:rsidP="00A34F5A">
      <w:pPr>
        <w:rPr>
          <w:rFonts w:eastAsiaTheme="minorEastAsia" w:cs="Times New Roman"/>
        </w:rPr>
      </w:pPr>
      <w:r w:rsidRPr="008E0BEF">
        <w:rPr>
          <w:rFonts w:eastAsiaTheme="minorEastAsia" w:cs="Times New Roman"/>
        </w:rPr>
        <w:t>Kavan và đồng nghiệp cũng đã tiến hành các nghiên cứu tổng hợp TiO</w:t>
      </w:r>
      <w:r w:rsidRPr="008E0BEF">
        <w:rPr>
          <w:rFonts w:eastAsiaTheme="minorEastAsia" w:cs="Times New Roman"/>
          <w:vertAlign w:val="subscript"/>
        </w:rPr>
        <w:t>2</w:t>
      </w:r>
      <w:r w:rsidRPr="008E0BEF">
        <w:rPr>
          <w:rFonts w:eastAsiaTheme="minorEastAsia" w:cs="Times New Roman"/>
        </w:rPr>
        <w:t xml:space="preserve"> cấu trúc nano sử dụng phương pháp thủy nhiệt trong TiCl</w:t>
      </w:r>
      <w:r w:rsidRPr="008E0BEF">
        <w:rPr>
          <w:rFonts w:eastAsiaTheme="minorEastAsia" w:cs="Times New Roman"/>
          <w:vertAlign w:val="subscript"/>
        </w:rPr>
        <w:t>4</w:t>
      </w:r>
      <w:r w:rsidRPr="008E0BEF">
        <w:rPr>
          <w:rFonts w:eastAsiaTheme="minorEastAsia" w:cs="Times New Roman"/>
        </w:rPr>
        <w:t xml:space="preserve"> và NaOH</w:t>
      </w:r>
      <w:r w:rsidR="00795E6C" w:rsidRPr="008E0BEF">
        <w:rPr>
          <w:rFonts w:eastAsiaTheme="minorEastAsia" w:cs="Times New Roman"/>
        </w:rPr>
        <w:t xml:space="preserve"> </w:t>
      </w:r>
      <w:r w:rsidR="00274E4D" w:rsidRPr="008E0BEF">
        <w:rPr>
          <w:rFonts w:eastAsiaTheme="minorEastAsia" w:cs="Times New Roman"/>
        </w:rPr>
        <w:fldChar w:fldCharType="begin"/>
      </w:r>
      <w:r w:rsidR="00A711B9">
        <w:rPr>
          <w:rFonts w:eastAsiaTheme="minorEastAsia" w:cs="Times New Roman"/>
        </w:rPr>
        <w:instrText xml:space="preserve"> ADDIN EN.CITE &lt;EndNote&gt;&lt;Cite&gt;&lt;Author&gt;Kavan&lt;/Author&gt;&lt;Year&gt;2004&lt;/Year&gt;&lt;RecNum&gt;456&lt;/RecNum&gt;&lt;DisplayText&gt;[32]&lt;/DisplayText&gt;&lt;record&gt;&lt;rec-number&gt;456&lt;/rec-number&gt;&lt;foreign-keys&gt;&lt;key app="EN" db-id="tswdf90eotzxplessfr52vwsepp95s2stadw"&gt;456&lt;/key&gt;&lt;/foreign-keys&gt;&lt;ref-type name="Journal Article"&gt;17&lt;/ref-type&gt;&lt;contributors&gt;&lt;authors&gt;&lt;author&gt;Kavan, Ladislav&lt;/author&gt;&lt;author&gt;Kalbáč, Martin&lt;/author&gt;&lt;author&gt;Zukalová, Markéta&lt;/author&gt;&lt;author&gt;Exnar, Ivan&lt;/author&gt;&lt;author&gt;Lorenzen, Volker&lt;/author&gt;&lt;author&gt;Nesper, Reinhard&lt;/author&gt;&lt;author&gt;Graetzel, Michael&lt;/author&gt;&lt;/authors&gt;&lt;/contributors&gt;&lt;titles&gt;&lt;title&gt;Lithium Storage in Nanostructured TiO2 Made by Hydrothermal Growth&lt;/title&gt;&lt;secondary-title&gt;Chemistry of Materials&lt;/secondary-title&gt;&lt;/titles&gt;&lt;periodical&gt;&lt;full-title&gt;Chemistry of Materials&lt;/full-title&gt;&lt;/periodical&gt;&lt;pages&gt;477-485&lt;/pages&gt;&lt;volume&gt;16&lt;/volume&gt;&lt;number&gt;3&lt;/number&gt;&lt;dates&gt;&lt;year&gt;2004&lt;/year&gt;&lt;pub-dates&gt;&lt;date&gt;2004/02/01&lt;/date&gt;&lt;/pub-dates&gt;&lt;/dates&gt;&lt;publisher&gt;American Chemical Society&lt;/publisher&gt;&lt;isbn&gt;0897-4756&lt;/isbn&gt;&lt;urls&gt;&lt;related-urls&gt;&lt;url&gt;http://dx.doi.org/10.1021/cm035046g&lt;/url&gt;&lt;/related-urls&gt;&lt;/urls&gt;&lt;electronic-resource-num&gt;10.1021/cm035046g&lt;/electronic-resource-num&gt;&lt;/record&gt;&lt;/Cite&gt;&lt;/EndNote&gt;</w:instrText>
      </w:r>
      <w:r w:rsidR="00274E4D" w:rsidRPr="008E0BEF">
        <w:rPr>
          <w:rFonts w:eastAsiaTheme="minorEastAsia" w:cs="Times New Roman"/>
        </w:rPr>
        <w:fldChar w:fldCharType="separate"/>
      </w:r>
      <w:r w:rsidR="00A711B9">
        <w:rPr>
          <w:rFonts w:eastAsiaTheme="minorEastAsia" w:cs="Times New Roman"/>
          <w:noProof/>
        </w:rPr>
        <w:t>[</w:t>
      </w:r>
      <w:hyperlink w:anchor="_ENREF_32" w:tooltip="Kavan, 2004 #456" w:history="1">
        <w:r w:rsidR="00A711B9">
          <w:rPr>
            <w:rFonts w:eastAsiaTheme="minorEastAsia" w:cs="Times New Roman"/>
            <w:noProof/>
          </w:rPr>
          <w:t>2</w:t>
        </w:r>
      </w:hyperlink>
      <w:r w:rsidR="00B92151">
        <w:rPr>
          <w:rFonts w:eastAsiaTheme="minorEastAsia" w:cs="Times New Roman"/>
          <w:noProof/>
        </w:rPr>
        <w:t>1</w:t>
      </w:r>
      <w:r w:rsidR="00A711B9">
        <w:rPr>
          <w:rFonts w:eastAsiaTheme="minorEastAsia" w:cs="Times New Roman"/>
          <w:noProof/>
        </w:rPr>
        <w:t>]</w:t>
      </w:r>
      <w:r w:rsidR="00274E4D" w:rsidRPr="008E0BEF">
        <w:rPr>
          <w:rFonts w:eastAsiaTheme="minorEastAsia" w:cs="Times New Roman"/>
        </w:rPr>
        <w:fldChar w:fldCharType="end"/>
      </w:r>
      <w:r w:rsidRPr="008E0BEF">
        <w:rPr>
          <w:rFonts w:eastAsiaTheme="minorEastAsia" w:cs="Times New Roman"/>
        </w:rPr>
        <w:t xml:space="preserve">. </w:t>
      </w:r>
      <w:r w:rsidR="00ED7300" w:rsidRPr="008E0BEF">
        <w:rPr>
          <w:rFonts w:eastAsiaTheme="minorEastAsia" w:cs="Times New Roman"/>
        </w:rPr>
        <w:t>Ảnh</w:t>
      </w:r>
      <w:r w:rsidRPr="008E0BEF">
        <w:rPr>
          <w:rFonts w:eastAsiaTheme="minorEastAsia" w:cs="Times New Roman"/>
        </w:rPr>
        <w:t xml:space="preserve"> TEM cho thấy vật liệu xuất hiện cấ</w:t>
      </w:r>
      <w:r w:rsidR="00633E9F" w:rsidRPr="008E0BEF">
        <w:rPr>
          <w:rFonts w:eastAsiaTheme="minorEastAsia" w:cs="Times New Roman"/>
        </w:rPr>
        <w:t>u trúc nanoribbon</w:t>
      </w:r>
      <w:r w:rsidRPr="008E0BEF">
        <w:rPr>
          <w:rFonts w:eastAsiaTheme="minorEastAsia" w:cs="Times New Roman"/>
        </w:rPr>
        <w:t xml:space="preserve"> và nanosheet</w:t>
      </w:r>
      <w:r w:rsidR="00633E9F" w:rsidRPr="008E0BEF">
        <w:rPr>
          <w:rFonts w:eastAsiaTheme="minorEastAsia" w:cs="Times New Roman"/>
        </w:rPr>
        <w:t xml:space="preserve"> dài</w:t>
      </w:r>
      <w:r w:rsidR="00EB7C89">
        <w:rPr>
          <w:rFonts w:eastAsiaTheme="minorEastAsia" w:cs="Times New Roman"/>
        </w:rPr>
        <w:t xml:space="preserve"> (hình </w:t>
      </w:r>
      <w:r w:rsidR="007335B0">
        <w:rPr>
          <w:rFonts w:eastAsiaTheme="minorEastAsia" w:cs="Times New Roman"/>
        </w:rPr>
        <w:t>1.11</w:t>
      </w:r>
      <w:r w:rsidR="00300F5F" w:rsidRPr="008E0BEF">
        <w:rPr>
          <w:rFonts w:eastAsiaTheme="minorEastAsia" w:cs="Times New Roman"/>
        </w:rPr>
        <w:t>)</w:t>
      </w:r>
      <w:r w:rsidRPr="008E0BEF">
        <w:rPr>
          <w:rFonts w:eastAsiaTheme="minorEastAsia" w:cs="Times New Roman"/>
        </w:rPr>
        <w:t xml:space="preserve">. Vật liệu này có </w:t>
      </w:r>
      <w:r w:rsidRPr="008E0BEF">
        <w:rPr>
          <w:rFonts w:eastAsiaTheme="minorEastAsia" w:cs="Times New Roman"/>
        </w:rPr>
        <w:lastRenderedPageBreak/>
        <w:t>đỉnh oxy hóa – khử tại khoảng thế thấp giống TiO</w:t>
      </w:r>
      <w:r w:rsidRPr="008E0BEF">
        <w:rPr>
          <w:rFonts w:eastAsiaTheme="minorEastAsia" w:cs="Times New Roman"/>
          <w:vertAlign w:val="subscript"/>
        </w:rPr>
        <w:t xml:space="preserve">2 </w:t>
      </w:r>
      <w:r w:rsidR="003D5498" w:rsidRPr="008E0BEF">
        <w:rPr>
          <w:rFonts w:eastAsiaTheme="minorEastAsia" w:cs="Times New Roman"/>
        </w:rPr>
        <w:t>– B nano dây</w:t>
      </w:r>
      <w:r w:rsidRPr="008E0BEF">
        <w:rPr>
          <w:rFonts w:eastAsiaTheme="minorEastAsia" w:cs="Times New Roman"/>
        </w:rPr>
        <w:t xml:space="preserve"> có cấu trúc xốp tạo điều kiện tố</w:t>
      </w:r>
      <w:r w:rsidR="005D16A8" w:rsidRPr="008E0BEF">
        <w:rPr>
          <w:rFonts w:eastAsiaTheme="minorEastAsia" w:cs="Times New Roman"/>
        </w:rPr>
        <w:t>t cho ion Li</w:t>
      </w:r>
      <w:r w:rsidR="005D16A8" w:rsidRPr="008E0BEF">
        <w:rPr>
          <w:rFonts w:eastAsiaTheme="minorEastAsia" w:cs="Times New Roman"/>
          <w:vertAlign w:val="superscript"/>
        </w:rPr>
        <w:t>+</w:t>
      </w:r>
      <w:r w:rsidRPr="008E0BEF">
        <w:rPr>
          <w:rFonts w:eastAsiaTheme="minorEastAsia" w:cs="Times New Roman"/>
        </w:rPr>
        <w:t xml:space="preserve"> có thể thâm nhập và khuếch tán nhanh. Liên quan tới công việc này, Zhou và Gao dùng phương pháp thủy nhiệt chế tạo TiO</w:t>
      </w:r>
      <w:r w:rsidRPr="008E0BEF">
        <w:rPr>
          <w:rFonts w:eastAsiaTheme="minorEastAsia" w:cs="Times New Roman"/>
          <w:vertAlign w:val="subscript"/>
        </w:rPr>
        <w:t>2</w:t>
      </w:r>
      <w:r w:rsidRPr="008E0BEF">
        <w:rPr>
          <w:rFonts w:eastAsiaTheme="minorEastAsia" w:cs="Times New Roman"/>
        </w:rPr>
        <w:t xml:space="preserve"> anatase dạng dây và cột qua phương pháp thủy nhiệ</w:t>
      </w:r>
      <w:r w:rsidR="00E95EB4" w:rsidRPr="008E0BEF">
        <w:rPr>
          <w:rFonts w:eastAsiaTheme="minorEastAsia" w:cs="Times New Roman"/>
        </w:rPr>
        <w:t>t</w:t>
      </w:r>
      <w:r w:rsidR="00795E6C" w:rsidRPr="008E0BEF">
        <w:rPr>
          <w:rFonts w:eastAsiaTheme="minorEastAsia" w:cs="Times New Roman"/>
        </w:rPr>
        <w:t xml:space="preserve"> </w:t>
      </w:r>
      <w:r w:rsidR="00274E4D" w:rsidRPr="008E0BEF">
        <w:rPr>
          <w:rFonts w:eastAsiaTheme="minorEastAsia" w:cs="Times New Roman"/>
        </w:rPr>
        <w:fldChar w:fldCharType="begin">
          <w:fldData xml:space="preserve">PEVuZE5vdGU+PENpdGU+PEF1dGhvcj5aaG91PC9BdXRob3I+PFllYXI+MjAwMzwvWWVhcj48UmVj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</w:fldData>
        </w:fldChar>
      </w:r>
      <w:r w:rsidR="00A711B9">
        <w:rPr>
          <w:rFonts w:eastAsiaTheme="minorEastAsia" w:cs="Times New Roman"/>
        </w:rPr>
        <w:instrText xml:space="preserve"> ADDIN EN.CITE </w:instrText>
      </w:r>
      <w:r w:rsidR="00A711B9">
        <w:rPr>
          <w:rFonts w:eastAsiaTheme="minorEastAsia" w:cs="Times New Roman"/>
        </w:rPr>
        <w:fldChar w:fldCharType="begin">
          <w:fldData xml:space="preserve">PEVuZE5vdGU+PENpdGU+PEF1dGhvcj5aaG91PC9BdXRob3I+PFllYXI+MjAwMzwvWWVhcj48UmVj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</w:fldData>
        </w:fldChar>
      </w:r>
      <w:r w:rsidR="00A711B9">
        <w:rPr>
          <w:rFonts w:eastAsiaTheme="minorEastAsia" w:cs="Times New Roman"/>
        </w:rPr>
        <w:instrText xml:space="preserve"> ADDIN EN.CITE.DATA </w:instrText>
      </w:r>
      <w:r w:rsidR="00A711B9">
        <w:rPr>
          <w:rFonts w:eastAsiaTheme="minorEastAsia" w:cs="Times New Roman"/>
        </w:rPr>
      </w:r>
      <w:r w:rsidR="00A711B9">
        <w:rPr>
          <w:rFonts w:eastAsiaTheme="minorEastAsia" w:cs="Times New Roman"/>
        </w:rPr>
        <w:fldChar w:fldCharType="end"/>
      </w:r>
      <w:r w:rsidR="00274E4D" w:rsidRPr="008E0BEF">
        <w:rPr>
          <w:rFonts w:eastAsiaTheme="minorEastAsia" w:cs="Times New Roman"/>
        </w:rPr>
      </w:r>
      <w:r w:rsidR="00274E4D" w:rsidRPr="008E0BEF">
        <w:rPr>
          <w:rFonts w:eastAsiaTheme="minorEastAsia" w:cs="Times New Roman"/>
        </w:rPr>
        <w:fldChar w:fldCharType="separate"/>
      </w:r>
      <w:r w:rsidR="00A711B9">
        <w:rPr>
          <w:rFonts w:eastAsiaTheme="minorEastAsia" w:cs="Times New Roman"/>
          <w:noProof/>
        </w:rPr>
        <w:t>[</w:t>
      </w:r>
      <w:r w:rsidR="00B92151">
        <w:t>38</w:t>
      </w:r>
      <w:r w:rsidR="00A711B9">
        <w:rPr>
          <w:rFonts w:eastAsiaTheme="minorEastAsia" w:cs="Times New Roman"/>
          <w:noProof/>
        </w:rPr>
        <w:t>,</w:t>
      </w:r>
      <w:r w:rsidR="00B92151">
        <w:rPr>
          <w:rFonts w:eastAsiaTheme="minorEastAsia" w:cs="Times New Roman"/>
          <w:noProof/>
        </w:rPr>
        <w:t xml:space="preserve"> </w:t>
      </w:r>
      <w:r w:rsidR="00B92151">
        <w:t>33</w:t>
      </w:r>
      <w:r w:rsidR="00A711B9">
        <w:rPr>
          <w:rFonts w:eastAsiaTheme="minorEastAsia" w:cs="Times New Roman"/>
          <w:noProof/>
        </w:rPr>
        <w:t>]</w:t>
      </w:r>
      <w:r w:rsidR="00274E4D" w:rsidRPr="008E0BEF">
        <w:rPr>
          <w:rFonts w:eastAsiaTheme="minorEastAsia" w:cs="Times New Roman"/>
        </w:rPr>
        <w:fldChar w:fldCharType="end"/>
      </w:r>
      <w:r w:rsidR="00E95EB4" w:rsidRPr="008E0BEF">
        <w:rPr>
          <w:rFonts w:eastAsiaTheme="minorEastAsia" w:cs="Times New Roman"/>
        </w:rPr>
        <w:t>. H</w:t>
      </w:r>
      <w:r w:rsidRPr="008E0BEF">
        <w:rPr>
          <w:rFonts w:eastAsiaTheme="minorEastAsia" w:cs="Times New Roman"/>
        </w:rPr>
        <w:t>ai vật liệu này cho hiệu ứng tích nạ</w:t>
      </w:r>
      <w:r w:rsidR="005D16A8" w:rsidRPr="008E0BEF">
        <w:rPr>
          <w:rFonts w:eastAsiaTheme="minorEastAsia" w:cs="Times New Roman"/>
        </w:rPr>
        <w:t>p ion Li</w:t>
      </w:r>
      <w:r w:rsidR="005D16A8" w:rsidRPr="008E0BEF">
        <w:rPr>
          <w:rFonts w:eastAsiaTheme="minorEastAsia" w:cs="Times New Roman"/>
          <w:vertAlign w:val="superscript"/>
        </w:rPr>
        <w:t>+</w:t>
      </w:r>
      <w:r w:rsidRPr="008E0BEF">
        <w:rPr>
          <w:rFonts w:eastAsiaTheme="minorEastAsia" w:cs="Times New Roman"/>
        </w:rPr>
        <w:t xml:space="preserve"> ở khoảng 200 mAh/g</w:t>
      </w:r>
      <w:r w:rsidR="00D03595">
        <w:rPr>
          <w:rFonts w:eastAsiaTheme="minorEastAsia" w:cs="Times New Roman"/>
        </w:rPr>
        <w:t xml:space="preserve"> (hình 1.12</w:t>
      </w:r>
      <w:r w:rsidR="00300F5F" w:rsidRPr="008E0BEF">
        <w:rPr>
          <w:rFonts w:eastAsiaTheme="minorEastAsia" w:cs="Times New Roman"/>
        </w:rPr>
        <w:t>)</w:t>
      </w:r>
      <w:r w:rsidRPr="008E0BEF">
        <w:rPr>
          <w:rFonts w:eastAsiaTheme="minorEastAsia" w:cs="Times New Roman"/>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tblGrid>
      <w:tr w:rsidR="00633E9F" w:rsidRPr="008E0BEF" w:rsidTr="00575E5B">
        <w:trPr>
          <w:jc w:val="center"/>
        </w:trPr>
        <w:tc>
          <w:tcPr>
            <w:tcW w:w="8500" w:type="dxa"/>
          </w:tcPr>
          <w:p w:rsidR="00633E9F" w:rsidRPr="008E0BEF" w:rsidRDefault="00B45EBF" w:rsidP="00C13356">
            <w:pPr>
              <w:ind w:firstLine="0"/>
              <w:jc w:val="center"/>
              <w:rPr>
                <w:rFonts w:eastAsiaTheme="minorEastAsia" w:cs="Times New Roman"/>
              </w:rPr>
            </w:pPr>
            <w:r w:rsidRPr="008E0BEF">
              <w:rPr>
                <w:rFonts w:eastAsiaTheme="minorEastAsia" w:cs="Times New Roman"/>
                <w:noProof/>
              </w:rPr>
              <w:drawing>
                <wp:inline distT="0" distB="0" distL="0" distR="0" wp14:anchorId="2B59FA01" wp14:editId="35D8B342">
                  <wp:extent cx="5019675" cy="2415617"/>
                  <wp:effectExtent l="0" t="0" r="0" b="3810"/>
                  <wp:docPr id="58" name="Picture 2" descr="Captsss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ptsssdur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43481" cy="2427073"/>
                          </a:xfrm>
                          <a:prstGeom prst="rect">
                            <a:avLst/>
                          </a:prstGeom>
                          <a:noFill/>
                          <a:ln>
                            <a:noFill/>
                          </a:ln>
                        </pic:spPr>
                      </pic:pic>
                    </a:graphicData>
                  </a:graphic>
                </wp:inline>
              </w:drawing>
            </w:r>
          </w:p>
        </w:tc>
      </w:tr>
      <w:tr w:rsidR="00633E9F" w:rsidRPr="008E0BEF" w:rsidTr="00575E5B">
        <w:trPr>
          <w:trHeight w:val="500"/>
          <w:jc w:val="center"/>
        </w:trPr>
        <w:tc>
          <w:tcPr>
            <w:tcW w:w="8500" w:type="dxa"/>
          </w:tcPr>
          <w:p w:rsidR="00633E9F" w:rsidRPr="008E0BEF" w:rsidRDefault="00EB7C89" w:rsidP="00A711B9">
            <w:pPr>
              <w:spacing w:before="120" w:after="120"/>
              <w:ind w:firstLine="0"/>
              <w:jc w:val="center"/>
              <w:rPr>
                <w:rFonts w:eastAsiaTheme="minorEastAsia" w:cs="Times New Roman"/>
                <w:i/>
              </w:rPr>
            </w:pPr>
            <w:r>
              <w:rPr>
                <w:rFonts w:eastAsiaTheme="minorEastAsia" w:cs="Times New Roman"/>
                <w:i/>
              </w:rPr>
              <w:t>Hình 1.11</w:t>
            </w:r>
            <w:r w:rsidR="003D5498" w:rsidRPr="008E0BEF">
              <w:rPr>
                <w:rFonts w:eastAsiaTheme="minorEastAsia" w:cs="Times New Roman"/>
                <w:i/>
              </w:rPr>
              <w:t>: Ảnh TEM của vật liệu TiO</w:t>
            </w:r>
            <w:r w:rsidR="003D5498" w:rsidRPr="008E0BEF">
              <w:rPr>
                <w:rFonts w:eastAsiaTheme="minorEastAsia" w:cs="Times New Roman"/>
                <w:i/>
                <w:vertAlign w:val="subscript"/>
              </w:rPr>
              <w:t>2</w:t>
            </w:r>
            <w:r w:rsidR="003D5498" w:rsidRPr="008E0BEF">
              <w:rPr>
                <w:rFonts w:eastAsiaTheme="minorEastAsia" w:cs="Times New Roman"/>
                <w:i/>
              </w:rPr>
              <w:t xml:space="preserve"> có cấu trúc nanoribbon</w:t>
            </w:r>
            <w:r w:rsidR="008274DD" w:rsidRPr="008E0BEF">
              <w:rPr>
                <w:rFonts w:eastAsiaTheme="minorEastAsia" w:cs="Times New Roman"/>
                <w:i/>
              </w:rPr>
              <w:t xml:space="preserve"> </w:t>
            </w:r>
            <w:r w:rsidR="00A711B9">
              <w:rPr>
                <w:rFonts w:eastAsiaTheme="minorEastAsia" w:cs="Times New Roman"/>
                <w:i/>
              </w:rPr>
              <w:fldChar w:fldCharType="begin"/>
            </w:r>
            <w:r w:rsidR="00A711B9">
              <w:rPr>
                <w:rFonts w:eastAsiaTheme="minorEastAsia" w:cs="Times New Roman"/>
                <w:i/>
              </w:rPr>
              <w:instrText xml:space="preserve"> ADDIN EN.CITE &lt;EndNote&gt;&lt;Cite&gt;&lt;Author&gt;Kavan&lt;/Author&gt;&lt;Year&gt;2004&lt;/Year&gt;&lt;RecNum&gt;456&lt;/RecNum&gt;&lt;DisplayText&gt;[32]&lt;/DisplayText&gt;&lt;record&gt;&lt;rec-number&gt;456&lt;/rec-number&gt;&lt;foreign-keys&gt;&lt;key app="EN" db-id="tswdf90eotzxplessfr52vwsepp95s2stadw"&gt;456&lt;/key&gt;&lt;/foreign-keys&gt;&lt;ref-type name="Journal Article"&gt;17&lt;/ref-type&gt;&lt;contributors&gt;&lt;authors&gt;&lt;author&gt;Kavan, Ladislav&lt;/author&gt;&lt;author&gt;Kalbáč, Martin&lt;/author&gt;&lt;author&gt;Zukalová, Markéta&lt;/author&gt;&lt;author&gt;Exnar, Ivan&lt;/author&gt;&lt;author&gt;Lorenzen, Volker&lt;/author&gt;&lt;author&gt;Nesper, Reinhard&lt;/author&gt;&lt;author&gt;Graetzel, Michael&lt;/author&gt;&lt;/authors&gt;&lt;/contributors&gt;&lt;titles&gt;&lt;title&gt;Lithium Storage in Nanostructured TiO2 Made by Hydrothermal Growth&lt;/title&gt;&lt;secondary-title&gt;Chemistry of Materials&lt;/secondary-title&gt;&lt;/titles&gt;&lt;periodical&gt;&lt;full-title&gt;Chemistry of Materials&lt;/full-title&gt;&lt;/periodical&gt;&lt;pages&gt;477-485&lt;/pages&gt;&lt;volume&gt;16&lt;/volume&gt;&lt;number&gt;3&lt;/number&gt;&lt;dates&gt;&lt;year&gt;2004&lt;/year&gt;&lt;pub-dates&gt;&lt;date&gt;2004/02/01&lt;/date&gt;&lt;/pub-dates&gt;&lt;/dates&gt;&lt;publisher&gt;American Chemical Society&lt;/publisher&gt;&lt;isbn&gt;0897-4756&lt;/isbn&gt;&lt;urls&gt;&lt;related-urls&gt;&lt;url&gt;http://dx.doi.org/10.1021/cm035046g&lt;/url&gt;&lt;/related-urls&gt;&lt;/urls&gt;&lt;electronic-resource-num&gt;10.1021/cm035046g&lt;/electronic-resource-num&gt;&lt;/record&gt;&lt;/Cite&gt;&lt;/EndNote&gt;</w:instrText>
            </w:r>
            <w:r w:rsidR="00A711B9">
              <w:rPr>
                <w:rFonts w:eastAsiaTheme="minorEastAsia" w:cs="Times New Roman"/>
                <w:i/>
              </w:rPr>
              <w:fldChar w:fldCharType="separate"/>
            </w:r>
            <w:r w:rsidR="00A711B9">
              <w:rPr>
                <w:rFonts w:eastAsiaTheme="minorEastAsia" w:cs="Times New Roman"/>
                <w:i/>
                <w:noProof/>
              </w:rPr>
              <w:t>[</w:t>
            </w:r>
            <w:hyperlink w:anchor="_ENREF_32" w:tooltip="Kavan, 2004 #456" w:history="1">
              <w:r w:rsidR="00A711B9">
                <w:rPr>
                  <w:rFonts w:eastAsiaTheme="minorEastAsia" w:cs="Times New Roman"/>
                  <w:i/>
                  <w:noProof/>
                </w:rPr>
                <w:t>2</w:t>
              </w:r>
            </w:hyperlink>
            <w:r w:rsidR="00B92151">
              <w:rPr>
                <w:rFonts w:eastAsiaTheme="minorEastAsia" w:cs="Times New Roman"/>
                <w:i/>
                <w:noProof/>
              </w:rPr>
              <w:t>1</w:t>
            </w:r>
            <w:r w:rsidR="00A711B9">
              <w:rPr>
                <w:rFonts w:eastAsiaTheme="minorEastAsia" w:cs="Times New Roman"/>
                <w:i/>
                <w:noProof/>
              </w:rPr>
              <w:t>]</w:t>
            </w:r>
            <w:r w:rsidR="00A711B9">
              <w:rPr>
                <w:rFonts w:eastAsiaTheme="minorEastAsia" w:cs="Times New Roman"/>
                <w:i/>
              </w:rPr>
              <w:fldChar w:fldCharType="end"/>
            </w:r>
          </w:p>
        </w:tc>
      </w:tr>
    </w:tbl>
    <w:p w:rsidR="00633E9F" w:rsidRPr="008E0BEF" w:rsidRDefault="00633E9F" w:rsidP="00575E5B">
      <w:pPr>
        <w:ind w:firstLine="0"/>
        <w:rPr>
          <w:rFonts w:eastAsiaTheme="minorEastAsia" w:cs="Times New Roma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41"/>
      </w:tblGrid>
      <w:tr w:rsidR="000007C3" w:rsidRPr="008E0BEF" w:rsidTr="00CF0686">
        <w:trPr>
          <w:jc w:val="center"/>
        </w:trPr>
        <w:tc>
          <w:tcPr>
            <w:tcW w:w="7441" w:type="dxa"/>
          </w:tcPr>
          <w:p w:rsidR="000007C3" w:rsidRPr="008E0BEF" w:rsidRDefault="000007C3" w:rsidP="00300F5F">
            <w:pPr>
              <w:spacing w:before="120" w:after="120"/>
              <w:ind w:firstLine="0"/>
              <w:jc w:val="center"/>
              <w:rPr>
                <w:rFonts w:eastAsiaTheme="minorEastAsia" w:cs="Times New Roman"/>
              </w:rPr>
            </w:pPr>
            <w:r w:rsidRPr="008E0BEF">
              <w:rPr>
                <w:rFonts w:eastAsiaTheme="minorEastAsia" w:cs="Times New Roman"/>
                <w:noProof/>
              </w:rPr>
              <w:drawing>
                <wp:inline distT="0" distB="0" distL="0" distR="0" wp14:anchorId="5561BBF9" wp14:editId="217526DC">
                  <wp:extent cx="4200525" cy="2723417"/>
                  <wp:effectExtent l="0" t="0" r="0" b="1270"/>
                  <wp:docPr id="41" name="Picture 41" descr="C:\Users\user\AppData\Local\Microsoft\Windows\INetCache\Content.Word\Caâss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user\AppData\Local\Microsoft\Windows\INetCache\Content.Word\Caâsspture.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32500" cy="2744148"/>
                          </a:xfrm>
                          <a:prstGeom prst="rect">
                            <a:avLst/>
                          </a:prstGeom>
                          <a:noFill/>
                          <a:ln>
                            <a:noFill/>
                          </a:ln>
                        </pic:spPr>
                      </pic:pic>
                    </a:graphicData>
                  </a:graphic>
                </wp:inline>
              </w:drawing>
            </w:r>
          </w:p>
        </w:tc>
      </w:tr>
      <w:tr w:rsidR="000007C3" w:rsidRPr="008E0BEF" w:rsidTr="00CF0686">
        <w:trPr>
          <w:jc w:val="center"/>
        </w:trPr>
        <w:tc>
          <w:tcPr>
            <w:tcW w:w="7441" w:type="dxa"/>
          </w:tcPr>
          <w:p w:rsidR="000007C3" w:rsidRPr="008E0BEF" w:rsidRDefault="00EB7C89" w:rsidP="00B92151">
            <w:pPr>
              <w:spacing w:before="120" w:after="120"/>
              <w:ind w:firstLine="0"/>
              <w:rPr>
                <w:rFonts w:eastAsiaTheme="minorEastAsia" w:cs="Times New Roman"/>
                <w:i/>
              </w:rPr>
            </w:pPr>
            <w:r>
              <w:rPr>
                <w:rFonts w:eastAsiaTheme="minorEastAsia" w:cs="Times New Roman"/>
                <w:i/>
              </w:rPr>
              <w:t>Hình 1.12</w:t>
            </w:r>
            <w:r w:rsidR="003D5498" w:rsidRPr="008E0BEF">
              <w:rPr>
                <w:rFonts w:eastAsiaTheme="minorEastAsia" w:cs="Times New Roman"/>
                <w:i/>
              </w:rPr>
              <w:t xml:space="preserve">: </w:t>
            </w:r>
            <w:r w:rsidR="000007C3" w:rsidRPr="008E0BEF">
              <w:rPr>
                <w:rFonts w:eastAsiaTheme="minorEastAsia" w:cs="Times New Roman"/>
                <w:i/>
              </w:rPr>
              <w:t>Đường phóng của điện cực TiO</w:t>
            </w:r>
            <w:r w:rsidR="000007C3" w:rsidRPr="006A0650">
              <w:rPr>
                <w:rFonts w:eastAsiaTheme="minorEastAsia" w:cs="Times New Roman"/>
                <w:i/>
                <w:vertAlign w:val="subscript"/>
              </w:rPr>
              <w:t>2</w:t>
            </w:r>
            <w:r w:rsidR="000007C3" w:rsidRPr="008E0BEF">
              <w:rPr>
                <w:rFonts w:eastAsiaTheme="minorEastAsia" w:cs="Times New Roman"/>
                <w:i/>
              </w:rPr>
              <w:t xml:space="preserve"> nanotube với các tốc độ</w:t>
            </w:r>
            <w:r w:rsidR="00161515">
              <w:rPr>
                <w:rFonts w:eastAsiaTheme="minorEastAsia" w:cs="Times New Roman"/>
                <w:i/>
              </w:rPr>
              <w:t xml:space="preserve"> dòng</w:t>
            </w:r>
            <w:r w:rsidR="000007C3" w:rsidRPr="008E0BEF">
              <w:rPr>
                <w:rFonts w:eastAsiaTheme="minorEastAsia" w:cs="Times New Roman"/>
                <w:i/>
              </w:rPr>
              <w:t xml:space="preserve"> khác nhau: (a) 20 mA/g, (</w:t>
            </w:r>
            <w:r w:rsidR="00CF0686">
              <w:rPr>
                <w:rFonts w:eastAsiaTheme="minorEastAsia" w:cs="Times New Roman"/>
                <w:i/>
              </w:rPr>
              <w:t xml:space="preserve">b) 40 mA/g và (c) 80 mA/g </w:t>
            </w:r>
            <w:r w:rsidR="00A711B9">
              <w:rPr>
                <w:rFonts w:eastAsiaTheme="minorEastAsia" w:cs="Times New Roman"/>
                <w:i/>
              </w:rPr>
              <w:fldChar w:fldCharType="begin"/>
            </w:r>
            <w:r w:rsidR="00A711B9">
              <w:rPr>
                <w:rFonts w:eastAsiaTheme="minorEastAsia" w:cs="Times New Roman"/>
                <w:i/>
              </w:rPr>
              <w:instrText xml:space="preserve"> ADDIN EN.CITE &lt;EndNote&gt;&lt;Cite&gt;&lt;Author&gt;Zhou&lt;/Author&gt;&lt;Year&gt;2003&lt;/Year&gt;&lt;RecNum&gt;457&lt;/RecNum&gt;&lt;DisplayText&gt;[33]&lt;/DisplayText&gt;&lt;record&gt;&lt;rec-number&gt;457&lt;/rec-number&gt;&lt;foreign-keys&gt;&lt;key app="EN" db-id="tswdf90eotzxplessfr52vwsepp95s2stadw"&gt;457&lt;/key&gt;&lt;/foreign-keys&gt;&lt;ref-type name="Journal Article"&gt;17&lt;/ref-type&gt;&lt;contributors&gt;&lt;authors&gt;&lt;author&gt;Zhou, Ying-ke&lt;/author&gt;&lt;author&gt;Cao, Lin&lt;/author&gt;&lt;author&gt;Zhang, Fei-bao&lt;/author&gt;&lt;author&gt;He, Ben-lin&lt;/author&gt;&lt;author&gt;Li, Hu-lin&lt;/author&gt;&lt;/authors&gt;&lt;/contributors&gt;&lt;titles&gt;&lt;title&gt;Lithium Insertion into TiO2 Nanotube Prepared by the Hydrothermal Process&lt;/title&gt;&lt;secondary-title&gt;Journal of The Electrochemical Society&lt;/secondary-title&gt;&lt;/titles&gt;&lt;periodical&gt;&lt;full-title&gt;Journal of The Electrochemical Society&lt;/full-title&gt;&lt;/periodical&gt;&lt;pages&gt;A1246-A1249&lt;/pages&gt;&lt;volume&gt;150&lt;/volume&gt;&lt;number&gt;9&lt;/number&gt;&lt;dates&gt;&lt;year&gt;2003&lt;/year&gt;&lt;pub-dates&gt;&lt;date&gt;September 1, 2003&lt;/date&gt;&lt;/pub-dates&gt;&lt;/dates&gt;&lt;urls&gt;&lt;related-urls&gt;&lt;url&gt;http://jes.ecsdl.org/content/150/9/A1246.abstract&lt;/url&gt;&lt;/related-urls&gt;&lt;/urls&gt;&lt;electronic-resource-num&gt;10.1149/1.1597883&lt;/electronic-resource-num&gt;&lt;/record&gt;&lt;/Cite&gt;&lt;/EndNote&gt;</w:instrText>
            </w:r>
            <w:r w:rsidR="00A711B9">
              <w:rPr>
                <w:rFonts w:eastAsiaTheme="minorEastAsia" w:cs="Times New Roman"/>
                <w:i/>
              </w:rPr>
              <w:fldChar w:fldCharType="separate"/>
            </w:r>
            <w:r w:rsidR="00A711B9">
              <w:rPr>
                <w:rFonts w:eastAsiaTheme="minorEastAsia" w:cs="Times New Roman"/>
                <w:i/>
                <w:noProof/>
              </w:rPr>
              <w:t>[</w:t>
            </w:r>
            <w:r w:rsidR="00B92151">
              <w:t>38</w:t>
            </w:r>
            <w:r w:rsidR="00A711B9">
              <w:rPr>
                <w:rFonts w:eastAsiaTheme="minorEastAsia" w:cs="Times New Roman"/>
                <w:i/>
                <w:noProof/>
              </w:rPr>
              <w:t>]</w:t>
            </w:r>
            <w:r w:rsidR="00A711B9">
              <w:rPr>
                <w:rFonts w:eastAsiaTheme="minorEastAsia" w:cs="Times New Roman"/>
                <w:i/>
              </w:rPr>
              <w:fldChar w:fldCharType="end"/>
            </w:r>
          </w:p>
        </w:tc>
      </w:tr>
    </w:tbl>
    <w:p w:rsidR="000007C3" w:rsidRPr="008E0BEF" w:rsidRDefault="000007C3" w:rsidP="009B6134">
      <w:pPr>
        <w:rPr>
          <w:rFonts w:eastAsiaTheme="minorEastAsia" w:cs="Times New Roman"/>
        </w:rPr>
      </w:pPr>
    </w:p>
    <w:p w:rsidR="000007C3" w:rsidRPr="008E0BEF" w:rsidRDefault="000007C3" w:rsidP="009B6134">
      <w:pPr>
        <w:rPr>
          <w:rFonts w:eastAsiaTheme="minorEastAsia" w:cs="Times New Roma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59"/>
      </w:tblGrid>
      <w:tr w:rsidR="000007C3" w:rsidRPr="008E0BEF" w:rsidTr="00900C84">
        <w:trPr>
          <w:jc w:val="center"/>
        </w:trPr>
        <w:tc>
          <w:tcPr>
            <w:tcW w:w="7353" w:type="dxa"/>
          </w:tcPr>
          <w:p w:rsidR="000007C3" w:rsidRPr="008E0BEF" w:rsidRDefault="000007C3" w:rsidP="00300F5F">
            <w:pPr>
              <w:spacing w:before="120" w:after="120"/>
              <w:ind w:firstLine="0"/>
              <w:jc w:val="center"/>
              <w:rPr>
                <w:rFonts w:eastAsiaTheme="minorEastAsia" w:cs="Times New Roman"/>
              </w:rPr>
            </w:pPr>
            <w:r w:rsidRPr="008E0BEF">
              <w:rPr>
                <w:rFonts w:eastAsiaTheme="minorEastAsia" w:cs="Times New Roman"/>
                <w:noProof/>
              </w:rPr>
              <w:lastRenderedPageBreak/>
              <w:drawing>
                <wp:inline distT="0" distB="0" distL="0" distR="0" wp14:anchorId="266092E0" wp14:editId="61EF63C1">
                  <wp:extent cx="4536374" cy="3231435"/>
                  <wp:effectExtent l="0" t="0" r="0" b="7620"/>
                  <wp:docPr id="46" name="Picture 46" descr="C:\Users\user\Desktop\ss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user\Desktop\ssss.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36374" cy="3231435"/>
                          </a:xfrm>
                          <a:prstGeom prst="rect">
                            <a:avLst/>
                          </a:prstGeom>
                          <a:noFill/>
                          <a:ln>
                            <a:noFill/>
                          </a:ln>
                        </pic:spPr>
                      </pic:pic>
                    </a:graphicData>
                  </a:graphic>
                </wp:inline>
              </w:drawing>
            </w:r>
          </w:p>
        </w:tc>
      </w:tr>
      <w:tr w:rsidR="000007C3" w:rsidRPr="008E0BEF" w:rsidTr="00900C84">
        <w:trPr>
          <w:jc w:val="center"/>
        </w:trPr>
        <w:tc>
          <w:tcPr>
            <w:tcW w:w="7353" w:type="dxa"/>
          </w:tcPr>
          <w:p w:rsidR="000007C3" w:rsidRPr="008E0BEF" w:rsidRDefault="00EB7C89" w:rsidP="00B92151">
            <w:pPr>
              <w:spacing w:before="120" w:after="120"/>
              <w:ind w:firstLine="0"/>
              <w:rPr>
                <w:rFonts w:eastAsiaTheme="minorEastAsia" w:cs="Times New Roman"/>
                <w:i/>
              </w:rPr>
            </w:pPr>
            <w:r>
              <w:rPr>
                <w:rFonts w:eastAsiaTheme="minorEastAsia" w:cs="Times New Roman"/>
                <w:i/>
              </w:rPr>
              <w:t>Hình 1.13</w:t>
            </w:r>
            <w:r w:rsidR="003D5498" w:rsidRPr="008E0BEF">
              <w:rPr>
                <w:rFonts w:eastAsiaTheme="minorEastAsia" w:cs="Times New Roman"/>
                <w:i/>
              </w:rPr>
              <w:t xml:space="preserve">: </w:t>
            </w:r>
            <w:r w:rsidR="000007C3" w:rsidRPr="008E0BEF">
              <w:rPr>
                <w:rFonts w:eastAsiaTheme="minorEastAsia" w:cs="Times New Roman"/>
                <w:i/>
              </w:rPr>
              <w:t>Đường phóng nạp ban đầu của vật liệu điện cực anatase nanorode tại mật độ dòng 50 mAh/g</w:t>
            </w:r>
            <w:r w:rsidR="00CF0686">
              <w:rPr>
                <w:rFonts w:eastAsiaTheme="minorEastAsia" w:cs="Times New Roman"/>
                <w:i/>
              </w:rPr>
              <w:t xml:space="preserve"> </w:t>
            </w:r>
            <w:r w:rsidR="00A711B9">
              <w:rPr>
                <w:rFonts w:eastAsiaTheme="minorEastAsia" w:cs="Times New Roman"/>
                <w:i/>
              </w:rPr>
              <w:fldChar w:fldCharType="begin"/>
            </w:r>
            <w:r w:rsidR="00A711B9">
              <w:rPr>
                <w:rFonts w:eastAsiaTheme="minorEastAsia" w:cs="Times New Roman"/>
                <w:i/>
              </w:rPr>
              <w:instrText xml:space="preserve"> ADDIN EN.CITE &lt;EndNote&gt;&lt;Cite&gt;&lt;Author&gt;Gao&lt;/Author&gt;&lt;Year&gt;2004&lt;/Year&gt;&lt;RecNum&gt;458&lt;/RecNum&gt;&lt;DisplayText&gt;[34]&lt;/DisplayText&gt;&lt;record&gt;&lt;rec-number&gt;458&lt;/rec-number&gt;&lt;foreign-keys&gt;&lt;key app="EN" db-id="tswdf90eotzxplessfr52vwsepp95s2stadw"&gt;458&lt;/key&gt;&lt;/foreign-keys&gt;&lt;ref-type name="Journal Article"&gt;17&lt;/ref-type&gt;&lt;contributors&gt;&lt;authors&gt;&lt;author&gt;Gao, Xueping&lt;/author&gt;&lt;author&gt;Zhu, Huaiyong&lt;/author&gt;&lt;author&gt;Pan, Guiling&lt;/author&gt;&lt;author&gt;Ye, Shihai&lt;/author&gt;&lt;author&gt;Lan, Ying&lt;/author&gt;&lt;author&gt;Wu, Feng&lt;/author&gt;&lt;author&gt;Song, Deying&lt;/author&gt;&lt;/authors&gt;&lt;/contributors&gt;&lt;titles&gt;&lt;title&gt;Preparation and Electrochemical Characterization of Anatase Nanorods for Lithium-Inserting Electrode Material&lt;/title&gt;&lt;secondary-title&gt;The Journal of Physical Chemistry B&lt;/secondary-title&gt;&lt;/titles&gt;&lt;periodical&gt;&lt;full-title&gt;The Journal of Physical Chemistry B&lt;/full-title&gt;&lt;/periodical&gt;&lt;pages&gt;2868-2872&lt;/pages&gt;&lt;volume&gt;108&lt;/volume&gt;&lt;number&gt;9&lt;/number&gt;&lt;dates&gt;&lt;year&gt;2004&lt;/year&gt;&lt;pub-dates&gt;&lt;date&gt;2004/03/01&lt;/date&gt;&lt;/pub-dates&gt;&lt;/dates&gt;&lt;publisher&gt;American Chemical Society&lt;/publisher&gt;&lt;isbn&gt;1520-6106&lt;/isbn&gt;&lt;urls&gt;&lt;related-urls&gt;&lt;url&gt;http://dx.doi.org/10.1021/jp036821i&lt;/url&gt;&lt;/related-urls&gt;&lt;/urls&gt;&lt;electronic-resource-num&gt;10.1021/jp036821i&lt;/electronic-resource-num&gt;&lt;/record&gt;&lt;/Cite&gt;&lt;/EndNote&gt;</w:instrText>
            </w:r>
            <w:r w:rsidR="00A711B9">
              <w:rPr>
                <w:rFonts w:eastAsiaTheme="minorEastAsia" w:cs="Times New Roman"/>
                <w:i/>
              </w:rPr>
              <w:fldChar w:fldCharType="separate"/>
            </w:r>
            <w:r w:rsidR="00A711B9">
              <w:rPr>
                <w:rFonts w:eastAsiaTheme="minorEastAsia" w:cs="Times New Roman"/>
                <w:i/>
                <w:noProof/>
              </w:rPr>
              <w:t>[</w:t>
            </w:r>
            <w:r w:rsidR="00B92151">
              <w:t>33</w:t>
            </w:r>
            <w:r w:rsidR="00A711B9">
              <w:rPr>
                <w:rFonts w:eastAsiaTheme="minorEastAsia" w:cs="Times New Roman"/>
                <w:i/>
                <w:noProof/>
              </w:rPr>
              <w:t>]</w:t>
            </w:r>
            <w:r w:rsidR="00A711B9">
              <w:rPr>
                <w:rFonts w:eastAsiaTheme="minorEastAsia" w:cs="Times New Roman"/>
                <w:i/>
              </w:rPr>
              <w:fldChar w:fldCharType="end"/>
            </w:r>
          </w:p>
        </w:tc>
      </w:tr>
    </w:tbl>
    <w:p w:rsidR="004D1A5C" w:rsidRPr="008E0BEF" w:rsidRDefault="009916B7" w:rsidP="00575E5B">
      <w:pPr>
        <w:rPr>
          <w:rFonts w:eastAsiaTheme="minorEastAsia" w:cs="Times New Roman"/>
        </w:rPr>
      </w:pPr>
      <w:r w:rsidRPr="008E0BEF">
        <w:rPr>
          <w:rFonts w:eastAsiaTheme="minorEastAsia" w:cs="Times New Roman"/>
        </w:rPr>
        <w:t>Một cấu trú</w:t>
      </w:r>
      <w:r w:rsidR="00A060DF" w:rsidRPr="008E0BEF">
        <w:rPr>
          <w:rFonts w:eastAsiaTheme="minorEastAsia" w:cs="Times New Roman"/>
        </w:rPr>
        <w:t>c màng khác</w:t>
      </w:r>
      <w:r w:rsidRPr="008E0BEF">
        <w:rPr>
          <w:rFonts w:eastAsiaTheme="minorEastAsia" w:cs="Times New Roman"/>
        </w:rPr>
        <w:t xml:space="preserve"> được công bố vào năm 2013 do công trình nghiên cứu của Wu và các đồng nghiệp có cấu trúc màng dạng nhánh được chế tạo bằng phương pháp thủy nhiệt</w:t>
      </w:r>
      <w:r w:rsidR="00D03595">
        <w:rPr>
          <w:rFonts w:eastAsiaTheme="minorEastAsia" w:cs="Times New Roman"/>
        </w:rPr>
        <w:t xml:space="preserve"> </w:t>
      </w:r>
      <w:r w:rsidR="00D03595">
        <w:rPr>
          <w:rFonts w:eastAsiaTheme="minorEastAsia" w:cs="Times New Roman"/>
        </w:rPr>
        <w:fldChar w:fldCharType="begin"/>
      </w:r>
      <w:r w:rsidR="00A711B9">
        <w:rPr>
          <w:rFonts w:eastAsiaTheme="minorEastAsia" w:cs="Times New Roman"/>
        </w:rPr>
        <w:instrText xml:space="preserve"> ADDIN EN.CITE &lt;EndNote&gt;&lt;Cite&gt;&lt;Author&gt;Wu&lt;/Author&gt;&lt;Year&gt;2013&lt;/Year&gt;&lt;RecNum&gt;183&lt;/RecNum&gt;&lt;DisplayText&gt;[35]&lt;/DisplayText&gt;&lt;record&gt;&lt;rec-number&gt;183&lt;/rec-number&gt;&lt;foreign-keys&gt;&lt;key app="EN" db-id="tswdf90eotzxplessfr52vwsepp95s2stadw"&gt;183&lt;/key&gt;&lt;/foreign-keys&gt;&lt;ref-type name="Journal Article"&gt;17&lt;/ref-type&gt;&lt;contributors&gt;&lt;authors&gt;&lt;author&gt;Wu, Wu-Qiang&lt;/author&gt;&lt;author&gt;Lei, Bing-Xin&lt;/author&gt;&lt;author&gt;Rao, Hua-Shang&lt;/author&gt;&lt;author&gt;Xu, Yang-Fan&lt;/author&gt;&lt;author&gt;Wang, Yu-Fen&lt;/author&gt;&lt;author&gt;Su, Cheng-Yong&lt;/author&gt;&lt;author&gt;Kuang, Dai-Bin&lt;/author&gt;&lt;/authors&gt;&lt;/contributors&gt;&lt;titles&gt;&lt;title&gt;Hydrothermal Fabrication of Hierarchically Anatase TiO2 Nanowire arrays on FTO Glass for Dye-sensitized Solar Cells&lt;/title&gt;&lt;secondary-title&gt;Sci. Rep.&lt;/secondary-title&gt;&lt;/titles&gt;&lt;periodical&gt;&lt;full-title&gt;Sci. Rep.&lt;/full-title&gt;&lt;/periodical&gt;&lt;volume&gt;3&lt;/volume&gt;&lt;dates&gt;&lt;year&gt;2013&lt;/year&gt;&lt;pub-dates&gt;&lt;date&gt;02/27/online&lt;/date&gt;&lt;/pub-dates&gt;&lt;/dates&gt;&lt;publisher&gt;Macmillan Publishers Limited. All rights reserved&lt;/publisher&gt;&lt;work-type&gt;10.1038/srep01352&lt;/work-type&gt;&lt;urls&gt;&lt;related-urls&gt;&lt;url&gt;http://dx.doi.org/10.1038/srep01352&lt;/url&gt;&lt;/related-urls&gt;&lt;/urls&gt;&lt;electronic-resource-num&gt;http://www.nature.com/srep/2013/130227/srep01352/abs/srep01352.html#supplementary-information&lt;/electronic-resource-num&gt;&lt;/record&gt;&lt;/Cite&gt;&lt;/EndNote&gt;</w:instrText>
      </w:r>
      <w:r w:rsidR="00D03595">
        <w:rPr>
          <w:rFonts w:eastAsiaTheme="minorEastAsia" w:cs="Times New Roman"/>
        </w:rPr>
        <w:fldChar w:fldCharType="separate"/>
      </w:r>
      <w:r w:rsidR="00A711B9">
        <w:rPr>
          <w:rFonts w:eastAsiaTheme="minorEastAsia" w:cs="Times New Roman"/>
          <w:noProof/>
        </w:rPr>
        <w:t>[</w:t>
      </w:r>
      <w:r w:rsidR="00B92151">
        <w:t>32</w:t>
      </w:r>
      <w:r w:rsidR="00A711B9">
        <w:rPr>
          <w:rFonts w:eastAsiaTheme="minorEastAsia" w:cs="Times New Roman"/>
          <w:noProof/>
        </w:rPr>
        <w:t>]</w:t>
      </w:r>
      <w:r w:rsidR="00D03595">
        <w:rPr>
          <w:rFonts w:eastAsiaTheme="minorEastAsia" w:cs="Times New Roman"/>
        </w:rPr>
        <w:fldChar w:fldCharType="end"/>
      </w:r>
      <w:r w:rsidRPr="008E0BEF">
        <w:rPr>
          <w:rFonts w:eastAsiaTheme="minorEastAsia" w:cs="Times New Roman"/>
        </w:rPr>
        <w:t>. Cấu trúc này có tính chất màng phù hợp với ứng dụng về pin tích trữ ion. Cấu trúc màng gồm các cột TiO</w:t>
      </w:r>
      <w:r w:rsidRPr="008E0BEF">
        <w:rPr>
          <w:rFonts w:eastAsiaTheme="minorEastAsia" w:cs="Times New Roman"/>
          <w:vertAlign w:val="subscript"/>
        </w:rPr>
        <w:t>2</w:t>
      </w:r>
      <w:r w:rsidRPr="008E0BEF">
        <w:rPr>
          <w:rFonts w:eastAsiaTheme="minorEastAsia" w:cs="Times New Roman"/>
        </w:rPr>
        <w:t xml:space="preserve"> mọc thẳng đứng và xuất hiện các nhánh con từ các cột đó vì vậy màng có độ xốp và diện tích bề mặt ca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8"/>
      </w:tblGrid>
      <w:tr w:rsidR="00300F5F" w:rsidRPr="008E0BEF" w:rsidTr="00900C84">
        <w:tc>
          <w:tcPr>
            <w:tcW w:w="9288" w:type="dxa"/>
          </w:tcPr>
          <w:p w:rsidR="00300F5F" w:rsidRPr="008E0BEF" w:rsidRDefault="00B45EBF" w:rsidP="00874514">
            <w:pPr>
              <w:spacing w:before="120" w:after="120"/>
              <w:ind w:firstLine="0"/>
              <w:jc w:val="center"/>
              <w:rPr>
                <w:rFonts w:eastAsiaTheme="minorEastAsia" w:cs="Times New Roman"/>
              </w:rPr>
            </w:pPr>
            <w:r w:rsidRPr="008E0BEF">
              <w:rPr>
                <w:rFonts w:eastAsiaTheme="minorEastAsia" w:cs="Times New Roman"/>
                <w:noProof/>
              </w:rPr>
              <w:drawing>
                <wp:inline distT="0" distB="0" distL="0" distR="0" wp14:anchorId="37D2CEC9" wp14:editId="2D53CF89">
                  <wp:extent cx="5795010" cy="2197100"/>
                  <wp:effectExtent l="0" t="0" r="0" b="0"/>
                  <wp:docPr id="57" name="Picture 10" descr="C:\Users\user\AppData\Local\Microsoft\Windows\INetCache\Content.Word\tub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AppData\Local\Microsoft\Windows\INetCache\Content.Word\tube.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95010" cy="2197100"/>
                          </a:xfrm>
                          <a:prstGeom prst="rect">
                            <a:avLst/>
                          </a:prstGeom>
                          <a:noFill/>
                          <a:ln>
                            <a:noFill/>
                          </a:ln>
                        </pic:spPr>
                      </pic:pic>
                    </a:graphicData>
                  </a:graphic>
                </wp:inline>
              </w:drawing>
            </w:r>
          </w:p>
        </w:tc>
      </w:tr>
      <w:tr w:rsidR="00300F5F" w:rsidRPr="008E0BEF" w:rsidTr="00900C84">
        <w:trPr>
          <w:trHeight w:val="537"/>
        </w:trPr>
        <w:tc>
          <w:tcPr>
            <w:tcW w:w="9288" w:type="dxa"/>
          </w:tcPr>
          <w:p w:rsidR="00300F5F" w:rsidRPr="008E0BEF" w:rsidRDefault="00EB7C89" w:rsidP="00B92151">
            <w:pPr>
              <w:spacing w:before="120" w:after="120"/>
              <w:ind w:firstLine="0"/>
              <w:jc w:val="center"/>
              <w:rPr>
                <w:rFonts w:eastAsiaTheme="minorEastAsia" w:cs="Times New Roman"/>
              </w:rPr>
            </w:pPr>
            <w:r>
              <w:rPr>
                <w:rFonts w:eastAsiaTheme="minorEastAsia" w:cs="Times New Roman"/>
                <w:i/>
              </w:rPr>
              <w:t>Hình 1.14</w:t>
            </w:r>
            <w:r w:rsidR="00300F5F" w:rsidRPr="008E0BEF">
              <w:rPr>
                <w:rFonts w:eastAsiaTheme="minorEastAsia" w:cs="Times New Roman"/>
                <w:i/>
              </w:rPr>
              <w:t>:Ảnh SEM cấu trúc TiO</w:t>
            </w:r>
            <w:r w:rsidR="00300F5F" w:rsidRPr="008E0BEF">
              <w:rPr>
                <w:rFonts w:eastAsiaTheme="minorEastAsia" w:cs="Times New Roman"/>
                <w:i/>
                <w:vertAlign w:val="subscript"/>
              </w:rPr>
              <w:t>2</w:t>
            </w:r>
            <w:r w:rsidR="004D1A5C" w:rsidRPr="008E0BEF">
              <w:rPr>
                <w:rFonts w:eastAsiaTheme="minorEastAsia" w:cs="Times New Roman"/>
                <w:i/>
              </w:rPr>
              <w:t xml:space="preserve"> dây nano dài và mọc ra các nhánh con</w:t>
            </w:r>
            <w:r w:rsidR="00CF0686">
              <w:rPr>
                <w:rFonts w:eastAsiaTheme="minorEastAsia" w:cs="Times New Roman"/>
                <w:i/>
              </w:rPr>
              <w:t xml:space="preserve"> </w:t>
            </w:r>
            <w:r w:rsidR="00D03595">
              <w:rPr>
                <w:rFonts w:eastAsiaTheme="minorEastAsia" w:cs="Times New Roman"/>
                <w:i/>
              </w:rPr>
              <w:fldChar w:fldCharType="begin"/>
            </w:r>
            <w:r w:rsidR="00A711B9">
              <w:rPr>
                <w:rFonts w:eastAsiaTheme="minorEastAsia" w:cs="Times New Roman"/>
                <w:i/>
              </w:rPr>
              <w:instrText xml:space="preserve"> ADDIN EN.CITE &lt;EndNote&gt;&lt;Cite&gt;&lt;Author&gt;Wu&lt;/Author&gt;&lt;Year&gt;2013&lt;/Year&gt;&lt;RecNum&gt;183&lt;/RecNum&gt;&lt;DisplayText&gt;[35]&lt;/DisplayText&gt;&lt;record&gt;&lt;rec-number&gt;183&lt;/rec-number&gt;&lt;foreign-keys&gt;&lt;key app="EN" db-id="tswdf90eotzxplessfr52vwsepp95s2stadw"&gt;183&lt;/key&gt;&lt;/foreign-keys&gt;&lt;ref-type name="Journal Article"&gt;17&lt;/ref-type&gt;&lt;contributors&gt;&lt;authors&gt;&lt;author&gt;Wu, Wu-Qiang&lt;/author&gt;&lt;author&gt;Lei, Bing-Xin&lt;/author&gt;&lt;author&gt;Rao, Hua-Shang&lt;/author&gt;&lt;author&gt;Xu, Yang-Fan&lt;/author&gt;&lt;author&gt;Wang, Yu-Fen&lt;/author&gt;&lt;author&gt;Su, Cheng-Yong&lt;/author&gt;&lt;author&gt;Kuang, Dai-Bin&lt;/author&gt;&lt;/authors&gt;&lt;/contributors&gt;&lt;titles&gt;&lt;title&gt;Hydrothermal Fabrication of Hierarchically Anatase TiO2 Nanowire arrays on FTO Glass for Dye-sensitized Solar Cells&lt;/title&gt;&lt;secondary-title&gt;Sci. Rep.&lt;/secondary-title&gt;&lt;/titles&gt;&lt;periodical&gt;&lt;full-title&gt;Sci. Rep.&lt;/full-title&gt;&lt;/periodical&gt;&lt;volume&gt;3&lt;/volume&gt;&lt;dates&gt;&lt;year&gt;2013&lt;/year&gt;&lt;pub-dates&gt;&lt;date&gt;02/27/online&lt;/date&gt;&lt;/pub-dates&gt;&lt;/dates&gt;&lt;publisher&gt;Macmillan Publishers Limited. All rights reserved&lt;/publisher&gt;&lt;work-type&gt;10.1038/srep01352&lt;/work-type&gt;&lt;urls&gt;&lt;related-urls&gt;&lt;url&gt;http://dx.doi.org/10.1038/srep01352&lt;/url&gt;&lt;/related-urls&gt;&lt;/urls&gt;&lt;electronic-resource-num&gt;http://www.nature.com/srep/2013/130227/srep01352/abs/srep01352.html#supplementary-information&lt;/electronic-resource-num&gt;&lt;/record&gt;&lt;/Cite&gt;&lt;/EndNote&gt;</w:instrText>
            </w:r>
            <w:r w:rsidR="00D03595">
              <w:rPr>
                <w:rFonts w:eastAsiaTheme="minorEastAsia" w:cs="Times New Roman"/>
                <w:i/>
              </w:rPr>
              <w:fldChar w:fldCharType="separate"/>
            </w:r>
            <w:r w:rsidR="00A711B9">
              <w:rPr>
                <w:rFonts w:eastAsiaTheme="minorEastAsia" w:cs="Times New Roman"/>
                <w:i/>
                <w:noProof/>
              </w:rPr>
              <w:t>[</w:t>
            </w:r>
            <w:r w:rsidR="00B92151">
              <w:t>32</w:t>
            </w:r>
            <w:r w:rsidR="00A711B9">
              <w:rPr>
                <w:rFonts w:eastAsiaTheme="minorEastAsia" w:cs="Times New Roman"/>
                <w:i/>
                <w:noProof/>
              </w:rPr>
              <w:t>]</w:t>
            </w:r>
            <w:r w:rsidR="00D03595">
              <w:rPr>
                <w:rFonts w:eastAsiaTheme="minorEastAsia" w:cs="Times New Roman"/>
                <w:i/>
              </w:rPr>
              <w:fldChar w:fldCharType="end"/>
            </w:r>
          </w:p>
        </w:tc>
      </w:tr>
    </w:tbl>
    <w:p w:rsidR="00300F5F" w:rsidRPr="008E0BEF" w:rsidRDefault="00300F5F" w:rsidP="009B6134">
      <w:pPr>
        <w:rPr>
          <w:rFonts w:eastAsiaTheme="minorEastAsia" w:cs="Times New Roman"/>
        </w:rPr>
      </w:pPr>
    </w:p>
    <w:p w:rsidR="00EB4C55" w:rsidRPr="008E0BEF" w:rsidRDefault="00EB4C55" w:rsidP="009B6134">
      <w:pPr>
        <w:rPr>
          <w:rFonts w:eastAsiaTheme="minorEastAsia" w:cs="Times New Roman"/>
        </w:rPr>
      </w:pPr>
      <w:r w:rsidRPr="008E0BEF">
        <w:rPr>
          <w:rFonts w:eastAsiaTheme="minorEastAsia" w:cs="Times New Roman"/>
        </w:rPr>
        <w:lastRenderedPageBreak/>
        <w:t xml:space="preserve">Nhóm nghiên cứu của W. Xiong  </w:t>
      </w:r>
      <w:r w:rsidR="005630DF" w:rsidRPr="008E0BEF">
        <w:rPr>
          <w:rFonts w:eastAsiaTheme="minorEastAsia" w:cs="Times New Roman"/>
        </w:rPr>
        <w:t>có các nghiên cứu chi tiết về các vật liệu TiO</w:t>
      </w:r>
      <w:r w:rsidR="005630DF" w:rsidRPr="008E0BEF">
        <w:rPr>
          <w:rFonts w:eastAsiaTheme="minorEastAsia" w:cs="Times New Roman"/>
          <w:vertAlign w:val="subscript"/>
        </w:rPr>
        <w:t>2</w:t>
      </w:r>
      <w:r w:rsidR="00EA63AA" w:rsidRPr="008E0BEF">
        <w:rPr>
          <w:rFonts w:eastAsiaTheme="minorEastAsia" w:cs="Times New Roman"/>
          <w:vertAlign w:val="subscript"/>
        </w:rPr>
        <w:t xml:space="preserve"> </w:t>
      </w:r>
      <w:r w:rsidR="00EA63AA" w:rsidRPr="008E0BEF">
        <w:rPr>
          <w:rFonts w:eastAsiaTheme="minorEastAsia" w:cs="Times New Roman"/>
        </w:rPr>
        <w:t>ở</w:t>
      </w:r>
      <w:r w:rsidR="00CF3BDC" w:rsidRPr="008E0BEF">
        <w:rPr>
          <w:rFonts w:eastAsiaTheme="minorEastAsia" w:cs="Times New Roman"/>
        </w:rPr>
        <w:t xml:space="preserve"> nhiều dạng</w:t>
      </w:r>
      <w:r w:rsidR="00EA63AA" w:rsidRPr="008E0BEF">
        <w:rPr>
          <w:rFonts w:eastAsiaTheme="minorEastAsia" w:cs="Times New Roman"/>
        </w:rPr>
        <w:t xml:space="preserve"> hình thù khác nhau </w:t>
      </w:r>
      <w:r w:rsidR="00CF3BDC" w:rsidRPr="008E0BEF">
        <w:rPr>
          <w:rFonts w:eastAsiaTheme="minorEastAsia" w:cs="Times New Roman"/>
        </w:rPr>
        <w:t>và so sánh chúng</w:t>
      </w:r>
      <w:r w:rsidR="00F20B88" w:rsidRPr="008E0BEF">
        <w:rPr>
          <w:rFonts w:eastAsiaTheme="minorEastAsia" w:cs="Times New Roman"/>
        </w:rPr>
        <w:t xml:space="preserve"> </w:t>
      </w:r>
      <w:r w:rsidR="00F20B88" w:rsidRPr="008E0BEF">
        <w:rPr>
          <w:rFonts w:eastAsiaTheme="minorEastAsia" w:cs="Times New Roman"/>
        </w:rPr>
        <w:fldChar w:fldCharType="begin"/>
      </w:r>
      <w:r w:rsidR="007113B8" w:rsidRPr="008E0BEF">
        <w:rPr>
          <w:rFonts w:eastAsiaTheme="minorEastAsia" w:cs="Times New Roman"/>
        </w:rPr>
        <w:instrText xml:space="preserve"> ADDIN EN.CITE &lt;EndNote&gt;&lt;Cite&gt;&lt;Author&gt;Xiong&lt;/Author&gt;&lt;Year&gt;2013&lt;/Year&gt;&lt;RecNum&gt;165&lt;/RecNum&gt;&lt;DisplayText&gt;[2]&lt;/DisplayText&gt;&lt;record&gt;&lt;rec-number&gt;165&lt;/rec-number&gt;&lt;foreign-keys&gt;&lt;key app="EN" db-id="tswdf90eotzxplessfr52vwsepp95s2stadw"&gt;165&lt;/key&gt;&lt;/foreign-keys&gt;&lt;ref-type name="Journal Article"&gt;17&lt;/ref-type&gt;&lt;contributors&gt;&lt;authors&gt;&lt;author&gt;Xiong, W&lt;/author&gt;&lt;author&gt;Wang, Y D&lt;/author&gt;&lt;author&gt;Xia, H&lt;/author&gt;&lt;/authors&gt;&lt;/contributors&gt;&lt;titles&gt;&lt;title&gt;TiO2 nanowire arrays with mixed phases directly grown on Ti foil and their electrochemical properties as anode material for Li ion batteries&lt;/title&gt;&lt;secondary-title&gt;Materials Technology&lt;/secondary-title&gt;&lt;/titles&gt;&lt;periodical&gt;&lt;full-title&gt;Materials Technology&lt;/full-title&gt;&lt;/periodical&gt;&lt;pages&gt;260-264&lt;/pages&gt;&lt;volume&gt;28&lt;/volume&gt;&lt;number&gt;5&lt;/number&gt;&lt;dates&gt;&lt;year&gt;2013&lt;/year&gt;&lt;/dates&gt;&lt;urls&gt;&lt;related-urls&gt;&lt;url&gt;http://www.maneyonline.com/doi/abs/10.1179/1753555713Y.0000000069&lt;/url&gt;&lt;/related-urls&gt;&lt;/urls&gt;&lt;electronic-resource-num&gt;doi:10.1179/1753555713Y.0000000069&lt;/electronic-resource-num&gt;&lt;/record&gt;&lt;/Cite&gt;&lt;/EndNote&gt;</w:instrText>
      </w:r>
      <w:r w:rsidR="00F20B88" w:rsidRPr="008E0BEF">
        <w:rPr>
          <w:rFonts w:eastAsiaTheme="minorEastAsia" w:cs="Times New Roman"/>
        </w:rPr>
        <w:fldChar w:fldCharType="separate"/>
      </w:r>
      <w:r w:rsidR="007113B8" w:rsidRPr="008E0BEF">
        <w:rPr>
          <w:rFonts w:eastAsiaTheme="minorEastAsia" w:cs="Times New Roman"/>
          <w:noProof/>
        </w:rPr>
        <w:t>[</w:t>
      </w:r>
      <w:r w:rsidR="00B92151">
        <w:rPr>
          <w:rFonts w:eastAsiaTheme="minorEastAsia" w:cs="Times New Roman"/>
          <w:noProof/>
        </w:rPr>
        <w:t>31</w:t>
      </w:r>
      <w:hyperlink w:anchor="_ENREF_2" w:tooltip="Xiong, 2013 #165" w:history="1"/>
      <w:r w:rsidR="007113B8" w:rsidRPr="008E0BEF">
        <w:rPr>
          <w:rFonts w:eastAsiaTheme="minorEastAsia" w:cs="Times New Roman"/>
          <w:noProof/>
        </w:rPr>
        <w:t>]</w:t>
      </w:r>
      <w:r w:rsidR="00F20B88" w:rsidRPr="008E0BEF">
        <w:rPr>
          <w:rFonts w:eastAsiaTheme="minorEastAsia" w:cs="Times New Roman"/>
        </w:rPr>
        <w:fldChar w:fldCharType="end"/>
      </w:r>
      <w:r w:rsidR="00CF3BDC" w:rsidRPr="008E0BEF">
        <w:rPr>
          <w:rFonts w:eastAsiaTheme="minorEastAsia" w:cs="Times New Roman"/>
        </w:rPr>
        <w:t xml:space="preserve">. </w:t>
      </w:r>
      <w:r w:rsidR="00B824E0" w:rsidRPr="008E0BEF">
        <w:rPr>
          <w:rFonts w:eastAsiaTheme="minorEastAsia" w:cs="Times New Roman"/>
        </w:rPr>
        <w:t>H</w:t>
      </w:r>
      <w:r w:rsidR="00B704EA" w:rsidRPr="008E0BEF">
        <w:rPr>
          <w:rFonts w:eastAsiaTheme="minorEastAsia" w:cs="Times New Roman"/>
        </w:rPr>
        <w:t>ình thái học của mẫu P25 TiO</w:t>
      </w:r>
      <w:r w:rsidR="00B704EA" w:rsidRPr="008E0BEF">
        <w:rPr>
          <w:rFonts w:eastAsiaTheme="minorEastAsia" w:cs="Times New Roman"/>
          <w:vertAlign w:val="subscript"/>
        </w:rPr>
        <w:t xml:space="preserve">2 </w:t>
      </w:r>
      <w:r w:rsidR="00B704EA" w:rsidRPr="008E0BEF">
        <w:rPr>
          <w:rFonts w:eastAsiaTheme="minorEastAsia" w:cs="Times New Roman"/>
        </w:rPr>
        <w:t xml:space="preserve">(hình </w:t>
      </w:r>
      <w:r w:rsidR="00D03595">
        <w:rPr>
          <w:rFonts w:eastAsiaTheme="minorEastAsia" w:cs="Times New Roman"/>
        </w:rPr>
        <w:t>1.15</w:t>
      </w:r>
      <w:r w:rsidR="00B704EA" w:rsidRPr="008E0BEF">
        <w:rPr>
          <w:rFonts w:eastAsiaTheme="minorEastAsia" w:cs="Times New Roman"/>
        </w:rPr>
        <w:t xml:space="preserve"> a) và TiO</w:t>
      </w:r>
      <w:r w:rsidR="00B704EA" w:rsidRPr="008E0BEF">
        <w:rPr>
          <w:rFonts w:eastAsiaTheme="minorEastAsia" w:cs="Times New Roman"/>
          <w:vertAlign w:val="subscript"/>
        </w:rPr>
        <w:t>2</w:t>
      </w:r>
      <w:r w:rsidR="00D03595">
        <w:rPr>
          <w:rFonts w:eastAsiaTheme="minorEastAsia" w:cs="Times New Roman"/>
        </w:rPr>
        <w:t xml:space="preserve"> dây nano (hình 1.15</w:t>
      </w:r>
      <w:r w:rsidR="00B704EA" w:rsidRPr="008E0BEF">
        <w:rPr>
          <w:rFonts w:eastAsiaTheme="minorEastAsia" w:cs="Times New Roman"/>
        </w:rPr>
        <w:t xml:space="preserve"> b, c, d) </w:t>
      </w:r>
      <w:r w:rsidR="00D66AC1" w:rsidRPr="008E0BEF">
        <w:rPr>
          <w:rFonts w:eastAsiaTheme="minorEastAsia" w:cs="Times New Roman"/>
        </w:rPr>
        <w:t>trong đó</w:t>
      </w:r>
      <w:r w:rsidR="00BF5F7C">
        <w:rPr>
          <w:rFonts w:eastAsiaTheme="minorEastAsia" w:cs="Times New Roman"/>
        </w:rPr>
        <w:t xml:space="preserve"> P25 TiO</w:t>
      </w:r>
      <w:r w:rsidR="00BF5F7C" w:rsidRPr="00BF5F7C">
        <w:rPr>
          <w:rFonts w:eastAsiaTheme="minorEastAsia" w:cs="Times New Roman"/>
          <w:vertAlign w:val="subscript"/>
        </w:rPr>
        <w:t>2</w:t>
      </w:r>
      <w:r w:rsidR="00D66AC1" w:rsidRPr="008E0BEF">
        <w:rPr>
          <w:rFonts w:eastAsiaTheme="minorEastAsia" w:cs="Times New Roman"/>
        </w:rPr>
        <w:t xml:space="preserve"> </w:t>
      </w:r>
      <w:r w:rsidR="00BF5F7C">
        <w:rPr>
          <w:rFonts w:eastAsiaTheme="minorEastAsia" w:cs="Times New Roman"/>
        </w:rPr>
        <w:t xml:space="preserve">có </w:t>
      </w:r>
      <w:r w:rsidR="00D66AC1" w:rsidRPr="008E0BEF">
        <w:rPr>
          <w:rFonts w:eastAsiaTheme="minorEastAsia" w:cs="Times New Roman"/>
        </w:rPr>
        <w:t>các hạ</w:t>
      </w:r>
      <w:r w:rsidR="00BF5F7C">
        <w:rPr>
          <w:rFonts w:eastAsiaTheme="minorEastAsia" w:cs="Times New Roman"/>
        </w:rPr>
        <w:t>t với</w:t>
      </w:r>
      <w:r w:rsidR="00D66AC1" w:rsidRPr="008E0BEF">
        <w:rPr>
          <w:rFonts w:eastAsiaTheme="minorEastAsia" w:cs="Times New Roman"/>
        </w:rPr>
        <w:t xml:space="preserve"> kích thước trong khoảng 30 đến 60 nm kết tụ với nhau</w:t>
      </w:r>
      <w:r w:rsidR="00B824E0" w:rsidRPr="008E0BEF">
        <w:rPr>
          <w:rFonts w:eastAsiaTheme="minorEastAsia" w:cs="Times New Roman"/>
        </w:rPr>
        <w:t xml:space="preserve">. Chúng ta </w:t>
      </w:r>
      <w:r w:rsidR="004A702D" w:rsidRPr="008E0BEF">
        <w:rPr>
          <w:rFonts w:eastAsiaTheme="minorEastAsia" w:cs="Times New Roman"/>
        </w:rPr>
        <w:t xml:space="preserve">thấy </w:t>
      </w:r>
      <w:r w:rsidR="00773BB6" w:rsidRPr="008E0BEF">
        <w:rPr>
          <w:rFonts w:eastAsiaTheme="minorEastAsia" w:cs="Times New Roman"/>
        </w:rPr>
        <w:t>được TiO</w:t>
      </w:r>
      <w:r w:rsidR="00773BB6" w:rsidRPr="008E0BEF">
        <w:rPr>
          <w:rFonts w:eastAsiaTheme="minorEastAsia" w:cs="Times New Roman"/>
          <w:vertAlign w:val="subscript"/>
        </w:rPr>
        <w:t>2</w:t>
      </w:r>
      <w:r w:rsidR="00BF5F7C">
        <w:rPr>
          <w:rFonts w:eastAsiaTheme="minorEastAsia" w:cs="Times New Roman"/>
        </w:rPr>
        <w:t xml:space="preserve"> dây</w:t>
      </w:r>
      <w:r w:rsidR="00773BB6" w:rsidRPr="008E0BEF">
        <w:rPr>
          <w:rFonts w:eastAsiaTheme="minorEastAsia" w:cs="Times New Roman"/>
        </w:rPr>
        <w:t xml:space="preserve"> có cấu trúc </w:t>
      </w:r>
      <w:r w:rsidR="000B74A5" w:rsidRPr="008E0BEF">
        <w:rPr>
          <w:rFonts w:eastAsiaTheme="minorEastAsia" w:cs="Times New Roman"/>
        </w:rPr>
        <w:t xml:space="preserve">mạng xốp </w:t>
      </w:r>
      <w:r w:rsidR="00301C19" w:rsidRPr="008E0BEF">
        <w:rPr>
          <w:rFonts w:eastAsiaTheme="minorEastAsia" w:cs="Times New Roman"/>
        </w:rPr>
        <w:t>với các dây có kích thước trung bình khoả</w:t>
      </w:r>
      <w:r w:rsidR="00D113E2" w:rsidRPr="008E0BEF">
        <w:rPr>
          <w:rFonts w:eastAsiaTheme="minorEastAsia" w:cs="Times New Roman"/>
        </w:rPr>
        <w:t>ng 20 nm.</w:t>
      </w:r>
      <w:r w:rsidR="002C4405" w:rsidRPr="008E0BEF">
        <w:rPr>
          <w:rFonts w:eastAsiaTheme="minorEastAsia" w:cs="Times New Roman"/>
        </w:rPr>
        <w:t xml:space="preserve"> </w:t>
      </w:r>
      <w:r w:rsidR="00B824E0" w:rsidRPr="008E0BEF">
        <w:rPr>
          <w:rFonts w:eastAsiaTheme="minorEastAsia" w:cs="Times New Roman"/>
        </w:rPr>
        <w:t>Ảnh</w:t>
      </w:r>
      <w:r w:rsidR="002C4405" w:rsidRPr="008E0BEF">
        <w:rPr>
          <w:rFonts w:eastAsiaTheme="minorEastAsia" w:cs="Times New Roman"/>
        </w:rPr>
        <w:t xml:space="preserve"> mặt cắ</w:t>
      </w:r>
      <w:r w:rsidR="00D03595">
        <w:rPr>
          <w:rFonts w:eastAsiaTheme="minorEastAsia" w:cs="Times New Roman"/>
        </w:rPr>
        <w:t>t FE-SEM (hình 1.15</w:t>
      </w:r>
      <w:r w:rsidR="00B824E0" w:rsidRPr="008E0BEF">
        <w:rPr>
          <w:rFonts w:eastAsiaTheme="minorEastAsia" w:cs="Times New Roman"/>
        </w:rPr>
        <w:t xml:space="preserve"> </w:t>
      </w:r>
      <w:r w:rsidR="002C4405" w:rsidRPr="008E0BEF">
        <w:rPr>
          <w:rFonts w:eastAsiaTheme="minorEastAsia" w:cs="Times New Roman"/>
        </w:rPr>
        <w:t>d) cho thấ</w:t>
      </w:r>
      <w:r w:rsidR="000B6DA8">
        <w:rPr>
          <w:rFonts w:eastAsiaTheme="minorEastAsia" w:cs="Times New Roman"/>
        </w:rPr>
        <w:t>y</w:t>
      </w:r>
      <w:r w:rsidR="002C4405" w:rsidRPr="008E0BEF">
        <w:rPr>
          <w:rFonts w:eastAsiaTheme="minorEastAsia" w:cs="Times New Roman"/>
        </w:rPr>
        <w:t xml:space="preserve"> hướng dây nano TiO</w:t>
      </w:r>
      <w:r w:rsidR="002C4405" w:rsidRPr="008E0BEF">
        <w:rPr>
          <w:rFonts w:eastAsiaTheme="minorEastAsia" w:cs="Times New Roman"/>
          <w:vertAlign w:val="subscript"/>
        </w:rPr>
        <w:t>2</w:t>
      </w:r>
      <w:r w:rsidR="002C4405" w:rsidRPr="008E0BEF">
        <w:rPr>
          <w:rFonts w:eastAsiaTheme="minorEastAsia" w:cs="Times New Roman"/>
        </w:rPr>
        <w:t xml:space="preserve"> vuông góc với mặt phẳ</w:t>
      </w:r>
      <w:r w:rsidR="00B824E0" w:rsidRPr="008E0BEF">
        <w:rPr>
          <w:rFonts w:eastAsiaTheme="minorEastAsia" w:cs="Times New Roman"/>
        </w:rPr>
        <w:t>ng lá</w:t>
      </w:r>
      <w:r w:rsidR="00D8327C" w:rsidRPr="008E0BEF">
        <w:rPr>
          <w:rFonts w:eastAsiaTheme="minorEastAsia" w:cs="Times New Roman"/>
        </w:rPr>
        <w:t xml:space="preserve"> Ti </w:t>
      </w:r>
      <w:r w:rsidR="007210F9" w:rsidRPr="008E0BEF">
        <w:rPr>
          <w:rFonts w:eastAsiaTheme="minorEastAsia" w:cs="Times New Roman"/>
        </w:rPr>
        <w:t>và có độ dầy màng là 21 μ</w:t>
      </w:r>
      <w:r w:rsidR="00F731DA" w:rsidRPr="008E0BEF">
        <w:rPr>
          <w:rFonts w:eastAsiaTheme="minorEastAsia" w:cs="Times New Roman"/>
        </w:rPr>
        <w:t>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26"/>
      </w:tblGrid>
      <w:tr w:rsidR="00A144E2" w:rsidRPr="008E0BEF" w:rsidTr="00900C84">
        <w:trPr>
          <w:jc w:val="center"/>
        </w:trPr>
        <w:tc>
          <w:tcPr>
            <w:tcW w:w="8046" w:type="dxa"/>
          </w:tcPr>
          <w:p w:rsidR="00A144E2" w:rsidRPr="008E0BEF" w:rsidRDefault="00B45EBF" w:rsidP="00977EC0">
            <w:pPr>
              <w:ind w:firstLine="0"/>
              <w:jc w:val="center"/>
              <w:rPr>
                <w:rFonts w:eastAsiaTheme="minorEastAsia" w:cs="Times New Roman"/>
              </w:rPr>
            </w:pPr>
            <w:r w:rsidRPr="008E0BEF">
              <w:rPr>
                <w:rFonts w:eastAsiaTheme="minorEastAsia" w:cs="Times New Roman"/>
                <w:noProof/>
              </w:rPr>
              <w:drawing>
                <wp:inline distT="0" distB="0" distL="0" distR="0" wp14:anchorId="034D7E6F" wp14:editId="4EF81CA0">
                  <wp:extent cx="5652770" cy="4667250"/>
                  <wp:effectExtent l="0" t="0" r="5080" b="0"/>
                  <wp:docPr id="56" name="Picture 3" descr="Captss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aptssdur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52770" cy="4667250"/>
                          </a:xfrm>
                          <a:prstGeom prst="rect">
                            <a:avLst/>
                          </a:prstGeom>
                          <a:noFill/>
                          <a:ln>
                            <a:noFill/>
                          </a:ln>
                        </pic:spPr>
                      </pic:pic>
                    </a:graphicData>
                  </a:graphic>
                </wp:inline>
              </w:drawing>
            </w:r>
          </w:p>
        </w:tc>
      </w:tr>
      <w:tr w:rsidR="00A144E2" w:rsidRPr="008E0BEF" w:rsidTr="00900C84">
        <w:trPr>
          <w:trHeight w:val="511"/>
          <w:jc w:val="center"/>
        </w:trPr>
        <w:tc>
          <w:tcPr>
            <w:tcW w:w="8046" w:type="dxa"/>
          </w:tcPr>
          <w:p w:rsidR="00A144E2" w:rsidRPr="008E0BEF" w:rsidRDefault="00EB7C89" w:rsidP="00B92151">
            <w:pPr>
              <w:spacing w:before="120" w:after="120"/>
              <w:ind w:firstLine="0"/>
              <w:jc w:val="left"/>
              <w:rPr>
                <w:rFonts w:eastAsiaTheme="minorEastAsia" w:cs="Times New Roman"/>
                <w:i/>
              </w:rPr>
            </w:pPr>
            <w:r>
              <w:rPr>
                <w:rFonts w:eastAsiaTheme="minorEastAsia" w:cs="Times New Roman"/>
                <w:i/>
              </w:rPr>
              <w:t>Hình 1.15</w:t>
            </w:r>
            <w:r w:rsidR="0028274E" w:rsidRPr="008E0BEF">
              <w:rPr>
                <w:rFonts w:eastAsiaTheme="minorEastAsia" w:cs="Times New Roman"/>
                <w:i/>
              </w:rPr>
              <w:t xml:space="preserve">: (a) </w:t>
            </w:r>
            <w:r w:rsidR="007B2B59" w:rsidRPr="008E0BEF">
              <w:rPr>
                <w:rFonts w:eastAsiaTheme="minorEastAsia" w:cs="Times New Roman"/>
                <w:i/>
              </w:rPr>
              <w:t xml:space="preserve">ảnh FE-SEM của </w:t>
            </w:r>
            <w:r w:rsidR="00507CDB" w:rsidRPr="008E0BEF">
              <w:rPr>
                <w:rFonts w:eastAsiaTheme="minorEastAsia" w:cs="Times New Roman"/>
                <w:i/>
              </w:rPr>
              <w:t>P25 TiO</w:t>
            </w:r>
            <w:r w:rsidR="00507CDB" w:rsidRPr="008E0BEF">
              <w:rPr>
                <w:rFonts w:eastAsiaTheme="minorEastAsia" w:cs="Times New Roman"/>
                <w:i/>
                <w:vertAlign w:val="subscript"/>
              </w:rPr>
              <w:t>2</w:t>
            </w:r>
            <w:r w:rsidR="00507CDB" w:rsidRPr="008E0BEF">
              <w:rPr>
                <w:rFonts w:eastAsiaTheme="minorEastAsia" w:cs="Times New Roman"/>
                <w:i/>
              </w:rPr>
              <w:t xml:space="preserve"> dạng hạt</w:t>
            </w:r>
            <w:r w:rsidR="002220BC" w:rsidRPr="008E0BEF">
              <w:rPr>
                <w:rFonts w:eastAsiaTheme="minorEastAsia" w:cs="Times New Roman"/>
                <w:i/>
              </w:rPr>
              <w:t>;</w:t>
            </w:r>
            <w:r w:rsidR="004D681C" w:rsidRPr="008E0BEF">
              <w:rPr>
                <w:rFonts w:eastAsiaTheme="minorEastAsia" w:cs="Times New Roman"/>
                <w:i/>
              </w:rPr>
              <w:t xml:space="preserve"> (b)</w:t>
            </w:r>
            <w:r w:rsidR="002220BC" w:rsidRPr="008E0BEF">
              <w:rPr>
                <w:rFonts w:eastAsiaTheme="minorEastAsia" w:cs="Times New Roman"/>
                <w:i/>
              </w:rPr>
              <w:t xml:space="preserve"> và</w:t>
            </w:r>
            <w:r w:rsidR="004D681C" w:rsidRPr="008E0BEF">
              <w:rPr>
                <w:rFonts w:eastAsiaTheme="minorEastAsia" w:cs="Times New Roman"/>
                <w:i/>
              </w:rPr>
              <w:t xml:space="preserve"> (c) ảnh FE-SEM TiO</w:t>
            </w:r>
            <w:r w:rsidR="004D681C" w:rsidRPr="008E0BEF">
              <w:rPr>
                <w:rFonts w:eastAsiaTheme="minorEastAsia" w:cs="Times New Roman"/>
                <w:i/>
                <w:vertAlign w:val="subscript"/>
              </w:rPr>
              <w:t>2</w:t>
            </w:r>
            <w:r w:rsidR="00726D4B" w:rsidRPr="008E0BEF">
              <w:rPr>
                <w:rFonts w:eastAsiaTheme="minorEastAsia" w:cs="Times New Roman"/>
                <w:i/>
              </w:rPr>
              <w:t xml:space="preserve"> nanowire </w:t>
            </w:r>
            <w:r w:rsidR="004D681C" w:rsidRPr="008E0BEF">
              <w:rPr>
                <w:rFonts w:eastAsiaTheme="minorEastAsia" w:cs="Times New Roman"/>
                <w:i/>
              </w:rPr>
              <w:t>arrays</w:t>
            </w:r>
            <w:r w:rsidR="007C44F8" w:rsidRPr="008E0BEF">
              <w:rPr>
                <w:rFonts w:eastAsiaTheme="minorEastAsia" w:cs="Times New Roman"/>
                <w:i/>
              </w:rPr>
              <w:t>;</w:t>
            </w:r>
            <w:r w:rsidR="004D681C" w:rsidRPr="008E0BEF">
              <w:rPr>
                <w:rFonts w:eastAsiaTheme="minorEastAsia" w:cs="Times New Roman"/>
                <w:i/>
              </w:rPr>
              <w:t xml:space="preserve"> (d) ảnh FE-SEM mặt cắt của </w:t>
            </w:r>
            <w:r w:rsidR="00726D4B" w:rsidRPr="008E0BEF">
              <w:rPr>
                <w:rFonts w:eastAsiaTheme="minorEastAsia" w:cs="Times New Roman"/>
                <w:i/>
              </w:rPr>
              <w:t>TiO</w:t>
            </w:r>
            <w:r w:rsidR="00726D4B" w:rsidRPr="008E0BEF">
              <w:rPr>
                <w:rFonts w:eastAsiaTheme="minorEastAsia" w:cs="Times New Roman"/>
                <w:i/>
                <w:vertAlign w:val="subscript"/>
              </w:rPr>
              <w:t>2</w:t>
            </w:r>
            <w:r w:rsidR="004D681C" w:rsidRPr="008E0BEF">
              <w:rPr>
                <w:rFonts w:eastAsiaTheme="minorEastAsia" w:cs="Times New Roman"/>
                <w:i/>
              </w:rPr>
              <w:t xml:space="preserve"> </w:t>
            </w:r>
            <w:r w:rsidR="00726D4B" w:rsidRPr="008E0BEF">
              <w:rPr>
                <w:rFonts w:eastAsiaTheme="minorEastAsia" w:cs="Times New Roman"/>
                <w:i/>
              </w:rPr>
              <w:t>nanowire arrays</w:t>
            </w:r>
            <w:r w:rsidR="00CF0686">
              <w:rPr>
                <w:rFonts w:eastAsiaTheme="minorEastAsia" w:cs="Times New Roman"/>
                <w:i/>
              </w:rPr>
              <w:t xml:space="preserve"> </w:t>
            </w:r>
            <w:r w:rsidR="00A711B9">
              <w:rPr>
                <w:rFonts w:eastAsiaTheme="minorEastAsia" w:cs="Times New Roman"/>
                <w:i/>
              </w:rPr>
              <w:fldChar w:fldCharType="begin"/>
            </w:r>
            <w:r w:rsidR="00A711B9">
              <w:rPr>
                <w:rFonts w:eastAsiaTheme="minorEastAsia" w:cs="Times New Roman"/>
                <w:i/>
              </w:rPr>
              <w:instrText xml:space="preserve"> ADDIN EN.CITE &lt;EndNote&gt;&lt;Cite&gt;&lt;Author&gt;Xiong&lt;/Author&gt;&lt;Year&gt;2013&lt;/Year&gt;&lt;RecNum&gt;165&lt;/RecNum&gt;&lt;DisplayText&gt;[2]&lt;/DisplayText&gt;&lt;record&gt;&lt;rec-number&gt;165&lt;/rec-number&gt;&lt;foreign-keys&gt;&lt;key app="EN" db-id="tswdf90eotzxplessfr52vwsepp95s2stadw"&gt;165&lt;/key&gt;&lt;/foreign-keys&gt;&lt;ref-type name="Journal Article"&gt;17&lt;/ref-type&gt;&lt;contributors&gt;&lt;authors&gt;&lt;author&gt;Xiong, W&lt;/author&gt;&lt;author&gt;Wang, Y D&lt;/author&gt;&lt;author&gt;Xia, H&lt;/author&gt;&lt;/authors&gt;&lt;/contributors&gt;&lt;titles&gt;&lt;title&gt;TiO2 nanowire arrays with mixed phases directly grown on Ti foil and their electrochemical properties as anode material for Li ion batteries&lt;/title&gt;&lt;secondary-title&gt;Materials Technology&lt;/secondary-title&gt;&lt;/titles&gt;&lt;periodical&gt;&lt;full-title&gt;Materials Technology&lt;/full-title&gt;&lt;/periodical&gt;&lt;pages&gt;260-264&lt;/pages&gt;&lt;volume&gt;28&lt;/volume&gt;&lt;number&gt;5&lt;/number&gt;&lt;dates&gt;&lt;year&gt;2013&lt;/year&gt;&lt;/dates&gt;&lt;urls&gt;&lt;related-urls&gt;&lt;url&gt;http://www.maneyonline.com/doi/abs/10.1179/1753555713Y.0000000069&lt;/url&gt;&lt;/related-urls&gt;&lt;/urls&gt;&lt;electronic-resource-num&gt;doi:10.1179/1753555713Y.0000000069&lt;/electronic-resource-num&gt;&lt;/record&gt;&lt;/Cite&gt;&lt;/EndNote&gt;</w:instrText>
            </w:r>
            <w:r w:rsidR="00A711B9">
              <w:rPr>
                <w:rFonts w:eastAsiaTheme="minorEastAsia" w:cs="Times New Roman"/>
                <w:i/>
              </w:rPr>
              <w:fldChar w:fldCharType="separate"/>
            </w:r>
            <w:r w:rsidR="00A711B9">
              <w:rPr>
                <w:rFonts w:eastAsiaTheme="minorEastAsia" w:cs="Times New Roman"/>
                <w:i/>
                <w:noProof/>
              </w:rPr>
              <w:t>[</w:t>
            </w:r>
            <w:r w:rsidR="00B92151">
              <w:t>31</w:t>
            </w:r>
            <w:r w:rsidR="00A711B9">
              <w:rPr>
                <w:rFonts w:eastAsiaTheme="minorEastAsia" w:cs="Times New Roman"/>
                <w:i/>
                <w:noProof/>
              </w:rPr>
              <w:t>]</w:t>
            </w:r>
            <w:r w:rsidR="00A711B9">
              <w:rPr>
                <w:rFonts w:eastAsiaTheme="minorEastAsia" w:cs="Times New Roman"/>
                <w:i/>
              </w:rPr>
              <w:fldChar w:fldCharType="end"/>
            </w:r>
          </w:p>
        </w:tc>
      </w:tr>
    </w:tbl>
    <w:p w:rsidR="00A144E2" w:rsidRPr="008E0BEF" w:rsidRDefault="00A144E2" w:rsidP="009B6134">
      <w:pPr>
        <w:rPr>
          <w:rFonts w:eastAsiaTheme="minorEastAsia" w:cs="Times New Roma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6"/>
      </w:tblGrid>
      <w:tr w:rsidR="00714A58" w:rsidRPr="008E0BEF" w:rsidTr="00A711B9">
        <w:trPr>
          <w:jc w:val="center"/>
        </w:trPr>
        <w:tc>
          <w:tcPr>
            <w:tcW w:w="8366" w:type="dxa"/>
          </w:tcPr>
          <w:p w:rsidR="00714A58" w:rsidRPr="008E0BEF" w:rsidRDefault="00714A58" w:rsidP="008036E9">
            <w:pPr>
              <w:ind w:firstLine="0"/>
              <w:jc w:val="center"/>
              <w:rPr>
                <w:rFonts w:eastAsiaTheme="minorEastAsia" w:cs="Times New Roman"/>
              </w:rPr>
            </w:pPr>
            <w:r w:rsidRPr="008E0BEF">
              <w:rPr>
                <w:rFonts w:eastAsiaTheme="minorEastAsia" w:cs="Times New Roman"/>
                <w:noProof/>
              </w:rPr>
              <w:lastRenderedPageBreak/>
              <w:drawing>
                <wp:inline distT="0" distB="0" distL="0" distR="0" wp14:anchorId="1F6EF7BA" wp14:editId="7F225DA1">
                  <wp:extent cx="5079997" cy="4156363"/>
                  <wp:effectExtent l="0" t="0" r="6985" b="0"/>
                  <wp:docPr id="31" name="Picture 31" descr="C:\Users\user\AppData\Local\Microsoft\Windows\INetCache\Content.Word\Captuss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AppData\Local\Microsoft\Windows\INetCache\Content.Word\Captussre.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31910" cy="4198838"/>
                          </a:xfrm>
                          <a:prstGeom prst="rect">
                            <a:avLst/>
                          </a:prstGeom>
                          <a:noFill/>
                          <a:ln>
                            <a:noFill/>
                          </a:ln>
                        </pic:spPr>
                      </pic:pic>
                    </a:graphicData>
                  </a:graphic>
                </wp:inline>
              </w:drawing>
            </w:r>
          </w:p>
        </w:tc>
      </w:tr>
      <w:tr w:rsidR="00714A58" w:rsidRPr="008E0BEF" w:rsidTr="00A711B9">
        <w:trPr>
          <w:trHeight w:val="570"/>
          <w:jc w:val="center"/>
        </w:trPr>
        <w:tc>
          <w:tcPr>
            <w:tcW w:w="8366" w:type="dxa"/>
          </w:tcPr>
          <w:p w:rsidR="00714A58" w:rsidRPr="008E0BEF" w:rsidRDefault="003D5498" w:rsidP="00B92151">
            <w:pPr>
              <w:spacing w:before="120" w:after="120"/>
              <w:ind w:firstLine="0"/>
              <w:jc w:val="left"/>
              <w:rPr>
                <w:rFonts w:eastAsiaTheme="minorEastAsia" w:cs="Times New Roman"/>
                <w:i/>
                <w:sz w:val="24"/>
              </w:rPr>
            </w:pPr>
            <w:r w:rsidRPr="008E0BEF">
              <w:rPr>
                <w:rFonts w:eastAsiaTheme="minorEastAsia" w:cs="Times New Roman"/>
                <w:i/>
              </w:rPr>
              <w:t>Hình 1.</w:t>
            </w:r>
            <w:r w:rsidR="00EB7C89">
              <w:rPr>
                <w:rFonts w:eastAsiaTheme="minorEastAsia" w:cs="Times New Roman"/>
                <w:i/>
              </w:rPr>
              <w:t>16</w:t>
            </w:r>
            <w:r w:rsidR="00E52EE6" w:rsidRPr="008E0BEF">
              <w:rPr>
                <w:rFonts w:eastAsiaTheme="minorEastAsia" w:cs="Times New Roman"/>
                <w:i/>
              </w:rPr>
              <w:t xml:space="preserve">: </w:t>
            </w:r>
            <w:r w:rsidR="00726D4B" w:rsidRPr="008E0BEF">
              <w:rPr>
                <w:rFonts w:eastAsiaTheme="minorEastAsia" w:cs="Times New Roman"/>
                <w:i/>
              </w:rPr>
              <w:t>So sánh d</w:t>
            </w:r>
            <w:r w:rsidR="00714A58" w:rsidRPr="008E0BEF">
              <w:rPr>
                <w:rFonts w:eastAsiaTheme="minorEastAsia" w:cs="Times New Roman"/>
                <w:i/>
              </w:rPr>
              <w:t xml:space="preserve">ung lượng tích trữ của </w:t>
            </w:r>
            <w:r w:rsidR="00E52EE6" w:rsidRPr="008E0BEF">
              <w:rPr>
                <w:rFonts w:eastAsiaTheme="minorEastAsia" w:cs="Times New Roman"/>
                <w:i/>
              </w:rPr>
              <w:t>vật liệu dây TiO</w:t>
            </w:r>
            <w:r w:rsidR="00E52EE6" w:rsidRPr="008E0BEF">
              <w:rPr>
                <w:rFonts w:eastAsiaTheme="minorEastAsia" w:cs="Times New Roman"/>
                <w:i/>
                <w:vertAlign w:val="subscript"/>
              </w:rPr>
              <w:t>2</w:t>
            </w:r>
            <w:r w:rsidR="00E52EE6" w:rsidRPr="008E0BEF">
              <w:rPr>
                <w:rFonts w:eastAsiaTheme="minorEastAsia" w:cs="Times New Roman"/>
                <w:i/>
              </w:rPr>
              <w:t xml:space="preserve"> và P25 TiO</w:t>
            </w:r>
            <w:r w:rsidR="00E52EE6" w:rsidRPr="008E0BEF">
              <w:rPr>
                <w:rFonts w:eastAsiaTheme="minorEastAsia" w:cs="Times New Roman"/>
                <w:i/>
                <w:vertAlign w:val="subscript"/>
              </w:rPr>
              <w:t>2</w:t>
            </w:r>
            <w:r w:rsidR="00B824E0" w:rsidRPr="008E0BEF">
              <w:rPr>
                <w:rFonts w:eastAsiaTheme="minorEastAsia" w:cs="Times New Roman"/>
                <w:i/>
                <w:sz w:val="24"/>
              </w:rPr>
              <w:t xml:space="preserve"> </w:t>
            </w:r>
            <w:r w:rsidR="005149C5">
              <w:rPr>
                <w:rFonts w:eastAsiaTheme="minorEastAsia" w:cs="Times New Roman"/>
                <w:i/>
                <w:sz w:val="24"/>
              </w:rPr>
              <w:fldChar w:fldCharType="begin"/>
            </w:r>
            <w:r w:rsidR="005149C5">
              <w:rPr>
                <w:rFonts w:eastAsiaTheme="minorEastAsia" w:cs="Times New Roman"/>
                <w:i/>
                <w:sz w:val="24"/>
              </w:rPr>
              <w:instrText xml:space="preserve"> ADDIN EN.CITE &lt;EndNote&gt;&lt;Cite&gt;&lt;Author&gt;Xiong&lt;/Author&gt;&lt;Year&gt;2013&lt;/Year&gt;&lt;RecNum&gt;165&lt;/RecNum&gt;&lt;DisplayText&gt;[2]&lt;/DisplayText&gt;&lt;record&gt;&lt;rec-number&gt;165&lt;/rec-number&gt;&lt;foreign-keys&gt;&lt;key app="EN" db-id="tswdf90eotzxplessfr52vwsepp95s2stadw"&gt;165&lt;/key&gt;&lt;/foreign-keys&gt;&lt;ref-type name="Journal Article"&gt;17&lt;/ref-type&gt;&lt;contributors&gt;&lt;authors&gt;&lt;author&gt;Xiong, W&lt;/author&gt;&lt;author&gt;Wang, Y D&lt;/author&gt;&lt;author&gt;Xia, H&lt;/author&gt;&lt;/authors&gt;&lt;/contributors&gt;&lt;titles&gt;&lt;title&gt;TiO2 nanowire arrays with mixed phases directly grown on Ti foil and their electrochemical properties as anode material for Li ion batteries&lt;/title&gt;&lt;secondary-title&gt;Materials Technology&lt;/secondary-title&gt;&lt;/titles&gt;&lt;periodical&gt;&lt;full-title&gt;Materials Technology&lt;/full-title&gt;&lt;/periodical&gt;&lt;pages&gt;260-264&lt;/pages&gt;&lt;volume&gt;28&lt;/volume&gt;&lt;number&gt;5&lt;/number&gt;&lt;dates&gt;&lt;year&gt;2013&lt;/year&gt;&lt;/dates&gt;&lt;urls&gt;&lt;related-urls&gt;&lt;url&gt;http://www.maneyonline.com/doi/abs/10.1179/1753555713Y.0000000069&lt;/url&gt;&lt;/related-urls&gt;&lt;/urls&gt;&lt;electronic-resource-num&gt;doi:10.1179/1753555713Y.0000000069&lt;/electronic-resource-num&gt;&lt;/record&gt;&lt;/Cite&gt;&lt;/EndNote&gt;</w:instrText>
            </w:r>
            <w:r w:rsidR="005149C5">
              <w:rPr>
                <w:rFonts w:eastAsiaTheme="minorEastAsia" w:cs="Times New Roman"/>
                <w:i/>
                <w:sz w:val="24"/>
              </w:rPr>
              <w:fldChar w:fldCharType="separate"/>
            </w:r>
            <w:r w:rsidR="005149C5">
              <w:rPr>
                <w:rFonts w:eastAsiaTheme="minorEastAsia" w:cs="Times New Roman"/>
                <w:i/>
                <w:noProof/>
                <w:sz w:val="24"/>
              </w:rPr>
              <w:t>[</w:t>
            </w:r>
            <w:r w:rsidR="00B92151">
              <w:t>31</w:t>
            </w:r>
            <w:r w:rsidR="005149C5">
              <w:rPr>
                <w:rFonts w:eastAsiaTheme="minorEastAsia" w:cs="Times New Roman"/>
                <w:i/>
                <w:noProof/>
                <w:sz w:val="24"/>
              </w:rPr>
              <w:t>]</w:t>
            </w:r>
            <w:r w:rsidR="005149C5">
              <w:rPr>
                <w:rFonts w:eastAsiaTheme="minorEastAsia" w:cs="Times New Roman"/>
                <w:i/>
                <w:sz w:val="24"/>
              </w:rPr>
              <w:fldChar w:fldCharType="end"/>
            </w:r>
          </w:p>
        </w:tc>
      </w:tr>
    </w:tbl>
    <w:p w:rsidR="009D60BB" w:rsidRPr="008E0BEF" w:rsidRDefault="00856B07" w:rsidP="00EA138B">
      <w:pPr>
        <w:rPr>
          <w:rFonts w:eastAsiaTheme="minorEastAsia" w:cs="Times New Roman"/>
        </w:rPr>
      </w:pPr>
      <w:r w:rsidRPr="008E0BEF">
        <w:rPr>
          <w:rFonts w:eastAsiaTheme="minorEastAsia" w:cs="Times New Roman"/>
        </w:rPr>
        <w:t xml:space="preserve">Trên hình </w:t>
      </w:r>
      <w:r w:rsidR="00D03595">
        <w:rPr>
          <w:rFonts w:eastAsiaTheme="minorEastAsia" w:cs="Times New Roman"/>
        </w:rPr>
        <w:t>1.16</w:t>
      </w:r>
      <w:r w:rsidR="0003746F" w:rsidRPr="008E0BEF">
        <w:rPr>
          <w:rFonts w:eastAsiaTheme="minorEastAsia" w:cs="Times New Roman"/>
        </w:rPr>
        <w:t xml:space="preserve"> cho thấ</w:t>
      </w:r>
      <w:r w:rsidR="005E271E">
        <w:rPr>
          <w:rFonts w:eastAsiaTheme="minorEastAsia" w:cs="Times New Roman"/>
        </w:rPr>
        <w:t>y</w:t>
      </w:r>
      <w:r w:rsidR="0003746F" w:rsidRPr="008E0BEF">
        <w:rPr>
          <w:rFonts w:eastAsiaTheme="minorEastAsia" w:cs="Times New Roman"/>
        </w:rPr>
        <w:t xml:space="preserve"> dung lượng tích trữ của vật liệu dây TiO</w:t>
      </w:r>
      <w:r w:rsidR="0003746F" w:rsidRPr="008E0BEF">
        <w:rPr>
          <w:rFonts w:eastAsiaTheme="minorEastAsia" w:cs="Times New Roman"/>
          <w:vertAlign w:val="subscript"/>
        </w:rPr>
        <w:t>2</w:t>
      </w:r>
      <w:r w:rsidR="0003746F" w:rsidRPr="008E0BEF">
        <w:rPr>
          <w:rFonts w:eastAsiaTheme="minorEastAsia" w:cs="Times New Roman"/>
        </w:rPr>
        <w:t xml:space="preserve"> và P25 TiO</w:t>
      </w:r>
      <w:r w:rsidR="0003746F" w:rsidRPr="008E0BEF">
        <w:rPr>
          <w:rFonts w:eastAsiaTheme="minorEastAsia" w:cs="Times New Roman"/>
          <w:vertAlign w:val="subscript"/>
        </w:rPr>
        <w:t>2</w:t>
      </w:r>
      <w:r w:rsidR="0003746F" w:rsidRPr="008E0BEF">
        <w:rPr>
          <w:rFonts w:eastAsiaTheme="minorEastAsia" w:cs="Times New Roman"/>
        </w:rPr>
        <w:t xml:space="preserve"> như một hàm của số vòng tích nạp </w:t>
      </w:r>
      <w:r w:rsidR="00425F0A" w:rsidRPr="008E0BEF">
        <w:rPr>
          <w:rFonts w:eastAsiaTheme="minorEastAsia" w:cs="Times New Roman"/>
        </w:rPr>
        <w:t>tại các mật độ dòng khác nhau từ</w:t>
      </w:r>
      <w:r w:rsidR="00EA138B" w:rsidRPr="008E0BEF">
        <w:rPr>
          <w:rFonts w:eastAsiaTheme="minorEastAsia" w:cs="Times New Roman"/>
        </w:rPr>
        <w:t xml:space="preserve"> 1</w:t>
      </w:r>
      <w:r w:rsidR="00425F0A" w:rsidRPr="008E0BEF">
        <w:rPr>
          <w:rFonts w:eastAsiaTheme="minorEastAsia" w:cs="Times New Roman"/>
        </w:rPr>
        <w:t xml:space="preserve">00 đến 1600 </w:t>
      </w:r>
      <w:r w:rsidR="00EA138B" w:rsidRPr="008E0BEF">
        <w:rPr>
          <w:rFonts w:eastAsiaTheme="minorEastAsia" w:cs="Times New Roman"/>
        </w:rPr>
        <w:t>mA/g. Ta thấy rằng dung lượng phóng vật liệu TiO</w:t>
      </w:r>
      <w:r w:rsidR="00EA138B" w:rsidRPr="008E0BEF">
        <w:rPr>
          <w:rFonts w:eastAsiaTheme="minorEastAsia" w:cs="Times New Roman"/>
          <w:vertAlign w:val="subscript"/>
        </w:rPr>
        <w:t>2</w:t>
      </w:r>
      <w:r w:rsidR="00EA138B" w:rsidRPr="008E0BEF">
        <w:rPr>
          <w:rFonts w:eastAsiaTheme="minorEastAsia" w:cs="Times New Roman"/>
        </w:rPr>
        <w:t xml:space="preserve"> nano dây là 166 mAh/g tại 100 mA/g sau 10 vòng. Giá trị này giảm xuống 144 mAh/g tại 200 mA/g, 121 mAh/g tại 400 mA/g, 98 mAh/g tại 800 mA/g và 77 mAh/g tại 1600 mA/g. Cùng với một mật độ dòng điện cực có cấu trúc dây nano phóng ra dung lượng lớn hơn so với điện cực bằng P25 TiO</w:t>
      </w:r>
      <w:r w:rsidR="00EA138B" w:rsidRPr="008E0BEF">
        <w:rPr>
          <w:rFonts w:eastAsiaTheme="minorEastAsia" w:cs="Times New Roman"/>
          <w:vertAlign w:val="subscript"/>
        </w:rPr>
        <w:t>2</w:t>
      </w:r>
      <w:r w:rsidR="00EA138B" w:rsidRPr="008E0BEF">
        <w:rPr>
          <w:rFonts w:eastAsiaTheme="minorEastAsia" w:cs="Times New Roman"/>
        </w:rPr>
        <w:t>. Vì vậy, cấu trúc dây nano cho hiệu ứng phóng nạp tốt hơn so với các vật liệu</w:t>
      </w:r>
      <w:r w:rsidR="00D647B0" w:rsidRPr="008E0BEF">
        <w:rPr>
          <w:rFonts w:eastAsiaTheme="minorEastAsia" w:cs="Times New Roman"/>
        </w:rPr>
        <w:t xml:space="preserve"> có cấu trúc hình thái học</w:t>
      </w:r>
      <w:r w:rsidR="00EA138B" w:rsidRPr="008E0BEF">
        <w:rPr>
          <w:rFonts w:eastAsiaTheme="minorEastAsia" w:cs="Times New Roman"/>
        </w:rPr>
        <w:t xml:space="preserve"> khác.</w:t>
      </w:r>
    </w:p>
    <w:p w:rsidR="000D07D3" w:rsidRPr="008E0BEF" w:rsidRDefault="000D07D3" w:rsidP="009B6134">
      <w:pPr>
        <w:rPr>
          <w:rFonts w:eastAsiaTheme="minorEastAsia" w:cs="Times New Roman"/>
        </w:rPr>
      </w:pPr>
      <w:r w:rsidRPr="008E0BEF">
        <w:rPr>
          <w:rFonts w:eastAsiaTheme="minorEastAsia" w:cs="Times New Roman"/>
        </w:rPr>
        <w:t>Các vật liệu TiO</w:t>
      </w:r>
      <w:r w:rsidRPr="008E0BEF">
        <w:rPr>
          <w:rFonts w:eastAsiaTheme="minorEastAsia" w:cs="Times New Roman"/>
          <w:vertAlign w:val="subscript"/>
        </w:rPr>
        <w:t>2</w:t>
      </w:r>
      <w:r w:rsidRPr="008E0BEF">
        <w:rPr>
          <w:rFonts w:eastAsiaTheme="minorEastAsia" w:cs="Times New Roman"/>
        </w:rPr>
        <w:t xml:space="preserve"> tinh khiết có độ dẫn điện thấp hơn so với các vật liệu anode carbon truyền thống vì vậy nó sẽ cản trở sự vận chuyển và khuế</w:t>
      </w:r>
      <w:r w:rsidR="005D16A8" w:rsidRPr="008E0BEF">
        <w:rPr>
          <w:rFonts w:eastAsiaTheme="minorEastAsia" w:cs="Times New Roman"/>
        </w:rPr>
        <w:t>ch tán ion Li</w:t>
      </w:r>
      <w:r w:rsidR="005D16A8" w:rsidRPr="008E0BEF">
        <w:rPr>
          <w:rFonts w:eastAsiaTheme="minorEastAsia" w:cs="Times New Roman"/>
          <w:vertAlign w:val="superscript"/>
        </w:rPr>
        <w:t>+</w:t>
      </w:r>
      <w:r w:rsidRPr="008E0BEF">
        <w:rPr>
          <w:rFonts w:eastAsiaTheme="minorEastAsia" w:cs="Times New Roman"/>
        </w:rPr>
        <w:t>. Để nâng cao hiệu suất của TiO</w:t>
      </w:r>
      <w:r w:rsidRPr="008E0BEF">
        <w:rPr>
          <w:rFonts w:eastAsiaTheme="minorEastAsia" w:cs="Times New Roman"/>
          <w:vertAlign w:val="subscript"/>
        </w:rPr>
        <w:t>2</w:t>
      </w:r>
      <w:r w:rsidRPr="008E0BEF">
        <w:rPr>
          <w:rFonts w:eastAsiaTheme="minorEastAsia" w:cs="Times New Roman"/>
        </w:rPr>
        <w:t xml:space="preserve"> chúng ta cần duy trì các ưu điểm của nó và đồng thời phát triển các vật liệu tổ hợp như vật liệu TiO</w:t>
      </w:r>
      <w:r w:rsidRPr="008E0BEF">
        <w:rPr>
          <w:rFonts w:eastAsiaTheme="minorEastAsia" w:cs="Times New Roman"/>
          <w:vertAlign w:val="subscript"/>
        </w:rPr>
        <w:t>2</w:t>
      </w:r>
      <w:r w:rsidRPr="008E0BEF">
        <w:rPr>
          <w:rFonts w:eastAsiaTheme="minorEastAsia" w:cs="Times New Roman"/>
        </w:rPr>
        <w:t>/C đã được nghiên cứu để khắc phục các nhược điểm của nó.</w:t>
      </w:r>
    </w:p>
    <w:p w:rsidR="000D07D3" w:rsidRPr="008E0BEF" w:rsidRDefault="000D07D3" w:rsidP="009B6134">
      <w:pPr>
        <w:rPr>
          <w:rFonts w:eastAsiaTheme="minorEastAsia" w:cs="Times New Roman"/>
        </w:rPr>
      </w:pPr>
      <w:r w:rsidRPr="008E0BEF">
        <w:rPr>
          <w:rFonts w:eastAsiaTheme="minorEastAsia" w:cs="Times New Roman"/>
        </w:rPr>
        <w:t>Các vật liệu carbon có độ dẫn điện cao như CNTs, graphite đã được kết hợp với TiO</w:t>
      </w:r>
      <w:r w:rsidRPr="008E0BEF">
        <w:rPr>
          <w:rFonts w:eastAsiaTheme="minorEastAsia" w:cs="Times New Roman"/>
          <w:vertAlign w:val="subscript"/>
        </w:rPr>
        <w:t>2</w:t>
      </w:r>
      <w:r w:rsidRPr="008E0BEF">
        <w:rPr>
          <w:rFonts w:eastAsiaTheme="minorEastAsia" w:cs="Times New Roman"/>
        </w:rPr>
        <w:t>. Cao đã tổng hợp cấu trúc CNT-TiO</w:t>
      </w:r>
      <w:r w:rsidRPr="008E0BEF">
        <w:rPr>
          <w:rFonts w:eastAsiaTheme="minorEastAsia" w:cs="Times New Roman"/>
          <w:vertAlign w:val="subscript"/>
        </w:rPr>
        <w:t>2</w:t>
      </w:r>
      <w:r w:rsidRPr="008E0BEF">
        <w:rPr>
          <w:rFonts w:eastAsiaTheme="minorEastAsia" w:cs="Times New Roman"/>
        </w:rPr>
        <w:t xml:space="preserve"> qua phương pháp thủy nhiệt</w:t>
      </w:r>
      <w:r w:rsidR="00CE46F3" w:rsidRPr="008E0BEF">
        <w:rPr>
          <w:rFonts w:eastAsiaTheme="minorEastAsia" w:cs="Times New Roman"/>
        </w:rPr>
        <w:t xml:space="preserve"> </w:t>
      </w:r>
      <w:r w:rsidR="00274E4D" w:rsidRPr="008E0BEF">
        <w:rPr>
          <w:rFonts w:eastAsiaTheme="minorEastAsia" w:cs="Times New Roman"/>
        </w:rPr>
        <w:fldChar w:fldCharType="begin"/>
      </w:r>
      <w:r w:rsidR="00A711B9">
        <w:rPr>
          <w:rFonts w:eastAsiaTheme="minorEastAsia" w:cs="Times New Roman"/>
        </w:rPr>
        <w:instrText xml:space="preserve"> ADDIN EN.CITE &lt;EndNote&gt;&lt;Cite&gt;&lt;Author&gt;Cao&lt;/Author&gt;&lt;Year&gt;2010&lt;/Year&gt;&lt;RecNum&gt;459&lt;/RecNum&gt;&lt;DisplayText&gt;[36]&lt;/DisplayText&gt;&lt;record&gt;&lt;rec-number&gt;459&lt;/rec-number&gt;&lt;foreign-keys&gt;&lt;key app="EN" db-id="tswdf90eotzxplessfr52vwsepp95s2stadw"&gt;459&lt;/key&gt;&lt;/foreign-keys&gt;&lt;ref-type name="Journal Article"&gt;17&lt;/ref-type&gt;&lt;contributors&gt;&lt;authors&gt;&lt;author&gt;Cao, Fei-Fei&lt;/author&gt;&lt;author&gt;Guo, Yu-Guo&lt;/author&gt;&lt;author&gt;Zheng, Shu-Fa&lt;/author&gt;&lt;author&gt;Wu, Xing-Long&lt;/author&gt;&lt;author&gt;Jiang, Ling-Yan&lt;/author&gt;&lt;author&gt;Bi, Rong-Rong&lt;/author&gt;&lt;author&gt;Wan, Li-Jun&lt;/author&gt;&lt;author&gt;Maier, Joachim&lt;/author&gt;&lt;/authors&gt;&lt;/contributors&gt;&lt;titles&gt;&lt;title&gt;Symbiotic Coaxial Nanocables: Facile Synthesis and an Efficient and Elegant Morphological Solution to the Lithium Storage Problem&lt;/title&gt;&lt;secondary-title&gt;Chemistry of Materials&lt;/secondary-title&gt;&lt;/titles&gt;&lt;periodical&gt;&lt;full-title&gt;Chemistry of Materials&lt;/full-title&gt;&lt;/periodical&gt;&lt;pages&gt;1908-1914&lt;/pages&gt;&lt;volume&gt;22&lt;/volume&gt;&lt;number&gt;5&lt;/number&gt;&lt;dates&gt;&lt;year&gt;2010&lt;/year&gt;&lt;pub-dates&gt;&lt;date&gt;2010/03/09&lt;/date&gt;&lt;/pub-dates&gt;&lt;/dates&gt;&lt;publisher&gt;American Chemical Society&lt;/publisher&gt;&lt;isbn&gt;0897-4756&lt;/isbn&gt;&lt;urls&gt;&lt;related-urls&gt;&lt;url&gt;http://dx.doi.org/10.1021/cm9036742&lt;/url&gt;&lt;/related-urls&gt;&lt;/urls&gt;&lt;electronic-resource-num&gt;10.1021/cm9036742&lt;/electronic-resource-num&gt;&lt;/record&gt;&lt;/Cite&gt;&lt;/EndNote&gt;</w:instrText>
      </w:r>
      <w:r w:rsidR="00274E4D" w:rsidRPr="008E0BEF">
        <w:rPr>
          <w:rFonts w:eastAsiaTheme="minorEastAsia" w:cs="Times New Roman"/>
        </w:rPr>
        <w:fldChar w:fldCharType="separate"/>
      </w:r>
      <w:r w:rsidR="00A711B9">
        <w:rPr>
          <w:rFonts w:eastAsiaTheme="minorEastAsia" w:cs="Times New Roman"/>
          <w:noProof/>
        </w:rPr>
        <w:t>[</w:t>
      </w:r>
      <w:r w:rsidR="00514CD6">
        <w:t>7</w:t>
      </w:r>
      <w:r w:rsidR="00A711B9">
        <w:rPr>
          <w:rFonts w:eastAsiaTheme="minorEastAsia" w:cs="Times New Roman"/>
          <w:noProof/>
        </w:rPr>
        <w:t>]</w:t>
      </w:r>
      <w:r w:rsidR="00274E4D" w:rsidRPr="008E0BEF">
        <w:rPr>
          <w:rFonts w:eastAsiaTheme="minorEastAsia" w:cs="Times New Roman"/>
        </w:rPr>
        <w:fldChar w:fldCharType="end"/>
      </w:r>
      <w:r w:rsidRPr="008E0BEF">
        <w:rPr>
          <w:rFonts w:eastAsiaTheme="minorEastAsia" w:cs="Times New Roman"/>
        </w:rPr>
        <w:t xml:space="preserve">. Vật liệu </w:t>
      </w:r>
      <w:r w:rsidRPr="008E0BEF">
        <w:rPr>
          <w:rFonts w:eastAsiaTheme="minorEastAsia" w:cs="Times New Roman"/>
        </w:rPr>
        <w:lastRenderedPageBreak/>
        <w:t>này cho dung tích cao khi sử dụng làm anode tại mật độ dòng 5000 mA/g. Giá trị này gần gấp 3 lần so với TiO</w:t>
      </w:r>
      <w:r w:rsidRPr="008E0BEF">
        <w:rPr>
          <w:rFonts w:eastAsiaTheme="minorEastAsia" w:cs="Times New Roman"/>
          <w:vertAlign w:val="subscript"/>
        </w:rPr>
        <w:t>2</w:t>
      </w:r>
      <w:r w:rsidRPr="008E0BEF">
        <w:rPr>
          <w:rFonts w:eastAsiaTheme="minorEastAsia" w:cs="Times New Roman"/>
        </w:rPr>
        <w:t xml:space="preserve"> tinh khiế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0"/>
      </w:tblGrid>
      <w:tr w:rsidR="002F7F07" w:rsidRPr="008E0BEF" w:rsidTr="00900C84">
        <w:tc>
          <w:tcPr>
            <w:tcW w:w="9180" w:type="dxa"/>
          </w:tcPr>
          <w:p w:rsidR="002F7F07" w:rsidRPr="008E0BEF" w:rsidRDefault="002F7F07" w:rsidP="00977EC0">
            <w:pPr>
              <w:ind w:firstLine="0"/>
              <w:jc w:val="center"/>
              <w:rPr>
                <w:rFonts w:eastAsiaTheme="minorEastAsia" w:cs="Times New Roman"/>
              </w:rPr>
            </w:pPr>
            <w:r w:rsidRPr="008E0BEF">
              <w:rPr>
                <w:noProof/>
              </w:rPr>
              <w:drawing>
                <wp:inline distT="0" distB="0" distL="0" distR="0" wp14:anchorId="646ED921" wp14:editId="0B8CB9B5">
                  <wp:extent cx="5753100" cy="21336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53100" cy="2133600"/>
                          </a:xfrm>
                          <a:prstGeom prst="rect">
                            <a:avLst/>
                          </a:prstGeom>
                        </pic:spPr>
                      </pic:pic>
                    </a:graphicData>
                  </a:graphic>
                </wp:inline>
              </w:drawing>
            </w:r>
          </w:p>
        </w:tc>
      </w:tr>
      <w:tr w:rsidR="002F7F07" w:rsidRPr="008E0BEF" w:rsidTr="00900C84">
        <w:tc>
          <w:tcPr>
            <w:tcW w:w="9180" w:type="dxa"/>
          </w:tcPr>
          <w:p w:rsidR="002F7F07" w:rsidRPr="008E0BEF" w:rsidRDefault="00557587" w:rsidP="00514CD6">
            <w:pPr>
              <w:spacing w:before="120" w:after="120"/>
              <w:ind w:firstLine="0"/>
              <w:rPr>
                <w:rFonts w:eastAsiaTheme="minorEastAsia" w:cs="Times New Roman"/>
                <w:i/>
              </w:rPr>
            </w:pPr>
            <w:r w:rsidRPr="008E0BEF">
              <w:rPr>
                <w:rFonts w:eastAsiaTheme="minorEastAsia" w:cs="Times New Roman"/>
                <w:i/>
              </w:rPr>
              <w:t xml:space="preserve">Hình </w:t>
            </w:r>
            <w:r w:rsidR="00B824E0" w:rsidRPr="008E0BEF">
              <w:rPr>
                <w:rFonts w:eastAsiaTheme="minorEastAsia" w:cs="Times New Roman"/>
                <w:i/>
              </w:rPr>
              <w:t>1</w:t>
            </w:r>
            <w:r w:rsidR="00EB7C89">
              <w:rPr>
                <w:rFonts w:eastAsiaTheme="minorEastAsia" w:cs="Times New Roman"/>
                <w:i/>
              </w:rPr>
              <w:t>.17</w:t>
            </w:r>
            <w:r w:rsidRPr="008E0BEF">
              <w:rPr>
                <w:rFonts w:eastAsiaTheme="minorEastAsia" w:cs="Times New Roman"/>
                <w:i/>
              </w:rPr>
              <w:t xml:space="preserve">: (a) </w:t>
            </w:r>
            <w:r w:rsidR="002F7F07" w:rsidRPr="008E0BEF">
              <w:rPr>
                <w:rFonts w:eastAsiaTheme="minorEastAsia" w:cs="Times New Roman"/>
                <w:i/>
              </w:rPr>
              <w:t>Mô hình cấu trúc cáp đồng trục với lõi dẫn điện (CNT) và bao quanh bởi lớp nano xốp (TiO</w:t>
            </w:r>
            <w:r w:rsidR="002F7F07" w:rsidRPr="008E0BEF">
              <w:rPr>
                <w:rFonts w:eastAsiaTheme="minorEastAsia" w:cs="Times New Roman"/>
                <w:i/>
                <w:vertAlign w:val="subscript"/>
              </w:rPr>
              <w:t>2</w:t>
            </w:r>
            <w:r w:rsidR="002F7F07" w:rsidRPr="008E0BEF">
              <w:rPr>
                <w:rFonts w:eastAsiaTheme="minorEastAsia" w:cs="Times New Roman"/>
                <w:i/>
              </w:rPr>
              <w:t>)</w:t>
            </w:r>
            <w:r w:rsidRPr="008E0BEF">
              <w:rPr>
                <w:rFonts w:eastAsiaTheme="minorEastAsia" w:cs="Times New Roman"/>
                <w:i/>
              </w:rPr>
              <w:t xml:space="preserve">; (b) </w:t>
            </w:r>
            <w:r w:rsidR="00BC2390" w:rsidRPr="008E0BEF">
              <w:rPr>
                <w:rFonts w:eastAsiaTheme="minorEastAsia" w:cs="Times New Roman"/>
                <w:i/>
              </w:rPr>
              <w:t>mô hình kết hợp cấu trúc mạng 3D dẫn điện được hình thành bởi cáp cỡ nano và cacbon black</w:t>
            </w:r>
            <w:r w:rsidR="00CF0686">
              <w:rPr>
                <w:rFonts w:eastAsiaTheme="minorEastAsia" w:cs="Times New Roman"/>
                <w:i/>
              </w:rPr>
              <w:t xml:space="preserve"> </w:t>
            </w:r>
            <w:r w:rsidR="005149C5">
              <w:rPr>
                <w:rFonts w:eastAsiaTheme="minorEastAsia" w:cs="Times New Roman"/>
                <w:i/>
              </w:rPr>
              <w:fldChar w:fldCharType="begin"/>
            </w:r>
            <w:r w:rsidR="00A711B9">
              <w:rPr>
                <w:rFonts w:eastAsiaTheme="minorEastAsia" w:cs="Times New Roman"/>
                <w:i/>
              </w:rPr>
              <w:instrText xml:space="preserve"> ADDIN EN.CITE &lt;EndNote&gt;&lt;Cite&gt;&lt;Author&gt;Cao&lt;/Author&gt;&lt;Year&gt;2010&lt;/Year&gt;&lt;RecNum&gt;459&lt;/RecNum&gt;&lt;DisplayText&gt;[36]&lt;/DisplayText&gt;&lt;record&gt;&lt;rec-number&gt;459&lt;/rec-number&gt;&lt;foreign-keys&gt;&lt;key app="EN" db-id="tswdf90eotzxplessfr52vwsepp95s2stadw"&gt;459&lt;/key&gt;&lt;/foreign-keys&gt;&lt;ref-type name="Journal Article"&gt;17&lt;/ref-type&gt;&lt;contributors&gt;&lt;authors&gt;&lt;author&gt;Cao, Fei-Fei&lt;/author&gt;&lt;author&gt;Guo, Yu-Guo&lt;/author&gt;&lt;author&gt;Zheng, Shu-Fa&lt;/author&gt;&lt;author&gt;Wu, Xing-Long&lt;/author&gt;&lt;author&gt;Jiang, Ling-Yan&lt;/author&gt;&lt;author&gt;Bi, Rong-Rong&lt;/author&gt;&lt;author&gt;Wan, Li-Jun&lt;/author&gt;&lt;author&gt;Maier, Joachim&lt;/author&gt;&lt;/authors&gt;&lt;/contributors&gt;&lt;titles&gt;&lt;title&gt;Symbiotic Coaxial Nanocables: Facile Synthesis and an Efficient and Elegant Morphological Solution to the Lithium Storage Problem&lt;/title&gt;&lt;secondary-title&gt;Chemistry of Materials&lt;/secondary-title&gt;&lt;/titles&gt;&lt;periodical&gt;&lt;full-title&gt;Chemistry of Materials&lt;/full-title&gt;&lt;/periodical&gt;&lt;pages&gt;1908-1914&lt;/pages&gt;&lt;volume&gt;22&lt;/volume&gt;&lt;number&gt;5&lt;/number&gt;&lt;dates&gt;&lt;year&gt;2010&lt;/year&gt;&lt;pub-dates&gt;&lt;date&gt;2010/03/09&lt;/date&gt;&lt;/pub-dates&gt;&lt;/dates&gt;&lt;publisher&gt;American Chemical Society&lt;/publisher&gt;&lt;isbn&gt;0897-4756&lt;/isbn&gt;&lt;urls&gt;&lt;related-urls&gt;&lt;url&gt;http://dx.doi.org/10.1021/cm9036742&lt;/url&gt;&lt;/related-urls&gt;&lt;/urls&gt;&lt;electronic-resource-num&gt;10.1021/cm9036742&lt;/electronic-resource-num&gt;&lt;/record&gt;&lt;/Cite&gt;&lt;/EndNote&gt;</w:instrText>
            </w:r>
            <w:r w:rsidR="005149C5">
              <w:rPr>
                <w:rFonts w:eastAsiaTheme="minorEastAsia" w:cs="Times New Roman"/>
                <w:i/>
              </w:rPr>
              <w:fldChar w:fldCharType="separate"/>
            </w:r>
            <w:r w:rsidR="00A711B9">
              <w:rPr>
                <w:rFonts w:eastAsiaTheme="minorEastAsia" w:cs="Times New Roman"/>
                <w:i/>
                <w:noProof/>
              </w:rPr>
              <w:t>[</w:t>
            </w:r>
            <w:r w:rsidR="00514CD6">
              <w:t>7</w:t>
            </w:r>
            <w:r w:rsidR="00A711B9">
              <w:rPr>
                <w:rFonts w:eastAsiaTheme="minorEastAsia" w:cs="Times New Roman"/>
                <w:i/>
                <w:noProof/>
              </w:rPr>
              <w:t>]</w:t>
            </w:r>
            <w:r w:rsidR="005149C5">
              <w:rPr>
                <w:rFonts w:eastAsiaTheme="minorEastAsia" w:cs="Times New Roman"/>
                <w:i/>
              </w:rPr>
              <w:fldChar w:fldCharType="end"/>
            </w:r>
          </w:p>
        </w:tc>
      </w:tr>
    </w:tbl>
    <w:p w:rsidR="000D07D3" w:rsidRPr="008E0BEF" w:rsidRDefault="000D07D3" w:rsidP="00900C84">
      <w:pPr>
        <w:rPr>
          <w:rFonts w:eastAsiaTheme="minorEastAsia" w:cs="Times New Roman"/>
        </w:rPr>
      </w:pPr>
      <w:r w:rsidRPr="008E0BEF">
        <w:rPr>
          <w:rFonts w:eastAsiaTheme="minorEastAsia" w:cs="Times New Roman"/>
        </w:rPr>
        <w:t>Các vật liệu mới như graphene cũng được sử dụng để nâng cao hiệu suất làm việc cho TiO</w:t>
      </w:r>
      <w:r w:rsidRPr="008E0BEF">
        <w:rPr>
          <w:rFonts w:eastAsiaTheme="minorEastAsia" w:cs="Times New Roman"/>
          <w:vertAlign w:val="subscript"/>
        </w:rPr>
        <w:t>2</w:t>
      </w:r>
      <w:r w:rsidRPr="008E0BEF">
        <w:rPr>
          <w:rFonts w:eastAsiaTheme="minorEastAsia" w:cs="Times New Roman"/>
        </w:rPr>
        <w:t>. Meng tổng hợp các lớp TiO</w:t>
      </w:r>
      <w:r w:rsidRPr="008E0BEF">
        <w:rPr>
          <w:rFonts w:eastAsiaTheme="minorEastAsia" w:cs="Times New Roman"/>
          <w:vertAlign w:val="subscript"/>
        </w:rPr>
        <w:t>2</w:t>
      </w:r>
      <w:r w:rsidRPr="008E0BEF">
        <w:rPr>
          <w:rFonts w:eastAsiaTheme="minorEastAsia" w:cs="Times New Roman"/>
        </w:rPr>
        <w:t xml:space="preserve"> dựa trên graphene bằng phương pháp lắng đọng từng lớp nguyên tử</w:t>
      </w:r>
      <w:r w:rsidR="00DB3764" w:rsidRPr="008E0BEF">
        <w:rPr>
          <w:rFonts w:eastAsiaTheme="minorEastAsia" w:cs="Times New Roman"/>
        </w:rPr>
        <w:t xml:space="preserve"> </w:t>
      </w:r>
      <w:r w:rsidR="00274E4D" w:rsidRPr="008E0BEF">
        <w:rPr>
          <w:rFonts w:eastAsiaTheme="minorEastAsia" w:cs="Times New Roman"/>
        </w:rPr>
        <w:fldChar w:fldCharType="begin"/>
      </w:r>
      <w:r w:rsidR="00A711B9">
        <w:rPr>
          <w:rFonts w:eastAsiaTheme="minorEastAsia" w:cs="Times New Roman"/>
        </w:rPr>
        <w:instrText xml:space="preserve"> ADDIN EN.CITE &lt;EndNote&gt;&lt;Cite&gt;&lt;Author&gt;Xiangbo&lt;/Author&gt;&lt;Year&gt;2011&lt;/Year&gt;&lt;RecNum&gt;469&lt;/RecNum&gt;&lt;DisplayText&gt;[37]&lt;/DisplayText&gt;&lt;record&gt;&lt;rec-number&gt;469&lt;/rec-number&gt;&lt;foreign-keys&gt;&lt;key app="EN" db-id="tswdf90eotzxplessfr52vwsepp95s2stadw"&gt;469&lt;/key&gt;&lt;/foreign-keys&gt;&lt;ref-type name="Journal Article"&gt;17&lt;/ref-type&gt;&lt;contributors&gt;&lt;authors&gt;&lt;author&gt;Xiangbo, Meng&lt;/author&gt;&lt;author&gt;Dongsheng, Geng&lt;/author&gt;&lt;author&gt;Jian, Liu&lt;/author&gt;&lt;author&gt;Ruying, Li&lt;/author&gt;&lt;author&gt;Xueliang, Sun&lt;/author&gt;&lt;/authors&gt;&lt;/contributors&gt;&lt;titles&gt;&lt;title&gt;Controllable synthesis of graphene-based titanium dioxide nanocomposites by atomic layer deposition&lt;/title&gt;&lt;secondary-title&gt;Nanotechnology&lt;/secondary-title&gt;&lt;/titles&gt;&lt;periodical&gt;&lt;full-title&gt;Nanotechnology&lt;/full-title&gt;&lt;/periodical&gt;&lt;pages&gt;165602&lt;/pages&gt;&lt;volume&gt;22&lt;/volume&gt;&lt;number&gt;16&lt;/number&gt;&lt;dates&gt;&lt;year&gt;2011&lt;/year&gt;&lt;/dates&gt;&lt;isbn&gt;0957-4484&lt;/isbn&gt;&lt;urls&gt;&lt;related-urls&gt;&lt;url&gt;http://stacks.iop.org/0957-4484/22/i=16/a=165602&lt;/url&gt;&lt;/related-urls&gt;&lt;/urls&gt;&lt;/record&gt;&lt;/Cite&gt;&lt;/EndNote&gt;</w:instrText>
      </w:r>
      <w:r w:rsidR="00274E4D" w:rsidRPr="008E0BEF">
        <w:rPr>
          <w:rFonts w:eastAsiaTheme="minorEastAsia" w:cs="Times New Roman"/>
        </w:rPr>
        <w:fldChar w:fldCharType="separate"/>
      </w:r>
      <w:r w:rsidR="00A711B9">
        <w:rPr>
          <w:rFonts w:eastAsiaTheme="minorEastAsia" w:cs="Times New Roman"/>
          <w:noProof/>
        </w:rPr>
        <w:t>[</w:t>
      </w:r>
      <w:r w:rsidR="005D38B9">
        <w:t>26</w:t>
      </w:r>
      <w:r w:rsidR="00A711B9">
        <w:rPr>
          <w:rFonts w:eastAsiaTheme="minorEastAsia" w:cs="Times New Roman"/>
          <w:noProof/>
        </w:rPr>
        <w:t>]</w:t>
      </w:r>
      <w:r w:rsidR="00274E4D" w:rsidRPr="008E0BEF">
        <w:rPr>
          <w:rFonts w:eastAsiaTheme="minorEastAsia" w:cs="Times New Roman"/>
        </w:rPr>
        <w:fldChar w:fldCharType="end"/>
      </w:r>
      <w:r w:rsidRPr="008E0BEF">
        <w:rPr>
          <w:rFonts w:eastAsiaTheme="minorEastAsia" w:cs="Times New Roman"/>
        </w:rPr>
        <w:t>. Phương pháp này chỉ ra sự thay đổi cấu trúc hình thái học của vật liệu thông qua việc điều chỉnh nhiệt độ. Vì vậy, phương pháp này cung cấp một cách mới để chế tạo vật liệu anode có hiệu suất làm việc cao.</w:t>
      </w:r>
    </w:p>
    <w:p w:rsidR="000D07D3" w:rsidRPr="008E0BEF" w:rsidRDefault="000D07D3" w:rsidP="009B6134">
      <w:pPr>
        <w:rPr>
          <w:rFonts w:eastAsiaTheme="minorEastAsia" w:cs="Times New Roman"/>
        </w:rPr>
      </w:pPr>
      <w:r w:rsidRPr="008E0BEF">
        <w:rPr>
          <w:rFonts w:eastAsiaTheme="minorEastAsia" w:cs="Times New Roman"/>
        </w:rPr>
        <w:t>P</w:t>
      </w:r>
      <w:r w:rsidR="005D16A8" w:rsidRPr="008E0BEF">
        <w:rPr>
          <w:rFonts w:eastAsiaTheme="minorEastAsia" w:cs="Times New Roman"/>
        </w:rPr>
        <w:t>in ion liti</w:t>
      </w:r>
      <w:r w:rsidRPr="008E0BEF">
        <w:rPr>
          <w:rFonts w:eastAsiaTheme="minorEastAsia" w:cs="Times New Roman"/>
        </w:rPr>
        <w:t xml:space="preserve"> coi là công nghệ lưu trữ năng lượng chính cho cuộc số</w:t>
      </w:r>
      <w:r w:rsidR="0096162C" w:rsidRPr="008E0BEF">
        <w:rPr>
          <w:rFonts w:eastAsiaTheme="minorEastAsia" w:cs="Times New Roman"/>
        </w:rPr>
        <w:t>ng. C</w:t>
      </w:r>
      <w:r w:rsidRPr="008E0BEF">
        <w:rPr>
          <w:rFonts w:eastAsiaTheme="minorEastAsia" w:cs="Times New Roman"/>
        </w:rPr>
        <w:t>ác nghiên cứu đang tìm ra những vật liệu điện cực có hiệu suất cao và tối ưu nhất. Oxide kim loại, đặc biệt là TiO</w:t>
      </w:r>
      <w:r w:rsidRPr="008E0BEF">
        <w:rPr>
          <w:rFonts w:eastAsiaTheme="minorEastAsia" w:cs="Times New Roman"/>
          <w:vertAlign w:val="subscript"/>
        </w:rPr>
        <w:t>2</w:t>
      </w:r>
      <w:r w:rsidRPr="008E0BEF">
        <w:rPr>
          <w:rFonts w:eastAsiaTheme="minorEastAsia" w:cs="Times New Roman"/>
        </w:rPr>
        <w:t xml:space="preserve"> là một trong những vật liệu thu hút nhiều sự chú ý nhất trong lĩnh vự</w:t>
      </w:r>
      <w:r w:rsidR="007D5FA1" w:rsidRPr="008E0BEF">
        <w:rPr>
          <w:rFonts w:eastAsiaTheme="minorEastAsia" w:cs="Times New Roman"/>
        </w:rPr>
        <w:t>c pin ion liti</w:t>
      </w:r>
      <w:r w:rsidRPr="008E0BEF">
        <w:rPr>
          <w:rFonts w:eastAsiaTheme="minorEastAsia" w:cs="Times New Roman"/>
        </w:rPr>
        <w:t xml:space="preserve"> vì nó có dung tích cao, độ bề</w:t>
      </w:r>
      <w:r w:rsidR="003D5498" w:rsidRPr="008E0BEF">
        <w:rPr>
          <w:rFonts w:eastAsiaTheme="minorEastAsia" w:cs="Times New Roman"/>
        </w:rPr>
        <w:t>n</w:t>
      </w:r>
      <w:r w:rsidR="005E271E">
        <w:rPr>
          <w:rFonts w:eastAsiaTheme="minorEastAsia" w:cs="Times New Roman"/>
        </w:rPr>
        <w:t>,</w:t>
      </w:r>
      <w:r w:rsidRPr="008E0BEF">
        <w:rPr>
          <w:rFonts w:eastAsiaTheme="minorEastAsia" w:cs="Times New Roman"/>
        </w:rPr>
        <w:t xml:space="preserve"> ổn định</w:t>
      </w:r>
      <w:r w:rsidR="00D647B0" w:rsidRPr="008E0BEF">
        <w:rPr>
          <w:rFonts w:eastAsiaTheme="minorEastAsia" w:cs="Times New Roman"/>
        </w:rPr>
        <w:t xml:space="preserve"> và không gây ô nhiễm</w:t>
      </w:r>
      <w:r w:rsidRPr="008E0BEF">
        <w:rPr>
          <w:rFonts w:eastAsiaTheme="minorEastAsia" w:cs="Times New Roman"/>
        </w:rPr>
        <w:t>.</w:t>
      </w:r>
    </w:p>
    <w:p w:rsidR="00EC1F8D" w:rsidRPr="008E0BEF" w:rsidRDefault="000D07D3" w:rsidP="00FC690B">
      <w:pPr>
        <w:rPr>
          <w:rFonts w:eastAsiaTheme="minorEastAsia" w:cs="Times New Roman"/>
        </w:rPr>
      </w:pPr>
      <w:r w:rsidRPr="008E0BEF">
        <w:rPr>
          <w:rFonts w:eastAsiaTheme="minorEastAsia" w:cs="Times New Roman"/>
        </w:rPr>
        <w:t>Trong bài luận văn này</w:t>
      </w:r>
      <w:r w:rsidR="000B2F12" w:rsidRPr="008E0BEF">
        <w:rPr>
          <w:rFonts w:eastAsiaTheme="minorEastAsia" w:cs="Times New Roman"/>
        </w:rPr>
        <w:t xml:space="preserve"> tôi</w:t>
      </w:r>
      <w:r w:rsidRPr="008E0BEF">
        <w:rPr>
          <w:rFonts w:eastAsiaTheme="minorEastAsia" w:cs="Times New Roman"/>
        </w:rPr>
        <w:t xml:space="preserve"> trình bày phương pháp chế tạo điện cực TiO</w:t>
      </w:r>
      <w:r w:rsidRPr="008E0BEF">
        <w:rPr>
          <w:rFonts w:eastAsiaTheme="minorEastAsia" w:cs="Times New Roman"/>
          <w:vertAlign w:val="subscript"/>
        </w:rPr>
        <w:t>2</w:t>
      </w:r>
      <w:r w:rsidRPr="008E0BEF">
        <w:rPr>
          <w:rFonts w:eastAsiaTheme="minorEastAsia" w:cs="Times New Roman"/>
        </w:rPr>
        <w:t xml:space="preserve"> trên đế</w:t>
      </w:r>
      <w:r w:rsidR="00245277" w:rsidRPr="008E0BEF">
        <w:rPr>
          <w:rFonts w:eastAsiaTheme="minorEastAsia" w:cs="Times New Roman"/>
        </w:rPr>
        <w:t xml:space="preserve"> F</w:t>
      </w:r>
      <w:r w:rsidRPr="008E0BEF">
        <w:rPr>
          <w:rFonts w:eastAsiaTheme="minorEastAsia" w:cs="Times New Roman"/>
        </w:rPr>
        <w:t>TO/Ti bằng phương pháp thủy nhiệt trong dung dịch kiề</w:t>
      </w:r>
      <w:r w:rsidR="0083211A" w:rsidRPr="008E0BEF">
        <w:rPr>
          <w:rFonts w:eastAsiaTheme="minorEastAsia" w:cs="Times New Roman"/>
        </w:rPr>
        <w:t>m và</w:t>
      </w:r>
      <w:r w:rsidRPr="008E0BEF">
        <w:rPr>
          <w:rFonts w:eastAsiaTheme="minorEastAsia" w:cs="Times New Roman"/>
        </w:rPr>
        <w:t xml:space="preserve"> vật liệu</w:t>
      </w:r>
      <w:r w:rsidR="001368CC" w:rsidRPr="008E0BEF">
        <w:rPr>
          <w:rFonts w:eastAsiaTheme="minorEastAsia" w:cs="Times New Roman"/>
        </w:rPr>
        <w:t xml:space="preserve"> thu được</w:t>
      </w:r>
      <w:r w:rsidRPr="008E0BEF">
        <w:rPr>
          <w:rFonts w:eastAsiaTheme="minorEastAsia" w:cs="Times New Roman"/>
        </w:rPr>
        <w:t xml:space="preserve"> tồn tạ</w:t>
      </w:r>
      <w:r w:rsidR="003B4FA6" w:rsidRPr="008E0BEF">
        <w:rPr>
          <w:rFonts w:eastAsiaTheme="minorEastAsia" w:cs="Times New Roman"/>
        </w:rPr>
        <w:t>i các pha anatase và rutil</w:t>
      </w:r>
      <w:r w:rsidR="00CE5BEB" w:rsidRPr="008E0BEF">
        <w:rPr>
          <w:rFonts w:eastAsiaTheme="minorEastAsia" w:cs="Times New Roman"/>
        </w:rPr>
        <w:t>e</w:t>
      </w:r>
      <w:r w:rsidR="003B4FA6" w:rsidRPr="008E0BEF">
        <w:rPr>
          <w:rFonts w:eastAsiaTheme="minorEastAsia" w:cs="Times New Roman"/>
        </w:rPr>
        <w:t>.</w:t>
      </w:r>
      <w:r w:rsidR="00EC1F8D" w:rsidRPr="008E0BEF">
        <w:rPr>
          <w:rFonts w:eastAsiaTheme="minorEastAsia" w:cs="Times New Roman"/>
        </w:rPr>
        <w:br w:type="page"/>
      </w:r>
    </w:p>
    <w:p w:rsidR="00EB4C55" w:rsidRPr="008E0BEF" w:rsidRDefault="009D5AA9" w:rsidP="00BA28A5">
      <w:pPr>
        <w:pStyle w:val="Heading1"/>
        <w:tabs>
          <w:tab w:val="clear" w:pos="1418"/>
          <w:tab w:val="clear" w:pos="1701"/>
        </w:tabs>
        <w:jc w:val="center"/>
        <w:rPr>
          <w:color w:val="auto"/>
        </w:rPr>
      </w:pPr>
      <w:bookmarkStart w:id="17" w:name="_Toc419536389"/>
      <w:r w:rsidRPr="008E0BEF">
        <w:rPr>
          <w:color w:val="auto"/>
        </w:rPr>
        <w:lastRenderedPageBreak/>
        <w:t xml:space="preserve">Chương 2: </w:t>
      </w:r>
      <w:r w:rsidR="001A135B" w:rsidRPr="008E0BEF">
        <w:rPr>
          <w:color w:val="auto"/>
        </w:rPr>
        <w:t>Thực nghiệm.</w:t>
      </w:r>
      <w:bookmarkEnd w:id="17"/>
    </w:p>
    <w:p w:rsidR="00F023DE" w:rsidRPr="008E0BEF" w:rsidRDefault="00F023DE" w:rsidP="00F023DE">
      <w:pPr>
        <w:rPr>
          <w:lang w:eastAsia="ar-SA"/>
        </w:rPr>
      </w:pPr>
    </w:p>
    <w:p w:rsidR="003B1D6E" w:rsidRPr="008E0BEF" w:rsidRDefault="00EB4C55" w:rsidP="00BA28A5">
      <w:pPr>
        <w:pStyle w:val="Heading2"/>
        <w:tabs>
          <w:tab w:val="clear" w:pos="1701"/>
          <w:tab w:val="clear" w:pos="6804"/>
        </w:tabs>
        <w:spacing w:after="120" w:line="312" w:lineRule="auto"/>
        <w:ind w:firstLine="567"/>
      </w:pPr>
      <w:bookmarkStart w:id="18" w:name="_Toc419536390"/>
      <w:r w:rsidRPr="008E0BEF">
        <w:t xml:space="preserve">2.1. </w:t>
      </w:r>
      <w:r w:rsidR="001A135B" w:rsidRPr="008E0BEF">
        <w:t>Các phương pháp thực nghiệm.</w:t>
      </w:r>
      <w:bookmarkEnd w:id="18"/>
    </w:p>
    <w:p w:rsidR="001A135B" w:rsidRPr="008E0BEF" w:rsidRDefault="00EB4C55" w:rsidP="00144A03">
      <w:pPr>
        <w:pStyle w:val="Heading3"/>
        <w:rPr>
          <w:color w:val="auto"/>
        </w:rPr>
      </w:pPr>
      <w:bookmarkStart w:id="19" w:name="_Toc419536391"/>
      <w:r w:rsidRPr="008E0BEF">
        <w:rPr>
          <w:color w:val="auto"/>
        </w:rPr>
        <w:t xml:space="preserve">2.1.1. </w:t>
      </w:r>
      <w:r w:rsidR="001A135B" w:rsidRPr="008E0BEF">
        <w:rPr>
          <w:color w:val="auto"/>
        </w:rPr>
        <w:t>Phương pháp thủy nhiệt.</w:t>
      </w:r>
      <w:bookmarkEnd w:id="19"/>
    </w:p>
    <w:p w:rsidR="0053170C" w:rsidRPr="008E0BEF" w:rsidRDefault="00207BD5" w:rsidP="009B6134">
      <w:r w:rsidRPr="008E0BEF">
        <w:t xml:space="preserve">Phương pháp thủy nhiệt là một trong những phương pháp </w:t>
      </w:r>
      <w:r w:rsidR="00187F35" w:rsidRPr="008E0BEF">
        <w:t xml:space="preserve">phổ biến nhất để chế tạo các vật liệu </w:t>
      </w:r>
      <w:r w:rsidR="00046519" w:rsidRPr="008E0BEF">
        <w:t>đơn tinh thể có chất lượ</w:t>
      </w:r>
      <w:r w:rsidR="002B227F" w:rsidRPr="008E0BEF">
        <w:t xml:space="preserve">ng cao. </w:t>
      </w:r>
      <w:r w:rsidR="00ED2144" w:rsidRPr="008E0BEF">
        <w:t>Phương pháp này dựa trên sự hòa tan của các chấ</w:t>
      </w:r>
      <w:r w:rsidR="00766085" w:rsidRPr="008E0BEF">
        <w:t>t vô</w:t>
      </w:r>
      <w:r w:rsidR="00ED2144" w:rsidRPr="008E0BEF">
        <w:t xml:space="preserve"> cơ </w:t>
      </w:r>
      <w:r w:rsidR="00AA790F" w:rsidRPr="008E0BEF">
        <w:t xml:space="preserve">tại nhiệt độ cao để hình thành cấu trúc nano. </w:t>
      </w:r>
      <w:r w:rsidR="000B7EFB" w:rsidRPr="008E0BEF">
        <w:t xml:space="preserve">Các phản ứng thủy nhiệt xảy ra trong dung dịch nơi có nhiệt độ và áp suất cao. </w:t>
      </w:r>
      <w:r w:rsidR="009C63C7" w:rsidRPr="008E0BEF">
        <w:t>Thường sử dụng một bình phản ứng (autoclave)</w:t>
      </w:r>
      <w:r w:rsidR="003565F9" w:rsidRPr="008E0BEF">
        <w:t xml:space="preserve"> làm bằng chất liệu trơ</w:t>
      </w:r>
      <w:r w:rsidR="003A072A" w:rsidRPr="008E0BEF">
        <w:t xml:space="preserve"> (Teflon)</w:t>
      </w:r>
      <w:r w:rsidR="003565F9" w:rsidRPr="008E0BEF">
        <w:t xml:space="preserve"> về mặt hóa học</w:t>
      </w:r>
      <w:r w:rsidR="009C63C7" w:rsidRPr="008E0BEF">
        <w:t xml:space="preserve"> </w:t>
      </w:r>
      <w:r w:rsidR="006015D5" w:rsidRPr="008E0BEF">
        <w:t xml:space="preserve">đòi hỏi chịu được nhiệt độ và áp suất cao. </w:t>
      </w:r>
      <w:r w:rsidR="009877AE" w:rsidRPr="008E0BEF">
        <w:t>Dưới điều kiện thủy nhiệt</w:t>
      </w:r>
      <w:r w:rsidR="00D463D5" w:rsidRPr="008E0BEF">
        <w:t xml:space="preserve">, cấu trúc màng sẽ hình thành và sự điều khiển được hình thái học thông qua việc thay đổi tỷ lệ dung dịch thủy nhiệt. </w:t>
      </w:r>
      <w:r w:rsidR="007C79DD" w:rsidRPr="008E0BEF">
        <w:t xml:space="preserve">So sánh với các phương pháp khác, phương pháp thủy nhiệt có nhiều ưu điểm hơn. </w:t>
      </w:r>
      <w:r w:rsidR="00FA6A11" w:rsidRPr="008E0BEF">
        <w:t>Thứ nhất, là mộ</w:t>
      </w:r>
      <w:r w:rsidR="00C9071B" w:rsidRPr="008E0BEF">
        <w:t>t phương pháp</w:t>
      </w:r>
      <w:r w:rsidR="00FA6A11" w:rsidRPr="008E0BEF">
        <w:t xml:space="preserve"> không đòi</w:t>
      </w:r>
      <w:r w:rsidR="00C9071B" w:rsidRPr="008E0BEF">
        <w:t xml:space="preserve"> hỏi</w:t>
      </w:r>
      <w:r w:rsidR="00FA6A11" w:rsidRPr="008E0BEF">
        <w:t xml:space="preserve"> điều kiệ</w:t>
      </w:r>
      <w:r w:rsidR="00C9071B" w:rsidRPr="008E0BEF">
        <w:t xml:space="preserve">n cao, hoàn toàn có thể thực hiện ở môi trường bình thường. </w:t>
      </w:r>
      <w:r w:rsidR="0004232A" w:rsidRPr="008E0BEF">
        <w:t xml:space="preserve">Thứ hai, </w:t>
      </w:r>
      <w:r w:rsidR="000C4694" w:rsidRPr="008E0BEF">
        <w:t>là phương pháp dễ dàng ứng dụng trong công nghiệp</w:t>
      </w:r>
      <w:r w:rsidR="00D26CA4" w:rsidRPr="008E0BEF">
        <w:t xml:space="preserve"> và không tốn kém</w:t>
      </w:r>
      <w:r w:rsidR="000C4694" w:rsidRPr="008E0BEF">
        <w:t xml:space="preserve">. </w:t>
      </w:r>
      <w:r w:rsidR="00B17DA4" w:rsidRPr="008E0BEF">
        <w:t xml:space="preserve">Thứ ba, </w:t>
      </w:r>
      <w:r w:rsidR="00BC79B2" w:rsidRPr="008E0BEF">
        <w:t xml:space="preserve">cho chất lượng sản phẩm cao </w:t>
      </w:r>
      <w:r w:rsidR="00A45D95" w:rsidRPr="008E0BEF">
        <w:t xml:space="preserve">dễ dàng điều khiển hình thái học thông qua hợp thức của dung dịch thủy nhiệt. </w:t>
      </w:r>
      <w:r w:rsidR="003122F5" w:rsidRPr="008E0BEF">
        <w:t xml:space="preserve">Tuy nhiên, nó có nhược điểm là: </w:t>
      </w:r>
      <w:r w:rsidR="00935D74" w:rsidRPr="008E0BEF">
        <w:t>giá thành của bình phản ứng tương đối đắt và việc quan sát sự hình thành sản phẩm là không thể</w:t>
      </w:r>
      <w:r w:rsidR="00A430CB" w:rsidRPr="008E0BEF">
        <w:t>.</w:t>
      </w:r>
      <w:r w:rsidR="0073792C" w:rsidRPr="008E0BEF">
        <w:t xml:space="preserve"> </w:t>
      </w:r>
      <w:r w:rsidR="00CC6F1D" w:rsidRPr="008E0BEF">
        <w:t>Trong công việc này tôi chế tạo màng TiO</w:t>
      </w:r>
      <w:r w:rsidR="00CC6F1D" w:rsidRPr="008E0BEF">
        <w:rPr>
          <w:vertAlign w:val="subscript"/>
        </w:rPr>
        <w:t>2</w:t>
      </w:r>
      <w:r w:rsidR="00CC6F1D" w:rsidRPr="008E0BEF">
        <w:t xml:space="preserve"> </w:t>
      </w:r>
      <w:r w:rsidR="00DD584A" w:rsidRPr="008E0BEF">
        <w:t>trên đế</w:t>
      </w:r>
      <w:r w:rsidR="00E56A90" w:rsidRPr="008E0BEF">
        <w:t xml:space="preserve"> FTO</w:t>
      </w:r>
      <w:r w:rsidR="00DD584A" w:rsidRPr="008E0BEF">
        <w:t xml:space="preserve"> </w:t>
      </w:r>
      <w:r w:rsidR="00B42FAB" w:rsidRPr="008E0BEF">
        <w:t>với các điều kiện thủy nhiệt khác nhau.</w:t>
      </w:r>
      <w:r w:rsidR="002540A0" w:rsidRPr="008E0BEF">
        <w:t xml:space="preserve"> </w:t>
      </w:r>
      <w:r w:rsidR="00B42FAB" w:rsidRPr="008E0BEF">
        <w:t>Khảo sát màng qua các thông số như nhiệt độ, nồng độ dung dịch thủy nhiệt cho chất lượng màng khác nhau.</w:t>
      </w:r>
    </w:p>
    <w:p w:rsidR="00F62E6D" w:rsidRPr="008E0BEF" w:rsidRDefault="00F62E6D" w:rsidP="009B6134"/>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01"/>
      </w:tblGrid>
      <w:tr w:rsidR="0024617E" w:rsidRPr="008E0BEF" w:rsidTr="00A459BB">
        <w:trPr>
          <w:jc w:val="center"/>
        </w:trPr>
        <w:tc>
          <w:tcPr>
            <w:tcW w:w="5352" w:type="dxa"/>
          </w:tcPr>
          <w:p w:rsidR="0024617E" w:rsidRPr="008E0BEF" w:rsidRDefault="0024617E" w:rsidP="0024617E">
            <w:pPr>
              <w:ind w:firstLine="0"/>
              <w:jc w:val="center"/>
            </w:pPr>
            <w:r w:rsidRPr="008E0BEF">
              <w:rPr>
                <w:noProof/>
              </w:rPr>
              <w:drawing>
                <wp:inline distT="0" distB="0" distL="0" distR="0" wp14:anchorId="30BD0BC1" wp14:editId="5F78AB07">
                  <wp:extent cx="3610100" cy="2707574"/>
                  <wp:effectExtent l="0" t="0" r="0" b="0"/>
                  <wp:docPr id="21" name="Picture 21" descr="C:\Users\user\AppData\Local\Microsoft\Windows\INetCache\Content.Word\2-autocl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AppData\Local\Microsoft\Windows\INetCache\Content.Word\2-autoclave.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6239" cy="2742178"/>
                          </a:xfrm>
                          <a:prstGeom prst="rect">
                            <a:avLst/>
                          </a:prstGeom>
                          <a:noFill/>
                          <a:ln>
                            <a:noFill/>
                          </a:ln>
                        </pic:spPr>
                      </pic:pic>
                    </a:graphicData>
                  </a:graphic>
                </wp:inline>
              </w:drawing>
            </w:r>
          </w:p>
        </w:tc>
      </w:tr>
      <w:tr w:rsidR="0024617E" w:rsidRPr="008E0BEF" w:rsidTr="00A459BB">
        <w:trPr>
          <w:trHeight w:val="552"/>
          <w:jc w:val="center"/>
        </w:trPr>
        <w:tc>
          <w:tcPr>
            <w:tcW w:w="5352" w:type="dxa"/>
          </w:tcPr>
          <w:p w:rsidR="0024617E" w:rsidRPr="008E0BEF" w:rsidRDefault="0024617E" w:rsidP="00E56A90">
            <w:pPr>
              <w:spacing w:before="120" w:after="120"/>
              <w:ind w:firstLine="0"/>
              <w:jc w:val="center"/>
              <w:rPr>
                <w:i/>
              </w:rPr>
            </w:pPr>
            <w:r w:rsidRPr="008E0BEF">
              <w:rPr>
                <w:i/>
              </w:rPr>
              <w:t>Hình 2.1: Bình thủy nhiệt (Autoclave)</w:t>
            </w:r>
          </w:p>
        </w:tc>
      </w:tr>
    </w:tbl>
    <w:p w:rsidR="00FC2419" w:rsidRPr="008E0BEF" w:rsidRDefault="00FC2419" w:rsidP="009B6134"/>
    <w:p w:rsidR="00A430CB" w:rsidRPr="008E0BEF" w:rsidRDefault="00A430CB" w:rsidP="00FC152D">
      <w:pPr>
        <w:ind w:firstLine="0"/>
      </w:pPr>
    </w:p>
    <w:p w:rsidR="001A135B" w:rsidRPr="008E0BEF" w:rsidRDefault="00EB4C55" w:rsidP="005A2583">
      <w:pPr>
        <w:pStyle w:val="Heading3"/>
        <w:spacing w:before="120" w:after="120"/>
        <w:rPr>
          <w:color w:val="auto"/>
        </w:rPr>
      </w:pPr>
      <w:bookmarkStart w:id="20" w:name="_Toc419536392"/>
      <w:r w:rsidRPr="008E0BEF">
        <w:rPr>
          <w:color w:val="auto"/>
        </w:rPr>
        <w:t xml:space="preserve">2.1.2. </w:t>
      </w:r>
      <w:r w:rsidR="001A135B" w:rsidRPr="008E0BEF">
        <w:rPr>
          <w:color w:val="auto"/>
        </w:rPr>
        <w:t>Phương pháp phún xạ.</w:t>
      </w:r>
      <w:bookmarkEnd w:id="20"/>
    </w:p>
    <w:p w:rsidR="00F26BCF" w:rsidRPr="008E0BEF" w:rsidRDefault="00F26BCF" w:rsidP="009B6134">
      <w:pPr>
        <w:spacing w:after="0"/>
        <w:rPr>
          <w:rFonts w:cs="Times New Roman"/>
        </w:rPr>
      </w:pPr>
      <w:r w:rsidRPr="008E0BEF">
        <w:rPr>
          <w:rFonts w:cs="Times New Roman"/>
        </w:rPr>
        <w:t>Một hệ phún xạ gồm 3 phần chính:</w:t>
      </w:r>
    </w:p>
    <w:p w:rsidR="00F26BCF" w:rsidRPr="008E0BEF" w:rsidRDefault="00CF2C52" w:rsidP="009B6134">
      <w:pPr>
        <w:rPr>
          <w:rFonts w:cs="Times New Roman"/>
        </w:rPr>
      </w:pPr>
      <w:r w:rsidRPr="008E0BEF">
        <w:rPr>
          <w:rFonts w:cs="Times New Roman"/>
        </w:rPr>
        <w:t xml:space="preserve">(1) </w:t>
      </w:r>
      <w:r w:rsidR="00F26BCF" w:rsidRPr="008E0BEF">
        <w:rPr>
          <w:rFonts w:cs="Times New Roman"/>
        </w:rPr>
        <w:t>Hệ</w:t>
      </w:r>
      <w:r w:rsidR="00E56A90" w:rsidRPr="008E0BEF">
        <w:rPr>
          <w:rFonts w:cs="Times New Roman"/>
        </w:rPr>
        <w:t xml:space="preserve"> chân không: B</w:t>
      </w:r>
      <w:r w:rsidR="00F26BCF" w:rsidRPr="008E0BEF">
        <w:rPr>
          <w:rFonts w:cs="Times New Roman"/>
        </w:rPr>
        <w:t>ao gồm một hệ thống bơm chân không kết nối với nhau. Để có thể tạo ra quá trình phún xạ, cần tạo ra một môi trường chân không đủ cao: áp suất buồng chân không từ 10</w:t>
      </w:r>
      <w:r w:rsidR="00F26BCF" w:rsidRPr="008E0BEF">
        <w:rPr>
          <w:rFonts w:cs="Times New Roman"/>
          <w:vertAlign w:val="superscript"/>
        </w:rPr>
        <w:t>-6</w:t>
      </w:r>
      <w:r w:rsidR="00F26BCF" w:rsidRPr="008E0BEF">
        <w:rPr>
          <w:rFonts w:cs="Times New Roman"/>
        </w:rPr>
        <w:t xml:space="preserve"> đến 10</w:t>
      </w:r>
      <w:r w:rsidR="00F26BCF" w:rsidRPr="008E0BEF">
        <w:rPr>
          <w:rFonts w:cs="Times New Roman"/>
          <w:vertAlign w:val="superscript"/>
        </w:rPr>
        <w:t>-7</w:t>
      </w:r>
      <w:r w:rsidR="00F26BCF" w:rsidRPr="008E0BEF">
        <w:rPr>
          <w:rFonts w:cs="Times New Roman"/>
        </w:rPr>
        <w:t xml:space="preserve"> Torr, tốt hơn nữa là chân không ở mức 10</w:t>
      </w:r>
      <w:r w:rsidR="00F26BCF" w:rsidRPr="008E0BEF">
        <w:rPr>
          <w:rFonts w:cs="Times New Roman"/>
          <w:vertAlign w:val="superscript"/>
        </w:rPr>
        <w:t>-8</w:t>
      </w:r>
      <w:r w:rsidR="00F26BCF" w:rsidRPr="008E0BEF">
        <w:rPr>
          <w:rFonts w:cs="Times New Roman"/>
        </w:rPr>
        <w:t xml:space="preserve"> Torr, thậ</w:t>
      </w:r>
      <w:r w:rsidR="00BE674D" w:rsidRPr="008E0BEF">
        <w:rPr>
          <w:rFonts w:cs="Times New Roman"/>
        </w:rPr>
        <w:t xml:space="preserve">m chí </w:t>
      </w:r>
      <w:r w:rsidR="00F26BCF" w:rsidRPr="008E0BEF">
        <w:rPr>
          <w:rFonts w:cs="Times New Roman"/>
        </w:rPr>
        <w:t>10</w:t>
      </w:r>
      <w:r w:rsidR="00F26BCF" w:rsidRPr="008E0BEF">
        <w:rPr>
          <w:rFonts w:cs="Times New Roman"/>
          <w:vertAlign w:val="superscript"/>
        </w:rPr>
        <w:t>-10</w:t>
      </w:r>
      <w:r w:rsidR="00F26BCF" w:rsidRPr="008E0BEF">
        <w:rPr>
          <w:rFonts w:cs="Times New Roman"/>
        </w:rPr>
        <w:t xml:space="preserve"> Torr. Tăng mức chân không lên một cấp, độ phức tạp của hệ chân không lại khó hơn một bậc. Các thế hệ thiết bị hiện nay dùng bơm chân không Turbo phân tử kết nối với bơm cơ học thông qua van đóng mở tự động. Ưu điểm vượt trội của hệ chân không này so với các hệ chân không dùng bơm khuếch tán là có thể đạt được chân không cao, tốc độ đạt chân không cao nhanh và không làm nhiễm bẩn buồng chân không do không dùng cơ chế đốt nóng bằng dầu như bơm khuếch tán. </w:t>
      </w:r>
    </w:p>
    <w:p w:rsidR="00F26BCF" w:rsidRPr="008E0BEF" w:rsidRDefault="00CF2C52" w:rsidP="009B6134">
      <w:pPr>
        <w:rPr>
          <w:rFonts w:cs="Times New Roman"/>
        </w:rPr>
      </w:pPr>
      <w:r w:rsidRPr="008E0BEF">
        <w:rPr>
          <w:rFonts w:cs="Times New Roman"/>
        </w:rPr>
        <w:t xml:space="preserve">(2) </w:t>
      </w:r>
      <w:r w:rsidR="00F26BCF" w:rsidRPr="008E0BEF">
        <w:rPr>
          <w:rFonts w:cs="Times New Roman"/>
        </w:rPr>
        <w:t>Buồng chân không dùng để lắng đọng màng: Buồng này được thiết kế có độ kín cao, giữ được chân không, bên trong được bố trí các điện cực cho phép lắp đặt bia vật liệu và đế để lắng đọng màng. Các đường cấp nguồn cho điện cực, cấp nước làm mát, cấp khí và đường ống nối với bơm chân không được bố trí ở mặt đáy phía dưới.</w:t>
      </w:r>
    </w:p>
    <w:p w:rsidR="00F26BCF" w:rsidRPr="008E0BEF" w:rsidRDefault="00CF2C52" w:rsidP="009B6134">
      <w:pPr>
        <w:rPr>
          <w:rFonts w:cs="Times New Roman"/>
        </w:rPr>
      </w:pPr>
      <w:r w:rsidRPr="008E0BEF">
        <w:rPr>
          <w:rFonts w:cs="Times New Roman"/>
        </w:rPr>
        <w:t xml:space="preserve">(3) </w:t>
      </w:r>
      <w:r w:rsidR="00F26BCF" w:rsidRPr="008E0BEF">
        <w:rPr>
          <w:rFonts w:cs="Times New Roman"/>
        </w:rPr>
        <w:t>Hệ thống cấp nguồn và điều khiển: Tùy theo loại thiết bị dùng mà nguồn cấp có thể là nguồn một chiều (DC), nguồn cao tần (RF) hoặc cả hai. Các nguồn này được kết nối với điện cực thông qua hệ thống điều khiển. Hệ thống điều khiển cho phép điều chỉnh các chế độ cấp nguồn khác nhau cũng như phối hợp trở kháng trong quá trình tạ</w:t>
      </w:r>
      <w:r w:rsidR="008B39D4" w:rsidRPr="008E0BEF">
        <w:rPr>
          <w:rFonts w:cs="Times New Roman"/>
        </w:rPr>
        <w:t>o màng.</w:t>
      </w:r>
    </w:p>
    <w:p w:rsidR="00FC690B" w:rsidRPr="008E0BEF" w:rsidRDefault="00FC690B" w:rsidP="009B6134">
      <w:pPr>
        <w:rPr>
          <w:rFonts w:cs="Times New Roma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6"/>
      </w:tblGrid>
      <w:tr w:rsidR="003622BF" w:rsidRPr="008E0BEF" w:rsidTr="00900C84">
        <w:trPr>
          <w:jc w:val="center"/>
        </w:trPr>
        <w:tc>
          <w:tcPr>
            <w:tcW w:w="6065" w:type="dxa"/>
          </w:tcPr>
          <w:p w:rsidR="003622BF" w:rsidRPr="00874514" w:rsidRDefault="0060537A" w:rsidP="00E56A90">
            <w:pPr>
              <w:tabs>
                <w:tab w:val="left" w:pos="1335"/>
                <w:tab w:val="center" w:pos="4425"/>
              </w:tabs>
              <w:spacing w:line="312" w:lineRule="auto"/>
              <w:ind w:firstLine="0"/>
              <w:jc w:val="center"/>
              <w:rPr>
                <w:rFonts w:cs="Times New Roman"/>
              </w:rPr>
            </w:pPr>
            <w:r w:rsidRPr="00874514">
              <w:rPr>
                <w:rFonts w:cs="Times New Roman"/>
                <w:noProof/>
              </w:rPr>
              <w:lastRenderedPageBreak/>
              <w:drawing>
                <wp:inline distT="0" distB="0" distL="0" distR="0" wp14:anchorId="3346030F" wp14:editId="1FF03649">
                  <wp:extent cx="5538767" cy="4156363"/>
                  <wp:effectExtent l="0" t="0" r="5080" b="0"/>
                  <wp:docPr id="34" name="Picture 34" descr="C:\Users\user\AppData\Local\Microsoft\Windows\INetCache\Content.Word\800px-Sputtering_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user\AppData\Local\Microsoft\Windows\INetCache\Content.Word\800px-Sputtering_system.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95148" cy="4198672"/>
                          </a:xfrm>
                          <a:prstGeom prst="rect">
                            <a:avLst/>
                          </a:prstGeom>
                          <a:noFill/>
                          <a:ln>
                            <a:noFill/>
                          </a:ln>
                        </pic:spPr>
                      </pic:pic>
                    </a:graphicData>
                  </a:graphic>
                </wp:inline>
              </w:drawing>
            </w:r>
          </w:p>
        </w:tc>
      </w:tr>
      <w:tr w:rsidR="005B061E" w:rsidRPr="008E0BEF" w:rsidTr="00900C84">
        <w:trPr>
          <w:trHeight w:val="549"/>
          <w:jc w:val="center"/>
        </w:trPr>
        <w:tc>
          <w:tcPr>
            <w:tcW w:w="6065" w:type="dxa"/>
          </w:tcPr>
          <w:p w:rsidR="003622BF" w:rsidRPr="008E0BEF" w:rsidRDefault="00742E91" w:rsidP="00FF462B">
            <w:pPr>
              <w:spacing w:before="120" w:after="120" w:line="312" w:lineRule="auto"/>
              <w:ind w:firstLine="0"/>
              <w:jc w:val="center"/>
              <w:rPr>
                <w:rFonts w:cs="Times New Roman"/>
                <w:i/>
              </w:rPr>
            </w:pPr>
            <w:r w:rsidRPr="008E0BEF">
              <w:rPr>
                <w:rFonts w:cs="Times New Roman"/>
                <w:i/>
              </w:rPr>
              <w:t>Hình 2.2</w:t>
            </w:r>
            <w:r w:rsidR="003622BF" w:rsidRPr="008E0BEF">
              <w:rPr>
                <w:rFonts w:cs="Times New Roman"/>
                <w:i/>
              </w:rPr>
              <w:t>: Hệ phún xạ</w:t>
            </w:r>
            <w:r w:rsidR="003D5498" w:rsidRPr="008E0BEF">
              <w:rPr>
                <w:rFonts w:cs="Times New Roman"/>
                <w:i/>
              </w:rPr>
              <w:t xml:space="preserve"> cathode</w:t>
            </w:r>
          </w:p>
        </w:tc>
      </w:tr>
    </w:tbl>
    <w:p w:rsidR="00F26BCF" w:rsidRPr="008E0BEF" w:rsidRDefault="00F26BCF" w:rsidP="00900C84">
      <w:pPr>
        <w:rPr>
          <w:rFonts w:cs="Times New Roman"/>
        </w:rPr>
      </w:pPr>
      <w:r w:rsidRPr="008E0BEF">
        <w:rPr>
          <w:rFonts w:cs="Times New Roman"/>
        </w:rPr>
        <w:t>Bản chất của quá trình chế tạo màng mỏng bằng kĩ thuật phún xạ ca-tốt (phương pháp từ dưới lên) là nguyên lý truyền động năng. Theo nguyên lý này, màng mỏng được tạo ra bằng cách sử dụng các chùm ion năng lượng cao (thường là các ion khí hiếm: Xe, Ar, Kr, nhưng phổ biến hơn cả là Ar) bắn phá vào bề mặt bia, tách bóc các nguyên tử vật liệu, tạo ra các nguyên tử, phân tử, ion (trạng thái plasma). Các phần tử này tiếp nhận động năng từ quá trình bắn phá, chuyển động về phía đế và lắng đọng trên đế tạ</w:t>
      </w:r>
      <w:r w:rsidR="001A2C83">
        <w:rPr>
          <w:rFonts w:cs="Times New Roman"/>
        </w:rPr>
        <w:t>o thành màng (xem hình 2.3</w:t>
      </w:r>
      <w:r w:rsidRPr="008E0BEF">
        <w:rPr>
          <w:rFonts w:cs="Times New Roman"/>
        </w:rPr>
        <w:t xml:space="preserve">). Quá trình phún xạ xảy ra trên bia vật liệu gắn lên cực âm nên được gọi là phún xạ ca-tốt. </w:t>
      </w:r>
    </w:p>
    <w:p w:rsidR="00FC2419" w:rsidRPr="008E0BEF" w:rsidRDefault="00FC2419" w:rsidP="009B6134">
      <w:pPr>
        <w:rPr>
          <w:rFonts w:cs="Times New Roma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3"/>
      </w:tblGrid>
      <w:tr w:rsidR="002C229E" w:rsidRPr="008E0BEF" w:rsidTr="00A34F5A">
        <w:trPr>
          <w:jc w:val="center"/>
        </w:trPr>
        <w:tc>
          <w:tcPr>
            <w:tcW w:w="7086" w:type="dxa"/>
          </w:tcPr>
          <w:p w:rsidR="002C229E" w:rsidRPr="008E0BEF" w:rsidRDefault="002C229E" w:rsidP="002F289F">
            <w:pPr>
              <w:spacing w:before="120" w:after="120" w:line="312" w:lineRule="auto"/>
              <w:ind w:firstLine="0"/>
              <w:jc w:val="center"/>
              <w:rPr>
                <w:rFonts w:cs="Times New Roman"/>
              </w:rPr>
            </w:pPr>
            <w:r w:rsidRPr="008E0BEF">
              <w:rPr>
                <w:rFonts w:cs="Times New Roman"/>
                <w:noProof/>
              </w:rPr>
              <w:lastRenderedPageBreak/>
              <w:drawing>
                <wp:inline distT="0" distB="0" distL="0" distR="0" wp14:anchorId="5D5F4E35" wp14:editId="2C48303B">
                  <wp:extent cx="5491185" cy="2481943"/>
                  <wp:effectExtent l="0" t="0" r="0" b="0"/>
                  <wp:docPr id="35" name="Picture 35" descr="C:\Users\user\AppData\Local\Microsoft\Windows\INetCache\Content.Word\ma.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user\AppData\Local\Microsoft\Windows\INetCache\Content.Word\ma.gi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52941" cy="2509856"/>
                          </a:xfrm>
                          <a:prstGeom prst="rect">
                            <a:avLst/>
                          </a:prstGeom>
                          <a:noFill/>
                          <a:ln>
                            <a:noFill/>
                          </a:ln>
                        </pic:spPr>
                      </pic:pic>
                    </a:graphicData>
                  </a:graphic>
                </wp:inline>
              </w:drawing>
            </w:r>
          </w:p>
        </w:tc>
      </w:tr>
      <w:tr w:rsidR="002C229E" w:rsidRPr="008E0BEF" w:rsidTr="00A34F5A">
        <w:trPr>
          <w:jc w:val="center"/>
        </w:trPr>
        <w:tc>
          <w:tcPr>
            <w:tcW w:w="7086" w:type="dxa"/>
          </w:tcPr>
          <w:p w:rsidR="002C229E" w:rsidRPr="008E0BEF" w:rsidRDefault="00742E91" w:rsidP="00E56A90">
            <w:pPr>
              <w:spacing w:before="120" w:after="120" w:line="312" w:lineRule="auto"/>
              <w:ind w:firstLine="0"/>
              <w:jc w:val="center"/>
              <w:rPr>
                <w:rFonts w:cs="Times New Roman"/>
                <w:i/>
                <w:lang w:val="vi-VN"/>
              </w:rPr>
            </w:pPr>
            <w:r w:rsidRPr="008E0BEF">
              <w:rPr>
                <w:rFonts w:cs="Times New Roman"/>
                <w:i/>
              </w:rPr>
              <w:t>Hình 2.</w:t>
            </w:r>
            <w:r w:rsidR="002C229E" w:rsidRPr="008E0BEF">
              <w:rPr>
                <w:rFonts w:cs="Times New Roman"/>
                <w:i/>
              </w:rPr>
              <w:t>3</w:t>
            </w:r>
            <w:r w:rsidR="002C229E" w:rsidRPr="008E0BEF">
              <w:rPr>
                <w:rFonts w:cs="Times New Roman"/>
                <w:b/>
                <w:i/>
                <w:lang w:val="vi-VN"/>
              </w:rPr>
              <w:t>:</w:t>
            </w:r>
            <w:r w:rsidR="002C229E" w:rsidRPr="008E0BEF">
              <w:rPr>
                <w:rFonts w:cs="Times New Roman"/>
                <w:lang w:val="vi-VN"/>
              </w:rPr>
              <w:t xml:space="preserve"> </w:t>
            </w:r>
            <w:r w:rsidR="002C229E" w:rsidRPr="008E0BEF">
              <w:rPr>
                <w:rFonts w:cs="Times New Roman"/>
                <w:i/>
                <w:lang w:val="vi-VN"/>
              </w:rPr>
              <w:t>Nguyên lý quá trình hình thành màng mỏng bằng phún xạ catot</w:t>
            </w:r>
          </w:p>
        </w:tc>
      </w:tr>
    </w:tbl>
    <w:p w:rsidR="00F26BCF" w:rsidRPr="008E0BEF" w:rsidRDefault="00F26BCF" w:rsidP="00A34F5A">
      <w:pPr>
        <w:rPr>
          <w:rFonts w:cs="Times New Roman"/>
          <w:lang w:val="vi-VN"/>
        </w:rPr>
      </w:pPr>
      <w:r w:rsidRPr="008E0BEF">
        <w:rPr>
          <w:rFonts w:cs="Times New Roman"/>
          <w:lang w:val="vi-VN"/>
        </w:rPr>
        <w:t>Năng lượng của các ion tới được chia làm hai phần cơ bản: một phần để phân cắt các liên kết trên bề mặt bia vật liệu, tạo ra các nguyên tử, phân tử, ion riêng rẽ; phần còn lại được truyền thành động năng cho các phần tử này tán xạ ngược và lắng đọng trên đế. Năng lượng của các ion tới phụ thuộc vào điện trường, hay cụ thể hơn là thế đặt vào giữa hai điện cực và phụ thuộc vào chính khối lượng ion. Năng lượng liên kết của bia vật liệu chủ yếu phụ thuộc vào bản chất hóa học và trạng thái tồn tại của nó. Mối tương quan giữa hai đại lượng này có ảnh hưởng quan trọng đến hiệu suất quá trình lắng đọng.</w:t>
      </w:r>
    </w:p>
    <w:p w:rsidR="00F26BCF" w:rsidRPr="008E0BEF" w:rsidRDefault="00F26BCF" w:rsidP="00E9669C">
      <w:pPr>
        <w:rPr>
          <w:rFonts w:cs="Times New Roman"/>
          <w:lang w:val="vi-VN"/>
        </w:rPr>
      </w:pPr>
      <w:r w:rsidRPr="008E0BEF">
        <w:rPr>
          <w:rFonts w:cs="Times New Roman"/>
          <w:lang w:val="vi-VN"/>
        </w:rPr>
        <w:t>Dòng khí hiếm (thường là Ar, Ne, He, Kr) nạp vào buồng với áp suất thấp (cỡ 10</w:t>
      </w:r>
      <w:r w:rsidRPr="008E0BEF">
        <w:rPr>
          <w:rFonts w:cs="Times New Roman"/>
          <w:vertAlign w:val="superscript"/>
          <w:lang w:val="vi-VN"/>
        </w:rPr>
        <w:t>-4</w:t>
      </w:r>
      <w:r w:rsidRPr="008E0BEF">
        <w:rPr>
          <w:rFonts w:cs="Times New Roman"/>
          <w:lang w:val="vi-VN"/>
        </w:rPr>
        <w:t xml:space="preserve"> Torr đến 10</w:t>
      </w:r>
      <w:r w:rsidRPr="008E0BEF">
        <w:rPr>
          <w:rFonts w:cs="Times New Roman"/>
          <w:vertAlign w:val="superscript"/>
          <w:lang w:val="vi-VN"/>
        </w:rPr>
        <w:t>-2</w:t>
      </w:r>
      <w:r w:rsidRPr="008E0BEF">
        <w:rPr>
          <w:rFonts w:cs="Times New Roman"/>
          <w:lang w:val="vi-VN"/>
        </w:rPr>
        <w:t xml:space="preserve"> Torr). Áp suất khí quá lớn sẽ làm giảm khả năng phún xạ, áp suất quá nhỏ lại cho quá trình phún xạ chậm và yếu. Điều kiện áp suất phún xạ rất khác nhau với từng loại vật liệu và người làm thực nghiệm cần tối ưu hóa điều này khi làm việc trên một vật liệu mới. Trên thực tế, việc lựa chọn một bộ tham số phù hợp với quá trình chế tạo màng và với thiết bị là mục tiêu của người làm thực nghiệm. </w:t>
      </w:r>
    </w:p>
    <w:p w:rsidR="003B1D6E" w:rsidRPr="008E0BEF" w:rsidRDefault="00E9669C" w:rsidP="00E9669C">
      <w:r w:rsidRPr="008E0BEF">
        <w:t>Để thực hiện chế tạo màng kim loại Ti lên đế FTO chúng tôi đã sử dụng phương pháp phún xạ</w:t>
      </w:r>
      <w:r w:rsidR="000F474F" w:rsidRPr="008E0BEF">
        <w:t xml:space="preserve"> cathode</w:t>
      </w:r>
      <w:r w:rsidR="00236C2E">
        <w:t xml:space="preserve"> DC</w:t>
      </w:r>
      <w:r w:rsidRPr="008E0BEF">
        <w:t xml:space="preserve"> trên hệ </w:t>
      </w:r>
      <w:r w:rsidR="00D227D1" w:rsidRPr="00D227D1">
        <w:rPr>
          <w:szCs w:val="26"/>
        </w:rPr>
        <w:t>ULVAC mini-sputter</w:t>
      </w:r>
      <w:r w:rsidR="00ED7BC7" w:rsidRPr="008E0BEF">
        <w:t>, Điều kiện phún xạ màng Ti là áp suât chân không ở 10</w:t>
      </w:r>
      <w:r w:rsidR="00ED7BC7" w:rsidRPr="008E0BEF">
        <w:rPr>
          <w:vertAlign w:val="superscript"/>
        </w:rPr>
        <w:t>-2</w:t>
      </w:r>
      <w:r w:rsidR="00ED7BC7" w:rsidRPr="008E0BEF">
        <w:t xml:space="preserve"> torr, công suất phún xạ</w:t>
      </w:r>
      <w:r w:rsidR="00CE0722" w:rsidRPr="008E0BEF">
        <w:t xml:space="preserve"> 5</w:t>
      </w:r>
      <w:r w:rsidR="00ED7BC7" w:rsidRPr="008E0BEF">
        <w:t>0 W và thời gian phún xạ</w:t>
      </w:r>
      <w:r w:rsidR="00E56A90" w:rsidRPr="008E0BEF">
        <w:t xml:space="preserve"> là 1h. C</w:t>
      </w:r>
      <w:r w:rsidR="00ED7BC7" w:rsidRPr="008E0BEF">
        <w:t>ác màng Ti khi đó có chiều dầy là vào khoảng 500 nm. Các màng này sau đó được sử dụng để tạo màng TiO</w:t>
      </w:r>
      <w:r w:rsidR="00ED7BC7" w:rsidRPr="008E0BEF">
        <w:rPr>
          <w:vertAlign w:val="subscript"/>
        </w:rPr>
        <w:t>2</w:t>
      </w:r>
      <w:r w:rsidR="00ED7BC7" w:rsidRPr="008E0BEF">
        <w:t xml:space="preserve"> bằng phương pháp thủy nhiệt.</w:t>
      </w:r>
    </w:p>
    <w:p w:rsidR="008F432B" w:rsidRPr="008E0BEF" w:rsidRDefault="007443B0" w:rsidP="00CC183D">
      <w:pPr>
        <w:pStyle w:val="Heading2"/>
        <w:spacing w:after="120" w:line="312" w:lineRule="auto"/>
        <w:ind w:firstLine="567"/>
      </w:pPr>
      <w:bookmarkStart w:id="21" w:name="_Toc419536393"/>
      <w:r w:rsidRPr="008E0BEF">
        <w:lastRenderedPageBreak/>
        <w:t>2.2</w:t>
      </w:r>
      <w:r w:rsidR="001A135B" w:rsidRPr="008E0BEF">
        <w:t>. Các phương pháp phân tích vật liệu.</w:t>
      </w:r>
      <w:bookmarkEnd w:id="21"/>
    </w:p>
    <w:p w:rsidR="001A135B" w:rsidRPr="008E0BEF" w:rsidRDefault="007443B0" w:rsidP="00CC183D">
      <w:pPr>
        <w:pStyle w:val="Heading3"/>
        <w:spacing w:before="120" w:after="120"/>
        <w:rPr>
          <w:color w:val="auto"/>
        </w:rPr>
      </w:pPr>
      <w:bookmarkStart w:id="22" w:name="_Toc419536394"/>
      <w:r w:rsidRPr="008E0BEF">
        <w:rPr>
          <w:color w:val="auto"/>
        </w:rPr>
        <w:t>2.1</w:t>
      </w:r>
      <w:r w:rsidR="001A135B" w:rsidRPr="008E0BEF">
        <w:rPr>
          <w:color w:val="auto"/>
        </w:rPr>
        <w:t>.1. Các phương pháp phân tích cấu trúc.</w:t>
      </w:r>
      <w:bookmarkEnd w:id="22"/>
    </w:p>
    <w:p w:rsidR="003B1D6E" w:rsidRPr="008E0BEF" w:rsidRDefault="007443B0" w:rsidP="00CC183D">
      <w:pPr>
        <w:pStyle w:val="Heading4"/>
        <w:spacing w:before="120" w:after="120"/>
        <w:rPr>
          <w:color w:val="auto"/>
        </w:rPr>
      </w:pPr>
      <w:r w:rsidRPr="008E0BEF">
        <w:rPr>
          <w:color w:val="auto"/>
        </w:rPr>
        <w:t>2.2</w:t>
      </w:r>
      <w:r w:rsidR="00353D2F" w:rsidRPr="008E0BEF">
        <w:rPr>
          <w:color w:val="auto"/>
        </w:rPr>
        <w:t xml:space="preserve">.1.1. </w:t>
      </w:r>
      <w:r w:rsidR="004C6F73" w:rsidRPr="008E0BEF">
        <w:rPr>
          <w:color w:val="auto"/>
        </w:rPr>
        <w:t>Phương pháp k</w:t>
      </w:r>
      <w:r w:rsidR="00353D2F" w:rsidRPr="008E0BEF">
        <w:rPr>
          <w:color w:val="auto"/>
        </w:rPr>
        <w:t xml:space="preserve">hảo sát hình thái học </w:t>
      </w:r>
      <w:r w:rsidR="00C63B9A" w:rsidRPr="008E0BEF">
        <w:rPr>
          <w:color w:val="auto"/>
        </w:rPr>
        <w:t>SEM</w:t>
      </w:r>
      <w:r w:rsidR="009B0CCC" w:rsidRPr="008E0BEF">
        <w:rPr>
          <w:color w:val="auto"/>
        </w:rPr>
        <w:t>.</w:t>
      </w:r>
    </w:p>
    <w:p w:rsidR="00BF5FBD" w:rsidRPr="008E0BEF" w:rsidRDefault="00735E92" w:rsidP="009B6134">
      <w:r w:rsidRPr="008E0BEF">
        <w:t>SEM là thuật ngữ viết tắt của “scanning electron microscope”- kính hiển vi điện tử</w:t>
      </w:r>
      <w:r w:rsidR="002A369F" w:rsidRPr="008E0BEF">
        <w:t xml:space="preserve"> quét. </w:t>
      </w:r>
      <w:r w:rsidR="00DD5934" w:rsidRPr="008E0BEF">
        <w:t xml:space="preserve">SEM </w:t>
      </w:r>
      <w:r w:rsidR="001C7068" w:rsidRPr="008E0BEF">
        <w:t>là thiết bị</w:t>
      </w:r>
      <w:r w:rsidR="00347767" w:rsidRPr="008E0BEF">
        <w:t xml:space="preserve"> tạ</w:t>
      </w:r>
      <w:r w:rsidR="001C7068" w:rsidRPr="008E0BEF">
        <w:t>o</w:t>
      </w:r>
      <w:r w:rsidR="00347767" w:rsidRPr="008E0BEF">
        <w:t xml:space="preserve"> ảnh với độ </w:t>
      </w:r>
      <w:r w:rsidR="008A4F55" w:rsidRPr="008E0BEF">
        <w:t xml:space="preserve">phân giải cao </w:t>
      </w:r>
      <w:r w:rsidR="000929A7" w:rsidRPr="008E0BEF">
        <w:t xml:space="preserve">của bề mặt mẫu bằng cách sử dụng một chùm điện tử hội tụ </w:t>
      </w:r>
      <w:r w:rsidR="007F2723" w:rsidRPr="008E0BEF">
        <w:t>quét trên bề mặt mẫ</w:t>
      </w:r>
      <w:r w:rsidR="006D6C4F" w:rsidRPr="008E0BEF">
        <w:t>u. Sự tạo ảnh của mẫu đượ</w:t>
      </w:r>
      <w:r w:rsidR="005F595A" w:rsidRPr="008E0BEF">
        <w:t>c thực hiện thông qua việc ghi nhận và phân tích các bức xạ phát ra từ sự tương tác giữa các electron với nguyên tử trên bề mặt mẫ</w:t>
      </w:r>
      <w:r w:rsidR="00BC7085" w:rsidRPr="008E0BEF">
        <w:t>u.</w:t>
      </w:r>
    </w:p>
    <w:p w:rsidR="00BC7085" w:rsidRPr="008E0BEF" w:rsidRDefault="00B52657" w:rsidP="009B6134">
      <w:r w:rsidRPr="008E0BEF">
        <w:t>T</w:t>
      </w:r>
      <w:r w:rsidR="00347EC4" w:rsidRPr="008E0BEF">
        <w:t xml:space="preserve">hiết bị SEM ban đầu được phát minh </w:t>
      </w:r>
      <w:r w:rsidR="00DC7905" w:rsidRPr="008E0BEF">
        <w:t>vào năm 1930 bởi Knoll</w:t>
      </w:r>
      <w:r w:rsidR="00E4043D" w:rsidRPr="008E0BEF">
        <w:t xml:space="preserve"> và von Ardenne</w:t>
      </w:r>
      <w:r w:rsidR="00DC7905" w:rsidRPr="008E0BEF">
        <w:t xml:space="preserve">. </w:t>
      </w:r>
      <w:r w:rsidR="00335D31" w:rsidRPr="008E0BEF">
        <w:t xml:space="preserve">Sau này, những phát triển quan trọng </w:t>
      </w:r>
      <w:r w:rsidR="008D77FF" w:rsidRPr="008E0BEF">
        <w:t>được tạo ra bởi Zworykin, Hillier và Snyder ở RCA Research Laboratories USA vào</w:t>
      </w:r>
      <w:r w:rsidRPr="008E0BEF">
        <w:t xml:space="preserve"> những</w:t>
      </w:r>
      <w:r w:rsidR="008D77FF" w:rsidRPr="008E0BEF">
        <w:t xml:space="preserve"> năm </w:t>
      </w:r>
      <w:r w:rsidRPr="008E0BEF">
        <w:t>1940</w:t>
      </w:r>
      <w:r w:rsidR="008D77FF" w:rsidRPr="008E0BEF">
        <w:t xml:space="preserve">. </w:t>
      </w:r>
      <w:r w:rsidR="00434C75" w:rsidRPr="008E0BEF">
        <w:t xml:space="preserve">Việc thiết kế và thực hiện thiết bị của họ </w:t>
      </w:r>
      <w:r w:rsidR="008D627B" w:rsidRPr="008E0BEF">
        <w:t>dự đoán sẽ hiện thị được như các kính hiển hiể</w:t>
      </w:r>
      <w:r w:rsidR="004F2477" w:rsidRPr="008E0BEF">
        <w:t>n vi sau này, nhưng sự thành công của họ lại bị giới hạn bởi độ</w:t>
      </w:r>
      <w:r w:rsidR="0002743A" w:rsidRPr="008E0BEF">
        <w:t xml:space="preserve"> chân không còn thấp. </w:t>
      </w:r>
      <w:r w:rsidR="002B414F" w:rsidRPr="008E0BEF">
        <w:t xml:space="preserve">Các mẫu </w:t>
      </w:r>
      <w:r w:rsidR="00F07AAC" w:rsidRPr="008E0BEF">
        <w:t xml:space="preserve">thiết bị hiện tại là </w:t>
      </w:r>
      <w:r w:rsidR="00A157EB" w:rsidRPr="008E0BEF">
        <w:t xml:space="preserve">kết quả công việc nghiên cứu của </w:t>
      </w:r>
      <w:r w:rsidR="005D7B24" w:rsidRPr="008E0BEF">
        <w:t xml:space="preserve">Oatley và các sinh viên của ông tại đại học Cambridge vào khoảng giữa 1948 đến 1965. </w:t>
      </w:r>
      <w:r w:rsidR="00F7734E" w:rsidRPr="008E0BEF">
        <w:t xml:space="preserve">Thiết bị SEM thương phẩm đầu tiên </w:t>
      </w:r>
      <w:r w:rsidR="00003C86" w:rsidRPr="008E0BEF">
        <w:t>được sản xuất vào năm 1965 bởi Cambridge Instrument (Vương quốc Anh)</w:t>
      </w:r>
      <w:r w:rsidR="00420105" w:rsidRPr="008E0BEF">
        <w:t>.</w:t>
      </w:r>
    </w:p>
    <w:p w:rsidR="00FC690B" w:rsidRPr="008E0BEF" w:rsidRDefault="00FC690B" w:rsidP="009B6134"/>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516"/>
      </w:tblGrid>
      <w:tr w:rsidR="00D027DB" w:rsidRPr="008E0BEF" w:rsidTr="00A34F5A">
        <w:trPr>
          <w:jc w:val="center"/>
        </w:trPr>
        <w:tc>
          <w:tcPr>
            <w:tcW w:w="6516" w:type="dxa"/>
          </w:tcPr>
          <w:p w:rsidR="00D027DB" w:rsidRPr="00874514" w:rsidRDefault="00D027DB" w:rsidP="00E56A90">
            <w:pPr>
              <w:spacing w:before="120" w:after="120" w:line="312" w:lineRule="auto"/>
              <w:ind w:firstLine="0"/>
              <w:jc w:val="center"/>
            </w:pPr>
            <w:r w:rsidRPr="00874514">
              <w:rPr>
                <w:noProof/>
              </w:rPr>
              <w:lastRenderedPageBreak/>
              <w:drawing>
                <wp:inline distT="0" distB="0" distL="0" distR="0" wp14:anchorId="686F0D44" wp14:editId="075CCEA3">
                  <wp:extent cx="3257550" cy="4741545"/>
                  <wp:effectExtent l="0" t="0" r="0" b="1905"/>
                  <wp:docPr id="33" name="Picture 33" descr="C:\Users\user\Downloads\electronmicroscopy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ownloads\electronmicroscopy2.gi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64754" cy="4752031"/>
                          </a:xfrm>
                          <a:prstGeom prst="rect">
                            <a:avLst/>
                          </a:prstGeom>
                          <a:noFill/>
                          <a:ln>
                            <a:noFill/>
                          </a:ln>
                        </pic:spPr>
                      </pic:pic>
                    </a:graphicData>
                  </a:graphic>
                </wp:inline>
              </w:drawing>
            </w:r>
          </w:p>
        </w:tc>
      </w:tr>
      <w:tr w:rsidR="00192CD1" w:rsidRPr="008E0BEF" w:rsidTr="00A34F5A">
        <w:trPr>
          <w:trHeight w:val="581"/>
          <w:jc w:val="center"/>
        </w:trPr>
        <w:tc>
          <w:tcPr>
            <w:tcW w:w="6516" w:type="dxa"/>
          </w:tcPr>
          <w:p w:rsidR="00192CD1" w:rsidRPr="008E0BEF" w:rsidRDefault="00742E91" w:rsidP="00E56A90">
            <w:pPr>
              <w:spacing w:before="120" w:after="120" w:line="312" w:lineRule="auto"/>
              <w:ind w:firstLine="0"/>
              <w:rPr>
                <w:i/>
              </w:rPr>
            </w:pPr>
            <w:r w:rsidRPr="008E0BEF">
              <w:rPr>
                <w:i/>
              </w:rPr>
              <w:t>Hình 2.</w:t>
            </w:r>
            <w:r w:rsidR="00BE512E" w:rsidRPr="008E0BEF">
              <w:rPr>
                <w:i/>
              </w:rPr>
              <w:t>4: Sơ đồ nguyên lý hoạt độ</w:t>
            </w:r>
            <w:r w:rsidR="00AF327B" w:rsidRPr="008E0BEF">
              <w:rPr>
                <w:i/>
              </w:rPr>
              <w:t xml:space="preserve">ng và cấu </w:t>
            </w:r>
            <w:r w:rsidR="00C267F3" w:rsidRPr="008E0BEF">
              <w:rPr>
                <w:i/>
              </w:rPr>
              <w:t>của</w:t>
            </w:r>
            <w:r w:rsidR="00AF327B" w:rsidRPr="008E0BEF">
              <w:rPr>
                <w:i/>
              </w:rPr>
              <w:t xml:space="preserve"> thiết bị</w:t>
            </w:r>
            <w:r w:rsidR="00C267F3" w:rsidRPr="008E0BEF">
              <w:rPr>
                <w:i/>
              </w:rPr>
              <w:t xml:space="preserve"> SEM</w:t>
            </w:r>
          </w:p>
        </w:tc>
      </w:tr>
    </w:tbl>
    <w:p w:rsidR="004E6E14" w:rsidRPr="008E0BEF" w:rsidRDefault="00911778" w:rsidP="009B6134">
      <w:r w:rsidRPr="008E0BEF">
        <w:t>Nguyên lý làm việc của thiết bị SEM được mô tả</w:t>
      </w:r>
      <w:r w:rsidR="00E56A90" w:rsidRPr="008E0BEF">
        <w:t xml:space="preserve"> trong hình 2.4</w:t>
      </w:r>
      <w:r w:rsidRPr="008E0BEF">
        <w:t xml:space="preserve">. </w:t>
      </w:r>
      <w:r w:rsidR="00EF1969" w:rsidRPr="008E0BEF">
        <w:t xml:space="preserve">Nó sử dụng </w:t>
      </w:r>
      <w:r w:rsidR="00364DFE" w:rsidRPr="008E0BEF">
        <w:t>hai chùm electron để mô phỏng hình ảnh của mẫu. Một chùm</w:t>
      </w:r>
      <w:r w:rsidR="008948EB" w:rsidRPr="008E0BEF">
        <w:t xml:space="preserve"> dùng để</w:t>
      </w:r>
      <w:r w:rsidR="00364DFE" w:rsidRPr="008E0BEF">
        <w:t xml:space="preserve"> tương tác với bề mặt mẫ</w:t>
      </w:r>
      <w:r w:rsidR="008948EB" w:rsidRPr="008E0BEF">
        <w:t xml:space="preserve">u. Một chùm khác </w:t>
      </w:r>
      <w:r w:rsidR="00FB078B" w:rsidRPr="008E0BEF">
        <w:t>dùng để hiện thị ả</w:t>
      </w:r>
      <w:r w:rsidR="00AC4243" w:rsidRPr="008E0BEF">
        <w:t>nh lên màn hình CRT.</w:t>
      </w:r>
      <w:r w:rsidR="009843EB" w:rsidRPr="008E0BEF">
        <w:t xml:space="preserve"> Chùm điện tử được tạo ra từ súng điện tử (phát xạ nhiệt, phát xạ trường) sau đó được tăng tốc và hội tụ thành một chùm điện tử hẹp (cỡ vài trăm Angstrong đến vài nanomet) nhờ hệ</w:t>
      </w:r>
      <w:r w:rsidR="00161515">
        <w:t xml:space="preserve"> thống</w:t>
      </w:r>
      <w:r w:rsidR="009843EB" w:rsidRPr="008E0BEF">
        <w:t xml:space="preserve"> thấu kính từ </w:t>
      </w:r>
      <w:r w:rsidR="00E762A4" w:rsidRPr="008E0BEF">
        <w:t>rồi quét trên bề mặt mẫu nhờ các cuộn quét tĩnh điện.</w:t>
      </w:r>
      <w:r w:rsidR="009843EB" w:rsidRPr="008E0BEF">
        <w:t xml:space="preserve"> </w:t>
      </w:r>
      <w:r w:rsidR="00E6168B" w:rsidRPr="008E0BEF">
        <w:t xml:space="preserve">Sự va chạm của chùm điện tử tới </w:t>
      </w:r>
      <w:r w:rsidR="00522655" w:rsidRPr="008E0BEF">
        <w:t xml:space="preserve">lên bề mặt mẫu </w:t>
      </w:r>
      <w:r w:rsidR="002013DC" w:rsidRPr="008E0BEF">
        <w:t xml:space="preserve">phát ra các electron và photon khác. </w:t>
      </w:r>
      <w:r w:rsidR="00044F34" w:rsidRPr="008E0BEF">
        <w:t>Các tín hiệu được lựa chọn, thu thập và khuếch đại</w:t>
      </w:r>
      <w:r w:rsidR="005E271E">
        <w:t xml:space="preserve"> và</w:t>
      </w:r>
      <w:r w:rsidR="00044F34" w:rsidRPr="008E0BEF">
        <w:t xml:space="preserve"> </w:t>
      </w:r>
      <w:r w:rsidR="00290050" w:rsidRPr="008E0BEF">
        <w:t>điều chỉ</w:t>
      </w:r>
      <w:r w:rsidR="00552BD9" w:rsidRPr="008E0BEF">
        <w:t xml:space="preserve">nh. </w:t>
      </w:r>
      <w:r w:rsidR="00DC390E" w:rsidRPr="008E0BEF">
        <w:t>Những tín hiệu mạnh tạo ra một điểm sáng trên trên màn hình CRT trong khi một tín hiệu nhỏ hơn tạo ra một điểm mờ</w:t>
      </w:r>
      <w:r w:rsidR="004E6E14" w:rsidRPr="008E0BEF">
        <w:t xml:space="preserve"> hơn.</w:t>
      </w:r>
    </w:p>
    <w:p w:rsidR="00FC690B" w:rsidRPr="008E0BEF" w:rsidRDefault="00FC690B" w:rsidP="009B6134"/>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6"/>
      </w:tblGrid>
      <w:tr w:rsidR="00B42322" w:rsidRPr="008E0BEF" w:rsidTr="00A34F5A">
        <w:trPr>
          <w:trHeight w:val="5510"/>
          <w:jc w:val="center"/>
        </w:trPr>
        <w:tc>
          <w:tcPr>
            <w:tcW w:w="8786" w:type="dxa"/>
          </w:tcPr>
          <w:p w:rsidR="00B42322" w:rsidRPr="008E0BEF" w:rsidRDefault="0013718B" w:rsidP="00977EC0">
            <w:pPr>
              <w:spacing w:before="120" w:after="120" w:line="312" w:lineRule="auto"/>
              <w:ind w:firstLine="0"/>
              <w:jc w:val="center"/>
            </w:pPr>
            <w:r w:rsidRPr="008E0BEF">
              <w:rPr>
                <w:noProof/>
              </w:rPr>
              <w:lastRenderedPageBreak/>
              <w:drawing>
                <wp:inline distT="0" distB="0" distL="0" distR="0" wp14:anchorId="0E6FEA08" wp14:editId="7671EBD3">
                  <wp:extent cx="5248275" cy="3938667"/>
                  <wp:effectExtent l="0" t="0" r="0" b="5080"/>
                  <wp:docPr id="38" name="Picture 38" descr="C:\Users\user\Downloads\fe-sem-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Downloads\fe-sem-am.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86823" cy="3967596"/>
                          </a:xfrm>
                          <a:prstGeom prst="rect">
                            <a:avLst/>
                          </a:prstGeom>
                          <a:noFill/>
                          <a:ln>
                            <a:noFill/>
                          </a:ln>
                        </pic:spPr>
                      </pic:pic>
                    </a:graphicData>
                  </a:graphic>
                </wp:inline>
              </w:drawing>
            </w:r>
          </w:p>
        </w:tc>
      </w:tr>
      <w:tr w:rsidR="00B42322" w:rsidRPr="008E0BEF" w:rsidTr="00A34F5A">
        <w:trPr>
          <w:jc w:val="center"/>
        </w:trPr>
        <w:tc>
          <w:tcPr>
            <w:tcW w:w="8786" w:type="dxa"/>
          </w:tcPr>
          <w:p w:rsidR="00B42322" w:rsidRPr="008E0BEF" w:rsidRDefault="00742E91" w:rsidP="00E56A90">
            <w:pPr>
              <w:spacing w:before="120" w:after="120" w:line="312" w:lineRule="auto"/>
              <w:ind w:firstLine="0"/>
              <w:rPr>
                <w:i/>
              </w:rPr>
            </w:pPr>
            <w:r w:rsidRPr="008E0BEF">
              <w:rPr>
                <w:i/>
              </w:rPr>
              <w:t>Hình 2.</w:t>
            </w:r>
            <w:r w:rsidR="00243628" w:rsidRPr="008E0BEF">
              <w:rPr>
                <w:i/>
              </w:rPr>
              <w:t xml:space="preserve">5: Thiết bị </w:t>
            </w:r>
            <w:r w:rsidR="00001E48" w:rsidRPr="008E0BEF">
              <w:rPr>
                <w:i/>
              </w:rPr>
              <w:t>FE-</w:t>
            </w:r>
            <w:r w:rsidR="00243628" w:rsidRPr="008E0BEF">
              <w:rPr>
                <w:i/>
              </w:rPr>
              <w:t>SEM</w:t>
            </w:r>
            <w:r w:rsidR="005F0176" w:rsidRPr="008E0BEF">
              <w:rPr>
                <w:i/>
              </w:rPr>
              <w:t xml:space="preserve"> Hitachi S-4800</w:t>
            </w:r>
            <w:r w:rsidR="00243628" w:rsidRPr="008E0BEF">
              <w:rPr>
                <w:i/>
              </w:rPr>
              <w:t xml:space="preserve"> </w:t>
            </w:r>
            <w:r w:rsidR="005F0176" w:rsidRPr="008E0BEF">
              <w:rPr>
                <w:i/>
              </w:rPr>
              <w:t>có tại</w:t>
            </w:r>
            <w:r w:rsidR="00243628" w:rsidRPr="008E0BEF">
              <w:rPr>
                <w:i/>
              </w:rPr>
              <w:t xml:space="preserve"> Viện Khoa họ</w:t>
            </w:r>
            <w:r w:rsidR="001D5C85">
              <w:rPr>
                <w:i/>
              </w:rPr>
              <w:t>c V</w:t>
            </w:r>
            <w:r w:rsidR="00243628" w:rsidRPr="008E0BEF">
              <w:rPr>
                <w:i/>
              </w:rPr>
              <w:t>ật liệu – Viện Hàn lâm Khoa học và Công nghệ Việt Nam.</w:t>
            </w:r>
          </w:p>
        </w:tc>
      </w:tr>
    </w:tbl>
    <w:p w:rsidR="004E6E14" w:rsidRPr="008E0BEF" w:rsidRDefault="004E6E14" w:rsidP="00A34F5A">
      <w:r w:rsidRPr="008E0BEF">
        <w:t>Khi điện tử tương tác với bề mặt mẫu sẽ tạo ra các bức xạ khác nhau. Việc tạo ảnh của SEM là nhờ sự phân tích các bức xạ này. Các bức xạ chủ yếu của SEM là:</w:t>
      </w:r>
    </w:p>
    <w:p w:rsidR="004E6E14" w:rsidRPr="008E0BEF" w:rsidRDefault="004E6E14" w:rsidP="009B6134">
      <w:r w:rsidRPr="008E0BEF">
        <w:t xml:space="preserve">Điện tử thứ cấp (secondary electron): </w:t>
      </w:r>
      <w:r w:rsidR="005220A4" w:rsidRPr="008E0BEF">
        <w:t xml:space="preserve">Là chế độ ghi ảnh thông dụng nhất của </w:t>
      </w:r>
      <w:r w:rsidR="00413B7A" w:rsidRPr="008E0BEF">
        <w:t xml:space="preserve">SEM, chùm điện tử thứ cấp có năng lượng thấp (thường nhỏ hơn 50 eV) </w:t>
      </w:r>
      <w:r w:rsidR="00AD7F87" w:rsidRPr="008E0BEF">
        <w:t xml:space="preserve">được ghi nhận bằng ống nhân quang </w:t>
      </w:r>
      <w:r w:rsidR="004C4177" w:rsidRPr="008E0BEF">
        <w:t>nhấp nháy. Vì chúng có năng lượng thấp nên chủ yếu là các điện tử phát ra từ bề mặt mẫu với độ sâu chỉ vài nanomet, do vậy chúng chỉ tạo ra ảnh hai chiề</w:t>
      </w:r>
      <w:r w:rsidR="00AE0260" w:rsidRPr="008E0BEF">
        <w:t>u.</w:t>
      </w:r>
    </w:p>
    <w:p w:rsidR="009B0CCC" w:rsidRPr="008E0BEF" w:rsidRDefault="00AE0260" w:rsidP="00CC183D">
      <w:r w:rsidRPr="008E0BEF">
        <w:t>Điện tử tán xạ ngược (Backscattered electron): Điện tử tán xạ ngược là chùm điện tử ban đầu khi tương tác với bề mặt mẫu bị phản xạ ngược trở lại chủ yếu do chúng có năng lượng ca</w:t>
      </w:r>
      <w:r w:rsidR="00B77215">
        <w:t>o</w:t>
      </w:r>
      <w:r w:rsidRPr="008E0BEF">
        <w:t>. Sự tán xạ này phụ thuộc rất nhiều vào thành phần hóa học ở bề mặt mẫu</w:t>
      </w:r>
      <w:r w:rsidR="008A6D28" w:rsidRPr="008E0BEF">
        <w:t>. D</w:t>
      </w:r>
      <w:r w:rsidRPr="008E0BEF">
        <w:t>o đó</w:t>
      </w:r>
      <w:r w:rsidR="008A6D28" w:rsidRPr="008E0BEF">
        <w:t>,</w:t>
      </w:r>
      <w:r w:rsidRPr="008E0BEF">
        <w:t xml:space="preserve"> ảnh của điện tử tán xạ ngược hữu ích cho việc phân tích về độ tương phản thành phần hóa học. Ngoài ra, điện tử tán xạ ngược phụ thuộ</w:t>
      </w:r>
      <w:r w:rsidR="00D348CF">
        <w:t>c vào các liên</w:t>
      </w:r>
      <w:r w:rsidRPr="008E0BEF">
        <w:t xml:space="preserve"> kết điện tại bề mặt mẫu nên nó còn có thể đem lại các thông tin về các domen sắt điện.</w:t>
      </w:r>
    </w:p>
    <w:p w:rsidR="00CC183D" w:rsidRPr="008E0BEF" w:rsidRDefault="00CC183D" w:rsidP="00CC183D">
      <w:pPr>
        <w:pStyle w:val="Heading4"/>
      </w:pPr>
      <w:r w:rsidRPr="008E0BEF">
        <w:lastRenderedPageBreak/>
        <w:t>2.2.1.2. Phương pháp nhiễu xạ tia X</w:t>
      </w:r>
    </w:p>
    <w:p w:rsidR="0049079D" w:rsidRPr="008E0BEF" w:rsidRDefault="00BC41D7" w:rsidP="00CC183D">
      <w:r w:rsidRPr="008E0BEF">
        <w:t xml:space="preserve">Nhiễu xạ tia X là hiện tượng </w:t>
      </w:r>
      <w:r w:rsidR="004B4628" w:rsidRPr="008E0BEF">
        <w:t>các chùm tia X nhiễu xạ trên các mặt tinh thể của chất rắn do nó có tính tuần hoàn của cấu trúc tinh thể tạo ra các cực đại, cực tiểu nhiễu xạ</w:t>
      </w:r>
      <w:r w:rsidR="00C57EE1" w:rsidRPr="008E0BEF">
        <w:t>. Kỹ thuật nhiễu xạ tia X được sử dụng để phân tích cấu trúc chất rắ</w:t>
      </w:r>
      <w:r w:rsidR="0061627C" w:rsidRPr="008E0BEF">
        <w:t xml:space="preserve">n. Phương pháp này được W.H.Bragg và W.L.Bragg tìm ra vào năm </w:t>
      </w:r>
      <w:r w:rsidR="00273040" w:rsidRPr="008E0BEF">
        <w:t xml:space="preserve">1913 khi xác định cấu trúc của KCl và NaCl </w:t>
      </w:r>
      <w:r w:rsidR="00FB0633" w:rsidRPr="008E0BEF">
        <w:t>dựa trên sự</w:t>
      </w:r>
      <w:r w:rsidR="00673800" w:rsidRPr="008E0BEF">
        <w:t xml:space="preserve"> phát hiện</w:t>
      </w:r>
      <w:r w:rsidR="00FB0633" w:rsidRPr="008E0BEF">
        <w:t xml:space="preserve"> của M.v</w:t>
      </w:r>
      <w:r w:rsidR="008B16FE" w:rsidRPr="008E0BEF">
        <w:t>on và</w:t>
      </w:r>
      <w:r w:rsidR="008A0D20" w:rsidRPr="008E0BEF">
        <w:t xml:space="preserve"> đã</w:t>
      </w:r>
      <w:r w:rsidR="008B16FE" w:rsidRPr="008E0BEF">
        <w:t xml:space="preserve"> đưa ra phương trình nổi tiế</w:t>
      </w:r>
      <w:r w:rsidR="00A31E49" w:rsidRPr="008E0BEF">
        <w:t>ng.</w:t>
      </w:r>
    </w:p>
    <w:p w:rsidR="00FC2419" w:rsidRPr="008E0BEF" w:rsidRDefault="005C7F72" w:rsidP="00C04B8F">
      <w:r w:rsidRPr="008E0BEF">
        <w:t>Định luậ</w:t>
      </w:r>
      <w:r w:rsidR="00C04B8F" w:rsidRPr="008E0BEF">
        <w:t>t Bragg</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37"/>
        <w:gridCol w:w="4956"/>
      </w:tblGrid>
      <w:tr w:rsidR="008F4B8A" w:rsidRPr="008E0BEF" w:rsidTr="00A34F5A">
        <w:trPr>
          <w:trHeight w:val="3022"/>
          <w:jc w:val="center"/>
        </w:trPr>
        <w:tc>
          <w:tcPr>
            <w:tcW w:w="3937" w:type="dxa"/>
            <w:vAlign w:val="center"/>
          </w:tcPr>
          <w:p w:rsidR="00C04B8F" w:rsidRPr="008E0BEF" w:rsidRDefault="00C04B8F" w:rsidP="009B6134">
            <w:pPr>
              <w:spacing w:line="312" w:lineRule="auto"/>
            </w:pPr>
          </w:p>
          <w:p w:rsidR="005C7F72" w:rsidRPr="008E0BEF" w:rsidRDefault="005C7F72" w:rsidP="00977EC0">
            <w:pPr>
              <w:spacing w:line="312" w:lineRule="auto"/>
              <w:jc w:val="left"/>
              <w:rPr>
                <w:rFonts w:cs="Times New Roman"/>
              </w:rPr>
            </w:pPr>
            <w:r w:rsidRPr="008E0BEF">
              <w:t>2dsin</w:t>
            </w:r>
            <w:r w:rsidRPr="008E0BEF">
              <w:rPr>
                <w:rFonts w:cs="Times New Roman"/>
              </w:rPr>
              <w:t>θ</w:t>
            </w:r>
            <w:r w:rsidRPr="008E0BEF">
              <w:t xml:space="preserve"> = n</w:t>
            </w:r>
            <w:r w:rsidRPr="008E0BEF">
              <w:rPr>
                <w:rFonts w:cs="Times New Roman"/>
              </w:rPr>
              <w:t>λ</w:t>
            </w:r>
            <w:r w:rsidR="00EB7C89">
              <w:rPr>
                <w:rFonts w:cs="Times New Roman"/>
              </w:rPr>
              <w:t xml:space="preserve"> (3)</w:t>
            </w:r>
          </w:p>
          <w:p w:rsidR="00977412" w:rsidRPr="008E0BEF" w:rsidRDefault="00977412" w:rsidP="00977EC0">
            <w:pPr>
              <w:spacing w:line="312" w:lineRule="auto"/>
              <w:jc w:val="center"/>
            </w:pPr>
          </w:p>
          <w:p w:rsidR="005C7F72" w:rsidRPr="008E0BEF" w:rsidRDefault="005C7F72" w:rsidP="009B6134">
            <w:pPr>
              <w:spacing w:line="312" w:lineRule="auto"/>
            </w:pPr>
            <w:r w:rsidRPr="008E0BEF">
              <w:t>Trong đó</w:t>
            </w:r>
            <w:r w:rsidR="00977412" w:rsidRPr="008E0BEF">
              <w:t>:</w:t>
            </w:r>
            <w:r w:rsidRPr="008E0BEF">
              <w:t xml:space="preserve"> n là số nguyên, </w:t>
            </w:r>
            <w:r w:rsidRPr="008E0BEF">
              <w:rPr>
                <w:rFonts w:cs="Times New Roman"/>
              </w:rPr>
              <w:t>λ là bước sóng chùm tia X tới, d là khoảng cách giữa các lớp nguyên tử, θ là góc tới</w:t>
            </w:r>
            <w:r w:rsidR="00977412" w:rsidRPr="008E0BEF">
              <w:rPr>
                <w:rFonts w:cs="Times New Roman"/>
              </w:rPr>
              <w:t>.</w:t>
            </w:r>
          </w:p>
          <w:p w:rsidR="008F4B8A" w:rsidRPr="008E0BEF" w:rsidRDefault="008F4B8A" w:rsidP="009B6134">
            <w:pPr>
              <w:spacing w:line="312" w:lineRule="auto"/>
            </w:pPr>
          </w:p>
        </w:tc>
        <w:tc>
          <w:tcPr>
            <w:tcW w:w="4956" w:type="dxa"/>
          </w:tcPr>
          <w:p w:rsidR="008F4B8A" w:rsidRPr="008E0BEF" w:rsidRDefault="005C7F72" w:rsidP="00977EC0">
            <w:pPr>
              <w:spacing w:before="120" w:after="120" w:line="312" w:lineRule="auto"/>
              <w:ind w:firstLine="0"/>
              <w:jc w:val="center"/>
            </w:pPr>
            <w:r w:rsidRPr="008E0BEF">
              <w:rPr>
                <w:noProof/>
              </w:rPr>
              <w:drawing>
                <wp:inline distT="0" distB="0" distL="0" distR="0" wp14:anchorId="0B710354" wp14:editId="099962CB">
                  <wp:extent cx="2952750" cy="1823567"/>
                  <wp:effectExtent l="0" t="0" r="0" b="5715"/>
                  <wp:docPr id="36" name="Picture 36" descr="C:\Users\user\AppData\Local\Microsoft\Windows\INetCache\Content.Word\Bragg.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user\AppData\Local\Microsoft\Windows\INetCache\Content.Word\Bragg.gif"/>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032297" cy="1872694"/>
                          </a:xfrm>
                          <a:prstGeom prst="rect">
                            <a:avLst/>
                          </a:prstGeom>
                          <a:noFill/>
                          <a:ln>
                            <a:noFill/>
                          </a:ln>
                        </pic:spPr>
                      </pic:pic>
                    </a:graphicData>
                  </a:graphic>
                </wp:inline>
              </w:drawing>
            </w:r>
          </w:p>
        </w:tc>
      </w:tr>
    </w:tbl>
    <w:p w:rsidR="005A2583" w:rsidRPr="008E0BEF" w:rsidRDefault="001F16BF" w:rsidP="00A34F5A">
      <w:r w:rsidRPr="008E0BEF">
        <w:t>Phương trình Bragg dùng để xác định các cấu trúc tinh thể</w:t>
      </w:r>
      <w:r w:rsidR="00580054" w:rsidRPr="008E0BEF">
        <w:t xml:space="preserve"> khác nhau. Vì mỗi tinh thể có các thông số mạng khác nhau sẽ cho các hình ảnh nhiễu xạ</w:t>
      </w:r>
      <w:r w:rsidR="00440619" w:rsidRPr="008E0BEF">
        <w:t xml:space="preserve"> khác nhau. Kỹ thuật nhiễu xạ tia X giúp xác định </w:t>
      </w:r>
      <w:r w:rsidR="005B1BA9" w:rsidRPr="008E0BEF">
        <w:t xml:space="preserve">các pha khác nhau của một chất nhờ vào dữ liệu nhiễu xạ. </w:t>
      </w:r>
      <w:r w:rsidR="001B07D2" w:rsidRPr="008E0BEF">
        <w:t>Trong bài khóa luận này, kỹ thuật nhiễu xạ tia X dùng để phân tích sự tồn tại các pha của màng TiO</w:t>
      </w:r>
      <w:r w:rsidR="001B07D2" w:rsidRPr="008E0BEF">
        <w:rPr>
          <w:vertAlign w:val="subscript"/>
        </w:rPr>
        <w:t>2.</w:t>
      </w:r>
    </w:p>
    <w:p w:rsidR="00144A03" w:rsidRPr="008E0BEF" w:rsidRDefault="00144A03" w:rsidP="00CC183D">
      <w:pPr>
        <w:pStyle w:val="Heading4"/>
        <w:spacing w:before="120" w:after="120"/>
        <w:rPr>
          <w:color w:val="auto"/>
        </w:rPr>
      </w:pPr>
      <w:r w:rsidRPr="008E0BEF">
        <w:rPr>
          <w:color w:val="auto"/>
        </w:rPr>
        <w:t>2.2.1.3. Phương pháp phân tích phổ phân bố kích thước sợi</w:t>
      </w:r>
      <w:r w:rsidR="008A0D20" w:rsidRPr="008E0BEF">
        <w:rPr>
          <w:color w:val="auto"/>
        </w:rPr>
        <w:t xml:space="preserve"> bằng phần mềm gwyddion mã nguồn mở.</w:t>
      </w:r>
    </w:p>
    <w:p w:rsidR="00144A03" w:rsidRPr="008E0BEF" w:rsidRDefault="00144A03" w:rsidP="00144A03">
      <w:r w:rsidRPr="008E0BEF">
        <w:t>Trong phần này tôi xin giới thiệu một phương pháp phân tích độ đồng nhất về kích thước sợi nano qua ảnh FE-SEM bề mặt</w:t>
      </w:r>
      <w:r w:rsidR="008A0D20" w:rsidRPr="008E0BEF">
        <w:t xml:space="preserve"> b</w:t>
      </w:r>
      <w:r w:rsidR="00C063C2" w:rsidRPr="008E0BEF">
        <w:t>ằng cách sử dụng phần mềm Gwyddion (</w:t>
      </w:r>
      <w:hyperlink r:id="rId34" w:history="1">
        <w:r w:rsidR="00C063C2" w:rsidRPr="008E0BEF">
          <w:rPr>
            <w:rStyle w:val="Hyperlink"/>
            <w:color w:val="auto"/>
          </w:rPr>
          <w:t>http://gwyddion.net/</w:t>
        </w:r>
      </w:hyperlink>
      <w:r w:rsidR="00C063C2" w:rsidRPr="008E0BEF">
        <w:t>)</w:t>
      </w:r>
      <w:r w:rsidRPr="008E0BEF">
        <w:t xml:space="preserve">. </w:t>
      </w:r>
      <w:r w:rsidR="00D30E11" w:rsidRPr="008E0BEF">
        <w:t>Qua việc phân tích này ta sẽ thấy được một bức tranh tổng quát nhất về sự đồng đều của</w:t>
      </w:r>
      <w:r w:rsidR="00D348CF">
        <w:t xml:space="preserve"> các</w:t>
      </w:r>
      <w:r w:rsidR="00D30E11" w:rsidRPr="008E0BEF">
        <w:t xml:space="preserve"> sợi</w:t>
      </w:r>
      <w:r w:rsidR="00D348CF">
        <w:t xml:space="preserve"> TiO</w:t>
      </w:r>
      <w:r w:rsidR="00D348CF" w:rsidRPr="00D348CF">
        <w:rPr>
          <w:vertAlign w:val="subscript"/>
        </w:rPr>
        <w:t>2</w:t>
      </w:r>
      <w:r w:rsidR="00D30E11" w:rsidRPr="008E0BEF">
        <w:t>.</w:t>
      </w:r>
      <w:r w:rsidR="00C063C2" w:rsidRPr="008E0BEF">
        <w:t xml:space="preserve"> Tôi xin trình bày phương pháp này như sau:</w:t>
      </w:r>
    </w:p>
    <w:p w:rsidR="00C063C2" w:rsidRPr="008E0BEF" w:rsidRDefault="00653FE1" w:rsidP="00144A03">
      <w:r>
        <w:t>Bước</w:t>
      </w:r>
      <w:r w:rsidR="00C063C2" w:rsidRPr="008E0BEF">
        <w:t xml:space="preserve"> 1: Lựa chọn ảnh SEM có chất lượng tốt (mật độ sợi nhiều, rõ ràng)</w:t>
      </w:r>
    </w:p>
    <w:p w:rsidR="00C063C2" w:rsidRPr="008E0BEF" w:rsidRDefault="00C063C2" w:rsidP="00144A03">
      <w:r w:rsidRPr="008E0BEF">
        <w:t xml:space="preserve">Bước 2: Tính kích thước ảnh qua ứng dụng Powerpoint theo phương pháp tỷ lệ </w:t>
      </w:r>
      <w:r w:rsidR="008A0D20" w:rsidRPr="008E0BEF">
        <w:t xml:space="preserve">và lưu ảnh </w:t>
      </w:r>
      <w:r w:rsidRPr="008E0BEF">
        <w:t>(</w:t>
      </w:r>
      <w:r w:rsidR="008A0D20" w:rsidRPr="008E0BEF">
        <w:t>đổi kích thước ảnh ra đơn vị</w:t>
      </w:r>
      <w:r w:rsidR="00B77215">
        <w:t xml:space="preserve"> nm hoặc</w:t>
      </w:r>
      <w:r w:rsidR="008A0D20" w:rsidRPr="008E0BEF">
        <w:t xml:space="preserve"> </w:t>
      </w:r>
      <w:r w:rsidR="008A0D20" w:rsidRPr="008E0BEF">
        <w:rPr>
          <w:rFonts w:cs="Times New Roman"/>
        </w:rPr>
        <w:t>μ</w:t>
      </w:r>
      <w:r w:rsidR="008A0D20" w:rsidRPr="008E0BEF">
        <w:t>m</w:t>
      </w:r>
      <w:r w:rsidRPr="008E0BEF">
        <w:t>).</w:t>
      </w:r>
    </w:p>
    <w:p w:rsidR="00C063C2" w:rsidRPr="008E0BEF" w:rsidRDefault="00C063C2" w:rsidP="00144A03">
      <w:r w:rsidRPr="008E0BEF">
        <w:t>Bước 3: Dùng phần mềm Gwyddion để lấy mẫu</w:t>
      </w:r>
      <w:r w:rsidR="00D84C94">
        <w:t>.</w:t>
      </w:r>
    </w:p>
    <w:p w:rsidR="00C063C2" w:rsidRPr="008E0BEF" w:rsidRDefault="00C063C2" w:rsidP="00144A03">
      <w:r w:rsidRPr="008E0BEF">
        <w:t>Bước 4: Xử lý số liệu lấy các kích thước cơ bản và</w:t>
      </w:r>
      <w:r w:rsidR="00972A5E" w:rsidRPr="008E0BEF">
        <w:t xml:space="preserve"> làm tròn tính tầ</w:t>
      </w:r>
      <w:r w:rsidR="0015646C" w:rsidRPr="008E0BEF">
        <w:t>n số xuất hiện</w:t>
      </w:r>
      <w:r w:rsidR="00972A5E" w:rsidRPr="008E0BEF">
        <w:t xml:space="preserve"> các kích thước cơ bản.</w:t>
      </w:r>
    </w:p>
    <w:p w:rsidR="00972A5E" w:rsidRPr="008E0BEF" w:rsidRDefault="00972A5E" w:rsidP="00144A03">
      <w:r w:rsidRPr="008E0BEF">
        <w:lastRenderedPageBreak/>
        <w:t>Bước 5: Vẽ đồ thị hình cột biểu diễn tầ</w:t>
      </w:r>
      <w:r w:rsidR="00D84C94">
        <w:t>n số</w:t>
      </w:r>
      <w:r w:rsidRPr="008E0BEF">
        <w:t xml:space="preserve"> và đường phân bố gauss bằng phần mềm Origin.</w:t>
      </w:r>
    </w:p>
    <w:p w:rsidR="001A135B" w:rsidRPr="008E0BEF" w:rsidRDefault="007443B0" w:rsidP="00CC183D">
      <w:pPr>
        <w:pStyle w:val="Heading3"/>
        <w:spacing w:before="120" w:after="120"/>
        <w:rPr>
          <w:color w:val="auto"/>
        </w:rPr>
      </w:pPr>
      <w:bookmarkStart w:id="23" w:name="_Toc419536395"/>
      <w:r w:rsidRPr="008E0BEF">
        <w:rPr>
          <w:color w:val="auto"/>
        </w:rPr>
        <w:t>2.2</w:t>
      </w:r>
      <w:r w:rsidR="001A135B" w:rsidRPr="008E0BEF">
        <w:rPr>
          <w:color w:val="auto"/>
        </w:rPr>
        <w:t>.2. Phương pháp phân tích tính chất điện hóa.</w:t>
      </w:r>
      <w:bookmarkEnd w:id="23"/>
    </w:p>
    <w:p w:rsidR="00FC690B" w:rsidRPr="008E0BEF" w:rsidRDefault="00836551" w:rsidP="00A34F5A">
      <w:r w:rsidRPr="008E0BEF">
        <w:t>Phương pháp đo điện hóa là phương pháp hữu hiệu để khảo sát các quá trình điện hóa xảy ra trên các điện cực. Đó là các quá trình tích thoát củ</w:t>
      </w:r>
      <w:r w:rsidR="006F0265" w:rsidRPr="008E0BEF">
        <w:t>a ion Li</w:t>
      </w:r>
      <w:r w:rsidR="006F0265" w:rsidRPr="008E0BEF">
        <w:rPr>
          <w:vertAlign w:val="superscript"/>
        </w:rPr>
        <w:t>+</w:t>
      </w:r>
      <w:r w:rsidRPr="008E0BEF">
        <w:t xml:space="preserve"> cũng là quá trình phóng nạp xảy ra trong pin ion. Các phép đo điện hóa được thực hiện trên thiết bị AutoLab PSG</w:t>
      </w:r>
      <w:r w:rsidR="008E54A9" w:rsidRPr="008E0BEF">
        <w:t>TAT</w:t>
      </w:r>
      <w:r w:rsidRPr="008E0BEF">
        <w:t xml:space="preserve">30 </w:t>
      </w:r>
      <w:r w:rsidR="006A42AE" w:rsidRPr="008E0BEF">
        <w:rPr>
          <w:rFonts w:cs="Times New Roman"/>
          <w:bCs/>
        </w:rPr>
        <w:t>Potentiostat</w:t>
      </w:r>
      <w:r w:rsidR="006A42AE" w:rsidRPr="008E0BEF">
        <w:t xml:space="preserve"> </w:t>
      </w:r>
      <w:r w:rsidRPr="008E0BEF">
        <w:t>tại phòng Vậ</w:t>
      </w:r>
      <w:r w:rsidR="00605D16">
        <w:t>t liệu và Linh kiện</w:t>
      </w:r>
      <w:r w:rsidRPr="008E0BEF">
        <w:t xml:space="preserve"> màng mỏng – Việ</w:t>
      </w:r>
      <w:r w:rsidR="00D84C94">
        <w:t>n K</w:t>
      </w:r>
      <w:r w:rsidRPr="008E0BEF">
        <w:t>hoa họ</w:t>
      </w:r>
      <w:r w:rsidR="00D84C94">
        <w:t>c V</w:t>
      </w:r>
      <w:r w:rsidRPr="008E0BEF">
        <w:t xml:space="preserve">ật liệu.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9"/>
      </w:tblGrid>
      <w:tr w:rsidR="0013382C" w:rsidRPr="008E0BEF" w:rsidTr="00A34F5A">
        <w:trPr>
          <w:jc w:val="center"/>
        </w:trPr>
        <w:tc>
          <w:tcPr>
            <w:tcW w:w="8829" w:type="dxa"/>
          </w:tcPr>
          <w:p w:rsidR="0013382C" w:rsidRPr="008E0BEF" w:rsidRDefault="003A6710" w:rsidP="00977EC0">
            <w:pPr>
              <w:spacing w:before="120" w:after="120" w:line="312" w:lineRule="auto"/>
              <w:ind w:firstLine="0"/>
              <w:jc w:val="center"/>
            </w:pPr>
            <w:r w:rsidRPr="008E0BEF">
              <w:rPr>
                <w:noProof/>
              </w:rPr>
              <w:drawing>
                <wp:inline distT="0" distB="0" distL="0" distR="0" wp14:anchorId="5C6FBED7" wp14:editId="45F927AE">
                  <wp:extent cx="5313744" cy="2990850"/>
                  <wp:effectExtent l="0" t="0" r="1270" b="0"/>
                  <wp:docPr id="39" name="Picture 39" descr="C:\Users\user\Downloads\2007463959417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Downloads\200746395941732.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26191" cy="2997856"/>
                          </a:xfrm>
                          <a:prstGeom prst="rect">
                            <a:avLst/>
                          </a:prstGeom>
                          <a:noFill/>
                          <a:ln>
                            <a:noFill/>
                          </a:ln>
                        </pic:spPr>
                      </pic:pic>
                    </a:graphicData>
                  </a:graphic>
                </wp:inline>
              </w:drawing>
            </w:r>
          </w:p>
        </w:tc>
      </w:tr>
      <w:tr w:rsidR="005B061E" w:rsidRPr="008E0BEF" w:rsidTr="00A34F5A">
        <w:trPr>
          <w:trHeight w:val="431"/>
          <w:jc w:val="center"/>
        </w:trPr>
        <w:tc>
          <w:tcPr>
            <w:tcW w:w="8829" w:type="dxa"/>
          </w:tcPr>
          <w:p w:rsidR="0013382C" w:rsidRPr="008E0BEF" w:rsidRDefault="00742E91" w:rsidP="00F979FB">
            <w:pPr>
              <w:spacing w:before="120" w:after="120" w:line="312" w:lineRule="auto"/>
              <w:ind w:firstLine="0"/>
              <w:jc w:val="center"/>
              <w:rPr>
                <w:rFonts w:cs="Times New Roman"/>
                <w:i/>
              </w:rPr>
            </w:pPr>
            <w:r w:rsidRPr="008E0BEF">
              <w:rPr>
                <w:rFonts w:cs="Times New Roman"/>
                <w:bCs/>
                <w:i/>
              </w:rPr>
              <w:t xml:space="preserve">Hình 2.6: </w:t>
            </w:r>
            <w:r w:rsidR="00D05D74" w:rsidRPr="008E0BEF">
              <w:rPr>
                <w:rFonts w:cs="Times New Roman"/>
                <w:bCs/>
                <w:i/>
              </w:rPr>
              <w:t>Hệ thiết bị Autolab PGSTAT30 Potentiostat</w:t>
            </w:r>
          </w:p>
        </w:tc>
      </w:tr>
    </w:tbl>
    <w:p w:rsidR="0013382C" w:rsidRPr="008E0BEF" w:rsidRDefault="0018277E" w:rsidP="00CC183D">
      <w:pPr>
        <w:pStyle w:val="Heading4"/>
        <w:spacing w:before="120" w:after="120"/>
        <w:rPr>
          <w:color w:val="auto"/>
        </w:rPr>
      </w:pPr>
      <w:r w:rsidRPr="008E0BEF">
        <w:rPr>
          <w:color w:val="auto"/>
        </w:rPr>
        <w:t>2.</w:t>
      </w:r>
      <w:r w:rsidR="007443B0" w:rsidRPr="008E0BEF">
        <w:rPr>
          <w:color w:val="auto"/>
        </w:rPr>
        <w:t>2</w:t>
      </w:r>
      <w:r w:rsidRPr="008E0BEF">
        <w:rPr>
          <w:color w:val="auto"/>
        </w:rPr>
        <w:t>.2.1. Phương pháp quét thế tuầ</w:t>
      </w:r>
      <w:r w:rsidR="00C50943" w:rsidRPr="008E0BEF">
        <w:rPr>
          <w:color w:val="auto"/>
        </w:rPr>
        <w:t>n hoàn CV</w:t>
      </w:r>
      <w:r w:rsidR="00866007" w:rsidRPr="008E0BEF">
        <w:rPr>
          <w:color w:val="auto"/>
        </w:rPr>
        <w:t>.</w:t>
      </w:r>
    </w:p>
    <w:p w:rsidR="00FC690B" w:rsidRPr="008E0BEF" w:rsidRDefault="007B72FD" w:rsidP="00A34F5A">
      <w:r w:rsidRPr="008E0BEF">
        <w:t xml:space="preserve">Phương pháp </w:t>
      </w:r>
      <w:r w:rsidR="00692076" w:rsidRPr="008E0BEF">
        <w:t>quét thế tuần hoàn là phương pháp được sử dụng phổ biến để nghiên cứ</w:t>
      </w:r>
      <w:r w:rsidR="00C03742" w:rsidRPr="008E0BEF">
        <w:t xml:space="preserve">u các tính chất điện hóa của vật liệu như nhiệt động lực học của quá trình oxy hóa – khử, động học của các phản ứng </w:t>
      </w:r>
      <w:r w:rsidR="0056648A" w:rsidRPr="008E0BEF">
        <w:t>trao đổi electron</w:t>
      </w:r>
      <w:r w:rsidR="00800437" w:rsidRPr="008E0BEF">
        <w:t xml:space="preserve"> và các phản ứng hóa học kép (coupled chemical reations)</w:t>
      </w:r>
      <w:r w:rsidR="00953B19" w:rsidRPr="008E0BEF">
        <w:t xml:space="preserve"> </w:t>
      </w:r>
      <w:r w:rsidR="00274E4D" w:rsidRPr="008E0BEF">
        <w:fldChar w:fldCharType="begin"/>
      </w:r>
      <w:r w:rsidR="00A711B9">
        <w:instrText xml:space="preserve"> ADDIN EN.CITE &lt;EndNote&gt;&lt;Cite&gt;&lt;Author&gt;Heinze&lt;/Author&gt;&lt;Year&gt;1984&lt;/Year&gt;&lt;RecNum&gt;472&lt;/RecNum&gt;&lt;DisplayText&gt;[38]&lt;/DisplayText&gt;&lt;record&gt;&lt;rec-number&gt;472&lt;/rec-number&gt;&lt;foreign-keys&gt;&lt;key app="EN" db-id="tswdf90eotzxplessfr52vwsepp95s2stadw"&gt;472&lt;/key&gt;&lt;/foreign-keys&gt;&lt;ref-type name="Journal Article"&gt;17&lt;/ref-type&gt;&lt;contributors&gt;&lt;authors&gt;&lt;author&gt;Heinze, Jürgen&lt;/author&gt;&lt;/authors&gt;&lt;/contributors&gt;&lt;titles&gt;&lt;title&gt;Cyclic Voltammetry—“Electrochemical Spectroscopy”. New Analytical Methods (25)&lt;/title&gt;&lt;secondary-title&gt;Angewandte Chemie International Edition in English&lt;/secondary-title&gt;&lt;/titles&gt;&lt;periodical&gt;&lt;full-title&gt;Angewandte Chemie International Edition in English&lt;/full-title&gt;&lt;/periodical&gt;&lt;pages&gt;831-847&lt;/pages&gt;&lt;volume&gt;23&lt;/volume&gt;&lt;number&gt;11&lt;/number&gt;&lt;keywords&gt;&lt;keyword&gt;Electrochemical spectroscopy&lt;/keyword&gt;&lt;keyword&gt;Analytical methods&lt;/keyword&gt;&lt;keyword&gt;Cyclic voltammetry&lt;/keyword&gt;&lt;/keywords&gt;&lt;dates&gt;&lt;year&gt;1984&lt;/year&gt;&lt;/dates&gt;&lt;publisher&gt;Hüthig &amp;amp; Wepf Verlag&lt;/publisher&gt;&lt;isbn&gt;1521-3773&lt;/isbn&gt;&lt;urls&gt;&lt;related-urls&gt;&lt;url&gt;http://dx.doi.org/10.1002/anie.198408313&lt;/url&gt;&lt;/related-urls&gt;&lt;/urls&gt;&lt;electronic-resource-num&gt;10.1002/anie.198408313&lt;/electronic-resource-num&gt;&lt;/record&gt;&lt;/Cite&gt;&lt;/EndNote&gt;</w:instrText>
      </w:r>
      <w:r w:rsidR="00274E4D" w:rsidRPr="008E0BEF">
        <w:fldChar w:fldCharType="separate"/>
      </w:r>
      <w:r w:rsidR="00A711B9">
        <w:rPr>
          <w:noProof/>
        </w:rPr>
        <w:t>[</w:t>
      </w:r>
      <w:r w:rsidR="005D38B9">
        <w:t>12</w:t>
      </w:r>
      <w:r w:rsidR="00A711B9">
        <w:rPr>
          <w:noProof/>
        </w:rPr>
        <w:t>]</w:t>
      </w:r>
      <w:r w:rsidR="00274E4D" w:rsidRPr="008E0BEF">
        <w:fldChar w:fldCharType="end"/>
      </w:r>
      <w:r w:rsidR="00692076" w:rsidRPr="008E0BEF">
        <w:t>.</w:t>
      </w:r>
      <w:r w:rsidR="000B1DA4" w:rsidRPr="008E0BEF">
        <w:t xml:space="preserve"> Các đặc điểm hình dạng đường cong thu được với các vị trí rõ ràng trên vùng thế quét cho ta thấy được tính chất điện hóa của hệ phản ứng oxy hóa – khử.</w:t>
      </w:r>
      <w:r w:rsidR="00692076" w:rsidRPr="008E0BEF">
        <w:t xml:space="preserve"> Trong phương pháp này điện thế trên điện cực được quét đi quét lại trong một dải nhất định với tốc độ không đổi và đồng thời ta xác định được dòng điện qua đó. Phổ CV ghi được cho biết các thông tin về các phản ứng oxy hóa – khử, các quá trình trao đổi ion … xảy ra trên điện cực quan tâm. Ngoài ra, trong nghiên cứu về vật liệu tích trữ ion, phổ</w:t>
      </w:r>
      <w:r w:rsidR="00377B2C" w:rsidRPr="008E0BEF">
        <w:t xml:space="preserve"> C</w:t>
      </w:r>
      <w:r w:rsidR="00692076" w:rsidRPr="008E0BEF">
        <w:t xml:space="preserve">V còn cho phép xác định mật độ điện tích </w:t>
      </w:r>
      <w:r w:rsidR="00692076" w:rsidRPr="008E0BEF">
        <w:lastRenderedPageBreak/>
        <w:t>tiêm hay thoát ra khỏi màng cũng như tính thuận nghịch trong hiệu ứng tiêm thoát và vùng điện thế để vật liệu hoạt động bền vữ</w:t>
      </w:r>
      <w:r w:rsidR="008B6AC1" w:rsidRPr="008E0BEF">
        <w:t>ng.</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0"/>
      </w:tblGrid>
      <w:tr w:rsidR="002E1713" w:rsidRPr="008E0BEF" w:rsidTr="00A34F5A">
        <w:trPr>
          <w:trHeight w:val="2840"/>
        </w:trPr>
        <w:tc>
          <w:tcPr>
            <w:tcW w:w="9010" w:type="dxa"/>
          </w:tcPr>
          <w:p w:rsidR="002E1713" w:rsidRPr="008E0BEF" w:rsidRDefault="002E1713" w:rsidP="00977EC0">
            <w:pPr>
              <w:spacing w:before="120" w:after="120" w:line="312" w:lineRule="auto"/>
              <w:ind w:firstLine="0"/>
              <w:jc w:val="center"/>
            </w:pPr>
            <w:r w:rsidRPr="008E0BEF">
              <w:rPr>
                <w:noProof/>
              </w:rPr>
              <w:drawing>
                <wp:inline distT="0" distB="0" distL="0" distR="0" wp14:anchorId="0274156E" wp14:editId="3A66E0EC">
                  <wp:extent cx="5295900" cy="1657271"/>
                  <wp:effectExtent l="0" t="0" r="0" b="635"/>
                  <wp:docPr id="40" name="Picture 40" descr="C:\Users\user\Downloads\CV.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Downloads\CV.GIF"/>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61639" cy="1709136"/>
                          </a:xfrm>
                          <a:prstGeom prst="rect">
                            <a:avLst/>
                          </a:prstGeom>
                          <a:noFill/>
                          <a:ln>
                            <a:noFill/>
                          </a:ln>
                        </pic:spPr>
                      </pic:pic>
                    </a:graphicData>
                  </a:graphic>
                </wp:inline>
              </w:drawing>
            </w:r>
          </w:p>
        </w:tc>
      </w:tr>
      <w:tr w:rsidR="002E1713" w:rsidRPr="008E0BEF" w:rsidTr="00A34F5A">
        <w:trPr>
          <w:trHeight w:val="550"/>
        </w:trPr>
        <w:tc>
          <w:tcPr>
            <w:tcW w:w="9010" w:type="dxa"/>
          </w:tcPr>
          <w:p w:rsidR="002E1713" w:rsidRPr="008E0BEF" w:rsidRDefault="004D2DCE" w:rsidP="008A0D20">
            <w:pPr>
              <w:spacing w:before="120" w:after="120" w:line="312" w:lineRule="auto"/>
              <w:ind w:firstLine="0"/>
              <w:jc w:val="center"/>
              <w:rPr>
                <w:i/>
              </w:rPr>
            </w:pPr>
            <w:r w:rsidRPr="008E0BEF">
              <w:rPr>
                <w:i/>
              </w:rPr>
              <w:t>Hình</w:t>
            </w:r>
            <w:r w:rsidR="00742E91" w:rsidRPr="008E0BEF">
              <w:rPr>
                <w:i/>
              </w:rPr>
              <w:t xml:space="preserve"> 2.7</w:t>
            </w:r>
            <w:r w:rsidRPr="008E0BEF">
              <w:rPr>
                <w:i/>
              </w:rPr>
              <w:t>: Mô tả quá trình đo phổ CV</w:t>
            </w:r>
          </w:p>
        </w:tc>
      </w:tr>
    </w:tbl>
    <w:p w:rsidR="008B6AC1" w:rsidRPr="008E0BEF" w:rsidRDefault="002E1713" w:rsidP="009B6134">
      <w:pPr>
        <w:rPr>
          <w:rFonts w:cs="Times New Roman"/>
        </w:rPr>
      </w:pPr>
      <w:r w:rsidRPr="008E0BEF">
        <w:t>Để hiểu rõ nguyên lý đo phổ</w:t>
      </w:r>
      <w:r w:rsidR="00377B2C" w:rsidRPr="008E0BEF">
        <w:t xml:space="preserve"> C</w:t>
      </w:r>
      <w:r w:rsidRPr="008E0BEF">
        <w:t>V, giả sử ta đặt lên điện cực nghiên cứu có dạ</w:t>
      </w:r>
      <w:r w:rsidR="003166A6" w:rsidRPr="008E0BEF">
        <w:t>ng xung tam giác như hình</w:t>
      </w:r>
      <w:r w:rsidRPr="008E0BEF">
        <w:t>. Tại thời điểm t = 0 có điện thế E</w:t>
      </w:r>
      <w:r w:rsidRPr="008E0BEF">
        <w:rPr>
          <w:vertAlign w:val="subscript"/>
        </w:rPr>
        <w:t>i</w:t>
      </w:r>
      <w:r w:rsidR="004D2DCE" w:rsidRPr="008E0BEF">
        <w:t xml:space="preserve"> và</w:t>
      </w:r>
      <w:r w:rsidRPr="008E0BEF">
        <w:t xml:space="preserve"> tăng tuyến tính theo thời gian đến thời điểm t</w:t>
      </w:r>
      <w:r w:rsidR="00B90E05" w:rsidRPr="008E0BEF">
        <w:rPr>
          <w:rFonts w:cs="Times New Roman"/>
          <w:vertAlign w:val="subscript"/>
        </w:rPr>
        <w:t xml:space="preserve">λ </w:t>
      </w:r>
      <w:r w:rsidR="00B90E05" w:rsidRPr="008E0BEF">
        <w:rPr>
          <w:rFonts w:cs="Times New Roman"/>
        </w:rPr>
        <w:t>thế có giá trị E</w:t>
      </w:r>
      <w:r w:rsidR="00B90E05" w:rsidRPr="008E0BEF">
        <w:rPr>
          <w:rFonts w:cs="Times New Roman"/>
          <w:vertAlign w:val="subscript"/>
        </w:rPr>
        <w:t>λ</w:t>
      </w:r>
      <w:r w:rsidR="00B90E05" w:rsidRPr="008E0BEF">
        <w:rPr>
          <w:rFonts w:cs="Times New Roman"/>
        </w:rPr>
        <w:t xml:space="preserve"> </w:t>
      </w:r>
      <w:r w:rsidR="004F5D25" w:rsidRPr="008E0BEF">
        <w:rPr>
          <w:rFonts w:cs="Times New Roman"/>
        </w:rPr>
        <w:t>rồi sau đó điện thế giảm tuyến tính về giá trị ban đầu E</w:t>
      </w:r>
      <w:r w:rsidR="004F5D25" w:rsidRPr="008E0BEF">
        <w:rPr>
          <w:rFonts w:cs="Times New Roman"/>
          <w:vertAlign w:val="subscript"/>
        </w:rPr>
        <w:t>i</w:t>
      </w:r>
      <w:r w:rsidR="00224A25" w:rsidRPr="008E0BEF">
        <w:rPr>
          <w:rFonts w:cs="Times New Roman"/>
        </w:rPr>
        <w:t xml:space="preserve">. Khi đặt điện áp như trên ta thu được các giá trị dòng (i) tương ứng và nhận được đồ thị i phụ thuộc vào E như hình </w:t>
      </w:r>
      <w:r w:rsidR="008D522F">
        <w:rPr>
          <w:rFonts w:cs="Times New Roman"/>
        </w:rPr>
        <w:t>2.7</w:t>
      </w:r>
      <w:r w:rsidR="00224A25" w:rsidRPr="008E0BEF">
        <w:rPr>
          <w:rFonts w:cs="Times New Roman"/>
        </w:rPr>
        <w:t xml:space="preserve">b. </w:t>
      </w:r>
      <w:r w:rsidR="00C7113E" w:rsidRPr="008E0BEF">
        <w:rPr>
          <w:rFonts w:cs="Times New Roman"/>
        </w:rPr>
        <w:t>Trong phương pháp này vận tốc quét thế không đổi. Đối với vật liệu nghiên cứu là vật liệu tích thoát ion thì vận tốc quét thường là 5 – 50 mV/s. Khoảng quét thế</w:t>
      </w:r>
      <w:r w:rsidR="00377B2C" w:rsidRPr="008E0BEF">
        <w:rPr>
          <w:rFonts w:cs="Times New Roman"/>
        </w:rPr>
        <w:t xml:space="preserve"> E</w:t>
      </w:r>
      <w:r w:rsidR="00377B2C" w:rsidRPr="008E0BEF">
        <w:rPr>
          <w:rFonts w:cs="Times New Roman"/>
          <w:vertAlign w:val="subscript"/>
        </w:rPr>
        <w:t>λ</w:t>
      </w:r>
      <w:r w:rsidR="00377B2C" w:rsidRPr="008E0BEF">
        <w:rPr>
          <w:rFonts w:cs="Times New Roman"/>
        </w:rPr>
        <w:t xml:space="preserve"> - E</w:t>
      </w:r>
      <w:r w:rsidR="00377B2C" w:rsidRPr="008E0BEF">
        <w:rPr>
          <w:rFonts w:cs="Times New Roman"/>
          <w:vertAlign w:val="subscript"/>
        </w:rPr>
        <w:t>i</w:t>
      </w:r>
      <w:r w:rsidR="00C7113E" w:rsidRPr="008E0BEF">
        <w:rPr>
          <w:rFonts w:cs="Times New Roman"/>
        </w:rPr>
        <w:t xml:space="preserve"> là </w:t>
      </w:r>
      <w:r w:rsidR="00377B2C" w:rsidRPr="008E0BEF">
        <w:rPr>
          <w:rFonts w:cs="Times New Roman"/>
        </w:rPr>
        <w:t>vùng có quá trình xảy ra tích thoát ion.</w:t>
      </w:r>
    </w:p>
    <w:p w:rsidR="00377B2C" w:rsidRPr="008E0BEF" w:rsidRDefault="00377B2C" w:rsidP="009B6134">
      <w:pPr>
        <w:rPr>
          <w:rFonts w:cs="Times New Roman"/>
        </w:rPr>
      </w:pPr>
      <w:r w:rsidRPr="008E0BEF">
        <w:rPr>
          <w:rFonts w:cs="Times New Roman"/>
        </w:rPr>
        <w:t xml:space="preserve">Kỹ thuật quét CV đơn vòng hay đa vòng theo hướng anode (thuận) hoặc cathode (nghịch) </w:t>
      </w:r>
      <w:r w:rsidR="007C7194" w:rsidRPr="008E0BEF">
        <w:rPr>
          <w:rFonts w:cs="Times New Roman"/>
        </w:rPr>
        <w:t xml:space="preserve">nhằm nghiên cứu </w:t>
      </w:r>
      <w:r w:rsidR="00FA17EB" w:rsidRPr="008E0BEF">
        <w:rPr>
          <w:rFonts w:cs="Times New Roman"/>
        </w:rPr>
        <w:t>các trạng thái</w:t>
      </w:r>
      <w:r w:rsidR="00B71185" w:rsidRPr="008E0BEF">
        <w:rPr>
          <w:rFonts w:cs="Times New Roman"/>
        </w:rPr>
        <w:t xml:space="preserve"> làm việc của điện cực và động học của quá trình điện hóa. Đường đặc tuyến Von – Ampe thu được là một dạng đường cong khép kín phân cực tuần hoàn. Sự xuất hiện các đỉnh trên đường cong do xảy ra quá trình tích thoát ion Li tại các thế làm việc tương ứng. Quá trình tích thoát của điện cực là thuận nghịch khi cấu trúc của vật liệu ổn định số chu kỳ tích thoát càng nhiều điều đó chứng tở cấu trúc vật liệu càng bền.</w:t>
      </w:r>
    </w:p>
    <w:p w:rsidR="00B71185" w:rsidRPr="008E0BEF" w:rsidRDefault="007443B0" w:rsidP="00815753">
      <w:pPr>
        <w:pStyle w:val="Heading4"/>
        <w:spacing w:before="120" w:after="120"/>
        <w:rPr>
          <w:color w:val="auto"/>
        </w:rPr>
      </w:pPr>
      <w:r w:rsidRPr="008E0BEF">
        <w:rPr>
          <w:color w:val="auto"/>
        </w:rPr>
        <w:t>2.2</w:t>
      </w:r>
      <w:r w:rsidR="00B71185" w:rsidRPr="008E0BEF">
        <w:rPr>
          <w:color w:val="auto"/>
        </w:rPr>
        <w:t>.2.2. Phương pháp dòng không đổ</w:t>
      </w:r>
      <w:r w:rsidR="00E35559" w:rsidRPr="008E0BEF">
        <w:rPr>
          <w:color w:val="auto"/>
        </w:rPr>
        <w:t>i</w:t>
      </w:r>
      <w:r w:rsidR="00B432E5" w:rsidRPr="008E0BEF">
        <w:rPr>
          <w:color w:val="auto"/>
        </w:rPr>
        <w:t>.</w:t>
      </w:r>
    </w:p>
    <w:p w:rsidR="009C52B9" w:rsidRPr="008E0BEF" w:rsidRDefault="00DF277E" w:rsidP="009B6134">
      <w:pPr>
        <w:rPr>
          <w:rFonts w:cs="Times New Roman"/>
        </w:rPr>
      </w:pPr>
      <w:r w:rsidRPr="008E0BEF">
        <w:rPr>
          <w:rFonts w:cs="Times New Roman"/>
        </w:rPr>
        <w:t xml:space="preserve">Kỹ thuật Amperometry dùng để nghiên cứu quá trình tích ion (cài ion vào vật liệu chủ) </w:t>
      </w:r>
      <w:r w:rsidR="000A7A5F" w:rsidRPr="008E0BEF">
        <w:rPr>
          <w:rFonts w:cs="Times New Roman"/>
        </w:rPr>
        <w:t>thông qua việc đặt một dòng cố định (hoặc thế cố định) khi đó thiết bị đo cho ta biết quá trình tích nạp của điện cực đến khi đầy. Sau đó điện cực chuyển sang chế độ phóng với dòng ổn định sẽ cho ta đồ thị của sự phụ thuộc của thế vào thời gian phóng từ đó cho ta biết được các hiện tượng tích thoát ion của vật liệu.</w:t>
      </w:r>
    </w:p>
    <w:p w:rsidR="007443B0" w:rsidRPr="008E0BEF" w:rsidRDefault="00C063C2" w:rsidP="005A2583">
      <w:pPr>
        <w:pStyle w:val="Heading2"/>
        <w:spacing w:after="120" w:line="312" w:lineRule="auto"/>
        <w:ind w:firstLine="567"/>
      </w:pPr>
      <w:bookmarkStart w:id="24" w:name="_Toc419536396"/>
      <w:r w:rsidRPr="008E0BEF">
        <w:lastRenderedPageBreak/>
        <w:t xml:space="preserve">2.3. </w:t>
      </w:r>
      <w:r w:rsidR="007443B0" w:rsidRPr="008E0BEF">
        <w:t>Quy trình chế tạo điện cực TiO</w:t>
      </w:r>
      <w:r w:rsidR="007443B0" w:rsidRPr="008E0BEF">
        <w:rPr>
          <w:vertAlign w:val="subscript"/>
        </w:rPr>
        <w:t>2</w:t>
      </w:r>
      <w:r w:rsidR="007443B0" w:rsidRPr="008E0BEF">
        <w:t>.</w:t>
      </w:r>
      <w:bookmarkEnd w:id="24"/>
    </w:p>
    <w:p w:rsidR="00EC2000" w:rsidRDefault="007443B0" w:rsidP="003E6DEE">
      <w:r w:rsidRPr="008E0BEF">
        <w:t>Đầu tiên để có cái nhìn tổng quát về công việc mà tôi thực hiện. Tôi xin đưa ra quy trình chế tạo điện cực anode TiO</w:t>
      </w:r>
      <w:r w:rsidRPr="008E0BEF">
        <w:rPr>
          <w:vertAlign w:val="subscript"/>
        </w:rPr>
        <w:t>2</w:t>
      </w:r>
      <w:r w:rsidRPr="008E0BEF">
        <w:t>.</w:t>
      </w:r>
      <w:r w:rsidR="00EC2000" w:rsidRPr="008E0BEF">
        <w:t xml:space="preserve"> Phương pháp sử dụng là một trong những phương pháp chế tạo vật liệu có kích thước nano đơn giản nhất có hiệu quả kinh tế cao, cho chất lượng màng tố</w:t>
      </w:r>
      <w:r w:rsidR="00190BCC" w:rsidRPr="008E0BEF">
        <w:t>t dễ</w:t>
      </w:r>
      <w:r w:rsidR="00EC2000" w:rsidRPr="008E0BEF">
        <w:t xml:space="preserve"> kiểm soát chất lượng màng</w:t>
      </w:r>
      <w:r w:rsidR="0078210B" w:rsidRPr="008E0BEF">
        <w:t xml:space="preserve"> và</w:t>
      </w:r>
      <w:r w:rsidR="00EC2000" w:rsidRPr="008E0BEF">
        <w:t xml:space="preserve"> có thể sản suất với số lượng lớn. Quy trình chế tạo vật liệu được trình bày theo sơ đồ sau:</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8"/>
      </w:tblGrid>
      <w:tr w:rsidR="003E6DEE" w:rsidTr="003E6DEE">
        <w:tc>
          <w:tcPr>
            <w:tcW w:w="9288" w:type="dxa"/>
          </w:tcPr>
          <w:p w:rsidR="003E6DEE" w:rsidRDefault="007011BA" w:rsidP="003E6DEE">
            <w:pPr>
              <w:spacing w:before="120" w:after="120"/>
              <w:ind w:firstLine="0"/>
              <w:jc w:val="center"/>
            </w:pPr>
            <w:r w:rsidRPr="007011BA">
              <w:rPr>
                <w:noProof/>
              </w:rPr>
              <w:drawing>
                <wp:inline distT="0" distB="0" distL="0" distR="0">
                  <wp:extent cx="4437063" cy="5324475"/>
                  <wp:effectExtent l="0" t="0" r="1905" b="0"/>
                  <wp:docPr id="12" name="Picture 12" descr="C:\Users\user\Desktop\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Capture.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447382" cy="5336857"/>
                          </a:xfrm>
                          <a:prstGeom prst="rect">
                            <a:avLst/>
                          </a:prstGeom>
                          <a:noFill/>
                          <a:ln>
                            <a:noFill/>
                          </a:ln>
                        </pic:spPr>
                      </pic:pic>
                    </a:graphicData>
                  </a:graphic>
                </wp:inline>
              </w:drawing>
            </w:r>
          </w:p>
        </w:tc>
      </w:tr>
      <w:tr w:rsidR="003E6DEE" w:rsidTr="003E6DEE">
        <w:tc>
          <w:tcPr>
            <w:tcW w:w="9288" w:type="dxa"/>
          </w:tcPr>
          <w:p w:rsidR="003E6DEE" w:rsidRPr="003E6DEE" w:rsidRDefault="003E6DEE" w:rsidP="003E6DEE">
            <w:pPr>
              <w:spacing w:before="120" w:after="120"/>
              <w:ind w:firstLine="0"/>
              <w:jc w:val="center"/>
              <w:rPr>
                <w:i/>
              </w:rPr>
            </w:pPr>
            <w:r w:rsidRPr="003E6DEE">
              <w:rPr>
                <w:i/>
              </w:rPr>
              <w:t>Hình 2.8: Sơ đồ quy trình chế tạo màng TiO</w:t>
            </w:r>
            <w:r w:rsidRPr="003E6DEE">
              <w:rPr>
                <w:i/>
                <w:vertAlign w:val="subscript"/>
              </w:rPr>
              <w:t>2</w:t>
            </w:r>
            <w:r w:rsidRPr="003E6DEE">
              <w:rPr>
                <w:i/>
              </w:rPr>
              <w:t xml:space="preserve"> dây nano</w:t>
            </w:r>
          </w:p>
        </w:tc>
      </w:tr>
    </w:tbl>
    <w:p w:rsidR="007443B0" w:rsidRPr="008E0BEF" w:rsidRDefault="007443B0" w:rsidP="00E21B63">
      <w:r w:rsidRPr="008E0BEF">
        <w:t xml:space="preserve">Trong công việc này, tôi sử dụng đế FTO </w:t>
      </w:r>
      <w:r w:rsidR="0078210B" w:rsidRPr="008E0BEF">
        <w:t>glass</w:t>
      </w:r>
      <w:r w:rsidR="007C7A3A" w:rsidRPr="008E0BEF">
        <w:t xml:space="preserve"> cho việc chế tạo điện cực TiO</w:t>
      </w:r>
      <w:r w:rsidR="007C7A3A" w:rsidRPr="008E0BEF">
        <w:rPr>
          <w:vertAlign w:val="subscript"/>
        </w:rPr>
        <w:t>2</w:t>
      </w:r>
      <w:r w:rsidR="006F0F3A" w:rsidRPr="008E0BEF">
        <w:t>. Trước tiên, đế FTO rung siêu âm</w:t>
      </w:r>
      <w:r w:rsidR="00CE0722" w:rsidRPr="008E0BEF">
        <w:t xml:space="preserve"> mỗi</w:t>
      </w:r>
      <w:r w:rsidR="006F0F3A" w:rsidRPr="008E0BEF">
        <w:t xml:space="preserve"> lần</w:t>
      </w:r>
      <w:r w:rsidR="00CE0722" w:rsidRPr="008E0BEF">
        <w:t xml:space="preserve"> 15 phút lần lượt</w:t>
      </w:r>
      <w:r w:rsidR="006F0F3A" w:rsidRPr="008E0BEF">
        <w:t xml:space="preserve"> trong các dung dịch acetone, etanol và nước khử ion (DI) </w:t>
      </w:r>
      <w:r w:rsidR="00F136A9" w:rsidRPr="008E0BEF">
        <w:t>nhằm rửa sạch bề mặ</w:t>
      </w:r>
      <w:r w:rsidR="00CE0722" w:rsidRPr="008E0BEF">
        <w:t>t sấy khô</w:t>
      </w:r>
      <w:r w:rsidR="00F136A9" w:rsidRPr="008E0BEF">
        <w:t>. Sau đó, phún xạ một lớp kim loại titan do nó được ứng ụng làm điện cực pin ion liti nên lớp titan phún xạ lên là tương đố</w:t>
      </w:r>
      <w:r w:rsidR="004403C1" w:rsidRPr="008E0BEF">
        <w:t>i dày vớ</w:t>
      </w:r>
      <w:r w:rsidR="00B13004" w:rsidRPr="008E0BEF">
        <w:t xml:space="preserve">i công suất phún là 50 W trong 1 h (hệ phún xạ). </w:t>
      </w:r>
      <w:r w:rsidR="009560A8" w:rsidRPr="008E0BEF">
        <w:t xml:space="preserve">Sau khi có màng </w:t>
      </w:r>
      <w:r w:rsidR="00E26F7A" w:rsidRPr="008E0BEF">
        <w:lastRenderedPageBreak/>
        <w:t xml:space="preserve">Ti/FTO glass, </w:t>
      </w:r>
      <w:r w:rsidR="00BA14A8" w:rsidRPr="008E0BEF">
        <w:t>thủy nhiệ</w:t>
      </w:r>
      <w:r w:rsidR="007E5E6F" w:rsidRPr="008E0BEF">
        <w:t>t</w:t>
      </w:r>
      <w:r w:rsidR="00E26F7A" w:rsidRPr="008E0BEF">
        <w:t xml:space="preserve"> trong</w:t>
      </w:r>
      <w:r w:rsidR="007E5E6F" w:rsidRPr="008E0BEF">
        <w:t xml:space="preserve"> NaOH</w:t>
      </w:r>
      <w:r w:rsidR="00E26F7A" w:rsidRPr="008E0BEF">
        <w:t xml:space="preserve"> với các điều kiện khác nhau sau đó dùng dung</w:t>
      </w:r>
      <w:r w:rsidR="007E5E6F" w:rsidRPr="008E0BEF">
        <w:t xml:space="preserve"> dịch HNO</w:t>
      </w:r>
      <w:r w:rsidR="007E5E6F" w:rsidRPr="008E0BEF">
        <w:rPr>
          <w:vertAlign w:val="subscript"/>
        </w:rPr>
        <w:t xml:space="preserve">3 </w:t>
      </w:r>
      <w:r w:rsidR="007E5E6F" w:rsidRPr="008E0BEF">
        <w:t xml:space="preserve">0.1 M để rửa màng sau khi thủy nhiệt. </w:t>
      </w:r>
      <w:r w:rsidR="00E26F7A" w:rsidRPr="008E0BEF">
        <w:t>Màng thu được có cấu trúc là TiO</w:t>
      </w:r>
      <w:r w:rsidR="00E26F7A" w:rsidRPr="008E0BEF">
        <w:rPr>
          <w:vertAlign w:val="subscript"/>
        </w:rPr>
        <w:t xml:space="preserve">2 </w:t>
      </w:r>
      <w:r w:rsidR="00B03CF6">
        <w:t>dây nano</w:t>
      </w:r>
      <w:r w:rsidR="00E26F7A" w:rsidRPr="008E0BEF">
        <w:t xml:space="preserve">/ </w:t>
      </w:r>
      <w:r w:rsidR="00BB7C13" w:rsidRPr="008E0BEF">
        <w:t>FTO</w:t>
      </w:r>
      <w:r w:rsidR="003B4187">
        <w:t xml:space="preserve"> glass</w:t>
      </w:r>
      <w:r w:rsidR="00BB7C13" w:rsidRPr="008E0BEF">
        <w:t xml:space="preserve">. </w:t>
      </w:r>
      <w:r w:rsidR="00EA5863" w:rsidRPr="008E0BEF">
        <w:t xml:space="preserve">Sau đó ủ màng trong không khí </w:t>
      </w:r>
      <w:r w:rsidR="00434DCD" w:rsidRPr="008E0BEF">
        <w:t xml:space="preserve">tại 450 </w:t>
      </w:r>
      <w:r w:rsidR="00434DCD" w:rsidRPr="008E0BEF">
        <w:rPr>
          <w:vertAlign w:val="superscript"/>
        </w:rPr>
        <w:t>o</w:t>
      </w:r>
      <w:r w:rsidR="00434DCD" w:rsidRPr="008E0BEF">
        <w:t xml:space="preserve">C </w:t>
      </w:r>
      <w:r w:rsidR="005C610D" w:rsidRPr="008E0BEF">
        <w:t xml:space="preserve">với thời gian 2h. </w:t>
      </w:r>
      <w:r w:rsidR="003F77AC" w:rsidRPr="008E0BEF">
        <w:t>Màng có được cuối cùng là TiO</w:t>
      </w:r>
      <w:r w:rsidR="003F77AC" w:rsidRPr="008E0BEF">
        <w:rPr>
          <w:vertAlign w:val="subscript"/>
        </w:rPr>
        <w:t xml:space="preserve">2 </w:t>
      </w:r>
      <w:r w:rsidR="003B4187">
        <w:t>dây</w:t>
      </w:r>
      <w:r w:rsidR="003F77AC" w:rsidRPr="008E0BEF">
        <w:rPr>
          <w:vertAlign w:val="subscript"/>
        </w:rPr>
        <w:t xml:space="preserve"> </w:t>
      </w:r>
      <w:r w:rsidR="003B4187">
        <w:t>nano</w:t>
      </w:r>
      <w:r w:rsidR="003F77AC" w:rsidRPr="008E0BEF">
        <w:t>/ FTO glass</w:t>
      </w:r>
      <w:r w:rsidR="00B03CF6">
        <w:t xml:space="preserve"> hoàn chỉnh</w:t>
      </w:r>
      <w:r w:rsidR="003F77AC" w:rsidRPr="008E0BEF">
        <w:t>.</w:t>
      </w:r>
      <w:r w:rsidR="00E21B63" w:rsidRPr="008E0BEF">
        <w:t xml:space="preserve"> Màng chế tạo đượ</w:t>
      </w:r>
      <w:r w:rsidR="00B10D1E" w:rsidRPr="008E0BEF">
        <w:t>c với phương pháp đơn giản cho chất lượng màng tốt điều này đượ</w:t>
      </w:r>
      <w:r w:rsidR="003B4187">
        <w:t xml:space="preserve">c </w:t>
      </w:r>
      <w:r w:rsidR="00B10D1E" w:rsidRPr="008E0BEF">
        <w:t xml:space="preserve">chỉ rõ qua các phương pháp phân tích cấu trúc ở dưới. </w:t>
      </w:r>
    </w:p>
    <w:p w:rsidR="003B1D6E" w:rsidRPr="008E0BEF" w:rsidRDefault="00E85172" w:rsidP="00BA28A5">
      <w:pPr>
        <w:pStyle w:val="Heading1"/>
        <w:tabs>
          <w:tab w:val="clear" w:pos="1418"/>
          <w:tab w:val="clear" w:pos="1701"/>
        </w:tabs>
        <w:jc w:val="center"/>
      </w:pPr>
      <w:r w:rsidRPr="008E0BEF">
        <w:br w:type="page"/>
      </w:r>
      <w:bookmarkStart w:id="25" w:name="_Toc419536397"/>
      <w:r w:rsidR="00FB3C1A" w:rsidRPr="008E0BEF">
        <w:lastRenderedPageBreak/>
        <w:t xml:space="preserve">Chương 3: </w:t>
      </w:r>
      <w:r w:rsidR="001A135B" w:rsidRPr="008E0BEF">
        <w:t>Kết quả</w:t>
      </w:r>
      <w:r w:rsidR="00642922" w:rsidRPr="008E0BEF">
        <w:t xml:space="preserve"> và thảo luận</w:t>
      </w:r>
      <w:r w:rsidR="001A135B" w:rsidRPr="008E0BEF">
        <w:t>.</w:t>
      </w:r>
      <w:bookmarkEnd w:id="25"/>
    </w:p>
    <w:p w:rsidR="00F023DE" w:rsidRPr="008E0BEF" w:rsidRDefault="00F023DE" w:rsidP="00F023DE">
      <w:pPr>
        <w:rPr>
          <w:lang w:eastAsia="ar-SA"/>
        </w:rPr>
      </w:pPr>
    </w:p>
    <w:p w:rsidR="002F1AC4" w:rsidRPr="008E0BEF" w:rsidRDefault="00CE0722" w:rsidP="00BA28A5">
      <w:pPr>
        <w:pStyle w:val="Heading2"/>
        <w:tabs>
          <w:tab w:val="clear" w:pos="1701"/>
          <w:tab w:val="clear" w:pos="6804"/>
        </w:tabs>
        <w:spacing w:after="120" w:line="312" w:lineRule="auto"/>
        <w:ind w:firstLine="567"/>
      </w:pPr>
      <w:bookmarkStart w:id="26" w:name="_Toc419536398"/>
      <w:r w:rsidRPr="008E0BEF">
        <w:t>3.1</w:t>
      </w:r>
      <w:r w:rsidR="001A135B" w:rsidRPr="008E0BEF">
        <w:t>. Đặc điểm</w:t>
      </w:r>
      <w:r w:rsidR="009D60BB" w:rsidRPr="008E0BEF">
        <w:t xml:space="preserve"> tính chất và</w:t>
      </w:r>
      <w:r w:rsidR="001A135B" w:rsidRPr="008E0BEF">
        <w:t xml:space="preserve"> cấu trúc</w:t>
      </w:r>
      <w:r w:rsidR="009D60BB" w:rsidRPr="008E0BEF">
        <w:t xml:space="preserve"> màng</w:t>
      </w:r>
      <w:r w:rsidR="001A135B" w:rsidRPr="008E0BEF">
        <w:t xml:space="preserve"> TiO</w:t>
      </w:r>
      <w:r w:rsidR="001A135B" w:rsidRPr="008E0BEF">
        <w:rPr>
          <w:vertAlign w:val="subscript"/>
        </w:rPr>
        <w:t>2</w:t>
      </w:r>
      <w:r w:rsidR="001D0A5E" w:rsidRPr="008E0BEF">
        <w:t>.</w:t>
      </w:r>
      <w:bookmarkEnd w:id="26"/>
    </w:p>
    <w:p w:rsidR="009D60BB" w:rsidRPr="008E0BEF" w:rsidRDefault="00CE0722" w:rsidP="00144A03">
      <w:pPr>
        <w:pStyle w:val="Heading3"/>
        <w:rPr>
          <w:color w:val="auto"/>
        </w:rPr>
      </w:pPr>
      <w:bookmarkStart w:id="27" w:name="_Toc419536399"/>
      <w:r w:rsidRPr="008E0BEF">
        <w:rPr>
          <w:color w:val="auto"/>
        </w:rPr>
        <w:t>3.1</w:t>
      </w:r>
      <w:r w:rsidR="005E0919" w:rsidRPr="008E0BEF">
        <w:rPr>
          <w:color w:val="auto"/>
        </w:rPr>
        <w:t>.1</w:t>
      </w:r>
      <w:r w:rsidR="009D60BB" w:rsidRPr="008E0BEF">
        <w:rPr>
          <w:color w:val="auto"/>
        </w:rPr>
        <w:t>. Đặc điểm cấu trúc của màng TiO</w:t>
      </w:r>
      <w:r w:rsidR="009D60BB" w:rsidRPr="008E0BEF">
        <w:rPr>
          <w:color w:val="auto"/>
          <w:vertAlign w:val="subscript"/>
        </w:rPr>
        <w:t>2</w:t>
      </w:r>
      <w:bookmarkEnd w:id="27"/>
    </w:p>
    <w:p w:rsidR="002F1AC4" w:rsidRPr="008E0BEF" w:rsidRDefault="00276048" w:rsidP="009B6134">
      <w:r w:rsidRPr="008E0BEF">
        <w:t>Hình 3.1</w:t>
      </w:r>
      <w:r w:rsidR="002F1AC4" w:rsidRPr="008E0BEF">
        <w:t xml:space="preserve"> thể hiện phổ X-Ray của vật liệ</w:t>
      </w:r>
      <w:r w:rsidR="00B77215">
        <w:t>u</w:t>
      </w:r>
      <w:r w:rsidR="002F1AC4" w:rsidRPr="008E0BEF">
        <w:t xml:space="preserve"> chế tạo được trên các đế khác nhau đường màu xanh (TiO</w:t>
      </w:r>
      <w:r w:rsidR="002F1AC4" w:rsidRPr="008E0BEF">
        <w:rPr>
          <w:vertAlign w:val="subscript"/>
        </w:rPr>
        <w:t>2</w:t>
      </w:r>
      <w:r w:rsidR="002F1AC4" w:rsidRPr="008E0BEF">
        <w:t>/FTO), đường màu xám (TiO</w:t>
      </w:r>
      <w:r w:rsidR="002F1AC4" w:rsidRPr="008E0BEF">
        <w:rPr>
          <w:vertAlign w:val="subscript"/>
        </w:rPr>
        <w:t>2</w:t>
      </w:r>
      <w:r w:rsidR="002F1AC4" w:rsidRPr="008E0BEF">
        <w:t>/phiến Ti). Từ việc phân tích giản đồ nhiễu xạ và so sánh cho thấy</w:t>
      </w:r>
      <w:r w:rsidR="00B77215">
        <w:t xml:space="preserve"> nó tồn tại các đỉnh </w:t>
      </w:r>
      <w:r w:rsidR="00ED1835">
        <w:t>phù hợp với các đỉnh TiO</w:t>
      </w:r>
      <w:r w:rsidR="00ED1835" w:rsidRPr="00ED1835">
        <w:rPr>
          <w:vertAlign w:val="subscript"/>
        </w:rPr>
        <w:t>2</w:t>
      </w:r>
      <w:r w:rsidR="002F1AC4" w:rsidRPr="008E0BEF">
        <w:t>.</w:t>
      </w:r>
    </w:p>
    <w:p w:rsidR="000E1D31" w:rsidRPr="008E0BEF" w:rsidRDefault="002F1AC4" w:rsidP="00A34F5A">
      <w:r w:rsidRPr="008E0BEF">
        <w:t xml:space="preserve">Vật liệu chế tạo được tồn tại hai pha đó là: pha anatase chỉ thị hình tam giác màu đỏ và pha rutile chỉ thị hình tròn màu xanh. Pha anatase xuất hiện các đỉnh ứng với các mặt (101) và (200), ngoài </w:t>
      </w:r>
      <w:r w:rsidR="00B0149C" w:rsidRPr="008E0BEF">
        <w:t>ra</w:t>
      </w:r>
      <w:r w:rsidRPr="008E0BEF">
        <w:t xml:space="preserve"> </w:t>
      </w:r>
      <w:r w:rsidR="00B0149C" w:rsidRPr="008E0BEF">
        <w:t>p</w:t>
      </w:r>
      <w:r w:rsidRPr="008E0BEF">
        <w:t>ha rutile xuất hiện các đỉnh ứng với các mặ</w:t>
      </w:r>
      <w:r w:rsidR="00A34F5A" w:rsidRPr="008E0BEF">
        <w:t>t (110) và (101).</w:t>
      </w:r>
    </w:p>
    <w:tbl>
      <w:tblPr>
        <w:tblStyle w:val="TableGrid"/>
        <w:tblW w:w="0" w:type="auto"/>
        <w:jc w:val="center"/>
        <w:tblLook w:val="04A0" w:firstRow="1" w:lastRow="0" w:firstColumn="1" w:lastColumn="0" w:noHBand="0" w:noVBand="1"/>
      </w:tblPr>
      <w:tblGrid>
        <w:gridCol w:w="5436"/>
        <w:gridCol w:w="3852"/>
      </w:tblGrid>
      <w:tr w:rsidR="000E1D31" w:rsidRPr="008E0BEF" w:rsidTr="0066185C">
        <w:trPr>
          <w:trHeight w:val="4859"/>
          <w:jc w:val="center"/>
        </w:trPr>
        <w:tc>
          <w:tcPr>
            <w:tcW w:w="9288" w:type="dxa"/>
            <w:gridSpan w:val="2"/>
          </w:tcPr>
          <w:p w:rsidR="000E1D31" w:rsidRPr="008E0BEF" w:rsidRDefault="005118D1" w:rsidP="006429FF">
            <w:pPr>
              <w:spacing w:before="120" w:after="120"/>
              <w:ind w:firstLine="0"/>
              <w:jc w:val="center"/>
            </w:pPr>
            <w:r w:rsidRPr="005118D1">
              <w:rPr>
                <w:noProof/>
              </w:rPr>
              <w:drawing>
                <wp:inline distT="0" distB="0" distL="0" distR="0">
                  <wp:extent cx="5730327" cy="2753995"/>
                  <wp:effectExtent l="0" t="0" r="3810" b="8255"/>
                  <wp:docPr id="6" name="Picture 6" descr="C:\Users\user\Desktop\X-R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X-Ray.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61098" cy="2768784"/>
                          </a:xfrm>
                          <a:prstGeom prst="rect">
                            <a:avLst/>
                          </a:prstGeom>
                          <a:noFill/>
                          <a:ln>
                            <a:noFill/>
                          </a:ln>
                        </pic:spPr>
                      </pic:pic>
                    </a:graphicData>
                  </a:graphic>
                </wp:inline>
              </w:drawing>
            </w:r>
          </w:p>
        </w:tc>
      </w:tr>
      <w:tr w:rsidR="006429FF" w:rsidRPr="008E0BEF" w:rsidTr="009407DD">
        <w:trPr>
          <w:jc w:val="center"/>
        </w:trPr>
        <w:tc>
          <w:tcPr>
            <w:tcW w:w="5436" w:type="dxa"/>
          </w:tcPr>
          <w:p w:rsidR="006429FF" w:rsidRPr="005118D1" w:rsidRDefault="006429FF" w:rsidP="006429FF">
            <w:pPr>
              <w:ind w:firstLine="0"/>
              <w:jc w:val="left"/>
              <w:rPr>
                <w:noProof/>
              </w:rPr>
            </w:pPr>
            <w:r w:rsidRPr="00887107">
              <w:rPr>
                <w:noProof/>
              </w:rPr>
              <w:drawing>
                <wp:inline distT="0" distB="0" distL="0" distR="0" wp14:anchorId="4682A444" wp14:editId="1CE4AA02">
                  <wp:extent cx="3314700" cy="1857375"/>
                  <wp:effectExtent l="0" t="0" r="0" b="9525"/>
                  <wp:docPr id="17" name="Picture 17" descr="C:\Users\user\Desktop\thoig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esktop\thoigian.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318455" cy="1859479"/>
                          </a:xfrm>
                          <a:prstGeom prst="rect">
                            <a:avLst/>
                          </a:prstGeom>
                          <a:noFill/>
                          <a:ln>
                            <a:noFill/>
                          </a:ln>
                        </pic:spPr>
                      </pic:pic>
                    </a:graphicData>
                  </a:graphic>
                </wp:inline>
              </w:drawing>
            </w:r>
          </w:p>
        </w:tc>
        <w:tc>
          <w:tcPr>
            <w:tcW w:w="3852" w:type="dxa"/>
          </w:tcPr>
          <w:p w:rsidR="006429FF" w:rsidRPr="005118D1" w:rsidRDefault="009407DD" w:rsidP="006429FF">
            <w:pPr>
              <w:ind w:firstLine="0"/>
              <w:jc w:val="left"/>
              <w:rPr>
                <w:noProof/>
              </w:rPr>
            </w:pPr>
            <w:r w:rsidRPr="009407DD">
              <w:rPr>
                <w:noProof/>
              </w:rPr>
              <w:drawing>
                <wp:inline distT="0" distB="0" distL="0" distR="0" wp14:anchorId="0B5AD862" wp14:editId="372BF048">
                  <wp:extent cx="2291363" cy="1857375"/>
                  <wp:effectExtent l="0" t="0" r="0" b="0"/>
                  <wp:docPr id="18" name="Picture 18" descr="C:\Users\user\Desktop\thoigian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esktop\thoigian2.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99128" cy="1863669"/>
                          </a:xfrm>
                          <a:prstGeom prst="rect">
                            <a:avLst/>
                          </a:prstGeom>
                          <a:noFill/>
                          <a:ln>
                            <a:noFill/>
                          </a:ln>
                        </pic:spPr>
                      </pic:pic>
                    </a:graphicData>
                  </a:graphic>
                </wp:inline>
              </w:drawing>
            </w:r>
          </w:p>
        </w:tc>
      </w:tr>
      <w:tr w:rsidR="000E1D31" w:rsidRPr="008E0BEF" w:rsidTr="0066185C">
        <w:trPr>
          <w:trHeight w:val="531"/>
          <w:jc w:val="center"/>
        </w:trPr>
        <w:tc>
          <w:tcPr>
            <w:tcW w:w="9288" w:type="dxa"/>
            <w:gridSpan w:val="2"/>
          </w:tcPr>
          <w:p w:rsidR="000E1D31" w:rsidRPr="008E0BEF" w:rsidRDefault="00541053" w:rsidP="00C13356">
            <w:pPr>
              <w:spacing w:before="120" w:after="120"/>
              <w:ind w:firstLine="0"/>
            </w:pPr>
            <w:r w:rsidRPr="008E0BEF">
              <w:rPr>
                <w:i/>
              </w:rPr>
              <w:t>Hình 3.</w:t>
            </w:r>
            <w:r w:rsidR="00CE0722" w:rsidRPr="008E0BEF">
              <w:rPr>
                <w:i/>
              </w:rPr>
              <w:t>1</w:t>
            </w:r>
            <w:r w:rsidR="000E1D31" w:rsidRPr="008E0BEF">
              <w:rPr>
                <w:i/>
              </w:rPr>
              <w:t>: Giản đồ nhiễu xạ tia X của vật liệu TiO</w:t>
            </w:r>
            <w:r w:rsidR="003E6DEE">
              <w:rPr>
                <w:i/>
                <w:vertAlign w:val="subscript"/>
              </w:rPr>
              <w:t>2</w:t>
            </w:r>
            <w:r w:rsidR="000E1D31" w:rsidRPr="008E0BEF">
              <w:rPr>
                <w:i/>
              </w:rPr>
              <w:t xml:space="preserve"> dây</w:t>
            </w:r>
            <w:r w:rsidR="003E6DEE">
              <w:rPr>
                <w:i/>
              </w:rPr>
              <w:t xml:space="preserve"> nano</w:t>
            </w:r>
            <w:r w:rsidR="000E1D31" w:rsidRPr="008E0BEF">
              <w:rPr>
                <w:i/>
              </w:rPr>
              <w:t xml:space="preserve"> thủy nhiệt NaOH 5M 1h với nhiệt độ 80 </w:t>
            </w:r>
            <w:r w:rsidR="000E1D31" w:rsidRPr="008E0BEF">
              <w:rPr>
                <w:i/>
                <w:vertAlign w:val="superscript"/>
              </w:rPr>
              <w:t>o</w:t>
            </w:r>
            <w:r w:rsidR="000E1D31" w:rsidRPr="008E0BEF">
              <w:rPr>
                <w:i/>
              </w:rPr>
              <w:t>C</w:t>
            </w:r>
          </w:p>
        </w:tc>
      </w:tr>
    </w:tbl>
    <w:p w:rsidR="00BC6333" w:rsidRPr="008E0BEF" w:rsidRDefault="00BC6333" w:rsidP="00783A14">
      <w:pPr>
        <w:ind w:firstLine="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6"/>
      </w:tblGrid>
      <w:tr w:rsidR="00C35D47" w:rsidRPr="008E0BEF" w:rsidTr="00A34F5A">
        <w:trPr>
          <w:jc w:val="center"/>
        </w:trPr>
        <w:tc>
          <w:tcPr>
            <w:tcW w:w="8896" w:type="dxa"/>
          </w:tcPr>
          <w:p w:rsidR="00C35D47" w:rsidRPr="008E0BEF" w:rsidRDefault="00166DBB" w:rsidP="00A34F5A">
            <w:pPr>
              <w:spacing w:before="120" w:after="120"/>
              <w:ind w:firstLine="0"/>
              <w:jc w:val="center"/>
            </w:pPr>
            <w:r w:rsidRPr="008E0BEF">
              <w:rPr>
                <w:noProof/>
              </w:rPr>
              <w:drawing>
                <wp:inline distT="0" distB="0" distL="0" distR="0" wp14:anchorId="325E32B2" wp14:editId="62CB9BBF">
                  <wp:extent cx="5147236" cy="3860427"/>
                  <wp:effectExtent l="0" t="0" r="0" b="6985"/>
                  <wp:docPr id="48" name="Picture 48" descr="C:\Users\user\Desktop\Pictsdd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esktop\Pictsddure1.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159795" cy="3869847"/>
                          </a:xfrm>
                          <a:prstGeom prst="rect">
                            <a:avLst/>
                          </a:prstGeom>
                          <a:noFill/>
                          <a:ln>
                            <a:noFill/>
                          </a:ln>
                        </pic:spPr>
                      </pic:pic>
                    </a:graphicData>
                  </a:graphic>
                </wp:inline>
              </w:drawing>
            </w:r>
          </w:p>
        </w:tc>
      </w:tr>
      <w:tr w:rsidR="00C35D47" w:rsidRPr="008E0BEF" w:rsidTr="00A34F5A">
        <w:trPr>
          <w:trHeight w:val="371"/>
          <w:jc w:val="center"/>
        </w:trPr>
        <w:tc>
          <w:tcPr>
            <w:tcW w:w="8896" w:type="dxa"/>
          </w:tcPr>
          <w:p w:rsidR="00C35D47" w:rsidRPr="008E0BEF" w:rsidRDefault="00541053" w:rsidP="00E56F02">
            <w:pPr>
              <w:spacing w:before="120" w:after="120" w:line="312" w:lineRule="auto"/>
              <w:ind w:firstLine="0"/>
              <w:jc w:val="left"/>
              <w:rPr>
                <w:i/>
              </w:rPr>
            </w:pPr>
            <w:r w:rsidRPr="008E0BEF">
              <w:rPr>
                <w:i/>
              </w:rPr>
              <w:t>Hình 3.</w:t>
            </w:r>
            <w:r w:rsidR="00CE0722" w:rsidRPr="008E0BEF">
              <w:rPr>
                <w:i/>
              </w:rPr>
              <w:t>2</w:t>
            </w:r>
            <w:r w:rsidR="00166DBB" w:rsidRPr="008E0BEF">
              <w:rPr>
                <w:i/>
              </w:rPr>
              <w:t xml:space="preserve">: </w:t>
            </w:r>
            <w:r w:rsidR="007B6E3A" w:rsidRPr="008E0BEF">
              <w:rPr>
                <w:i/>
              </w:rPr>
              <w:t>Ảnh FE-SEM bề mặt màng TiO</w:t>
            </w:r>
            <w:r w:rsidR="007B6E3A" w:rsidRPr="008E0BEF">
              <w:rPr>
                <w:i/>
                <w:vertAlign w:val="subscript"/>
              </w:rPr>
              <w:t>2</w:t>
            </w:r>
            <w:r w:rsidR="007B6E3A" w:rsidRPr="008E0BEF">
              <w:rPr>
                <w:i/>
              </w:rPr>
              <w:t xml:space="preserve"> nano dây</w:t>
            </w:r>
            <w:r w:rsidR="00E56F02">
              <w:rPr>
                <w:i/>
              </w:rPr>
              <w:t xml:space="preserve"> với điều kiện thủy nhiệt NaOH 5M, nhiệt độ 120 </w:t>
            </w:r>
            <w:r w:rsidR="00E56F02" w:rsidRPr="00E56F02">
              <w:rPr>
                <w:i/>
                <w:vertAlign w:val="superscript"/>
              </w:rPr>
              <w:t>o</w:t>
            </w:r>
            <w:r w:rsidR="00E56F02">
              <w:rPr>
                <w:i/>
              </w:rPr>
              <w:t>C và thời gian 1h</w:t>
            </w:r>
          </w:p>
        </w:tc>
      </w:tr>
    </w:tbl>
    <w:p w:rsidR="00C35D47" w:rsidRPr="008E0BEF" w:rsidRDefault="007B6E3A" w:rsidP="009B6134">
      <w:r w:rsidRPr="008E0BEF">
        <w:t>Ảnh FE-SEM</w:t>
      </w:r>
      <w:r w:rsidR="00CE0722" w:rsidRPr="008E0BEF">
        <w:t xml:space="preserve"> (hình 3.2)</w:t>
      </w:r>
      <w:r w:rsidRPr="008E0BEF">
        <w:t xml:space="preserve"> cho ta thấy được chất lượng màng thu được có độ đồng nhất </w:t>
      </w:r>
      <w:r w:rsidR="00950232" w:rsidRPr="008E0BEF">
        <w:t>cao. Màng cấu tạo từ các dây TiO</w:t>
      </w:r>
      <w:r w:rsidR="00950232" w:rsidRPr="008E0BEF">
        <w:rPr>
          <w:vertAlign w:val="subscript"/>
        </w:rPr>
        <w:t>2</w:t>
      </w:r>
      <w:r w:rsidR="00950232" w:rsidRPr="008E0BEF">
        <w:t xml:space="preserve"> có kích thước nano đan xen vào nhau cho độ xốp điều này thể hiện được màng có mật độ diện tích bề mặt cao phù hợp để ứng dụng vào pin tích trữ ion liti. </w:t>
      </w:r>
      <w:r w:rsidR="00D010AC" w:rsidRPr="008E0BEF">
        <w:t>Hình ảnh phóng to chỉ ra kích thước dây tương đối đồng nhất</w:t>
      </w:r>
      <w:r w:rsidR="0015646C" w:rsidRPr="008E0BEF">
        <w:t xml:space="preserve"> và nhỏ</w:t>
      </w:r>
      <w:r w:rsidR="00D010AC" w:rsidRPr="008E0BEF">
        <w:t>.</w:t>
      </w:r>
      <w:r w:rsidR="0015646C" w:rsidRPr="008E0BEF">
        <w:t xml:space="preserve"> Để có cái nhìn</w:t>
      </w:r>
      <w:r w:rsidR="00D010AC" w:rsidRPr="008E0BEF">
        <w:t xml:space="preserve"> </w:t>
      </w:r>
      <w:r w:rsidR="0015646C" w:rsidRPr="008E0BEF">
        <w:t>c</w:t>
      </w:r>
      <w:r w:rsidR="00E571CF" w:rsidRPr="008E0BEF">
        <w:t>ụ thể hơn sự</w:t>
      </w:r>
      <w:r w:rsidR="00773279" w:rsidRPr="008E0BEF">
        <w:t xml:space="preserve"> phân bố</w:t>
      </w:r>
      <w:r w:rsidR="00E571CF" w:rsidRPr="008E0BEF">
        <w:t xml:space="preserve"> về kích thướ</w:t>
      </w:r>
      <w:r w:rsidR="00773279" w:rsidRPr="008E0BEF">
        <w:t>c sợi</w:t>
      </w:r>
      <w:r w:rsidR="00E571CF" w:rsidRPr="008E0BEF">
        <w:t xml:space="preserve"> đượ</w:t>
      </w:r>
      <w:r w:rsidR="00AF0599">
        <w:t>c phân tích</w:t>
      </w:r>
      <w:r w:rsidR="00E571CF" w:rsidRPr="008E0BEF">
        <w:t xml:space="preserve"> qua phần mềm Gwyddion</w:t>
      </w:r>
      <w:r w:rsidR="00773279" w:rsidRPr="008E0BEF">
        <w:t xml:space="preserve"> trên một ảnh</w:t>
      </w:r>
      <w:r w:rsidR="001D59DA" w:rsidRPr="008E0BEF">
        <w:t xml:space="preserve"> bề mặt</w:t>
      </w:r>
      <w:r w:rsidR="00773279" w:rsidRPr="008E0BEF">
        <w:t xml:space="preserve"> FE-SEM</w:t>
      </w:r>
      <w:r w:rsidR="00E571CF" w:rsidRPr="008E0BEF">
        <w:t>.</w:t>
      </w:r>
    </w:p>
    <w:p w:rsidR="00972A5E" w:rsidRPr="008E0BEF" w:rsidRDefault="00972A5E" w:rsidP="009B6134"/>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9"/>
      </w:tblGrid>
      <w:tr w:rsidR="00773279" w:rsidRPr="008E0BEF" w:rsidTr="00A34F5A">
        <w:trPr>
          <w:jc w:val="center"/>
        </w:trPr>
        <w:tc>
          <w:tcPr>
            <w:tcW w:w="9062" w:type="dxa"/>
          </w:tcPr>
          <w:p w:rsidR="00773279" w:rsidRPr="008E0BEF" w:rsidRDefault="00773279" w:rsidP="00D971BF">
            <w:pPr>
              <w:ind w:firstLine="0"/>
              <w:jc w:val="center"/>
            </w:pPr>
            <w:r w:rsidRPr="008E0BEF">
              <w:rPr>
                <w:noProof/>
              </w:rPr>
              <w:lastRenderedPageBreak/>
              <w:drawing>
                <wp:inline distT="0" distB="0" distL="0" distR="0" wp14:anchorId="3822DA5C" wp14:editId="2C1FCB72">
                  <wp:extent cx="5647055" cy="4043532"/>
                  <wp:effectExtent l="0" t="0" r="0" b="0"/>
                  <wp:docPr id="50" name="Picture 50" descr="F:\NANOTECH\semiconductor\TiO2\anode\data\SEM\Lấy mẫu\500nm_NaOH5M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NANOTECH\semiconductor\TiO2\anode\data\SEM\Lấy mẫu\500nm_NaOH5M_.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688264" cy="4073040"/>
                          </a:xfrm>
                          <a:prstGeom prst="rect">
                            <a:avLst/>
                          </a:prstGeom>
                          <a:noFill/>
                          <a:ln>
                            <a:noFill/>
                          </a:ln>
                        </pic:spPr>
                      </pic:pic>
                    </a:graphicData>
                  </a:graphic>
                </wp:inline>
              </w:drawing>
            </w:r>
          </w:p>
        </w:tc>
      </w:tr>
      <w:tr w:rsidR="00773279" w:rsidRPr="008E0BEF" w:rsidTr="00A34F5A">
        <w:trPr>
          <w:jc w:val="center"/>
        </w:trPr>
        <w:tc>
          <w:tcPr>
            <w:tcW w:w="9062" w:type="dxa"/>
          </w:tcPr>
          <w:p w:rsidR="00773279" w:rsidRPr="008E0BEF" w:rsidRDefault="00541053" w:rsidP="00D971BF">
            <w:pPr>
              <w:spacing w:before="120" w:after="120"/>
              <w:ind w:firstLine="0"/>
              <w:jc w:val="center"/>
              <w:rPr>
                <w:i/>
              </w:rPr>
            </w:pPr>
            <w:r w:rsidRPr="008E0BEF">
              <w:rPr>
                <w:i/>
              </w:rPr>
              <w:t>Hình 3.</w:t>
            </w:r>
            <w:r w:rsidR="00CE0722" w:rsidRPr="008E0BEF">
              <w:rPr>
                <w:i/>
              </w:rPr>
              <w:t>3</w:t>
            </w:r>
            <w:r w:rsidR="00773279" w:rsidRPr="008E0BEF">
              <w:rPr>
                <w:i/>
              </w:rPr>
              <w:t xml:space="preserve">: </w:t>
            </w:r>
            <w:r w:rsidR="00CD5744" w:rsidRPr="008E0BEF">
              <w:rPr>
                <w:i/>
              </w:rPr>
              <w:t>Ảnh FE-SEM</w:t>
            </w:r>
            <w:r w:rsidR="0015646C" w:rsidRPr="008E0BEF">
              <w:rPr>
                <w:i/>
              </w:rPr>
              <w:t xml:space="preserve"> bề mặt</w:t>
            </w:r>
            <w:r w:rsidR="00CD5744" w:rsidRPr="008E0BEF">
              <w:rPr>
                <w:i/>
              </w:rPr>
              <w:t xml:space="preserve"> sử dụng khảo sát kích thước sợi nano TiO</w:t>
            </w:r>
            <w:r w:rsidR="00CD5744" w:rsidRPr="008E0BEF">
              <w:rPr>
                <w:i/>
                <w:vertAlign w:val="subscript"/>
              </w:rPr>
              <w:t>2</w:t>
            </w:r>
          </w:p>
        </w:tc>
      </w:tr>
    </w:tbl>
    <w:p w:rsidR="00FE010F" w:rsidRPr="008E0BEF" w:rsidRDefault="00FE010F" w:rsidP="005719E3">
      <w:pPr>
        <w:ind w:firstLine="0"/>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0"/>
      </w:tblGrid>
      <w:tr w:rsidR="00E571CF" w:rsidRPr="008E0BEF" w:rsidTr="00A34F5A">
        <w:tc>
          <w:tcPr>
            <w:tcW w:w="9180" w:type="dxa"/>
          </w:tcPr>
          <w:p w:rsidR="00E571CF" w:rsidRPr="008E0BEF" w:rsidRDefault="00E804AC" w:rsidP="00D971BF">
            <w:pPr>
              <w:ind w:firstLine="0"/>
              <w:jc w:val="center"/>
            </w:pPr>
            <w:r w:rsidRPr="00E804AC">
              <w:rPr>
                <w:noProof/>
              </w:rPr>
              <w:drawing>
                <wp:inline distT="0" distB="0" distL="0" distR="0">
                  <wp:extent cx="4066184" cy="2802726"/>
                  <wp:effectExtent l="0" t="0" r="0" b="0"/>
                  <wp:docPr id="5" name="Picture 5" descr="C:\Users\user\Desktop\best wire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C:\Users\user\Desktop\best wires1.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070438" cy="2805658"/>
                          </a:xfrm>
                          <a:prstGeom prst="rect">
                            <a:avLst/>
                          </a:prstGeom>
                          <a:noFill/>
                          <a:ln>
                            <a:noFill/>
                          </a:ln>
                        </pic:spPr>
                      </pic:pic>
                    </a:graphicData>
                  </a:graphic>
                </wp:inline>
              </w:drawing>
            </w:r>
          </w:p>
        </w:tc>
      </w:tr>
      <w:tr w:rsidR="00E571CF" w:rsidRPr="008E0BEF" w:rsidTr="00A34F5A">
        <w:tc>
          <w:tcPr>
            <w:tcW w:w="9180" w:type="dxa"/>
          </w:tcPr>
          <w:p w:rsidR="00E571CF" w:rsidRPr="008E0BEF" w:rsidRDefault="00CE0722" w:rsidP="00D971BF">
            <w:pPr>
              <w:spacing w:before="120" w:after="120"/>
              <w:ind w:firstLine="0"/>
              <w:jc w:val="center"/>
              <w:rPr>
                <w:i/>
              </w:rPr>
            </w:pPr>
            <w:r w:rsidRPr="008E0BEF">
              <w:rPr>
                <w:i/>
              </w:rPr>
              <w:t>Hình 3.4</w:t>
            </w:r>
            <w:r w:rsidR="00A3553D" w:rsidRPr="008E0BEF">
              <w:rPr>
                <w:i/>
              </w:rPr>
              <w:t xml:space="preserve">: </w:t>
            </w:r>
            <w:r w:rsidR="00773279" w:rsidRPr="008E0BEF">
              <w:rPr>
                <w:i/>
              </w:rPr>
              <w:t>Biểu đồ thể hiện sự phân bố kích thước sợi</w:t>
            </w:r>
          </w:p>
        </w:tc>
      </w:tr>
    </w:tbl>
    <w:p w:rsidR="00541053" w:rsidRPr="008E0BEF" w:rsidRDefault="00BC3556" w:rsidP="00DD62A9">
      <w:r w:rsidRPr="008E0BEF">
        <w:t>Từ đồ thị ta có thể thấy kích thước của các sợi nano TiO</w:t>
      </w:r>
      <w:r w:rsidRPr="008E0BEF">
        <w:rPr>
          <w:vertAlign w:val="subscript"/>
        </w:rPr>
        <w:t>2</w:t>
      </w:r>
      <w:r w:rsidRPr="008E0BEF">
        <w:t xml:space="preserve"> theo chiề</w:t>
      </w:r>
      <w:r w:rsidR="006B7CD6">
        <w:t>u ngang</w:t>
      </w:r>
      <w:r w:rsidRPr="008E0BEF">
        <w:t xml:space="preserve"> sợi có dạng phân bố gauss. Từ đó xác định được đường kính trung bình của các sợi nano TiO</w:t>
      </w:r>
      <w:r w:rsidRPr="008E0BEF">
        <w:rPr>
          <w:vertAlign w:val="subscript"/>
        </w:rPr>
        <w:t>2</w:t>
      </w:r>
      <w:r w:rsidRPr="008E0BEF">
        <w:t xml:space="preserve"> là khoảng 15</w:t>
      </w:r>
      <w:r w:rsidR="00955109">
        <w:t xml:space="preserve"> </w:t>
      </w:r>
      <w:r w:rsidR="00955109">
        <w:rPr>
          <w:rFonts w:cs="Times New Roman"/>
        </w:rPr>
        <w:t>± 2</w:t>
      </w:r>
      <w:r w:rsidRPr="008E0BEF">
        <w:t xml:space="preserve"> nm. Từ ảnh SEM cũng cho thấy chiều dài sợi TiO</w:t>
      </w:r>
      <w:r w:rsidRPr="008E0BEF">
        <w:rPr>
          <w:vertAlign w:val="subscript"/>
        </w:rPr>
        <w:t>2</w:t>
      </w:r>
      <w:r w:rsidRPr="008E0BEF">
        <w:t xml:space="preserve"> vào khoảng </w:t>
      </w:r>
      <w:r w:rsidRPr="008E0BEF">
        <w:lastRenderedPageBreak/>
        <w:t xml:space="preserve">một vài </w:t>
      </w:r>
      <w:r w:rsidRPr="008E0BEF">
        <w:sym w:font="Symbol" w:char="F06D"/>
      </w:r>
      <w:r w:rsidRPr="008E0BEF">
        <w:t>m. Các sợi TiO</w:t>
      </w:r>
      <w:r w:rsidRPr="008E0BEF">
        <w:rPr>
          <w:vertAlign w:val="subscript"/>
        </w:rPr>
        <w:t>2</w:t>
      </w:r>
      <w:r w:rsidRPr="008E0BEF">
        <w:t xml:space="preserve"> nano có xu hướng đan xen vào nhau tạo ra mạng lưới các sợi TiO</w:t>
      </w:r>
      <w:r w:rsidRPr="008E0BEF">
        <w:rPr>
          <w:vertAlign w:val="subscript"/>
        </w:rPr>
        <w:t>2</w:t>
      </w:r>
      <w:r w:rsidRPr="008E0BEF">
        <w:t>. Hình 3.5 dưới đây là ảnh SEM mặt cắt của màng TiO</w:t>
      </w:r>
      <w:r w:rsidRPr="008E0BEF">
        <w:rPr>
          <w:vertAlign w:val="subscript"/>
        </w:rPr>
        <w:t>2</w:t>
      </w:r>
      <w:r w:rsidRPr="008E0BEF">
        <w:t xml:space="preserve"> nhận được bằng phương pháp thủy nhiệt trên đế FTO. Có thể nhận thấy sau quá trình thủy nhiệt lớp màng Ti kim loại gần như đã phản ứng hoàn toàn để tạo ra lớp màng TiO</w:t>
      </w:r>
      <w:r w:rsidRPr="008E0BEF">
        <w:rPr>
          <w:vertAlign w:val="subscript"/>
        </w:rPr>
        <w:t>2</w:t>
      </w:r>
      <w:r w:rsidRPr="008E0BEF">
        <w:t xml:space="preserve"> sợi nano với các sợi mọc từ dướ</w:t>
      </w:r>
      <w:r w:rsidR="001D5C85">
        <w:t xml:space="preserve">i </w:t>
      </w:r>
      <w:r w:rsidRPr="008E0BEF">
        <w:t>và đan xen lẫn nhau tạo ra lớp màng xốp. Các sợi nano TiO</w:t>
      </w:r>
      <w:r w:rsidRPr="008E0BEF">
        <w:rPr>
          <w:vertAlign w:val="subscript"/>
        </w:rPr>
        <w:t>2</w:t>
      </w:r>
      <w:r w:rsidRPr="008E0BEF">
        <w:t xml:space="preserve"> có sự liên kết tốt với đế</w:t>
      </w:r>
      <w:r w:rsidR="00E26B7B">
        <w:t xml:space="preserve"> FTO thông qua lớp</w:t>
      </w:r>
      <w:r w:rsidRPr="008E0BEF">
        <w:t xml:space="preserve"> màng TiO</w:t>
      </w:r>
      <w:r w:rsidRPr="008E0BEF">
        <w:rPr>
          <w:vertAlign w:val="subscript"/>
        </w:rPr>
        <w:t>2</w:t>
      </w:r>
      <w:r w:rsidRPr="008E0BEF">
        <w:t xml:space="preserve"> rất mỏng. Chiều dày của lớp màng TiO</w:t>
      </w:r>
      <w:r w:rsidRPr="008E0BEF">
        <w:rPr>
          <w:vertAlign w:val="subscript"/>
        </w:rPr>
        <w:t>2</w:t>
      </w:r>
      <w:r w:rsidRPr="008E0BEF">
        <w:t xml:space="preserve"> sợi nano khoảng 550 nm.</w:t>
      </w:r>
    </w:p>
    <w:tbl>
      <w:tblPr>
        <w:tblStyle w:val="TableGrid"/>
        <w:tblW w:w="438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6"/>
      </w:tblGrid>
      <w:tr w:rsidR="00CE0722" w:rsidRPr="008E0BEF" w:rsidTr="00A34F5A">
        <w:trPr>
          <w:jc w:val="center"/>
        </w:trPr>
        <w:tc>
          <w:tcPr>
            <w:tcW w:w="4386" w:type="dxa"/>
          </w:tcPr>
          <w:p w:rsidR="00CE0722" w:rsidRPr="008E0BEF" w:rsidRDefault="00CE0722" w:rsidP="0015646C">
            <w:pPr>
              <w:spacing w:line="312" w:lineRule="auto"/>
              <w:ind w:firstLine="0"/>
              <w:jc w:val="center"/>
            </w:pPr>
            <w:r w:rsidRPr="008E0BEF">
              <w:rPr>
                <w:noProof/>
              </w:rPr>
              <w:drawing>
                <wp:inline distT="0" distB="0" distL="0" distR="0" wp14:anchorId="4B94B359" wp14:editId="22B12A23">
                  <wp:extent cx="4030061" cy="3157045"/>
                  <wp:effectExtent l="0" t="0" r="8890" b="5715"/>
                  <wp:docPr id="412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5" name="Picture 3"/>
                          <pic:cNvPicPr>
                            <a:picLocks noChangeAspect="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130782" cy="3235947"/>
                          </a:xfrm>
                          <a:prstGeom prst="rect">
                            <a:avLst/>
                          </a:prstGeom>
                          <a:noFill/>
                          <a:ln>
                            <a:noFill/>
                          </a:ln>
                          <a:extLst/>
                        </pic:spPr>
                      </pic:pic>
                    </a:graphicData>
                  </a:graphic>
                </wp:inline>
              </w:drawing>
            </w:r>
          </w:p>
        </w:tc>
      </w:tr>
      <w:tr w:rsidR="00CE0722" w:rsidRPr="008E0BEF" w:rsidTr="00A34F5A">
        <w:trPr>
          <w:jc w:val="center"/>
        </w:trPr>
        <w:tc>
          <w:tcPr>
            <w:tcW w:w="4386" w:type="dxa"/>
          </w:tcPr>
          <w:p w:rsidR="00CE0722" w:rsidRPr="008E0BEF" w:rsidRDefault="00C617EF" w:rsidP="00CE0722">
            <w:pPr>
              <w:spacing w:before="120" w:after="120" w:line="312" w:lineRule="auto"/>
              <w:ind w:firstLine="0"/>
              <w:jc w:val="left"/>
              <w:rPr>
                <w:i/>
              </w:rPr>
            </w:pPr>
            <w:r w:rsidRPr="008E0BEF">
              <w:rPr>
                <w:i/>
              </w:rPr>
              <w:t>Hình 3.5</w:t>
            </w:r>
            <w:r w:rsidR="00CE0722" w:rsidRPr="008E0BEF">
              <w:rPr>
                <w:i/>
              </w:rPr>
              <w:t xml:space="preserve">: Ảnh FE-SEM mặt cắt thủy nhiệt tại 80 </w:t>
            </w:r>
            <w:r w:rsidR="00CE0722" w:rsidRPr="008E0BEF">
              <w:rPr>
                <w:i/>
                <w:vertAlign w:val="superscript"/>
              </w:rPr>
              <w:t>o</w:t>
            </w:r>
            <w:r w:rsidR="00CE0722" w:rsidRPr="008E0BEF">
              <w:rPr>
                <w:i/>
              </w:rPr>
              <w:t>C với dung dịch NaOH 5M trong 1h</w:t>
            </w:r>
          </w:p>
        </w:tc>
      </w:tr>
    </w:tbl>
    <w:p w:rsidR="0015646C" w:rsidRPr="008E0BEF" w:rsidRDefault="00BC3556" w:rsidP="009B6134">
      <w:r w:rsidRPr="008E0BEF">
        <w:t>Các kết quả này chỉ ra rằng bằng phương pháp thủy nhiệt màng Ti kim  loại trong dung dịch NaOH chúng tôi đã tạo ra được lớp màng TiO</w:t>
      </w:r>
      <w:r w:rsidRPr="008E0BEF">
        <w:rPr>
          <w:vertAlign w:val="subscript"/>
        </w:rPr>
        <w:t>2</w:t>
      </w:r>
      <w:r w:rsidRPr="008E0BEF">
        <w:t xml:space="preserve"> cấu trúc dây nano có sự liên kết tốt với đế. Các sợi có đường kính khoảng 15 nm mọc từ đế lên với chiều dài từ</w:t>
      </w:r>
      <w:r w:rsidR="00332A96" w:rsidRPr="008E0BEF">
        <w:t xml:space="preserve"> vài trăm</w:t>
      </w:r>
      <w:r w:rsidRPr="008E0BEF">
        <w:t xml:space="preserve"> đến vài </w:t>
      </w:r>
      <w:r w:rsidRPr="008E0BEF">
        <w:sym w:font="Symbol" w:char="F06D"/>
      </w:r>
      <w:r w:rsidRPr="008E0BEF">
        <w:t>m. Các sợi này đan xen lẫn nhau tạo ra một lớp cấu trúc màng xốp.</w:t>
      </w:r>
    </w:p>
    <w:p w:rsidR="00332A96" w:rsidRPr="008E0BEF" w:rsidRDefault="00332A96" w:rsidP="00BA28A5">
      <w:pPr>
        <w:pStyle w:val="Heading2"/>
        <w:tabs>
          <w:tab w:val="clear" w:pos="1701"/>
          <w:tab w:val="clear" w:pos="6804"/>
        </w:tabs>
        <w:spacing w:after="120" w:line="312" w:lineRule="auto"/>
        <w:ind w:firstLine="567"/>
      </w:pPr>
      <w:bookmarkStart w:id="28" w:name="_Toc419536400"/>
      <w:r w:rsidRPr="008E0BEF">
        <w:t>3.2. Tính Chất quang của màng TiO</w:t>
      </w:r>
      <w:r w:rsidRPr="008E0BEF">
        <w:rPr>
          <w:vertAlign w:val="subscript"/>
        </w:rPr>
        <w:t>2</w:t>
      </w:r>
      <w:bookmarkEnd w:id="28"/>
    </w:p>
    <w:p w:rsidR="00332A96" w:rsidRPr="008E0BEF" w:rsidRDefault="006B7CD6" w:rsidP="00332A96">
      <w:r>
        <w:t>Trên hình 3.6</w:t>
      </w:r>
      <w:r w:rsidR="00332A96" w:rsidRPr="008E0BEF">
        <w:t xml:space="preserve"> là phổ hấp thụ UV củ</w:t>
      </w:r>
      <w:r>
        <w:t>a màng hình v</w:t>
      </w:r>
      <w:r w:rsidR="00332A96" w:rsidRPr="008E0BEF">
        <w:t>à</w:t>
      </w:r>
      <w:r>
        <w:t xml:space="preserve"> 3.7</w:t>
      </w:r>
      <w:r w:rsidR="00332A96" w:rsidRPr="008E0BEF">
        <w:t xml:space="preserve"> đường biểu diễn sự phụ thuộc của </w:t>
      </w:r>
      <w:r w:rsidR="00431456" w:rsidRPr="008E0BEF">
        <w:rPr>
          <w:b/>
          <w:bCs/>
          <w:i/>
          <w:iCs/>
        </w:rPr>
        <w:t>(</w:t>
      </w:r>
      <w:r w:rsidR="00431456" w:rsidRPr="008E0BEF">
        <w:rPr>
          <w:b/>
          <w:bCs/>
          <w:i/>
          <w:iCs/>
          <w:lang w:val="el-GR"/>
        </w:rPr>
        <w:t>α</w:t>
      </w:r>
      <w:r w:rsidR="00431456" w:rsidRPr="008E0BEF">
        <w:rPr>
          <w:b/>
          <w:bCs/>
          <w:i/>
          <w:iCs/>
        </w:rPr>
        <w:t>h</w:t>
      </w:r>
      <w:r w:rsidR="00431456" w:rsidRPr="008E0BEF">
        <w:rPr>
          <w:b/>
          <w:bCs/>
          <w:i/>
          <w:iCs/>
          <w:lang w:val="el-GR"/>
        </w:rPr>
        <w:t>ν</w:t>
      </w:r>
      <w:r w:rsidR="00431456" w:rsidRPr="008E0BEF">
        <w:rPr>
          <w:b/>
          <w:bCs/>
          <w:i/>
          <w:iCs/>
        </w:rPr>
        <w:t>)</w:t>
      </w:r>
      <w:r w:rsidR="00431456" w:rsidRPr="00F07038">
        <w:rPr>
          <w:b/>
          <w:bCs/>
          <w:i/>
          <w:iCs/>
          <w:vertAlign w:val="superscript"/>
        </w:rPr>
        <w:t>1</w:t>
      </w:r>
      <w:r w:rsidR="00431456">
        <w:rPr>
          <w:b/>
          <w:bCs/>
          <w:i/>
          <w:iCs/>
          <w:vertAlign w:val="superscript"/>
        </w:rPr>
        <w:t>/</w:t>
      </w:r>
      <w:r w:rsidR="00431456" w:rsidRPr="008E0BEF">
        <w:rPr>
          <w:b/>
          <w:bCs/>
          <w:i/>
          <w:iCs/>
          <w:vertAlign w:val="superscript"/>
        </w:rPr>
        <w:t>2</w:t>
      </w:r>
      <w:r w:rsidR="00431456" w:rsidRPr="008E0BEF">
        <w:rPr>
          <w:b/>
          <w:bCs/>
          <w:i/>
          <w:iCs/>
        </w:rPr>
        <w:t xml:space="preserve"> </w:t>
      </w:r>
      <w:r w:rsidR="00332A96" w:rsidRPr="008E0BEF">
        <w:t>vào năng lượng của photon</w:t>
      </w:r>
      <w:r w:rsidR="00431456">
        <w:t xml:space="preserve"> tới</w:t>
      </w:r>
      <w:r w:rsidR="00332A96" w:rsidRPr="008E0BEF">
        <w:t>. Phổ hấp thụ chỉ ra rằng màng TiO</w:t>
      </w:r>
      <w:r w:rsidR="00332A96" w:rsidRPr="006B7CD6">
        <w:rPr>
          <w:vertAlign w:val="subscript"/>
        </w:rPr>
        <w:t>2</w:t>
      </w:r>
      <w:r w:rsidR="00332A96" w:rsidRPr="008E0BEF">
        <w:t xml:space="preserve"> nhận được có độ truyền qua cao trong vùng ánh sáng nhìn thấy và chúng chỉ hấp thụ các bước sóng dưới 400 nm. Từ phổ hấp thụ ta có đường </w:t>
      </w:r>
      <w:r w:rsidR="00431456">
        <w:t xml:space="preserve">biểu diễn </w:t>
      </w:r>
      <w:r w:rsidR="00431456" w:rsidRPr="008E0BEF">
        <w:rPr>
          <w:b/>
          <w:bCs/>
          <w:i/>
          <w:iCs/>
        </w:rPr>
        <w:t>(</w:t>
      </w:r>
      <w:r w:rsidR="00431456" w:rsidRPr="008E0BEF">
        <w:rPr>
          <w:b/>
          <w:bCs/>
          <w:i/>
          <w:iCs/>
          <w:lang w:val="el-GR"/>
        </w:rPr>
        <w:t>α</w:t>
      </w:r>
      <w:r w:rsidR="00431456" w:rsidRPr="008E0BEF">
        <w:rPr>
          <w:b/>
          <w:bCs/>
          <w:i/>
          <w:iCs/>
        </w:rPr>
        <w:t>h</w:t>
      </w:r>
      <w:r w:rsidR="00431456" w:rsidRPr="008E0BEF">
        <w:rPr>
          <w:b/>
          <w:bCs/>
          <w:i/>
          <w:iCs/>
          <w:lang w:val="el-GR"/>
        </w:rPr>
        <w:t>ν</w:t>
      </w:r>
      <w:r w:rsidR="00431456" w:rsidRPr="008E0BEF">
        <w:rPr>
          <w:b/>
          <w:bCs/>
          <w:i/>
          <w:iCs/>
        </w:rPr>
        <w:t>)</w:t>
      </w:r>
      <w:r w:rsidR="00431456" w:rsidRPr="00F07038">
        <w:rPr>
          <w:b/>
          <w:bCs/>
          <w:i/>
          <w:iCs/>
          <w:vertAlign w:val="superscript"/>
        </w:rPr>
        <w:t>1</w:t>
      </w:r>
      <w:r w:rsidR="00431456">
        <w:rPr>
          <w:b/>
          <w:bCs/>
          <w:i/>
          <w:iCs/>
          <w:vertAlign w:val="superscript"/>
        </w:rPr>
        <w:t>/</w:t>
      </w:r>
      <w:r w:rsidR="00431456" w:rsidRPr="008E0BEF">
        <w:rPr>
          <w:b/>
          <w:bCs/>
          <w:i/>
          <w:iCs/>
          <w:vertAlign w:val="superscript"/>
        </w:rPr>
        <w:t>2</w:t>
      </w:r>
      <w:r w:rsidR="00431456" w:rsidRPr="008E0BEF">
        <w:rPr>
          <w:b/>
          <w:bCs/>
          <w:i/>
          <w:iCs/>
        </w:rPr>
        <w:t xml:space="preserve"> </w:t>
      </w:r>
      <w:r w:rsidR="00431456" w:rsidRPr="008E0BEF">
        <w:t xml:space="preserve">phụ thuộc </w:t>
      </w:r>
      <w:r w:rsidR="00451A67">
        <w:rPr>
          <w:bCs/>
          <w:iCs/>
        </w:rPr>
        <w:t>vào</w:t>
      </w:r>
      <w:r w:rsidR="00332A96" w:rsidRPr="008E0BEF">
        <w:rPr>
          <w:bCs/>
          <w:iCs/>
        </w:rPr>
        <w:t xml:space="preserve"> năng lượng photon của màng TiO</w:t>
      </w:r>
      <w:r w:rsidR="00332A96" w:rsidRPr="008E0BEF">
        <w:rPr>
          <w:bCs/>
          <w:iCs/>
          <w:vertAlign w:val="subscript"/>
        </w:rPr>
        <w:t>2</w:t>
      </w:r>
      <w:r w:rsidR="00332A96" w:rsidRPr="008E0BEF">
        <w:rPr>
          <w:bCs/>
          <w:iCs/>
        </w:rPr>
        <w:t xml:space="preserve"> nano</w:t>
      </w:r>
      <w:r w:rsidR="00ED1835">
        <w:rPr>
          <w:bCs/>
          <w:iCs/>
        </w:rPr>
        <w:t xml:space="preserve"> dây</w:t>
      </w:r>
      <w:r w:rsidR="00332A96" w:rsidRPr="008E0BEF">
        <w:rPr>
          <w:bCs/>
          <w:iCs/>
        </w:rPr>
        <w:t xml:space="preserve"> từ đó ta xác định được độ rộng vùng cấm màng</w:t>
      </w:r>
      <w:r w:rsidR="007D3C5A">
        <w:rPr>
          <w:bCs/>
          <w:iCs/>
        </w:rPr>
        <w:t xml:space="preserve"> TiO</w:t>
      </w:r>
      <w:r w:rsidR="007D3C5A" w:rsidRPr="007D3C5A">
        <w:rPr>
          <w:bCs/>
          <w:iCs/>
          <w:vertAlign w:val="subscript"/>
        </w:rPr>
        <w:t>2</w:t>
      </w:r>
      <w:r w:rsidR="00332A96" w:rsidRPr="008E0BEF">
        <w:rPr>
          <w:bCs/>
          <w:iCs/>
        </w:rPr>
        <w:t xml:space="preserve"> là 3.45 eV.</w:t>
      </w:r>
    </w:p>
    <w:tbl>
      <w:tblPr>
        <w:tblStyle w:val="TableGrid"/>
        <w:tblW w:w="0" w:type="auto"/>
        <w:tblInd w:w="-5" w:type="dxa"/>
        <w:tblLook w:val="04A0" w:firstRow="1" w:lastRow="0" w:firstColumn="1" w:lastColumn="0" w:noHBand="0" w:noVBand="1"/>
      </w:tblPr>
      <w:tblGrid>
        <w:gridCol w:w="4536"/>
        <w:gridCol w:w="4569"/>
      </w:tblGrid>
      <w:tr w:rsidR="00332A96" w:rsidRPr="008E0BEF" w:rsidTr="00874514">
        <w:tc>
          <w:tcPr>
            <w:tcW w:w="4536" w:type="dxa"/>
          </w:tcPr>
          <w:p w:rsidR="00332A96" w:rsidRPr="008E0BEF" w:rsidRDefault="00332A96" w:rsidP="00874514">
            <w:pPr>
              <w:ind w:firstLine="0"/>
              <w:jc w:val="center"/>
            </w:pPr>
            <w:r w:rsidRPr="008E0BEF">
              <w:rPr>
                <w:noProof/>
              </w:rPr>
              <w:lastRenderedPageBreak/>
              <w:drawing>
                <wp:inline distT="0" distB="0" distL="0" distR="0" wp14:anchorId="01AA3B2A" wp14:editId="7AAC6171">
                  <wp:extent cx="2743200" cy="1854019"/>
                  <wp:effectExtent l="0" t="0" r="0" b="0"/>
                  <wp:docPr id="53"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8" name="Picture 42"/>
                          <pic:cNvPicPr>
                            <a:picLocks noChangeAspect="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770147" cy="1872231"/>
                          </a:xfrm>
                          <a:prstGeom prst="rect">
                            <a:avLst/>
                          </a:prstGeom>
                          <a:noFill/>
                          <a:ln>
                            <a:noFill/>
                          </a:ln>
                          <a:extLst/>
                        </pic:spPr>
                      </pic:pic>
                    </a:graphicData>
                  </a:graphic>
                </wp:inline>
              </w:drawing>
            </w:r>
          </w:p>
        </w:tc>
        <w:tc>
          <w:tcPr>
            <w:tcW w:w="4531" w:type="dxa"/>
          </w:tcPr>
          <w:p w:rsidR="00332A96" w:rsidRPr="008E0BEF" w:rsidRDefault="00332A96" w:rsidP="00874514">
            <w:pPr>
              <w:ind w:firstLine="0"/>
              <w:jc w:val="center"/>
            </w:pPr>
            <w:r w:rsidRPr="008E0BEF">
              <w:rPr>
                <w:noProof/>
              </w:rPr>
              <w:drawing>
                <wp:inline distT="0" distB="0" distL="0" distR="0" wp14:anchorId="42232C2E" wp14:editId="5A62B6F4">
                  <wp:extent cx="2764766" cy="1853565"/>
                  <wp:effectExtent l="0" t="0" r="0" b="0"/>
                  <wp:docPr id="5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4" name="Picture 12"/>
                          <pic:cNvPicPr>
                            <a:picLocks noChangeAspect="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803001" cy="1879199"/>
                          </a:xfrm>
                          <a:prstGeom prst="rect">
                            <a:avLst/>
                          </a:prstGeom>
                          <a:noFill/>
                          <a:ln>
                            <a:noFill/>
                          </a:ln>
                          <a:extLst/>
                        </pic:spPr>
                      </pic:pic>
                    </a:graphicData>
                  </a:graphic>
                </wp:inline>
              </w:drawing>
            </w:r>
          </w:p>
        </w:tc>
      </w:tr>
      <w:tr w:rsidR="00332A96" w:rsidRPr="008E0BEF" w:rsidTr="00874514">
        <w:trPr>
          <w:trHeight w:val="504"/>
        </w:trPr>
        <w:tc>
          <w:tcPr>
            <w:tcW w:w="4536" w:type="dxa"/>
          </w:tcPr>
          <w:p w:rsidR="00332A96" w:rsidRPr="008E0BEF" w:rsidRDefault="00F07038" w:rsidP="009D2701">
            <w:pPr>
              <w:ind w:firstLine="0"/>
              <w:rPr>
                <w:i/>
              </w:rPr>
            </w:pPr>
            <w:r>
              <w:rPr>
                <w:i/>
              </w:rPr>
              <w:t>Hình 3.6: P</w:t>
            </w:r>
            <w:r w:rsidR="00332A96" w:rsidRPr="008E0BEF">
              <w:rPr>
                <w:i/>
              </w:rPr>
              <w:t>hổ hấp thụ UV của màng TiO</w:t>
            </w:r>
            <w:r w:rsidR="00332A96" w:rsidRPr="008E0BEF">
              <w:rPr>
                <w:i/>
                <w:vertAlign w:val="subscript"/>
              </w:rPr>
              <w:t>2</w:t>
            </w:r>
            <w:r w:rsidR="00332A96" w:rsidRPr="008E0BEF">
              <w:rPr>
                <w:i/>
              </w:rPr>
              <w:t xml:space="preserve"> </w:t>
            </w:r>
          </w:p>
        </w:tc>
        <w:tc>
          <w:tcPr>
            <w:tcW w:w="4531" w:type="dxa"/>
          </w:tcPr>
          <w:p w:rsidR="00332A96" w:rsidRPr="008E0BEF" w:rsidRDefault="00332A96" w:rsidP="009D2701">
            <w:pPr>
              <w:ind w:firstLine="0"/>
              <w:rPr>
                <w:i/>
              </w:rPr>
            </w:pPr>
            <w:r w:rsidRPr="008E0BEF">
              <w:rPr>
                <w:i/>
              </w:rPr>
              <w:t xml:space="preserve">Hình 3.7: </w:t>
            </w:r>
            <w:r w:rsidR="00F07038" w:rsidRPr="008E0BEF">
              <w:rPr>
                <w:i/>
              </w:rPr>
              <w:t>Đường</w:t>
            </w:r>
            <w:r w:rsidR="00F07038">
              <w:rPr>
                <w:i/>
              </w:rPr>
              <w:t xml:space="preserve"> biểu diễn sự</w:t>
            </w:r>
            <w:r w:rsidR="00F07038" w:rsidRPr="008E0BEF">
              <w:rPr>
                <w:i/>
              </w:rPr>
              <w:t xml:space="preserve"> phụ thuộ</w:t>
            </w:r>
            <w:r w:rsidR="00F07038">
              <w:rPr>
                <w:i/>
              </w:rPr>
              <w:t>c</w:t>
            </w:r>
            <w:r w:rsidR="00F07038" w:rsidRPr="008E0BEF">
              <w:rPr>
                <w:i/>
              </w:rPr>
              <w:t xml:space="preserve"> </w:t>
            </w:r>
            <w:r w:rsidR="00F07038" w:rsidRPr="008E0BEF">
              <w:rPr>
                <w:b/>
                <w:bCs/>
                <w:i/>
                <w:iCs/>
              </w:rPr>
              <w:t>(</w:t>
            </w:r>
            <w:r w:rsidR="00F07038" w:rsidRPr="008E0BEF">
              <w:rPr>
                <w:b/>
                <w:bCs/>
                <w:i/>
                <w:iCs/>
                <w:lang w:val="el-GR"/>
              </w:rPr>
              <w:t>α</w:t>
            </w:r>
            <w:r w:rsidR="00F07038" w:rsidRPr="008E0BEF">
              <w:rPr>
                <w:b/>
                <w:bCs/>
                <w:i/>
                <w:iCs/>
              </w:rPr>
              <w:t>h</w:t>
            </w:r>
            <w:r w:rsidR="00F07038" w:rsidRPr="008E0BEF">
              <w:rPr>
                <w:b/>
                <w:bCs/>
                <w:i/>
                <w:iCs/>
                <w:lang w:val="el-GR"/>
              </w:rPr>
              <w:t>ν</w:t>
            </w:r>
            <w:r w:rsidR="00F07038" w:rsidRPr="008E0BEF">
              <w:rPr>
                <w:b/>
                <w:bCs/>
                <w:i/>
                <w:iCs/>
              </w:rPr>
              <w:t>)</w:t>
            </w:r>
            <w:r w:rsidR="00F07038" w:rsidRPr="00F07038">
              <w:rPr>
                <w:b/>
                <w:bCs/>
                <w:i/>
                <w:iCs/>
                <w:vertAlign w:val="superscript"/>
              </w:rPr>
              <w:t>1</w:t>
            </w:r>
            <w:r w:rsidR="00F07038">
              <w:rPr>
                <w:b/>
                <w:bCs/>
                <w:i/>
                <w:iCs/>
                <w:vertAlign w:val="superscript"/>
              </w:rPr>
              <w:t>/</w:t>
            </w:r>
            <w:r w:rsidR="00F07038" w:rsidRPr="008E0BEF">
              <w:rPr>
                <w:b/>
                <w:bCs/>
                <w:i/>
                <w:iCs/>
                <w:vertAlign w:val="superscript"/>
              </w:rPr>
              <w:t>2</w:t>
            </w:r>
            <w:r w:rsidR="00F07038" w:rsidRPr="008E0BEF">
              <w:rPr>
                <w:b/>
                <w:bCs/>
                <w:i/>
                <w:iCs/>
              </w:rPr>
              <w:t xml:space="preserve"> </w:t>
            </w:r>
            <w:r w:rsidR="00F07038" w:rsidRPr="00F07038">
              <w:rPr>
                <w:bCs/>
                <w:i/>
                <w:iCs/>
              </w:rPr>
              <w:t>vào</w:t>
            </w:r>
            <w:r w:rsidR="00F07038">
              <w:rPr>
                <w:bCs/>
                <w:i/>
                <w:iCs/>
              </w:rPr>
              <w:t xml:space="preserve"> năng lượng photon tới</w:t>
            </w:r>
            <w:r w:rsidR="00431456">
              <w:rPr>
                <w:bCs/>
                <w:i/>
                <w:iCs/>
              </w:rPr>
              <w:t xml:space="preserve"> </w:t>
            </w:r>
            <w:r w:rsidR="00431456" w:rsidRPr="00431456">
              <w:rPr>
                <w:b/>
                <w:bCs/>
                <w:i/>
                <w:iCs/>
              </w:rPr>
              <w:t>(h</w:t>
            </w:r>
            <w:r w:rsidR="00431456" w:rsidRPr="00431456">
              <w:rPr>
                <w:b/>
                <w:bCs/>
                <w:i/>
                <w:iCs/>
                <w:lang w:val="el-GR"/>
              </w:rPr>
              <w:t>ν</w:t>
            </w:r>
            <w:r w:rsidR="00431456" w:rsidRPr="00431456">
              <w:rPr>
                <w:b/>
                <w:bCs/>
                <w:i/>
                <w:iCs/>
              </w:rPr>
              <w:t>)</w:t>
            </w:r>
            <w:r w:rsidR="00F07038" w:rsidRPr="008E0BEF">
              <w:rPr>
                <w:bCs/>
                <w:i/>
                <w:iCs/>
              </w:rPr>
              <w:t xml:space="preserve"> của màng TiO</w:t>
            </w:r>
            <w:r w:rsidR="00F07038" w:rsidRPr="008E0BEF">
              <w:rPr>
                <w:bCs/>
                <w:i/>
                <w:iCs/>
                <w:vertAlign w:val="subscript"/>
              </w:rPr>
              <w:t>2</w:t>
            </w:r>
            <w:r w:rsidR="00F07038" w:rsidRPr="008E0BEF">
              <w:rPr>
                <w:bCs/>
                <w:i/>
                <w:iCs/>
              </w:rPr>
              <w:t xml:space="preserve"> nano</w:t>
            </w:r>
            <w:r w:rsidR="00F07038">
              <w:rPr>
                <w:bCs/>
                <w:i/>
                <w:iCs/>
              </w:rPr>
              <w:t xml:space="preserve"> dây</w:t>
            </w:r>
          </w:p>
        </w:tc>
      </w:tr>
    </w:tbl>
    <w:p w:rsidR="00332A96" w:rsidRPr="008E0BEF" w:rsidRDefault="00332A96" w:rsidP="00332A96">
      <w:pPr>
        <w:pStyle w:val="Heading2"/>
        <w:spacing w:after="120" w:line="312" w:lineRule="auto"/>
        <w:ind w:firstLine="567"/>
      </w:pPr>
      <w:bookmarkStart w:id="29" w:name="_Toc419536401"/>
      <w:r w:rsidRPr="008E0BEF">
        <w:t>3.3. Ảnh hưởng của điều kiện công nghệ lên hình thái học màng TiO</w:t>
      </w:r>
      <w:r w:rsidRPr="008E0BEF">
        <w:rPr>
          <w:vertAlign w:val="subscript"/>
        </w:rPr>
        <w:t>2</w:t>
      </w:r>
      <w:bookmarkEnd w:id="29"/>
    </w:p>
    <w:p w:rsidR="00332A96" w:rsidRPr="008E0BEF" w:rsidRDefault="00332A96" w:rsidP="00332A96">
      <w:pPr>
        <w:pStyle w:val="Heading3"/>
        <w:rPr>
          <w:color w:val="auto"/>
        </w:rPr>
      </w:pPr>
      <w:bookmarkStart w:id="30" w:name="_Toc419536402"/>
      <w:r w:rsidRPr="008E0BEF">
        <w:rPr>
          <w:color w:val="auto"/>
        </w:rPr>
        <w:t>3.3.1. Ảnh hưởng của nồng độ dung dịch NaOH</w:t>
      </w:r>
      <w:bookmarkEnd w:id="30"/>
    </w:p>
    <w:p w:rsidR="003F1DF2" w:rsidRPr="008E0BEF" w:rsidRDefault="00332A96" w:rsidP="005719E3">
      <w:r w:rsidRPr="008E0BEF">
        <w:t>Trong quá trình nghiên cứu chế tạo vật liệu TiO</w:t>
      </w:r>
      <w:r w:rsidRPr="008E0BEF">
        <w:rPr>
          <w:vertAlign w:val="subscript"/>
        </w:rPr>
        <w:t>2</w:t>
      </w:r>
      <w:r w:rsidRPr="008E0BEF">
        <w:t xml:space="preserve"> bằng phương pháp thủy nhiệt trong dung dịch NaOH, chúng tôi đã tiến hành khảo sát ảnh hưởng của nồng độ dung dịch NaOH lên quá trình hình thành màng. Ở đây dung dịch NaOH được thay đổi ở ba giá trị</w:t>
      </w:r>
      <w:r w:rsidR="003B4187">
        <w:t xml:space="preserve"> là 2,5 M;</w:t>
      </w:r>
      <w:r w:rsidRPr="008E0BEF">
        <w:t xml:space="preserve"> 5 M và 7,5 M. </w:t>
      </w:r>
      <w:r w:rsidR="004B4849" w:rsidRPr="008E0BEF">
        <w:t>Hình 3.8</w:t>
      </w:r>
      <w:r w:rsidRPr="008E0BEF">
        <w:t xml:space="preserve"> ảnh FE-SEM màng TiO</w:t>
      </w:r>
      <w:r w:rsidRPr="008E0BEF">
        <w:rPr>
          <w:vertAlign w:val="subscript"/>
        </w:rPr>
        <w:t>2</w:t>
      </w:r>
      <w:r w:rsidRPr="008E0BEF">
        <w:t xml:space="preserve"> nhận được tại các nồng độ dung dịch NaOH khác nhau tại nhiệt độ 80 </w:t>
      </w:r>
      <w:r w:rsidRPr="008E0BEF">
        <w:rPr>
          <w:vertAlign w:val="superscript"/>
        </w:rPr>
        <w:t>o</w:t>
      </w:r>
      <w:r w:rsidRPr="008E0BEF">
        <w:t>C và thời gian thủy nhiệt là 2h.</w:t>
      </w:r>
      <w:r w:rsidR="005719E3">
        <w:t xml:space="preserve"> </w:t>
      </w:r>
    </w:p>
    <w:tbl>
      <w:tblPr>
        <w:tblStyle w:val="TableGrid"/>
        <w:tblW w:w="89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959"/>
      </w:tblGrid>
      <w:tr w:rsidR="00810BE4" w:rsidRPr="008E0BEF" w:rsidTr="0086462F">
        <w:trPr>
          <w:trHeight w:val="2392"/>
          <w:jc w:val="center"/>
        </w:trPr>
        <w:tc>
          <w:tcPr>
            <w:tcW w:w="8959" w:type="dxa"/>
          </w:tcPr>
          <w:p w:rsidR="00810BE4" w:rsidRPr="008E0BEF" w:rsidRDefault="00B54D34" w:rsidP="00F50264">
            <w:pPr>
              <w:spacing w:before="120" w:after="120" w:line="312" w:lineRule="auto"/>
              <w:ind w:firstLine="0"/>
              <w:jc w:val="center"/>
            </w:pPr>
            <w:r w:rsidRPr="008E0BEF">
              <w:rPr>
                <w:noProof/>
              </w:rPr>
              <w:drawing>
                <wp:inline distT="0" distB="0" distL="0" distR="0" wp14:anchorId="18118B1B" wp14:editId="741243D4">
                  <wp:extent cx="5596075" cy="1650670"/>
                  <wp:effectExtent l="0" t="0" r="5080" b="6985"/>
                  <wp:docPr id="41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1" name="Picture 15"/>
                          <pic:cNvPicPr>
                            <a:picLocks noChangeAspect="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642502" cy="1664365"/>
                          </a:xfrm>
                          <a:prstGeom prst="rect">
                            <a:avLst/>
                          </a:prstGeom>
                          <a:noFill/>
                          <a:ln>
                            <a:noFill/>
                          </a:ln>
                          <a:extLst/>
                        </pic:spPr>
                      </pic:pic>
                    </a:graphicData>
                  </a:graphic>
                </wp:inline>
              </w:drawing>
            </w:r>
          </w:p>
        </w:tc>
      </w:tr>
      <w:tr w:rsidR="005B061E" w:rsidRPr="008E0BEF" w:rsidTr="0086462F">
        <w:trPr>
          <w:trHeight w:val="325"/>
          <w:jc w:val="center"/>
        </w:trPr>
        <w:tc>
          <w:tcPr>
            <w:tcW w:w="8959" w:type="dxa"/>
          </w:tcPr>
          <w:p w:rsidR="00810BE4" w:rsidRPr="00874514" w:rsidRDefault="0056113A" w:rsidP="00F50264">
            <w:pPr>
              <w:spacing w:line="312" w:lineRule="auto"/>
              <w:ind w:firstLine="0"/>
              <w:jc w:val="center"/>
            </w:pPr>
            <w:r w:rsidRPr="0056113A">
              <w:rPr>
                <w:noProof/>
              </w:rPr>
              <w:drawing>
                <wp:inline distT="0" distB="0" distL="0" distR="0">
                  <wp:extent cx="5487966" cy="1447200"/>
                  <wp:effectExtent l="0" t="0" r="0" b="635"/>
                  <wp:docPr id="14" name="Picture 14" descr="F:\NANOTECH\Thesis\Mine\nongd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NANOTECH\Thesis\Mine\nongdo.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487966" cy="1447200"/>
                          </a:xfrm>
                          <a:prstGeom prst="rect">
                            <a:avLst/>
                          </a:prstGeom>
                          <a:noFill/>
                          <a:ln>
                            <a:noFill/>
                          </a:ln>
                        </pic:spPr>
                      </pic:pic>
                    </a:graphicData>
                  </a:graphic>
                </wp:inline>
              </w:drawing>
            </w:r>
          </w:p>
        </w:tc>
      </w:tr>
      <w:tr w:rsidR="00BC6077" w:rsidRPr="008E0BEF" w:rsidTr="0086462F">
        <w:trPr>
          <w:trHeight w:val="325"/>
          <w:jc w:val="center"/>
        </w:trPr>
        <w:tc>
          <w:tcPr>
            <w:tcW w:w="8959" w:type="dxa"/>
          </w:tcPr>
          <w:p w:rsidR="00BC6077" w:rsidRPr="008E0BEF" w:rsidRDefault="00BC6077" w:rsidP="005B7439">
            <w:pPr>
              <w:spacing w:before="120" w:after="120"/>
              <w:ind w:firstLine="0"/>
              <w:jc w:val="left"/>
              <w:rPr>
                <w:bCs/>
                <w:i/>
                <w:iCs/>
              </w:rPr>
            </w:pPr>
            <w:r w:rsidRPr="008E0BEF">
              <w:rPr>
                <w:bCs/>
                <w:i/>
                <w:iCs/>
              </w:rPr>
              <w:t>Hình 3.8: Ảnh FE-SEM của TiO</w:t>
            </w:r>
            <w:r w:rsidRPr="008E0BEF">
              <w:rPr>
                <w:bCs/>
                <w:i/>
                <w:iCs/>
                <w:vertAlign w:val="subscript"/>
              </w:rPr>
              <w:t xml:space="preserve">2 </w:t>
            </w:r>
            <w:r w:rsidR="00ED1835">
              <w:rPr>
                <w:bCs/>
                <w:i/>
                <w:iCs/>
              </w:rPr>
              <w:t>nano dây</w:t>
            </w:r>
            <w:r w:rsidR="005B7439">
              <w:rPr>
                <w:bCs/>
                <w:i/>
                <w:iCs/>
              </w:rPr>
              <w:t xml:space="preserve"> và biểu đồ</w:t>
            </w:r>
            <w:r w:rsidR="0086462F">
              <w:rPr>
                <w:bCs/>
                <w:i/>
                <w:iCs/>
              </w:rPr>
              <w:t xml:space="preserve"> phân bố gauss tương ứng của</w:t>
            </w:r>
            <w:r w:rsidR="005B7439">
              <w:rPr>
                <w:bCs/>
                <w:i/>
                <w:iCs/>
              </w:rPr>
              <w:t xml:space="preserve"> sợi</w:t>
            </w:r>
            <w:r w:rsidRPr="008E0BEF">
              <w:rPr>
                <w:bCs/>
                <w:i/>
                <w:iCs/>
              </w:rPr>
              <w:t xml:space="preserve"> phụ thuộc vào nồng độ NaOH với thời gian thủy nhiệt 2h tại nhiệt độ 80 </w:t>
            </w:r>
            <w:r w:rsidRPr="008E0BEF">
              <w:rPr>
                <w:bCs/>
                <w:i/>
                <w:iCs/>
                <w:vertAlign w:val="superscript"/>
              </w:rPr>
              <w:t>o</w:t>
            </w:r>
            <w:r w:rsidRPr="008E0BEF">
              <w:rPr>
                <w:bCs/>
                <w:i/>
                <w:iCs/>
              </w:rPr>
              <w:t>C</w:t>
            </w:r>
          </w:p>
        </w:tc>
      </w:tr>
    </w:tbl>
    <w:p w:rsidR="00810BE4" w:rsidRPr="008E0BEF" w:rsidRDefault="00332A96" w:rsidP="009B6134">
      <w:r w:rsidRPr="008E0BEF">
        <w:lastRenderedPageBreak/>
        <w:t>Có thể thấy rằng ở tất cả các nồng độ NaOH thì màng TiO</w:t>
      </w:r>
      <w:r w:rsidRPr="001F3A84">
        <w:rPr>
          <w:vertAlign w:val="subscript"/>
        </w:rPr>
        <w:t>2</w:t>
      </w:r>
      <w:r w:rsidRPr="008E0BEF">
        <w:t xml:space="preserve"> cấu trúc sợi nano đều được hình thành và hình thái học của màng không có sự khác biệt nhiều. Đối với các màng thủy nhiệt ở nồng độ NaOH từ 2,5 M đến 5M các sợi TiO</w:t>
      </w:r>
      <w:r w:rsidRPr="001F3A84">
        <w:rPr>
          <w:vertAlign w:val="subscript"/>
        </w:rPr>
        <w:t>2</w:t>
      </w:r>
      <w:r w:rsidRPr="008E0BEF">
        <w:t xml:space="preserve"> trên ảnh sắc nét hơn còn đối với màng thủy nhiệt tại nồng độ NaOH cao (7,5 M) thì ảnh các sợi không rõ rệt và có dấu hiệu các sợi bị tách ra</w:t>
      </w:r>
      <w:r w:rsidR="006573FE">
        <w:t xml:space="preserve"> thưa dần</w:t>
      </w:r>
      <w:r w:rsidRPr="008E0BEF">
        <w:t>. Điều này có thể giải thích là ở nồng độ NaOH thấp tốc độ phản ứng chậm nên quá trình hình thành các sợi chậm nên kế</w:t>
      </w:r>
      <w:r w:rsidR="002D5CF0">
        <w:t>t tinh tốt</w:t>
      </w:r>
      <w:r w:rsidRPr="008E0BEF">
        <w:t xml:space="preserve"> hơn trong khi ở nồng độ</w:t>
      </w:r>
      <w:r w:rsidR="006B7CD6">
        <w:t xml:space="preserve"> NaOH</w:t>
      </w:r>
      <w:r w:rsidRPr="008E0BEF">
        <w:t xml:space="preserve"> cao (7.5 M) tốc độ phản ứ</w:t>
      </w:r>
      <w:r w:rsidR="006B7CD6">
        <w:t>ng</w:t>
      </w:r>
      <w:r w:rsidRPr="008E0BEF">
        <w:t xml:space="preserve"> nhanh lên các sợi hình thành sẽ cho cấu trúc không hoàn hảo dẫn đến sự phá vỡ cấu trúc của sợi.</w:t>
      </w:r>
      <w:r w:rsidR="006B7CD6">
        <w:t xml:space="preserve"> Trực quan hơn khi nhìn vào biểu đồ phân bố kích thước</w:t>
      </w:r>
      <w:r w:rsidR="007A08FC">
        <w:t xml:space="preserve"> Gauss</w:t>
      </w:r>
      <w:r w:rsidR="006B7CD6">
        <w:t xml:space="preserve"> của sợi theo nồng độ thì kích thước trung bình của sợi đạt được 15</w:t>
      </w:r>
      <w:r w:rsidR="00955109">
        <w:t xml:space="preserve"> </w:t>
      </w:r>
      <w:r w:rsidR="00955109">
        <w:rPr>
          <w:rFonts w:cs="Times New Roman"/>
        </w:rPr>
        <w:t>± 2</w:t>
      </w:r>
      <w:r w:rsidR="006B7CD6">
        <w:t xml:space="preserve"> nm với điều kiện nồng độ 2.5 M và 5M</w:t>
      </w:r>
      <w:r w:rsidR="003B4187">
        <w:t>, kích thước trung bình sợi là</w:t>
      </w:r>
      <w:r w:rsidR="006B7CD6">
        <w:t xml:space="preserve"> 25</w:t>
      </w:r>
      <w:r w:rsidR="00955109">
        <w:t xml:space="preserve"> </w:t>
      </w:r>
      <w:r w:rsidR="00955109">
        <w:rPr>
          <w:rFonts w:cs="Times New Roman"/>
        </w:rPr>
        <w:t>± 2</w:t>
      </w:r>
      <w:r w:rsidR="006B7CD6">
        <w:t xml:space="preserve"> nm </w:t>
      </w:r>
      <w:r w:rsidR="003B4187">
        <w:t xml:space="preserve">đối </w:t>
      </w:r>
      <w:r w:rsidR="006B7CD6">
        <w:t>với điều kiện nồng độ là 7.5 M</w:t>
      </w:r>
      <w:r w:rsidR="00057D22">
        <w:t>. Vậy khi nồng độ dung dịch NaOH tăng thì kích thước sợi tăng mật độ sợi giảm dần</w:t>
      </w:r>
      <w:r w:rsidR="006B7CD6">
        <w:t xml:space="preserve">. </w:t>
      </w:r>
      <w:r w:rsidRPr="008E0BEF">
        <w:t>Theo chúng tôi tại điều kiện nồng độ dung dịch là 5M thấy chất lượng màng TiO</w:t>
      </w:r>
      <w:r w:rsidRPr="00F50264">
        <w:rPr>
          <w:vertAlign w:val="subscript"/>
        </w:rPr>
        <w:t>2</w:t>
      </w:r>
      <w:r w:rsidRPr="008E0BEF">
        <w:t xml:space="preserve"> là tốt nhất với các sợi TiO</w:t>
      </w:r>
      <w:r w:rsidRPr="008E0BEF">
        <w:rPr>
          <w:vertAlign w:val="subscript"/>
        </w:rPr>
        <w:t>2</w:t>
      </w:r>
      <w:r w:rsidRPr="008E0BEF">
        <w:t xml:space="preserve"> đồng đều và độ sắc nét cao mật độ các sợi cũng là lớn nhất giúp nó có diện tích bề mặt cao phù hợp với ứng dụng sau này.</w:t>
      </w:r>
    </w:p>
    <w:p w:rsidR="00332A96" w:rsidRPr="008E0BEF" w:rsidRDefault="00332A96" w:rsidP="00332A96">
      <w:pPr>
        <w:pStyle w:val="Heading3"/>
        <w:rPr>
          <w:color w:val="auto"/>
        </w:rPr>
      </w:pPr>
      <w:bookmarkStart w:id="31" w:name="_Toc419536403"/>
      <w:r w:rsidRPr="008E0BEF">
        <w:rPr>
          <w:color w:val="auto"/>
        </w:rPr>
        <w:t>3.3.2. Ả</w:t>
      </w:r>
      <w:r w:rsidR="001B7E63">
        <w:rPr>
          <w:color w:val="auto"/>
        </w:rPr>
        <w:t>nh hưởng</w:t>
      </w:r>
      <w:r w:rsidRPr="008E0BEF">
        <w:rPr>
          <w:color w:val="auto"/>
        </w:rPr>
        <w:t xml:space="preserve"> của thời gian thủy nhiệt</w:t>
      </w:r>
      <w:bookmarkEnd w:id="31"/>
    </w:p>
    <w:p w:rsidR="002D5CF0" w:rsidRDefault="00332A96" w:rsidP="00F63A4A">
      <w:r w:rsidRPr="008E0BEF">
        <w:t>Hình 3.9 ảnh FE-SEM màng TiO</w:t>
      </w:r>
      <w:r w:rsidRPr="008E0BEF">
        <w:rPr>
          <w:vertAlign w:val="subscript"/>
        </w:rPr>
        <w:t>2</w:t>
      </w:r>
      <w:r w:rsidRPr="008E0BEF">
        <w:t xml:space="preserve"> phụ thuộc vào thời gian thủy nhiệt khác nhau lần lượ</w:t>
      </w:r>
      <w:r w:rsidR="007A08FC">
        <w:t>t là 1h;</w:t>
      </w:r>
      <w:r w:rsidRPr="008E0BEF">
        <w:t xml:space="preserve"> 2h và 3h. Dễ dàng nhận ra rằng thời gian thủy nhiệt trong 1h màng TiO</w:t>
      </w:r>
      <w:r w:rsidRPr="008E0BEF">
        <w:rPr>
          <w:vertAlign w:val="subscript"/>
        </w:rPr>
        <w:t>2</w:t>
      </w:r>
      <w:r w:rsidRPr="008E0BEF">
        <w:t xml:space="preserve"> hình thành chưa rõ nét và các sợi hãy còn khá ngắn và có dạng các búi đám lớn. Ở thờ</w:t>
      </w:r>
      <w:r w:rsidR="00201EDE">
        <w:t>i gian 2</w:t>
      </w:r>
      <w:r w:rsidRPr="008E0BEF">
        <w:t>h các sợi hình thành rõ nét, chiều dài sợi tăng và đều nhau hơn. Tương tự với thời gian thủy nhiệ</w:t>
      </w:r>
      <w:r w:rsidR="004B4849" w:rsidRPr="008E0BEF">
        <w:t>t trong 3h</w:t>
      </w:r>
      <w:r w:rsidRPr="008E0BEF">
        <w:t xml:space="preserve"> sợi dây TiO</w:t>
      </w:r>
      <w:r w:rsidRPr="008E0BEF">
        <w:rPr>
          <w:vertAlign w:val="subscript"/>
        </w:rPr>
        <w:t>2</w:t>
      </w:r>
      <w:r w:rsidRPr="008E0BEF">
        <w:t xml:space="preserve"> phát triển to và dài ra, các sợi có sự tách biệ</w:t>
      </w:r>
      <w:r w:rsidR="005006C5" w:rsidRPr="008E0BEF">
        <w:t>t khá rõ</w:t>
      </w:r>
      <w:r w:rsidRPr="008E0BEF">
        <w:t>.</w:t>
      </w:r>
      <w:r w:rsidR="00057D22">
        <w:t xml:space="preserve"> Biểu đồ phân bố Gauss cho thấ</w:t>
      </w:r>
      <w:r w:rsidR="003B4187">
        <w:t>y rằng v</w:t>
      </w:r>
      <w:r w:rsidR="00057D22">
        <w:t>ới thời gian thủy nhiệt 1h và 2h</w:t>
      </w:r>
      <w:r w:rsidR="003B4187">
        <w:t>,</w:t>
      </w:r>
      <w:r w:rsidR="00057D22">
        <w:t xml:space="preserve"> kích thước trung bình sợi là 15</w:t>
      </w:r>
      <w:r w:rsidR="00955109">
        <w:t xml:space="preserve"> </w:t>
      </w:r>
      <w:r w:rsidR="00955109">
        <w:rPr>
          <w:rFonts w:cs="Times New Roman"/>
        </w:rPr>
        <w:t>± 2</w:t>
      </w:r>
      <w:r w:rsidR="003B4187">
        <w:t xml:space="preserve"> </w:t>
      </w:r>
      <w:r w:rsidR="00057D22">
        <w:t>nm còn</w:t>
      </w:r>
      <w:r w:rsidR="003B4187">
        <w:t xml:space="preserve"> với</w:t>
      </w:r>
      <w:r w:rsidR="00057D22">
        <w:t xml:space="preserve"> thời gian thủy nhiệt 3h kích thước trung bình tăng đế</w:t>
      </w:r>
      <w:r w:rsidR="003B4187">
        <w:t>n khoảng 25</w:t>
      </w:r>
      <w:r w:rsidR="00955109">
        <w:t xml:space="preserve"> </w:t>
      </w:r>
      <w:r w:rsidR="00955109">
        <w:rPr>
          <w:rFonts w:cs="Times New Roman"/>
        </w:rPr>
        <w:t>± 2</w:t>
      </w:r>
      <w:r w:rsidR="003B4187">
        <w:t xml:space="preserve"> nm và xuất hiện các sợi khá to (cỡ 35 nm).</w:t>
      </w:r>
      <w:r w:rsidRPr="008E0BEF">
        <w:t xml:space="preserve"> Như vậy có thể thấy thời gian thủy nhiệt có ảnh hưởng tới sự phát triển của các sợi TiO</w:t>
      </w:r>
      <w:r w:rsidRPr="00F50264">
        <w:rPr>
          <w:vertAlign w:val="subscript"/>
        </w:rPr>
        <w:t>2</w:t>
      </w:r>
      <w:r w:rsidRPr="008E0BEF">
        <w:t xml:space="preserve">. Theo thời gian phản ứng các sợi được phát triển dài ra và kích thước sợi cũng tăng lên. </w:t>
      </w:r>
    </w:p>
    <w:p w:rsidR="00DD58B1" w:rsidRPr="008E0BEF" w:rsidRDefault="002D5CF0" w:rsidP="00B403B7">
      <w:r>
        <w:br w:type="page"/>
      </w:r>
      <w:bookmarkStart w:id="32" w:name="_GoBack"/>
      <w:bookmarkEnd w:id="32"/>
    </w:p>
    <w:tbl>
      <w:tblPr>
        <w:tblStyle w:val="TableGrid"/>
        <w:tblW w:w="89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964"/>
      </w:tblGrid>
      <w:tr w:rsidR="009D512D" w:rsidRPr="008E0BEF" w:rsidTr="0086462F">
        <w:trPr>
          <w:jc w:val="center"/>
        </w:trPr>
        <w:tc>
          <w:tcPr>
            <w:tcW w:w="8964" w:type="dxa"/>
          </w:tcPr>
          <w:p w:rsidR="009D512D" w:rsidRPr="008E0BEF" w:rsidRDefault="009D512D" w:rsidP="00874514">
            <w:pPr>
              <w:spacing w:before="120" w:after="120" w:line="312" w:lineRule="auto"/>
              <w:ind w:firstLine="0"/>
              <w:jc w:val="center"/>
            </w:pPr>
            <w:r w:rsidRPr="008E0BEF">
              <w:rPr>
                <w:noProof/>
              </w:rPr>
              <w:lastRenderedPageBreak/>
              <w:drawing>
                <wp:inline distT="0" distB="0" distL="0" distR="0" wp14:anchorId="116BAA1C" wp14:editId="6A69A878">
                  <wp:extent cx="5545455" cy="1545421"/>
                  <wp:effectExtent l="0" t="0" r="0" b="0"/>
                  <wp:docPr id="412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0" name="Picture 11"/>
                          <pic:cNvPicPr>
                            <a:picLocks noChangeAspect="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587709" cy="1557197"/>
                          </a:xfrm>
                          <a:prstGeom prst="rect">
                            <a:avLst/>
                          </a:prstGeom>
                          <a:noFill/>
                          <a:ln>
                            <a:noFill/>
                          </a:ln>
                          <a:extLst/>
                        </pic:spPr>
                      </pic:pic>
                    </a:graphicData>
                  </a:graphic>
                </wp:inline>
              </w:drawing>
            </w:r>
          </w:p>
        </w:tc>
      </w:tr>
      <w:tr w:rsidR="005B7439" w:rsidRPr="008E0BEF" w:rsidTr="0086462F">
        <w:trPr>
          <w:jc w:val="center"/>
        </w:trPr>
        <w:tc>
          <w:tcPr>
            <w:tcW w:w="8964" w:type="dxa"/>
          </w:tcPr>
          <w:p w:rsidR="005B7439" w:rsidRPr="008E0BEF" w:rsidRDefault="000703DC" w:rsidP="00874514">
            <w:pPr>
              <w:ind w:firstLine="0"/>
              <w:jc w:val="center"/>
              <w:rPr>
                <w:noProof/>
              </w:rPr>
            </w:pPr>
            <w:r w:rsidRPr="000703DC">
              <w:rPr>
                <w:noProof/>
              </w:rPr>
              <w:drawing>
                <wp:inline distT="0" distB="0" distL="0" distR="0">
                  <wp:extent cx="5620759" cy="1447200"/>
                  <wp:effectExtent l="0" t="0" r="0" b="635"/>
                  <wp:docPr id="15" name="Picture 15" descr="F:\NANOTECH\Thesis\Mine\thoig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NANOTECH\Thesis\Mine\thoigian.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620759" cy="1447200"/>
                          </a:xfrm>
                          <a:prstGeom prst="rect">
                            <a:avLst/>
                          </a:prstGeom>
                          <a:noFill/>
                          <a:ln>
                            <a:noFill/>
                          </a:ln>
                        </pic:spPr>
                      </pic:pic>
                    </a:graphicData>
                  </a:graphic>
                </wp:inline>
              </w:drawing>
            </w:r>
          </w:p>
        </w:tc>
      </w:tr>
      <w:tr w:rsidR="009D512D" w:rsidRPr="008E0BEF" w:rsidTr="0086462F">
        <w:trPr>
          <w:trHeight w:val="744"/>
          <w:jc w:val="center"/>
        </w:trPr>
        <w:tc>
          <w:tcPr>
            <w:tcW w:w="8964" w:type="dxa"/>
          </w:tcPr>
          <w:p w:rsidR="009D512D" w:rsidRPr="008E0BEF" w:rsidRDefault="004B4849" w:rsidP="00264402">
            <w:pPr>
              <w:spacing w:before="120" w:after="120" w:line="312" w:lineRule="auto"/>
              <w:ind w:firstLine="0"/>
              <w:jc w:val="left"/>
            </w:pPr>
            <w:r w:rsidRPr="008E0BEF">
              <w:rPr>
                <w:bCs/>
                <w:i/>
                <w:iCs/>
              </w:rPr>
              <w:t>Hình 3.9</w:t>
            </w:r>
            <w:r w:rsidR="009D512D" w:rsidRPr="008E0BEF">
              <w:rPr>
                <w:bCs/>
                <w:i/>
                <w:iCs/>
              </w:rPr>
              <w:t>: Ảnh FE-SEM của</w:t>
            </w:r>
            <w:r w:rsidR="00ED1835">
              <w:rPr>
                <w:bCs/>
                <w:i/>
                <w:iCs/>
              </w:rPr>
              <w:t xml:space="preserve"> màng</w:t>
            </w:r>
            <w:r w:rsidR="009D512D" w:rsidRPr="008E0BEF">
              <w:rPr>
                <w:bCs/>
                <w:i/>
                <w:iCs/>
              </w:rPr>
              <w:t xml:space="preserve"> TiO</w:t>
            </w:r>
            <w:r w:rsidR="009D512D" w:rsidRPr="008E0BEF">
              <w:rPr>
                <w:bCs/>
                <w:i/>
                <w:iCs/>
                <w:vertAlign w:val="subscript"/>
              </w:rPr>
              <w:t>2</w:t>
            </w:r>
            <w:r w:rsidR="00E963F3" w:rsidRPr="008E0BEF">
              <w:rPr>
                <w:bCs/>
                <w:i/>
                <w:iCs/>
              </w:rPr>
              <w:t xml:space="preserve"> nano</w:t>
            </w:r>
            <w:r w:rsidR="00ED1835">
              <w:rPr>
                <w:bCs/>
                <w:i/>
                <w:iCs/>
              </w:rPr>
              <w:t xml:space="preserve"> dây</w:t>
            </w:r>
            <w:r w:rsidR="0086462F">
              <w:rPr>
                <w:bCs/>
                <w:i/>
                <w:iCs/>
              </w:rPr>
              <w:t xml:space="preserve"> và biểu đồ phân bố gauss tương ứng</w:t>
            </w:r>
            <w:r w:rsidR="009D512D" w:rsidRPr="008E0BEF">
              <w:rPr>
                <w:bCs/>
                <w:i/>
                <w:iCs/>
              </w:rPr>
              <w:t xml:space="preserve"> phụ thuộc vào thời gian với nồng độ NaOH 5M tại nhiệt độ 80 </w:t>
            </w:r>
            <w:r w:rsidR="009D512D" w:rsidRPr="008E0BEF">
              <w:rPr>
                <w:bCs/>
                <w:i/>
                <w:iCs/>
                <w:vertAlign w:val="superscript"/>
              </w:rPr>
              <w:t>o</w:t>
            </w:r>
            <w:r w:rsidR="009D512D" w:rsidRPr="008E0BEF">
              <w:rPr>
                <w:bCs/>
                <w:i/>
                <w:iCs/>
              </w:rPr>
              <w:t>C</w:t>
            </w:r>
          </w:p>
        </w:tc>
      </w:tr>
    </w:tbl>
    <w:p w:rsidR="004B4849" w:rsidRPr="008E0BEF" w:rsidRDefault="004B4849" w:rsidP="004B4849">
      <w:pPr>
        <w:pStyle w:val="Heading3"/>
        <w:rPr>
          <w:color w:val="auto"/>
        </w:rPr>
      </w:pPr>
      <w:bookmarkStart w:id="33" w:name="_Toc419536404"/>
      <w:r w:rsidRPr="008E0BEF">
        <w:rPr>
          <w:color w:val="auto"/>
        </w:rPr>
        <w:t>3.3.3. Ảnh hường nhiệt độ thủy nhiệt</w:t>
      </w:r>
      <w:bookmarkEnd w:id="33"/>
    </w:p>
    <w:p w:rsidR="004B4849" w:rsidRPr="008E0BEF" w:rsidRDefault="004B4849" w:rsidP="009D2701">
      <w:r w:rsidRPr="008E0BEF">
        <w:t>Hình 3.10 là ảnh SEM của các màng TiO</w:t>
      </w:r>
      <w:r w:rsidRPr="00F50264">
        <w:rPr>
          <w:vertAlign w:val="subscript"/>
        </w:rPr>
        <w:t>2</w:t>
      </w:r>
      <w:r w:rsidRPr="008E0BEF">
        <w:t xml:space="preserve"> được thủy nhiệt tại các nhiệt độ khác nhau. Từ ảnh SEM cho thấy rằng tại 80 </w:t>
      </w:r>
      <w:r w:rsidRPr="008E0BEF">
        <w:rPr>
          <w:vertAlign w:val="superscript"/>
        </w:rPr>
        <w:t>o</w:t>
      </w:r>
      <w:r w:rsidRPr="008E0BEF">
        <w:t xml:space="preserve">C các sợi dây hình thành tốt đồng đều tuy nhiên khi nhiệt độ tăng lên đến 120 </w:t>
      </w:r>
      <w:r w:rsidRPr="008E0BEF">
        <w:rPr>
          <w:vertAlign w:val="superscript"/>
        </w:rPr>
        <w:t>o</w:t>
      </w:r>
      <w:r w:rsidRPr="008E0BEF">
        <w:t xml:space="preserve">C cho sợi dây nhỏ và có mật độ cao. Khi tiếp tục tăng nhiệt độ đến 150 </w:t>
      </w:r>
      <w:r w:rsidR="00F50264" w:rsidRPr="008E0BEF">
        <w:rPr>
          <w:vertAlign w:val="superscript"/>
        </w:rPr>
        <w:t>o</w:t>
      </w:r>
      <w:r w:rsidR="00F50264" w:rsidRPr="008E0BEF">
        <w:t>C</w:t>
      </w:r>
      <w:r w:rsidRPr="008E0BEF">
        <w:t xml:space="preserve"> và 200 </w:t>
      </w:r>
      <w:r w:rsidR="00F50264" w:rsidRPr="008E0BEF">
        <w:rPr>
          <w:vertAlign w:val="superscript"/>
        </w:rPr>
        <w:t>o</w:t>
      </w:r>
      <w:r w:rsidR="00F50264" w:rsidRPr="008E0BEF">
        <w:t>C</w:t>
      </w:r>
      <w:r w:rsidRPr="008E0BEF">
        <w:t xml:space="preserve"> cấu trúc màng không còn là các sợi dây nano đan xen vào nhau thay vào đó là các đảo nhỏ có cấu trúc xốp.</w:t>
      </w:r>
    </w:p>
    <w:p w:rsidR="004B4849" w:rsidRPr="008E0BEF" w:rsidRDefault="004B4849" w:rsidP="004B4849">
      <w:r w:rsidRPr="008E0BEF">
        <w:t xml:space="preserve">Vậy với các kết quả khảo sát trên màng thu được có chất lượng tốt nhất tại điều kiện nồng độ NaOH 5M trong 2h với nhiệt độ 80 </w:t>
      </w:r>
      <w:r w:rsidRPr="008E0BEF">
        <w:rPr>
          <w:vertAlign w:val="superscript"/>
        </w:rPr>
        <w:t>o</w:t>
      </w:r>
      <w:r w:rsidRPr="008E0BEF">
        <w:t xml:space="preserve">C và tại nồng độ 5M trong 1h với nhiệt độ thủy nhiệt 120 </w:t>
      </w:r>
      <w:r w:rsidRPr="008E0BEF">
        <w:rPr>
          <w:vertAlign w:val="superscript"/>
        </w:rPr>
        <w:t>o</w:t>
      </w:r>
      <w:r w:rsidRPr="008E0BEF">
        <w:t>C.</w:t>
      </w:r>
    </w:p>
    <w:p w:rsidR="004B4849" w:rsidRPr="008E0BEF" w:rsidRDefault="004B4849" w:rsidP="004B484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0"/>
      </w:tblGrid>
      <w:tr w:rsidR="00B86AF4" w:rsidRPr="008E0BEF" w:rsidTr="00A34F5A">
        <w:trPr>
          <w:jc w:val="center"/>
        </w:trPr>
        <w:tc>
          <w:tcPr>
            <w:tcW w:w="9180" w:type="dxa"/>
          </w:tcPr>
          <w:p w:rsidR="00B86AF4" w:rsidRPr="008E0BEF" w:rsidRDefault="00792E97" w:rsidP="00874514">
            <w:pPr>
              <w:ind w:firstLine="0"/>
              <w:jc w:val="center"/>
            </w:pPr>
            <w:r w:rsidRPr="008E0BEF">
              <w:rPr>
                <w:noProof/>
              </w:rPr>
              <w:lastRenderedPageBreak/>
              <w:drawing>
                <wp:inline distT="0" distB="0" distL="0" distR="0" wp14:anchorId="0F50A413" wp14:editId="23B3385B">
                  <wp:extent cx="5640780" cy="3927816"/>
                  <wp:effectExtent l="0" t="0" r="0" b="0"/>
                  <wp:docPr id="2" name="Picture 2" descr="C:\Users\user\AppData\Local\Microsoft\Windows\INetCache\Content.Word\Pictâsdđ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AppData\Local\Microsoft\Windows\INetCache\Content.Word\Pictâsdđure1.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652593" cy="3936042"/>
                          </a:xfrm>
                          <a:prstGeom prst="rect">
                            <a:avLst/>
                          </a:prstGeom>
                          <a:noFill/>
                          <a:ln>
                            <a:noFill/>
                          </a:ln>
                        </pic:spPr>
                      </pic:pic>
                    </a:graphicData>
                  </a:graphic>
                </wp:inline>
              </w:drawing>
            </w:r>
          </w:p>
        </w:tc>
      </w:tr>
      <w:tr w:rsidR="00B86AF4" w:rsidRPr="008E0BEF" w:rsidTr="00A34F5A">
        <w:trPr>
          <w:trHeight w:val="470"/>
          <w:jc w:val="center"/>
        </w:trPr>
        <w:tc>
          <w:tcPr>
            <w:tcW w:w="9180" w:type="dxa"/>
          </w:tcPr>
          <w:p w:rsidR="00B86AF4" w:rsidRPr="008E0BEF" w:rsidRDefault="004B4849" w:rsidP="00A34F5A">
            <w:pPr>
              <w:spacing w:before="120" w:after="120" w:line="312" w:lineRule="auto"/>
              <w:ind w:firstLine="0"/>
              <w:rPr>
                <w:i/>
              </w:rPr>
            </w:pPr>
            <w:r w:rsidRPr="008E0BEF">
              <w:rPr>
                <w:i/>
              </w:rPr>
              <w:t>Hình 3.10:</w:t>
            </w:r>
            <w:r w:rsidR="00521133" w:rsidRPr="008E0BEF">
              <w:rPr>
                <w:i/>
              </w:rPr>
              <w:t xml:space="preserve"> Ảnh </w:t>
            </w:r>
            <w:r w:rsidRPr="008E0BEF">
              <w:rPr>
                <w:i/>
              </w:rPr>
              <w:t>FE-</w:t>
            </w:r>
            <w:r w:rsidR="00521133" w:rsidRPr="008E0BEF">
              <w:rPr>
                <w:i/>
              </w:rPr>
              <w:t>SEM bề mặt của mẫu màng TiO</w:t>
            </w:r>
            <w:r w:rsidR="00521133" w:rsidRPr="008E0BEF">
              <w:rPr>
                <w:i/>
                <w:vertAlign w:val="subscript"/>
              </w:rPr>
              <w:t>2</w:t>
            </w:r>
            <w:r w:rsidR="00521133" w:rsidRPr="008E0BEF">
              <w:rPr>
                <w:i/>
              </w:rPr>
              <w:t xml:space="preserve"> nano</w:t>
            </w:r>
            <w:r w:rsidR="00ED1835">
              <w:rPr>
                <w:i/>
              </w:rPr>
              <w:t xml:space="preserve"> dây</w:t>
            </w:r>
            <w:r w:rsidR="00521133" w:rsidRPr="008E0BEF">
              <w:rPr>
                <w:i/>
              </w:rPr>
              <w:t xml:space="preserve">; (a) NaOH 5M 80 </w:t>
            </w:r>
            <w:r w:rsidR="00521133" w:rsidRPr="008E0BEF">
              <w:rPr>
                <w:i/>
                <w:vertAlign w:val="superscript"/>
              </w:rPr>
              <w:t>o</w:t>
            </w:r>
            <w:r w:rsidR="00521133" w:rsidRPr="008E0BEF">
              <w:rPr>
                <w:i/>
              </w:rPr>
              <w:t xml:space="preserve">C 1h, (b) NaOH 5M 120 </w:t>
            </w:r>
            <w:r w:rsidR="00521133" w:rsidRPr="008E0BEF">
              <w:rPr>
                <w:i/>
                <w:vertAlign w:val="superscript"/>
              </w:rPr>
              <w:t>o</w:t>
            </w:r>
            <w:r w:rsidR="00521133" w:rsidRPr="008E0BEF">
              <w:rPr>
                <w:i/>
              </w:rPr>
              <w:t xml:space="preserve">C 1h, (c) NaOH 5M 150 </w:t>
            </w:r>
            <w:r w:rsidR="00521133" w:rsidRPr="008E0BEF">
              <w:rPr>
                <w:i/>
                <w:vertAlign w:val="superscript"/>
              </w:rPr>
              <w:t>o</w:t>
            </w:r>
            <w:r w:rsidR="00521133" w:rsidRPr="008E0BEF">
              <w:rPr>
                <w:i/>
              </w:rPr>
              <w:t xml:space="preserve">C 1h, (d) NaOH 5M 200 </w:t>
            </w:r>
            <w:r w:rsidR="00521133" w:rsidRPr="008E0BEF">
              <w:rPr>
                <w:i/>
                <w:vertAlign w:val="superscript"/>
              </w:rPr>
              <w:t>o</w:t>
            </w:r>
            <w:r w:rsidR="00521133" w:rsidRPr="008E0BEF">
              <w:rPr>
                <w:i/>
              </w:rPr>
              <w:t>C 1h</w:t>
            </w:r>
          </w:p>
        </w:tc>
      </w:tr>
    </w:tbl>
    <w:p w:rsidR="00AE5C89" w:rsidRPr="008E0BEF" w:rsidRDefault="004B4849" w:rsidP="00BA28A5">
      <w:pPr>
        <w:pStyle w:val="Heading2"/>
        <w:tabs>
          <w:tab w:val="clear" w:pos="1701"/>
          <w:tab w:val="clear" w:pos="6804"/>
        </w:tabs>
        <w:spacing w:after="120" w:line="312" w:lineRule="auto"/>
        <w:ind w:firstLine="567"/>
      </w:pPr>
      <w:bookmarkStart w:id="34" w:name="_Toc419536405"/>
      <w:r w:rsidRPr="008E0BEF">
        <w:t>3.4. Tính chất</w:t>
      </w:r>
      <w:r w:rsidR="001A135B" w:rsidRPr="008E0BEF">
        <w:t xml:space="preserve"> điện hóa.</w:t>
      </w:r>
      <w:bookmarkEnd w:id="34"/>
    </w:p>
    <w:p w:rsidR="00BB5A2F" w:rsidRPr="008E0BEF" w:rsidRDefault="004B4849" w:rsidP="00371FEB">
      <w:pPr>
        <w:rPr>
          <w:rFonts w:cs="Times New Roman"/>
          <w:bCs/>
        </w:rPr>
      </w:pPr>
      <w:r w:rsidRPr="008E0BEF">
        <w:t>Để tiến hành nghiên cứu các tính chất điện hóa và khả năng tích thoát ion Li</w:t>
      </w:r>
      <w:r w:rsidRPr="008E0BEF">
        <w:rPr>
          <w:vertAlign w:val="superscript"/>
        </w:rPr>
        <w:t>+</w:t>
      </w:r>
      <w:r w:rsidRPr="008E0BEF">
        <w:t xml:space="preserve"> của vật liệu tôi thực hiện việc khảo sát trên thiết bị </w:t>
      </w:r>
      <w:r w:rsidRPr="008E0BEF">
        <w:rPr>
          <w:rFonts w:cs="Times New Roman"/>
          <w:bCs/>
        </w:rPr>
        <w:t>Autolab PGSTAT30 Potentiostat với mô hình linh kiện ba điện cực. Trong đó, TiO</w:t>
      </w:r>
      <w:r w:rsidRPr="008E0BEF">
        <w:rPr>
          <w:rFonts w:cs="Times New Roman"/>
          <w:bCs/>
          <w:vertAlign w:val="subscript"/>
        </w:rPr>
        <w:t>2</w:t>
      </w:r>
      <w:r w:rsidRPr="008E0BEF">
        <w:rPr>
          <w:rFonts w:cs="Times New Roman"/>
          <w:bCs/>
        </w:rPr>
        <w:t xml:space="preserve"> đóng vai trò điện cực làm việc (working electrode), điện cực đối Pt (counter electrode) và điện cực so sánh (reference electrod) AgCl. Trong khảo sát này tôi sử dụng dung dịch điện ly (LiClO</w:t>
      </w:r>
      <w:r w:rsidRPr="008E0BEF">
        <w:rPr>
          <w:rFonts w:cs="Times New Roman"/>
          <w:bCs/>
          <w:vertAlign w:val="subscript"/>
        </w:rPr>
        <w:t>4</w:t>
      </w:r>
      <w:r w:rsidRPr="008E0BEF">
        <w:rPr>
          <w:rFonts w:cs="Times New Roman"/>
          <w:bCs/>
        </w:rPr>
        <w:t xml:space="preserve"> + PC) 1M và điện thế quét trong khoảng từ -1,3 V đến 0V. Hình 3.11 là đường đặ</w:t>
      </w:r>
      <w:r w:rsidR="007D3C5A">
        <w:rPr>
          <w:rFonts w:cs="Times New Roman"/>
          <w:bCs/>
        </w:rPr>
        <w:t>c trưng C</w:t>
      </w:r>
      <w:r w:rsidRPr="008E0BEF">
        <w:rPr>
          <w:rFonts w:cs="Times New Roman"/>
          <w:bCs/>
        </w:rPr>
        <w:t>V của màng TiO</w:t>
      </w:r>
      <w:r w:rsidRPr="00201EDE">
        <w:rPr>
          <w:rFonts w:cs="Times New Roman"/>
          <w:bCs/>
          <w:vertAlign w:val="subscript"/>
        </w:rPr>
        <w:t>2</w:t>
      </w:r>
      <w:r w:rsidRPr="008E0BEF">
        <w:rPr>
          <w:rFonts w:cs="Times New Roman"/>
          <w:bCs/>
        </w:rPr>
        <w:t xml:space="preserve"> sợi nano được thủy nhiệt trong dung dịch NaOH 5M trong thời gian 3h. Kết quả cho thấy phổ CV có các đỉnh rõ nét tương ứng với đỉnh oxy hóa tại -1.1 V và đỉ</w:t>
      </w:r>
      <w:r w:rsidR="00A841E1">
        <w:rPr>
          <w:rFonts w:cs="Times New Roman"/>
          <w:bCs/>
        </w:rPr>
        <w:t>nh</w:t>
      </w:r>
      <w:r w:rsidRPr="008E0BEF">
        <w:rPr>
          <w:rFonts w:cs="Times New Roman"/>
          <w:bCs/>
        </w:rPr>
        <w:t xml:space="preserve"> khử tại -1.08 V. Điều này chỉ ra vật liệu TiO</w:t>
      </w:r>
      <w:r w:rsidRPr="008E0BEF">
        <w:rPr>
          <w:rFonts w:cs="Times New Roman"/>
          <w:bCs/>
          <w:vertAlign w:val="subscript"/>
        </w:rPr>
        <w:t>2</w:t>
      </w:r>
      <w:r w:rsidRPr="008E0BEF">
        <w:rPr>
          <w:rFonts w:cs="Times New Roman"/>
          <w:bCs/>
        </w:rPr>
        <w:t xml:space="preserve"> chế tạo được có sự trao đổi ion liti với chất điện ly. Quá trình này có tính thuận nghịch tốt và các quá trình oxy hóa khử có thể được mô tả bởi phương trình sau đây:</w:t>
      </w:r>
    </w:p>
    <w:p w:rsidR="004B4849" w:rsidRPr="001D5C85" w:rsidRDefault="004B4849" w:rsidP="001D5C85">
      <w:pPr>
        <w:ind w:firstLine="720"/>
        <w:jc w:val="center"/>
        <w:rPr>
          <w:rFonts w:eastAsiaTheme="minorEastAsia" w:cs="Times New Roman"/>
          <w:vertAlign w:val="subscript"/>
        </w:rPr>
      </w:pPr>
      <w:r w:rsidRPr="008E0BEF">
        <w:rPr>
          <w:rFonts w:eastAsiaTheme="minorEastAsia" w:cs="Times New Roman"/>
        </w:rPr>
        <w:t>TiO</w:t>
      </w:r>
      <w:r w:rsidRPr="008E0BEF">
        <w:rPr>
          <w:rFonts w:eastAsiaTheme="minorEastAsia" w:cs="Times New Roman"/>
          <w:vertAlign w:val="subscript"/>
        </w:rPr>
        <w:t>2</w:t>
      </w:r>
      <w:r w:rsidRPr="008E0BEF">
        <w:rPr>
          <w:rFonts w:eastAsiaTheme="minorEastAsia" w:cs="Times New Roman"/>
        </w:rPr>
        <w:t xml:space="preserve"> + xLi</w:t>
      </w:r>
      <w:r w:rsidRPr="008E0BEF">
        <w:rPr>
          <w:rFonts w:eastAsiaTheme="minorEastAsia" w:cs="Times New Roman"/>
          <w:vertAlign w:val="superscript"/>
        </w:rPr>
        <w:t>+</w:t>
      </w:r>
      <w:r w:rsidRPr="008E0BEF">
        <w:rPr>
          <w:rFonts w:eastAsiaTheme="minorEastAsia" w:cs="Times New Roman"/>
        </w:rPr>
        <w:t xml:space="preserve"> + xe-  </w:t>
      </w:r>
      <w:r w:rsidRPr="008E0BEF">
        <w:rPr>
          <w:rFonts w:eastAsiaTheme="minorEastAsia" w:cs="Times New Roman"/>
        </w:rPr>
        <w:sym w:font="Symbol" w:char="F0DB"/>
      </w:r>
      <w:r w:rsidRPr="008E0BEF">
        <w:rPr>
          <w:rFonts w:eastAsiaTheme="minorEastAsia" w:cs="Times New Roman"/>
        </w:rPr>
        <w:t xml:space="preserve">  Li</w:t>
      </w:r>
      <w:r w:rsidRPr="008E0BEF">
        <w:rPr>
          <w:rFonts w:eastAsiaTheme="minorEastAsia" w:cs="Times New Roman"/>
          <w:vertAlign w:val="subscript"/>
        </w:rPr>
        <w:t>x</w:t>
      </w:r>
      <w:r w:rsidRPr="008E0BEF">
        <w:rPr>
          <w:rFonts w:eastAsiaTheme="minorEastAsia" w:cs="Times New Roman"/>
        </w:rPr>
        <w:t>TiO</w:t>
      </w:r>
      <w:r w:rsidRPr="008E0BEF">
        <w:rPr>
          <w:rFonts w:eastAsiaTheme="minorEastAsia" w:cs="Times New Roman"/>
          <w:vertAlign w:val="subscript"/>
        </w:rPr>
        <w:t>2</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0"/>
      </w:tblGrid>
      <w:tr w:rsidR="00542F20" w:rsidRPr="008E0BEF" w:rsidTr="00A34F5A">
        <w:trPr>
          <w:jc w:val="center"/>
        </w:trPr>
        <w:tc>
          <w:tcPr>
            <w:tcW w:w="9180" w:type="dxa"/>
          </w:tcPr>
          <w:p w:rsidR="00542F20" w:rsidRPr="008E0BEF" w:rsidRDefault="00ED3841" w:rsidP="00874514">
            <w:pPr>
              <w:ind w:firstLine="0"/>
              <w:jc w:val="center"/>
            </w:pPr>
            <w:r w:rsidRPr="008E0BEF">
              <w:rPr>
                <w:noProof/>
              </w:rPr>
              <w:lastRenderedPageBreak/>
              <w:drawing>
                <wp:inline distT="0" distB="0" distL="0" distR="0" wp14:anchorId="2D85D187" wp14:editId="01C3F30D">
                  <wp:extent cx="5557652" cy="4227830"/>
                  <wp:effectExtent l="0" t="0" r="5080" b="1270"/>
                  <wp:docPr id="45" name="Picture 45" descr="C:\Users\user\Desktop\thoigian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descr="C:\Users\user\Desktop\thoigian2.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562006" cy="4231142"/>
                          </a:xfrm>
                          <a:prstGeom prst="rect">
                            <a:avLst/>
                          </a:prstGeom>
                          <a:noFill/>
                          <a:ln>
                            <a:noFill/>
                          </a:ln>
                        </pic:spPr>
                      </pic:pic>
                    </a:graphicData>
                  </a:graphic>
                </wp:inline>
              </w:drawing>
            </w:r>
          </w:p>
        </w:tc>
      </w:tr>
      <w:tr w:rsidR="00ED2DFE" w:rsidRPr="008E0BEF" w:rsidTr="00A34F5A">
        <w:trPr>
          <w:trHeight w:val="517"/>
          <w:jc w:val="center"/>
        </w:trPr>
        <w:tc>
          <w:tcPr>
            <w:tcW w:w="9180" w:type="dxa"/>
          </w:tcPr>
          <w:p w:rsidR="00542F20" w:rsidRPr="008E0BEF" w:rsidRDefault="00776ADC" w:rsidP="00D971BF">
            <w:pPr>
              <w:spacing w:before="120" w:after="120"/>
              <w:ind w:firstLine="0"/>
              <w:jc w:val="center"/>
              <w:rPr>
                <w:i/>
              </w:rPr>
            </w:pPr>
            <w:r w:rsidRPr="008E0BEF">
              <w:rPr>
                <w:i/>
              </w:rPr>
              <w:t>Hình 3.1</w:t>
            </w:r>
            <w:r w:rsidR="00336D38" w:rsidRPr="008E0BEF">
              <w:rPr>
                <w:i/>
              </w:rPr>
              <w:t>1 : Phổ</w:t>
            </w:r>
            <w:r w:rsidR="009A567D">
              <w:rPr>
                <w:i/>
              </w:rPr>
              <w:t xml:space="preserve"> CV</w:t>
            </w:r>
            <w:r w:rsidR="00336D38" w:rsidRPr="008E0BEF">
              <w:rPr>
                <w:i/>
              </w:rPr>
              <w:t xml:space="preserve"> màng TiO</w:t>
            </w:r>
            <w:r w:rsidR="00336D38" w:rsidRPr="008E0BEF">
              <w:rPr>
                <w:i/>
                <w:vertAlign w:val="subscript"/>
              </w:rPr>
              <w:t>2</w:t>
            </w:r>
            <w:r w:rsidR="00336D38" w:rsidRPr="008E0BEF">
              <w:rPr>
                <w:i/>
              </w:rPr>
              <w:t xml:space="preserve"> nano dây</w:t>
            </w:r>
          </w:p>
        </w:tc>
      </w:tr>
    </w:tbl>
    <w:p w:rsidR="004B4849" w:rsidRPr="008E0BEF" w:rsidRDefault="004B4849" w:rsidP="004B4849">
      <w:pPr>
        <w:rPr>
          <w:rFonts w:cs="Times New Roman"/>
          <w:bCs/>
        </w:rPr>
      </w:pPr>
      <w:r w:rsidRPr="008E0BEF">
        <w:rPr>
          <w:rFonts w:cs="Times New Roman"/>
          <w:bCs/>
        </w:rPr>
        <w:t>Hay một cách khác vật liệu TiO</w:t>
      </w:r>
      <w:r w:rsidRPr="008E0BEF">
        <w:rPr>
          <w:rFonts w:cs="Times New Roman"/>
          <w:bCs/>
          <w:vertAlign w:val="subscript"/>
        </w:rPr>
        <w:t>2</w:t>
      </w:r>
      <w:r w:rsidRPr="008E0BEF">
        <w:rPr>
          <w:rFonts w:cs="Times New Roman"/>
          <w:bCs/>
        </w:rPr>
        <w:t xml:space="preserve"> thể hiện được khả năng tích thoát ion Li</w:t>
      </w:r>
      <w:r w:rsidRPr="008E0BEF">
        <w:rPr>
          <w:rFonts w:cs="Times New Roman"/>
          <w:bCs/>
          <w:vertAlign w:val="superscript"/>
        </w:rPr>
        <w:t>+</w:t>
      </w:r>
      <w:r w:rsidRPr="008E0BEF">
        <w:rPr>
          <w:rFonts w:cs="Times New Roman"/>
          <w:bCs/>
        </w:rPr>
        <w:t xml:space="preserve"> là một đặc trưng quan trọng của điện cực trong việc chế tạo pin ion liti.</w:t>
      </w:r>
    </w:p>
    <w:p w:rsidR="004B4849" w:rsidRPr="008E0BEF" w:rsidRDefault="004B4849" w:rsidP="004B4849">
      <w:pPr>
        <w:pStyle w:val="Heading3"/>
      </w:pPr>
      <w:bookmarkStart w:id="35" w:name="_Toc419536406"/>
      <w:r w:rsidRPr="008E0BEF">
        <w:rPr>
          <w:rFonts w:cs="Times New Roman"/>
          <w:bCs/>
        </w:rPr>
        <w:t xml:space="preserve">3.4.1. </w:t>
      </w:r>
      <w:r w:rsidRPr="008E0BEF">
        <w:t>Ảnh hưởng của nồng độ NaOH tới đường đặc trưng C-V của màng TiO</w:t>
      </w:r>
      <w:r w:rsidRPr="008E0BEF">
        <w:rPr>
          <w:vertAlign w:val="subscript"/>
        </w:rPr>
        <w:t>2</w:t>
      </w:r>
      <w:bookmarkEnd w:id="35"/>
    </w:p>
    <w:p w:rsidR="004B4849" w:rsidRPr="008E0BEF" w:rsidRDefault="004B4849" w:rsidP="004B4849">
      <w:r w:rsidRPr="008E0BEF">
        <w:t>Để khảo sát ảnh hưởng của nồng độ NaOH trong quá trình thủy nhiệt lên tính chất trao đổi ion Li</w:t>
      </w:r>
      <w:r w:rsidRPr="008E0BEF">
        <w:rPr>
          <w:vertAlign w:val="superscript"/>
        </w:rPr>
        <w:t>+</w:t>
      </w:r>
      <w:r w:rsidRPr="008E0BEF">
        <w:t xml:space="preserve"> của các màng TiO</w:t>
      </w:r>
      <w:r w:rsidRPr="008E0BEF">
        <w:rPr>
          <w:vertAlign w:val="subscript"/>
        </w:rPr>
        <w:t>2</w:t>
      </w:r>
      <w:r w:rsidRPr="008E0BEF">
        <w:t xml:space="preserve"> chế tạo được</w:t>
      </w:r>
      <w:r w:rsidRPr="008E0BEF">
        <w:rPr>
          <w:rFonts w:eastAsiaTheme="minorEastAsia" w:cs="Times New Roman"/>
        </w:rPr>
        <w:t>. Chúng tôi đã tiến hành khảo sát phổ CV của các màng TiO</w:t>
      </w:r>
      <w:r w:rsidRPr="008E0BEF">
        <w:rPr>
          <w:rFonts w:eastAsiaTheme="minorEastAsia" w:cs="Times New Roman"/>
          <w:vertAlign w:val="subscript"/>
        </w:rPr>
        <w:t>2</w:t>
      </w:r>
      <w:r w:rsidRPr="008E0BEF">
        <w:rPr>
          <w:rFonts w:eastAsiaTheme="minorEastAsia" w:cs="Times New Roman"/>
        </w:rPr>
        <w:t xml:space="preserve"> chế tạo theo các nồng độ NaOH lần lượ</w:t>
      </w:r>
      <w:r w:rsidR="007A08FC">
        <w:rPr>
          <w:rFonts w:eastAsiaTheme="minorEastAsia" w:cs="Times New Roman"/>
        </w:rPr>
        <w:t>t là 2.5 M; 5 M;</w:t>
      </w:r>
      <w:r w:rsidRPr="008E0BEF">
        <w:rPr>
          <w:rFonts w:eastAsiaTheme="minorEastAsia" w:cs="Times New Roman"/>
        </w:rPr>
        <w:t xml:space="preserve"> 7.5 M với nhiệt độ thủy nhiệt 80 </w:t>
      </w:r>
      <w:r w:rsidRPr="008E0BEF">
        <w:rPr>
          <w:rFonts w:eastAsiaTheme="minorEastAsia" w:cs="Times New Roman"/>
          <w:vertAlign w:val="superscript"/>
        </w:rPr>
        <w:t>o</w:t>
      </w:r>
      <w:r w:rsidRPr="008E0BEF">
        <w:rPr>
          <w:rFonts w:eastAsiaTheme="minorEastAsia" w:cs="Times New Roman"/>
        </w:rPr>
        <w:t>C trong thời gian 2h. Đường đặc trưng của các mẫu như chỉ ra trên hình 3.12. Nhận thấy rằng với nồng độ 2.5 M và 7.5 M cho mật độ dòng cao hơn so với mẫu 5 M.  Tuy nhiên sự khác nhau giữa đỉnh oxy hóa và khử của màng có nồng độ dung dịch thủy nhiệt 5 M là ít. Vị trí các đỉnh oxy hóa và đỉnh khử lần lượ</w:t>
      </w:r>
      <w:r w:rsidR="007D3C5A">
        <w:rPr>
          <w:rFonts w:eastAsiaTheme="minorEastAsia" w:cs="Times New Roman"/>
        </w:rPr>
        <w:t>t là -1.1 V và -</w:t>
      </w:r>
      <w:r w:rsidRPr="008E0BEF">
        <w:rPr>
          <w:rFonts w:eastAsiaTheme="minorEastAsia" w:cs="Times New Roman"/>
        </w:rPr>
        <w:t>0.9 V. Khí đó sự khác nhau giữa đỉnh oxy hóa và khử chỉ là 0,2 V. Trong khi đó, mẫu màng với nồng độ dung dịch tại 2.5 M và 7.5 M là tương đối lớ</w:t>
      </w:r>
      <w:r w:rsidR="007D3C5A">
        <w:rPr>
          <w:rFonts w:eastAsiaTheme="minorEastAsia" w:cs="Times New Roman"/>
        </w:rPr>
        <w:t>n -1.1 và -</w:t>
      </w:r>
      <w:r w:rsidRPr="008E0BEF">
        <w:rPr>
          <w:rFonts w:eastAsiaTheme="minorEastAsia" w:cs="Times New Roman"/>
        </w:rPr>
        <w:t xml:space="preserve">0.6 V (0,7 V). Với mẫu màng thủy nhiệt với nồng độ 5M cho tốc độ phản ứng thấp tuy nhiên đỉnh oxy hóa và khử lại gần nhau cho tỷ lệ xả/nạp cao điều này cho </w:t>
      </w:r>
      <w:r w:rsidRPr="008E0BEF">
        <w:rPr>
          <w:rFonts w:eastAsiaTheme="minorEastAsia" w:cs="Times New Roman"/>
        </w:rPr>
        <w:lastRenderedPageBreak/>
        <w:t>thấy màng thủy</w:t>
      </w:r>
      <w:r w:rsidR="0055247F" w:rsidRPr="008E0BEF">
        <w:rPr>
          <w:rFonts w:eastAsiaTheme="minorEastAsia" w:cs="Times New Roman"/>
        </w:rPr>
        <w:t xml:space="preserve"> </w:t>
      </w:r>
      <w:r w:rsidRPr="008E0BEF">
        <w:rPr>
          <w:rFonts w:eastAsiaTheme="minorEastAsia" w:cs="Times New Roman"/>
        </w:rPr>
        <w:t>nhiệt trong dung dịch NaOH 5M cho tính chất trao đổi tích trữ ion liti phù hợp hơn trong việc làm các điện cực pin ion l</w:t>
      </w:r>
      <w:r w:rsidR="0055247F" w:rsidRPr="008E0BEF">
        <w:rPr>
          <w:rFonts w:eastAsiaTheme="minorEastAsia" w:cs="Times New Roman"/>
        </w:rPr>
        <w:t>iti.</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6"/>
      </w:tblGrid>
      <w:tr w:rsidR="004B4849" w:rsidRPr="008E0BEF" w:rsidTr="00A34F5A">
        <w:trPr>
          <w:jc w:val="center"/>
        </w:trPr>
        <w:tc>
          <w:tcPr>
            <w:tcW w:w="8754" w:type="dxa"/>
          </w:tcPr>
          <w:p w:rsidR="0077237B" w:rsidRPr="008E0BEF" w:rsidRDefault="004B4849" w:rsidP="00874514">
            <w:pPr>
              <w:spacing w:line="312" w:lineRule="auto"/>
              <w:ind w:firstLine="0"/>
              <w:jc w:val="center"/>
              <w:rPr>
                <w:rFonts w:eastAsiaTheme="minorEastAsia" w:cs="Times New Roman"/>
                <w:color w:val="FF0000"/>
              </w:rPr>
            </w:pPr>
            <w:r w:rsidRPr="008E0BEF">
              <w:rPr>
                <w:rFonts w:eastAsiaTheme="minorEastAsia" w:cs="Times New Roman"/>
                <w:noProof/>
              </w:rPr>
              <w:drawing>
                <wp:inline distT="0" distB="0" distL="0" distR="0" wp14:anchorId="554FE661" wp14:editId="7545FAF8">
                  <wp:extent cx="5462649" cy="4198620"/>
                  <wp:effectExtent l="0" t="0" r="5080" b="0"/>
                  <wp:docPr id="61" name="Picture 61" descr="C:\Users\user\Desktop\thoigian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descr="C:\Users\user\Desktop\thoigian3.jp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63598" cy="4199349"/>
                          </a:xfrm>
                          <a:prstGeom prst="rect">
                            <a:avLst/>
                          </a:prstGeom>
                          <a:noFill/>
                          <a:ln>
                            <a:noFill/>
                          </a:ln>
                        </pic:spPr>
                      </pic:pic>
                    </a:graphicData>
                  </a:graphic>
                </wp:inline>
              </w:drawing>
            </w:r>
          </w:p>
        </w:tc>
      </w:tr>
      <w:tr w:rsidR="00ED2DFE" w:rsidRPr="008E0BEF" w:rsidTr="00A34F5A">
        <w:trPr>
          <w:trHeight w:val="578"/>
          <w:jc w:val="center"/>
        </w:trPr>
        <w:tc>
          <w:tcPr>
            <w:tcW w:w="8754" w:type="dxa"/>
          </w:tcPr>
          <w:p w:rsidR="0077237B" w:rsidRPr="008E0BEF" w:rsidRDefault="004B4849" w:rsidP="004B4849">
            <w:pPr>
              <w:spacing w:before="120" w:after="120"/>
              <w:ind w:firstLine="0"/>
              <w:jc w:val="left"/>
            </w:pPr>
            <w:r w:rsidRPr="008E0BEF">
              <w:rPr>
                <w:rFonts w:eastAsiaTheme="minorEastAsia" w:cs="Times New Roman"/>
                <w:i/>
              </w:rPr>
              <w:t>Hình 3.12</w:t>
            </w:r>
            <w:r w:rsidRPr="008E0BEF">
              <w:rPr>
                <w:rFonts w:eastAsiaTheme="minorEastAsia" w:cs="Times New Roman"/>
              </w:rPr>
              <w:t xml:space="preserve"> </w:t>
            </w:r>
            <w:r w:rsidRPr="008E0BEF">
              <w:rPr>
                <w:rFonts w:eastAsiaTheme="minorEastAsia" w:cs="Times New Roman"/>
                <w:i/>
              </w:rPr>
              <w:t>Đồ thị đường đặc trưng CV của mẫu màng TiO</w:t>
            </w:r>
            <w:r w:rsidRPr="008E0BEF">
              <w:rPr>
                <w:rFonts w:eastAsiaTheme="minorEastAsia" w:cs="Times New Roman"/>
                <w:i/>
                <w:vertAlign w:val="subscript"/>
              </w:rPr>
              <w:t>2</w:t>
            </w:r>
            <w:r w:rsidRPr="008E0BEF">
              <w:rPr>
                <w:rFonts w:eastAsiaTheme="minorEastAsia" w:cs="Times New Roman"/>
                <w:i/>
              </w:rPr>
              <w:t xml:space="preserve"> thủy nhiệt ở điều kiện gian 80 </w:t>
            </w:r>
            <w:r w:rsidRPr="008E0BEF">
              <w:rPr>
                <w:rFonts w:eastAsiaTheme="minorEastAsia" w:cs="Times New Roman"/>
                <w:i/>
                <w:vertAlign w:val="superscript"/>
              </w:rPr>
              <w:t>o</w:t>
            </w:r>
            <w:r w:rsidRPr="008E0BEF">
              <w:rPr>
                <w:rFonts w:eastAsiaTheme="minorEastAsia" w:cs="Times New Roman"/>
                <w:i/>
              </w:rPr>
              <w:t>C trong thời gian 2h qua các nồng độ NaOH khác nhau</w:t>
            </w:r>
          </w:p>
        </w:tc>
      </w:tr>
    </w:tbl>
    <w:p w:rsidR="004B4849" w:rsidRPr="008E0BEF" w:rsidRDefault="004B4849" w:rsidP="004B4849">
      <w:pPr>
        <w:pStyle w:val="Heading3"/>
      </w:pPr>
      <w:bookmarkStart w:id="36" w:name="_Toc419536407"/>
      <w:r w:rsidRPr="008E0BEF">
        <w:t>3.4.2. Ảnh hưởng của thời gian thủy nhiệt tới đường đặc trưng C-V của các màng</w:t>
      </w:r>
      <w:bookmarkEnd w:id="36"/>
    </w:p>
    <w:p w:rsidR="00DD72B0" w:rsidRPr="00ED1835" w:rsidRDefault="004B4849" w:rsidP="00ED1835">
      <w:r w:rsidRPr="008E0BEF">
        <w:t>Thời gian phản ứng ảnh hưởng tới quá điện hóa của các màng cũng đã được chúng tôi nghiên cứu. Trên hình 3.13 là đường đặ</w:t>
      </w:r>
      <w:r w:rsidR="00DF62FE" w:rsidRPr="008E0BEF">
        <w:t>c trưng C</w:t>
      </w:r>
      <w:r w:rsidRPr="008E0BEF">
        <w:t>V của các mẫu TiO</w:t>
      </w:r>
      <w:r w:rsidRPr="008E0BEF">
        <w:rPr>
          <w:vertAlign w:val="subscript"/>
        </w:rPr>
        <w:t>2</w:t>
      </w:r>
      <w:r w:rsidRPr="008E0BEF">
        <w:t xml:space="preserve"> thủy nhiệt trong dung dịch NaOH 5 M, tại nhiệt độ 80 </w:t>
      </w:r>
      <w:r w:rsidRPr="008E0BEF">
        <w:sym w:font="Symbol" w:char="F0B0"/>
      </w:r>
      <w:r w:rsidRPr="008E0BEF">
        <w:t>C với thời gian phản ứng lần lượ</w:t>
      </w:r>
      <w:r w:rsidR="00F50264">
        <w:t>t là 1h,</w:t>
      </w:r>
      <w:r w:rsidRPr="008E0BEF">
        <w:t xml:space="preserve"> 2h và 3h. Ở đây nhận thấy khi thời gian thủy nhiệt tăng thì dòng oxy hóa khử</w:t>
      </w:r>
      <w:r w:rsidR="00DF62FE" w:rsidRPr="008E0BEF">
        <w:t xml:space="preserve"> của</w:t>
      </w:r>
      <w:r w:rsidRPr="008E0BEF">
        <w:t xml:space="preserve"> các mẫu tăng lên rất rõ rệt. Mặt khác đỉnh oxy hóa khử có sự dịch chuyển về phía thế âm hơn và các đỉnh cũng xuất hiện rõ dàng hơn. Điều này ta giải thích thời gian thủy nhiệt tăng độ ăn mòn kim loại titan tạo thành dây TiO</w:t>
      </w:r>
      <w:r w:rsidRPr="008E0BEF">
        <w:rPr>
          <w:vertAlign w:val="subscript"/>
        </w:rPr>
        <w:t>2</w:t>
      </w:r>
      <w:r w:rsidRPr="008E0BEF">
        <w:t xml:space="preserve"> nhiều hơn, các sợi phát triển dài hơn. Điều này hoàn toàn phù hợp với các kết quả nghiên cứu hình thái học của màng theo thời gian như đã trình bày ở phần trên.  Điều này cũng thể hiện rất rõ khi quan sát đường đặc CV của màng thủy nhiệt ở thờ</w:t>
      </w:r>
      <w:r w:rsidR="00ED1835">
        <w:t>i gian 1</w:t>
      </w:r>
      <w:r w:rsidRPr="008E0BEF">
        <w:t>h</w:t>
      </w:r>
      <w:r w:rsidR="00DF62FE" w:rsidRPr="008E0BEF">
        <w:t xml:space="preserve"> (hình 3.14)</w:t>
      </w:r>
      <w:r w:rsidRPr="008E0BEF">
        <w:t>. Trong điều kiện này phổ CV thu được xuất hiện hai cặp đỉnh oxy hóa khử tại tại thế</w:t>
      </w:r>
      <w:r w:rsidR="007D3C5A">
        <w:t xml:space="preserve"> -</w:t>
      </w:r>
      <w:r w:rsidR="007A08FC">
        <w:t>1.07 V;</w:t>
      </w:r>
      <w:r w:rsidRPr="008E0BEF">
        <w:t xml:space="preserve"> -0.42 </w:t>
      </w:r>
      <w:r w:rsidRPr="008E0BEF">
        <w:lastRenderedPageBreak/>
        <w:t>V (thế</w:t>
      </w:r>
      <w:r w:rsidR="007D3C5A">
        <w:t xml:space="preserve"> oxy hóa) và -</w:t>
      </w:r>
      <w:r w:rsidR="007A08FC">
        <w:t>0.65 V;</w:t>
      </w:r>
      <w:r w:rsidR="007D3C5A">
        <w:t xml:space="preserve"> -</w:t>
      </w:r>
      <w:r w:rsidRPr="008E0BEF">
        <w:t>0.2 V (thế khử). Ta thấy rằng với thời gian thủy nhiệt ngắn quá trình ăn mòn kim loại titan mới xảy ra và màng có được hình thành tương đối mỏng. Do đó, tính điện hóa không chỉ xảy ra đối với sợi dây TiO</w:t>
      </w:r>
      <w:r w:rsidRPr="008E0BEF">
        <w:rPr>
          <w:vertAlign w:val="subscript"/>
        </w:rPr>
        <w:t>2</w:t>
      </w:r>
      <w:r w:rsidRPr="008E0BEF">
        <w:t xml:space="preserve"> nano mà còn có cả phần lớp TiO</w:t>
      </w:r>
      <w:r w:rsidRPr="008E0BEF">
        <w:rPr>
          <w:vertAlign w:val="subscript"/>
        </w:rPr>
        <w:t>2</w:t>
      </w:r>
      <w:r w:rsidRPr="008E0BEF">
        <w:t xml:space="preserve"> đặc chắc sau lớp dây TiO</w:t>
      </w:r>
      <w:r w:rsidRPr="008E0BEF">
        <w:rPr>
          <w:vertAlign w:val="subscript"/>
        </w:rPr>
        <w:t>2</w:t>
      </w:r>
      <w:r w:rsidRPr="008E0BEF">
        <w:t>.</w:t>
      </w:r>
      <w:r w:rsidR="00DE171C" w:rsidRPr="008E0BEF">
        <w:t xml:space="preserve"> Khi</w:t>
      </w:r>
      <w:r w:rsidRPr="008E0BEF">
        <w:t xml:space="preserve"> kéo dài thời phản ứng thì lớp vậy liệu dây nano TiO</w:t>
      </w:r>
      <w:r w:rsidRPr="00F50264">
        <w:rPr>
          <w:vertAlign w:val="subscript"/>
        </w:rPr>
        <w:t>2</w:t>
      </w:r>
      <w:r w:rsidRPr="008E0BEF">
        <w:t xml:space="preserve"> tăng lên còn lớp TiO</w:t>
      </w:r>
      <w:r w:rsidRPr="008E0BEF">
        <w:rPr>
          <w:vertAlign w:val="subscript"/>
        </w:rPr>
        <w:t>2</w:t>
      </w:r>
      <w:r w:rsidRPr="008E0BEF">
        <w:t xml:space="preserve"> đặc sẽ giảm dầ</w:t>
      </w:r>
      <w:r w:rsidR="00DE171C" w:rsidRPr="008E0BEF">
        <w:t>n đi. Điều</w:t>
      </w:r>
      <w:r w:rsidRPr="008E0BEF">
        <w:t xml:space="preserve"> này làm cho màng trở nên đồng nhất hơn dẫn tới tính chất điện hóa của màng chỉ còn lại là của lớp màng dây nano TiO</w:t>
      </w:r>
      <w:r w:rsidRPr="008E0BEF">
        <w:rPr>
          <w:vertAlign w:val="subscript"/>
        </w:rPr>
        <w:t>2</w:t>
      </w:r>
      <w:r w:rsidRPr="008E0BEF">
        <w:t xml:space="preserve"> và vì vậ</w:t>
      </w:r>
      <w:r w:rsidR="007D3C5A">
        <w:t>y khả</w:t>
      </w:r>
      <w:r w:rsidRPr="008E0BEF">
        <w:t xml:space="preserve"> năng trao đổi cũng như tích thoát ion liti tốt hơn.  Như vậy có thể</w:t>
      </w:r>
      <w:r w:rsidR="007D3C5A">
        <w:t xml:space="preserve"> thấy</w:t>
      </w:r>
      <w:r w:rsidRPr="008E0BEF">
        <w:t xml:space="preserve"> để có thể nhận được các màng TiO</w:t>
      </w:r>
      <w:r w:rsidRPr="008E0BEF">
        <w:rPr>
          <w:vertAlign w:val="subscript"/>
        </w:rPr>
        <w:t>2</w:t>
      </w:r>
      <w:r w:rsidRPr="008E0BEF">
        <w:t xml:space="preserve"> cấu trúc nano có tính chất điện hóa tốt ta cần phải quan tâm tới thời gian phản ứng đủ lớn để lớp màng Ti được phản ứng hết và khi đó màng nhận được hoàn toàn là các sợi nano TiO</w:t>
      </w:r>
      <w:r w:rsidRPr="008E0BEF">
        <w:rPr>
          <w:vertAlign w:val="subscript"/>
        </w:rPr>
        <w:t>2</w:t>
      </w:r>
      <w:r w:rsidR="00ED1835">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9"/>
      </w:tblGrid>
      <w:tr w:rsidR="00DD72B0" w:rsidRPr="008E0BEF" w:rsidTr="00A34F5A">
        <w:trPr>
          <w:jc w:val="center"/>
        </w:trPr>
        <w:tc>
          <w:tcPr>
            <w:tcW w:w="8929" w:type="dxa"/>
          </w:tcPr>
          <w:p w:rsidR="00DD72B0" w:rsidRPr="008E0BEF" w:rsidRDefault="004B4849" w:rsidP="00874514">
            <w:pPr>
              <w:ind w:firstLine="0"/>
              <w:jc w:val="center"/>
              <w:rPr>
                <w:rFonts w:eastAsiaTheme="minorEastAsia" w:cs="Times New Roman"/>
              </w:rPr>
            </w:pPr>
            <w:r w:rsidRPr="008E0BEF">
              <w:rPr>
                <w:rFonts w:eastAsiaTheme="minorEastAsia" w:cs="Times New Roman"/>
                <w:noProof/>
              </w:rPr>
              <w:drawing>
                <wp:inline distT="0" distB="0" distL="0" distR="0" wp14:anchorId="18B9E3DF" wp14:editId="2E67AB85">
                  <wp:extent cx="5545776" cy="3938421"/>
                  <wp:effectExtent l="0" t="0" r="0" b="5080"/>
                  <wp:docPr id="44" name="Picture 44" descr="C:\Users\user\Desktop\thoig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descr="C:\Users\user\Desktop\thoigian.jp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557184" cy="3946522"/>
                          </a:xfrm>
                          <a:prstGeom prst="rect">
                            <a:avLst/>
                          </a:prstGeom>
                          <a:noFill/>
                          <a:ln>
                            <a:noFill/>
                          </a:ln>
                        </pic:spPr>
                      </pic:pic>
                    </a:graphicData>
                  </a:graphic>
                </wp:inline>
              </w:drawing>
            </w:r>
          </w:p>
        </w:tc>
      </w:tr>
      <w:tr w:rsidR="00DD72B0" w:rsidRPr="008E0BEF" w:rsidTr="00A34F5A">
        <w:trPr>
          <w:jc w:val="center"/>
        </w:trPr>
        <w:tc>
          <w:tcPr>
            <w:tcW w:w="8929" w:type="dxa"/>
          </w:tcPr>
          <w:p w:rsidR="00DD72B0" w:rsidRPr="008E0BEF" w:rsidRDefault="004B4849" w:rsidP="006870F5">
            <w:pPr>
              <w:spacing w:before="120" w:after="120"/>
              <w:ind w:firstLine="0"/>
              <w:jc w:val="center"/>
              <w:rPr>
                <w:rFonts w:eastAsiaTheme="minorEastAsia" w:cs="Times New Roman"/>
              </w:rPr>
            </w:pPr>
            <w:r w:rsidRPr="008E0BEF">
              <w:rPr>
                <w:rFonts w:eastAsiaTheme="minorEastAsia" w:cs="Times New Roman"/>
                <w:i/>
              </w:rPr>
              <w:t>Hình 3.13: Đồ thị đường đặc trưng CV theo thời gian với nồng độ NaOH 5M</w:t>
            </w:r>
          </w:p>
        </w:tc>
      </w:tr>
    </w:tbl>
    <w:p w:rsidR="00DD72B0" w:rsidRPr="008E0BEF" w:rsidRDefault="00DD72B0" w:rsidP="004A050C">
      <w:pPr>
        <w:rPr>
          <w:rFonts w:eastAsiaTheme="minorEastAsia" w:cs="Times New Roma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4"/>
      </w:tblGrid>
      <w:tr w:rsidR="00DF62FE" w:rsidRPr="008E0BEF" w:rsidTr="00A34F5A">
        <w:trPr>
          <w:jc w:val="center"/>
        </w:trPr>
        <w:tc>
          <w:tcPr>
            <w:tcW w:w="8500" w:type="dxa"/>
          </w:tcPr>
          <w:p w:rsidR="00DF62FE" w:rsidRPr="008E0BEF" w:rsidRDefault="00DF62FE" w:rsidP="00874514">
            <w:pPr>
              <w:ind w:firstLine="0"/>
              <w:jc w:val="center"/>
              <w:rPr>
                <w:rFonts w:eastAsiaTheme="minorEastAsia" w:cs="Times New Roman"/>
              </w:rPr>
            </w:pPr>
            <w:r w:rsidRPr="008E0BEF">
              <w:rPr>
                <w:rFonts w:eastAsiaTheme="minorEastAsia" w:cs="Times New Roman"/>
                <w:noProof/>
              </w:rPr>
              <w:lastRenderedPageBreak/>
              <w:drawing>
                <wp:inline distT="0" distB="0" distL="0" distR="0" wp14:anchorId="5A2BC80F" wp14:editId="5CA6D0DF">
                  <wp:extent cx="5529675" cy="3728852"/>
                  <wp:effectExtent l="0" t="0" r="0" b="5080"/>
                  <wp:docPr id="62" name="Picture 62" descr="thoigia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oigian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533473" cy="3731413"/>
                          </a:xfrm>
                          <a:prstGeom prst="rect">
                            <a:avLst/>
                          </a:prstGeom>
                          <a:noFill/>
                          <a:ln>
                            <a:noFill/>
                          </a:ln>
                        </pic:spPr>
                      </pic:pic>
                    </a:graphicData>
                  </a:graphic>
                </wp:inline>
              </w:drawing>
            </w:r>
          </w:p>
        </w:tc>
      </w:tr>
      <w:tr w:rsidR="00DF62FE" w:rsidRPr="008E0BEF" w:rsidTr="00A34F5A">
        <w:trPr>
          <w:jc w:val="center"/>
        </w:trPr>
        <w:tc>
          <w:tcPr>
            <w:tcW w:w="8500" w:type="dxa"/>
          </w:tcPr>
          <w:p w:rsidR="00DF62FE" w:rsidRPr="008E0BEF" w:rsidRDefault="00DF62FE" w:rsidP="00DF62FE">
            <w:pPr>
              <w:spacing w:before="120" w:after="120"/>
              <w:ind w:firstLine="0"/>
              <w:rPr>
                <w:rFonts w:eastAsiaTheme="minorEastAsia" w:cs="Times New Roman"/>
              </w:rPr>
            </w:pPr>
            <w:r w:rsidRPr="008E0BEF">
              <w:rPr>
                <w:rFonts w:eastAsiaTheme="minorEastAsia" w:cs="Times New Roman"/>
                <w:i/>
              </w:rPr>
              <w:t>Hình 3.14</w:t>
            </w:r>
            <w:r w:rsidRPr="008E0BEF">
              <w:rPr>
                <w:rFonts w:eastAsiaTheme="minorEastAsia" w:cs="Times New Roman"/>
              </w:rPr>
              <w:t xml:space="preserve">: </w:t>
            </w:r>
            <w:r w:rsidRPr="008E0BEF">
              <w:rPr>
                <w:rFonts w:eastAsiaTheme="minorEastAsia" w:cs="Times New Roman"/>
                <w:i/>
              </w:rPr>
              <w:t>Đồ thị đường đặc trưng CV của mẫu màng TiO</w:t>
            </w:r>
            <w:r w:rsidRPr="008E0BEF">
              <w:rPr>
                <w:rFonts w:eastAsiaTheme="minorEastAsia" w:cs="Times New Roman"/>
                <w:i/>
                <w:vertAlign w:val="subscript"/>
              </w:rPr>
              <w:t>2</w:t>
            </w:r>
            <w:r w:rsidRPr="008E0BEF">
              <w:rPr>
                <w:rFonts w:eastAsiaTheme="minorEastAsia" w:cs="Times New Roman"/>
                <w:i/>
              </w:rPr>
              <w:t xml:space="preserve"> thủy nhiệt ở điều kiện 80 </w:t>
            </w:r>
            <w:r w:rsidRPr="008E0BEF">
              <w:rPr>
                <w:rFonts w:eastAsiaTheme="minorEastAsia" w:cs="Times New Roman"/>
                <w:i/>
                <w:vertAlign w:val="superscript"/>
              </w:rPr>
              <w:t>o</w:t>
            </w:r>
            <w:r w:rsidRPr="008E0BEF">
              <w:rPr>
                <w:rFonts w:eastAsiaTheme="minorEastAsia" w:cs="Times New Roman"/>
                <w:i/>
              </w:rPr>
              <w:t>C, nồng độ dung dịch NaOH 5 M trong thời gian 1h</w:t>
            </w:r>
          </w:p>
        </w:tc>
      </w:tr>
    </w:tbl>
    <w:p w:rsidR="00CE3A7A" w:rsidRPr="008E0BEF" w:rsidRDefault="00CE3A7A" w:rsidP="004A050C">
      <w:pPr>
        <w:rPr>
          <w:rFonts w:eastAsiaTheme="minorEastAsia" w:cs="Times New Roman"/>
        </w:rPr>
      </w:pPr>
    </w:p>
    <w:p w:rsidR="007D5E2D" w:rsidRPr="008E0BEF" w:rsidRDefault="007D5E2D">
      <w:pPr>
        <w:rPr>
          <w:rFonts w:eastAsiaTheme="minorEastAsia" w:cs="Times New Roman"/>
          <w:b/>
          <w:color w:val="000000" w:themeColor="text1"/>
          <w:szCs w:val="20"/>
          <w:lang w:eastAsia="ar-SA"/>
        </w:rPr>
      </w:pPr>
      <w:r w:rsidRPr="008E0BEF">
        <w:rPr>
          <w:rFonts w:eastAsiaTheme="minorEastAsia"/>
        </w:rPr>
        <w:br w:type="page"/>
      </w:r>
    </w:p>
    <w:p w:rsidR="007D5E2D" w:rsidRPr="008E0BEF" w:rsidRDefault="007D5E2D" w:rsidP="00BA28A5">
      <w:pPr>
        <w:pStyle w:val="Heading1"/>
        <w:tabs>
          <w:tab w:val="clear" w:pos="1418"/>
          <w:tab w:val="clear" w:pos="1701"/>
        </w:tabs>
        <w:jc w:val="center"/>
        <w:rPr>
          <w:rFonts w:eastAsiaTheme="minorEastAsia"/>
        </w:rPr>
      </w:pPr>
      <w:bookmarkStart w:id="37" w:name="_Toc419536408"/>
      <w:r w:rsidRPr="008E0BEF">
        <w:rPr>
          <w:rFonts w:eastAsiaTheme="minorEastAsia"/>
        </w:rPr>
        <w:lastRenderedPageBreak/>
        <w:t>Kết luận</w:t>
      </w:r>
      <w:bookmarkEnd w:id="37"/>
    </w:p>
    <w:p w:rsidR="00FF55FA" w:rsidRPr="008E0BEF" w:rsidRDefault="00FF55FA" w:rsidP="00C0443C">
      <w:pPr>
        <w:rPr>
          <w:szCs w:val="26"/>
        </w:rPr>
      </w:pPr>
      <w:r w:rsidRPr="008E0BEF">
        <w:rPr>
          <w:szCs w:val="26"/>
        </w:rPr>
        <w:t>Đã xác định được quy trình và chế tạo thành công màng TiO</w:t>
      </w:r>
      <w:r w:rsidRPr="008E0BEF">
        <w:rPr>
          <w:szCs w:val="26"/>
          <w:vertAlign w:val="subscript"/>
        </w:rPr>
        <w:t xml:space="preserve">2 </w:t>
      </w:r>
      <w:r w:rsidRPr="008E0BEF">
        <w:rPr>
          <w:szCs w:val="26"/>
        </w:rPr>
        <w:t xml:space="preserve">cấu trúc sợi nano trên đế FTO và trên lá Ti bằng phương pháp thủy.nhiệt trong dung dịch NaOH. </w:t>
      </w:r>
    </w:p>
    <w:p w:rsidR="00FF55FA" w:rsidRPr="008E0BEF" w:rsidRDefault="00FF55FA" w:rsidP="00C0443C">
      <w:pPr>
        <w:rPr>
          <w:szCs w:val="26"/>
        </w:rPr>
      </w:pPr>
      <w:r w:rsidRPr="008E0BEF">
        <w:rPr>
          <w:szCs w:val="26"/>
        </w:rPr>
        <w:t>Các kết quả nghiên cứu cấu trúc và hình thái học chỉ ra rằng màng TiO</w:t>
      </w:r>
      <w:r w:rsidRPr="00F50264">
        <w:rPr>
          <w:szCs w:val="26"/>
          <w:vertAlign w:val="subscript"/>
        </w:rPr>
        <w:t>2</w:t>
      </w:r>
      <w:r w:rsidRPr="008E0BEF">
        <w:rPr>
          <w:szCs w:val="26"/>
        </w:rPr>
        <w:t xml:space="preserve"> sau ủ nhiệt ở 450 </w:t>
      </w:r>
      <w:r w:rsidR="00F50264" w:rsidRPr="008E0BEF">
        <w:rPr>
          <w:vertAlign w:val="superscript"/>
        </w:rPr>
        <w:t>o</w:t>
      </w:r>
      <w:r w:rsidR="00F50264" w:rsidRPr="008E0BEF">
        <w:t>C</w:t>
      </w:r>
      <w:r w:rsidRPr="008E0BEF">
        <w:rPr>
          <w:szCs w:val="26"/>
        </w:rPr>
        <w:t xml:space="preserve"> trong 2 h cho cấu trúc củ</w:t>
      </w:r>
      <w:r w:rsidR="00F50264">
        <w:rPr>
          <w:szCs w:val="26"/>
        </w:rPr>
        <w:t>a pha T</w:t>
      </w:r>
      <w:r w:rsidRPr="008E0BEF">
        <w:rPr>
          <w:szCs w:val="26"/>
        </w:rPr>
        <w:t>iO</w:t>
      </w:r>
      <w:r w:rsidRPr="00F50264">
        <w:rPr>
          <w:szCs w:val="26"/>
          <w:vertAlign w:val="subscript"/>
        </w:rPr>
        <w:t>2</w:t>
      </w:r>
      <w:r w:rsidRPr="008E0BEF">
        <w:rPr>
          <w:szCs w:val="26"/>
        </w:rPr>
        <w:t xml:space="preserve"> anatase với các sợi TiO</w:t>
      </w:r>
      <w:r w:rsidRPr="00F50264">
        <w:rPr>
          <w:szCs w:val="26"/>
          <w:vertAlign w:val="subscript"/>
        </w:rPr>
        <w:t>2</w:t>
      </w:r>
      <w:r w:rsidRPr="008E0BEF">
        <w:rPr>
          <w:szCs w:val="26"/>
        </w:rPr>
        <w:t xml:space="preserve"> với đường kính là từ 15 – 30 nm và chiều dài từ vài trăm nm đến vài </w:t>
      </w:r>
      <w:r w:rsidRPr="008E0BEF">
        <w:rPr>
          <w:szCs w:val="26"/>
        </w:rPr>
        <w:sym w:font="Symbol" w:char="F06D"/>
      </w:r>
      <w:r w:rsidRPr="008E0BEF">
        <w:rPr>
          <w:szCs w:val="26"/>
        </w:rPr>
        <w:t>m</w:t>
      </w:r>
    </w:p>
    <w:p w:rsidR="00FF55FA" w:rsidRPr="008E0BEF" w:rsidRDefault="00FF55FA" w:rsidP="00C0443C">
      <w:pPr>
        <w:rPr>
          <w:szCs w:val="26"/>
        </w:rPr>
      </w:pPr>
      <w:r w:rsidRPr="008E0BEF">
        <w:rPr>
          <w:szCs w:val="26"/>
        </w:rPr>
        <w:t>Đã tiến hành nghiên cứu ảnh hưởng của điều kiện thủy nhiệt như nồng độ dung dịch NaOH, thời gian phản ứng và nhiệt độ thủy nhiệt lên các đặc trưng tính chất của màng TiO</w:t>
      </w:r>
      <w:r w:rsidRPr="00F50264">
        <w:rPr>
          <w:szCs w:val="26"/>
          <w:vertAlign w:val="subscript"/>
        </w:rPr>
        <w:t>2</w:t>
      </w:r>
      <w:r w:rsidRPr="008E0BEF">
        <w:rPr>
          <w:szCs w:val="26"/>
        </w:rPr>
        <w:t xml:space="preserve"> sợi nano. Các kết quả chỉ cho thấy màng TiO</w:t>
      </w:r>
      <w:r w:rsidRPr="00F50264">
        <w:rPr>
          <w:szCs w:val="26"/>
          <w:vertAlign w:val="subscript"/>
        </w:rPr>
        <w:t>2</w:t>
      </w:r>
      <w:r w:rsidRPr="008E0BEF">
        <w:rPr>
          <w:szCs w:val="26"/>
        </w:rPr>
        <w:t xml:space="preserve"> thủy nhiệt ở dung dịch NaOH 5M và nhiệt độ phản ứ</w:t>
      </w:r>
      <w:r w:rsidR="007D3C5A">
        <w:rPr>
          <w:szCs w:val="26"/>
        </w:rPr>
        <w:t xml:space="preserve">ng là 80 </w:t>
      </w:r>
      <w:r w:rsidR="007D3C5A" w:rsidRPr="008E0BEF">
        <w:rPr>
          <w:vertAlign w:val="superscript"/>
        </w:rPr>
        <w:t>o</w:t>
      </w:r>
      <w:r w:rsidR="007D3C5A" w:rsidRPr="008E0BEF">
        <w:t>C</w:t>
      </w:r>
      <w:r w:rsidR="007D3C5A">
        <w:rPr>
          <w:szCs w:val="26"/>
        </w:rPr>
        <w:t xml:space="preserve">; </w:t>
      </w:r>
      <w:r w:rsidRPr="008E0BEF">
        <w:rPr>
          <w:szCs w:val="26"/>
        </w:rPr>
        <w:t xml:space="preserve">120 </w:t>
      </w:r>
      <w:r w:rsidR="00F50264" w:rsidRPr="008E0BEF">
        <w:rPr>
          <w:vertAlign w:val="superscript"/>
        </w:rPr>
        <w:t>o</w:t>
      </w:r>
      <w:r w:rsidR="00F50264" w:rsidRPr="008E0BEF">
        <w:t>C</w:t>
      </w:r>
      <w:r w:rsidRPr="008E0BEF">
        <w:rPr>
          <w:szCs w:val="26"/>
        </w:rPr>
        <w:t xml:space="preserve"> cho màng có dạng sợi đồng nhất và kích thước sợi vào khoảng 15 – 20 nm. Việc kéo dài thời gian thủy nhiệt làm tăng kích thước của các sợi TiO</w:t>
      </w:r>
      <w:r w:rsidRPr="00F50264">
        <w:rPr>
          <w:szCs w:val="26"/>
          <w:vertAlign w:val="subscript"/>
        </w:rPr>
        <w:t>2</w:t>
      </w:r>
      <w:r w:rsidRPr="008E0BEF">
        <w:rPr>
          <w:szCs w:val="26"/>
        </w:rPr>
        <w:t xml:space="preserve">. </w:t>
      </w:r>
    </w:p>
    <w:p w:rsidR="00FF55FA" w:rsidRPr="008E0BEF" w:rsidRDefault="00FF55FA" w:rsidP="00C0443C">
      <w:pPr>
        <w:rPr>
          <w:szCs w:val="26"/>
        </w:rPr>
      </w:pPr>
      <w:r w:rsidRPr="008E0BEF">
        <w:rPr>
          <w:szCs w:val="26"/>
        </w:rPr>
        <w:t>Các tính  chất điện hóa của màng được khảo sát trong dung dịch chất điện ly 1M LiClO</w:t>
      </w:r>
      <w:r w:rsidRPr="00F50264">
        <w:rPr>
          <w:szCs w:val="26"/>
          <w:vertAlign w:val="subscript"/>
        </w:rPr>
        <w:t>4</w:t>
      </w:r>
      <w:r w:rsidRPr="008E0BEF">
        <w:rPr>
          <w:szCs w:val="26"/>
        </w:rPr>
        <w:t xml:space="preserve"> + PC đã chỉ ra rằng màng thể hiện tốt khả năng trao đổi ion liti với chất điện ly với các đỉnh oxy hóa khử rất rõ rệt nằm trong khoảng điệ</w:t>
      </w:r>
      <w:r w:rsidR="00673A65">
        <w:rPr>
          <w:szCs w:val="26"/>
        </w:rPr>
        <w:t>n thế</w:t>
      </w:r>
      <w:r w:rsidRPr="008E0BEF">
        <w:rPr>
          <w:szCs w:val="26"/>
        </w:rPr>
        <w:t xml:space="preserve"> từ -1,1V đến – 0,5 V. </w:t>
      </w:r>
    </w:p>
    <w:p w:rsidR="00FF55FA" w:rsidRPr="008E0BEF" w:rsidRDefault="00FF55FA" w:rsidP="00C0443C">
      <w:pPr>
        <w:rPr>
          <w:szCs w:val="26"/>
        </w:rPr>
      </w:pPr>
      <w:r w:rsidRPr="008E0BEF">
        <w:rPr>
          <w:szCs w:val="26"/>
        </w:rPr>
        <w:t>Đã tiến hành nghiên cứu ảnh hưởng của nồng độ dung dịch NaOH và thời gian phản ứng lên đặc trưng điện hóa của màng. Kết quả chỉ ra rằng màng TiO</w:t>
      </w:r>
      <w:r w:rsidRPr="008E0BEF">
        <w:rPr>
          <w:szCs w:val="26"/>
          <w:vertAlign w:val="subscript"/>
        </w:rPr>
        <w:t>2</w:t>
      </w:r>
      <w:r w:rsidRPr="008E0BEF">
        <w:rPr>
          <w:szCs w:val="26"/>
        </w:rPr>
        <w:t xml:space="preserve"> sợi nano thủy nhiệt ở nồng độ NaOH 5M và thời gian thủy nhiệt 3h cho kết quả tốt nhất với các đỉnh oxy hóa và đỉnh khử khá đối xứng và có giá trị tương ứng là -1,1 V và </w:t>
      </w:r>
      <w:r w:rsidR="002D5CF0">
        <w:rPr>
          <w:szCs w:val="26"/>
        </w:rPr>
        <w:t>-</w:t>
      </w:r>
      <w:r w:rsidRPr="008E0BEF">
        <w:rPr>
          <w:szCs w:val="26"/>
        </w:rPr>
        <w:t>1,08 V. Nó cũng chỉ ra rằng màng này rất thích hợp cho nghiên cứ</w:t>
      </w:r>
      <w:r w:rsidR="00DE171C" w:rsidRPr="008E0BEF">
        <w:rPr>
          <w:szCs w:val="26"/>
        </w:rPr>
        <w:t>u</w:t>
      </w:r>
      <w:r w:rsidRPr="008E0BEF">
        <w:rPr>
          <w:szCs w:val="26"/>
        </w:rPr>
        <w:t xml:space="preserve"> làm điện cực anod</w:t>
      </w:r>
      <w:r w:rsidR="00DE171C" w:rsidRPr="008E0BEF">
        <w:rPr>
          <w:szCs w:val="26"/>
        </w:rPr>
        <w:t>e</w:t>
      </w:r>
      <w:r w:rsidRPr="008E0BEF">
        <w:rPr>
          <w:szCs w:val="26"/>
        </w:rPr>
        <w:t xml:space="preserve"> trong các pin ion liti.</w:t>
      </w:r>
    </w:p>
    <w:p w:rsidR="00FF55FA" w:rsidRPr="008E0BEF" w:rsidRDefault="00FF55FA" w:rsidP="00C0443C">
      <w:pPr>
        <w:rPr>
          <w:szCs w:val="26"/>
        </w:rPr>
      </w:pPr>
      <w:r w:rsidRPr="008E0BEF">
        <w:rPr>
          <w:szCs w:val="26"/>
        </w:rPr>
        <w:t>Từ những kết quả thu được màng TiO</w:t>
      </w:r>
      <w:r w:rsidRPr="008E0BEF">
        <w:rPr>
          <w:szCs w:val="26"/>
          <w:vertAlign w:val="subscript"/>
        </w:rPr>
        <w:t xml:space="preserve">2 </w:t>
      </w:r>
      <w:r w:rsidRPr="008E0BEF">
        <w:rPr>
          <w:szCs w:val="26"/>
        </w:rPr>
        <w:t>cho thấy tiềm năng ứng dụng lớn vào các lĩnh vực về năng lượng như pin tích trữ ion liti, pin mặt trời, sản suất nhiên liệu hydro và xử lý nước thải đã được các nhà khoa học trên thế giới nghiên cứu mạnh mẽ.</w:t>
      </w:r>
    </w:p>
    <w:p w:rsidR="00FF55FA" w:rsidRPr="008E0BEF" w:rsidRDefault="00FF55FA" w:rsidP="00C0443C">
      <w:pPr>
        <w:rPr>
          <w:szCs w:val="26"/>
        </w:rPr>
      </w:pPr>
      <w:r w:rsidRPr="008E0BEF">
        <w:rPr>
          <w:szCs w:val="26"/>
        </w:rPr>
        <w:t>Sau kết quả thu được này tôi sẽ tiếp tục nghiên cứu về vật liệu này để cải thiện tính chất điện hóa của nó và sử dụng nó để kết hợp với vật liệu LiMn</w:t>
      </w:r>
      <w:r w:rsidRPr="008E0BEF">
        <w:rPr>
          <w:szCs w:val="26"/>
          <w:vertAlign w:val="subscript"/>
        </w:rPr>
        <w:t>2</w:t>
      </w:r>
      <w:r w:rsidRPr="008E0BEF">
        <w:rPr>
          <w:szCs w:val="26"/>
        </w:rPr>
        <w:t>O</w:t>
      </w:r>
      <w:r w:rsidRPr="008E0BEF">
        <w:rPr>
          <w:szCs w:val="26"/>
          <w:vertAlign w:val="subscript"/>
        </w:rPr>
        <w:t>4</w:t>
      </w:r>
      <w:r w:rsidRPr="008E0BEF">
        <w:rPr>
          <w:szCs w:val="26"/>
        </w:rPr>
        <w:t xml:space="preserve"> do anh Tấn đang nghiên cứu tại phòng.</w:t>
      </w:r>
    </w:p>
    <w:p w:rsidR="004C37A1" w:rsidRPr="008E0BEF" w:rsidRDefault="004C37A1">
      <w:pPr>
        <w:rPr>
          <w:szCs w:val="26"/>
        </w:rPr>
      </w:pPr>
      <w:r w:rsidRPr="008E0BEF">
        <w:rPr>
          <w:szCs w:val="26"/>
        </w:rPr>
        <w:br w:type="page"/>
      </w:r>
    </w:p>
    <w:p w:rsidR="004C37A1" w:rsidRPr="008E0BEF" w:rsidRDefault="00DE5FBB" w:rsidP="00BA28A5">
      <w:pPr>
        <w:pStyle w:val="Heading1"/>
        <w:tabs>
          <w:tab w:val="clear" w:pos="1418"/>
          <w:tab w:val="clear" w:pos="1701"/>
        </w:tabs>
        <w:jc w:val="center"/>
        <w:rPr>
          <w:sz w:val="32"/>
          <w:szCs w:val="32"/>
        </w:rPr>
      </w:pPr>
      <w:bookmarkStart w:id="38" w:name="_Toc419536409"/>
      <w:r w:rsidRPr="008E0BEF">
        <w:rPr>
          <w:sz w:val="32"/>
          <w:szCs w:val="32"/>
        </w:rPr>
        <w:lastRenderedPageBreak/>
        <w:t>Các bài đã báo cáo</w:t>
      </w:r>
      <w:bookmarkEnd w:id="38"/>
    </w:p>
    <w:p w:rsidR="004C37A1" w:rsidRPr="008E0BEF" w:rsidRDefault="004C37A1" w:rsidP="004C37A1">
      <w:pPr>
        <w:spacing w:line="240" w:lineRule="auto"/>
        <w:ind w:hanging="567"/>
        <w:rPr>
          <w:szCs w:val="26"/>
        </w:rPr>
      </w:pPr>
    </w:p>
    <w:tbl>
      <w:tblPr>
        <w:tblStyle w:val="TableGrid"/>
        <w:tblW w:w="9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4C37A1" w:rsidRPr="008E0BEF" w:rsidTr="002660F0">
        <w:trPr>
          <w:trHeight w:val="508"/>
        </w:trPr>
        <w:tc>
          <w:tcPr>
            <w:tcW w:w="9242" w:type="dxa"/>
          </w:tcPr>
          <w:p w:rsidR="004C37A1" w:rsidRPr="008E0BEF" w:rsidRDefault="004C37A1" w:rsidP="00A04056">
            <w:pPr>
              <w:spacing w:after="120"/>
              <w:ind w:firstLine="0"/>
              <w:jc w:val="center"/>
              <w:rPr>
                <w:rFonts w:eastAsiaTheme="minorEastAsia" w:cs="Times New Roman"/>
              </w:rPr>
            </w:pPr>
            <w:r w:rsidRPr="008E0BEF">
              <w:rPr>
                <w:rFonts w:eastAsiaTheme="minorEastAsia" w:cs="Times New Roman"/>
              </w:rPr>
              <w:t xml:space="preserve">Poster </w:t>
            </w:r>
            <w:r w:rsidR="00B94A44" w:rsidRPr="008E0BEF">
              <w:rPr>
                <w:rFonts w:eastAsiaTheme="minorEastAsia" w:cs="Times New Roman"/>
              </w:rPr>
              <w:t>báo cáo tại hội nghị</w:t>
            </w:r>
            <w:r w:rsidR="00993720">
              <w:rPr>
                <w:rFonts w:eastAsiaTheme="minorEastAsia" w:cs="Times New Roman"/>
              </w:rPr>
              <w:t xml:space="preserve"> IWAMSN 2014</w:t>
            </w:r>
            <w:r w:rsidR="00CB114D" w:rsidRPr="008E0BEF">
              <w:rPr>
                <w:rFonts w:eastAsiaTheme="minorEastAsia" w:cs="Times New Roman"/>
              </w:rPr>
              <w:t>, Hạ Long</w:t>
            </w:r>
          </w:p>
        </w:tc>
      </w:tr>
      <w:tr w:rsidR="004C37A1" w:rsidRPr="008E0BEF" w:rsidTr="002660F0">
        <w:trPr>
          <w:trHeight w:val="12264"/>
        </w:trPr>
        <w:tc>
          <w:tcPr>
            <w:tcW w:w="9242" w:type="dxa"/>
          </w:tcPr>
          <w:p w:rsidR="004C37A1" w:rsidRPr="008E0BEF" w:rsidRDefault="004C37A1" w:rsidP="00C06171">
            <w:pPr>
              <w:ind w:firstLine="0"/>
              <w:rPr>
                <w:rFonts w:eastAsiaTheme="minorEastAsia" w:cs="Times New Roman"/>
              </w:rPr>
            </w:pPr>
            <w:r w:rsidRPr="008E0BEF">
              <w:rPr>
                <w:noProof/>
                <w:szCs w:val="26"/>
              </w:rPr>
              <w:drawing>
                <wp:inline distT="0" distB="0" distL="0" distR="0" wp14:anchorId="06A7EAA9" wp14:editId="72E1FB3B">
                  <wp:extent cx="5694352" cy="7355205"/>
                  <wp:effectExtent l="0" t="0" r="1905" b="0"/>
                  <wp:docPr id="4100" name="Picture 4100" descr="C:\Users\user\Desktop\Picsâss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Picsâssture1.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694906" cy="7355921"/>
                          </a:xfrm>
                          <a:prstGeom prst="rect">
                            <a:avLst/>
                          </a:prstGeom>
                          <a:noFill/>
                          <a:ln>
                            <a:noFill/>
                          </a:ln>
                        </pic:spPr>
                      </pic:pic>
                    </a:graphicData>
                  </a:graphic>
                </wp:inline>
              </w:drawing>
            </w:r>
          </w:p>
        </w:tc>
      </w:tr>
    </w:tbl>
    <w:p w:rsidR="00B344E3" w:rsidRPr="008E0BEF" w:rsidRDefault="007D5E2D" w:rsidP="00BA28A5">
      <w:pPr>
        <w:pStyle w:val="Heading1"/>
        <w:tabs>
          <w:tab w:val="clear" w:pos="1418"/>
          <w:tab w:val="clear" w:pos="1701"/>
        </w:tabs>
        <w:jc w:val="center"/>
        <w:rPr>
          <w:rFonts w:eastAsiaTheme="minorEastAsia"/>
        </w:rPr>
      </w:pPr>
      <w:r w:rsidRPr="008E0BEF">
        <w:rPr>
          <w:rFonts w:eastAsiaTheme="minorEastAsia"/>
        </w:rPr>
        <w:br w:type="page"/>
      </w:r>
      <w:bookmarkStart w:id="39" w:name="_Toc419536410"/>
      <w:r w:rsidR="00B344E3" w:rsidRPr="008E0BEF">
        <w:rPr>
          <w:rFonts w:eastAsiaTheme="minorEastAsia"/>
        </w:rPr>
        <w:lastRenderedPageBreak/>
        <w:t>Tài liệu tham khảo</w:t>
      </w:r>
      <w:bookmarkEnd w:id="39"/>
    </w:p>
    <w:p w:rsidR="004741D8" w:rsidRPr="006F02AF" w:rsidRDefault="004741D8" w:rsidP="004741D8">
      <w:pPr>
        <w:ind w:firstLine="0"/>
        <w:rPr>
          <w:rFonts w:eastAsiaTheme="minorEastAsia" w:cs="Times New Roman"/>
          <w:b/>
          <w:szCs w:val="26"/>
        </w:rPr>
      </w:pPr>
      <w:r w:rsidRPr="006F02AF">
        <w:rPr>
          <w:rFonts w:eastAsiaTheme="minorEastAsia" w:cs="Times New Roman"/>
          <w:b/>
          <w:szCs w:val="26"/>
        </w:rPr>
        <w:t>1. Tài liệu tham khảo tiếng việt</w:t>
      </w:r>
    </w:p>
    <w:p w:rsidR="004741D8" w:rsidRPr="006F02AF" w:rsidRDefault="005465CA" w:rsidP="004741D8">
      <w:pPr>
        <w:pStyle w:val="ListParagraph"/>
        <w:ind w:left="0" w:firstLine="0"/>
        <w:rPr>
          <w:rFonts w:eastAsiaTheme="minorEastAsia" w:cs="Times New Roman"/>
          <w:szCs w:val="26"/>
        </w:rPr>
      </w:pPr>
      <w:r w:rsidRPr="006F02AF">
        <w:rPr>
          <w:rFonts w:eastAsiaTheme="minorEastAsia" w:cs="Times New Roman"/>
          <w:szCs w:val="26"/>
        </w:rPr>
        <w:t xml:space="preserve">[1]     </w:t>
      </w:r>
      <w:r w:rsidR="004741D8" w:rsidRPr="006F02AF">
        <w:rPr>
          <w:rFonts w:eastAsiaTheme="minorEastAsia" w:cs="Times New Roman"/>
          <w:szCs w:val="26"/>
        </w:rPr>
        <w:t xml:space="preserve">Nguyễn Năng Định, </w:t>
      </w:r>
      <w:r w:rsidR="004741D8" w:rsidRPr="006F02AF">
        <w:rPr>
          <w:rFonts w:eastAsiaTheme="minorEastAsia" w:cs="Times New Roman"/>
          <w:i/>
          <w:szCs w:val="26"/>
        </w:rPr>
        <w:t>Vật lý kỹ thuật và màng mỏng</w:t>
      </w:r>
      <w:r w:rsidR="004741D8" w:rsidRPr="006F02AF">
        <w:rPr>
          <w:rFonts w:eastAsiaTheme="minorEastAsia" w:cs="Times New Roman"/>
          <w:szCs w:val="26"/>
        </w:rPr>
        <w:t xml:space="preserve">, </w:t>
      </w:r>
      <w:r w:rsidR="004741D8" w:rsidRPr="006F02AF">
        <w:rPr>
          <w:rFonts w:cs="Times New Roman"/>
          <w:szCs w:val="26"/>
        </w:rPr>
        <w:t>Nhà xuất bản Đại học Quốc gia Hà Nội, 2006</w:t>
      </w:r>
      <w:r w:rsidR="004741D8" w:rsidRPr="006F02AF">
        <w:rPr>
          <w:rFonts w:eastAsiaTheme="minorEastAsia" w:cs="Times New Roman"/>
          <w:szCs w:val="26"/>
        </w:rPr>
        <w:t>.</w:t>
      </w:r>
    </w:p>
    <w:p w:rsidR="004741D8" w:rsidRPr="006F02AF" w:rsidRDefault="005465CA" w:rsidP="004741D8">
      <w:pPr>
        <w:pStyle w:val="ListParagraph"/>
        <w:ind w:left="0" w:firstLine="0"/>
        <w:rPr>
          <w:rFonts w:eastAsiaTheme="minorEastAsia" w:cs="Times New Roman"/>
          <w:szCs w:val="26"/>
        </w:rPr>
      </w:pPr>
      <w:r w:rsidRPr="006F02AF">
        <w:rPr>
          <w:rFonts w:eastAsiaTheme="minorEastAsia" w:cs="Times New Roman"/>
          <w:szCs w:val="26"/>
        </w:rPr>
        <w:t xml:space="preserve">[2]     </w:t>
      </w:r>
      <w:r w:rsidR="004741D8" w:rsidRPr="006F02AF">
        <w:rPr>
          <w:rFonts w:eastAsiaTheme="minorEastAsia" w:cs="Times New Roman"/>
          <w:szCs w:val="26"/>
        </w:rPr>
        <w:t xml:space="preserve">Nguyễn Năng Định, </w:t>
      </w:r>
      <w:r w:rsidR="004741D8" w:rsidRPr="006F02AF">
        <w:rPr>
          <w:rFonts w:eastAsiaTheme="minorEastAsia" w:cs="Times New Roman"/>
          <w:i/>
          <w:szCs w:val="26"/>
        </w:rPr>
        <w:t>Đại cương khoa học vật liệu</w:t>
      </w:r>
      <w:r w:rsidR="004741D8" w:rsidRPr="006F02AF">
        <w:rPr>
          <w:rFonts w:eastAsiaTheme="minorEastAsia" w:cs="Times New Roman"/>
          <w:szCs w:val="26"/>
        </w:rPr>
        <w:t xml:space="preserve">, </w:t>
      </w:r>
      <w:r w:rsidR="004741D8" w:rsidRPr="006F02AF">
        <w:rPr>
          <w:rFonts w:cs="Times New Roman"/>
          <w:szCs w:val="26"/>
        </w:rPr>
        <w:t>Nhà xuất bản Đại học Quốc gia Hà Nội, 2013</w:t>
      </w:r>
      <w:r w:rsidR="004741D8" w:rsidRPr="006F02AF">
        <w:rPr>
          <w:rFonts w:eastAsiaTheme="minorEastAsia" w:cs="Times New Roman"/>
          <w:szCs w:val="26"/>
        </w:rPr>
        <w:t>.</w:t>
      </w:r>
    </w:p>
    <w:p w:rsidR="004741D8" w:rsidRPr="006F02AF" w:rsidRDefault="004741D8" w:rsidP="004741D8">
      <w:pPr>
        <w:ind w:firstLine="0"/>
        <w:rPr>
          <w:rFonts w:eastAsia="Arial Unicode MS" w:cs="Times New Roman"/>
          <w:b/>
          <w:szCs w:val="26"/>
        </w:rPr>
      </w:pPr>
      <w:r w:rsidRPr="006F02AF">
        <w:rPr>
          <w:rFonts w:eastAsia="Arial Unicode MS" w:cs="Times New Roman"/>
          <w:b/>
          <w:szCs w:val="26"/>
        </w:rPr>
        <w:t>2. Tài liệu tham khảo tiếng Anh</w:t>
      </w:r>
    </w:p>
    <w:p w:rsidR="004741D8" w:rsidRPr="006F02AF" w:rsidRDefault="004741D8" w:rsidP="004741D8">
      <w:pPr>
        <w:pStyle w:val="EndNoteBibliography"/>
        <w:spacing w:after="0"/>
        <w:ind w:left="720" w:hanging="720"/>
        <w:rPr>
          <w:szCs w:val="26"/>
        </w:rPr>
      </w:pPr>
      <w:r w:rsidRPr="006F02AF">
        <w:rPr>
          <w:rFonts w:eastAsia="Arial Unicode MS"/>
          <w:szCs w:val="26"/>
        </w:rPr>
        <w:fldChar w:fldCharType="begin"/>
      </w:r>
      <w:r w:rsidRPr="006F02AF">
        <w:rPr>
          <w:rFonts w:eastAsia="Arial Unicode MS"/>
          <w:szCs w:val="26"/>
        </w:rPr>
        <w:instrText xml:space="preserve"> ADDIN EN.REFLIST </w:instrText>
      </w:r>
      <w:r w:rsidRPr="006F02AF">
        <w:rPr>
          <w:rFonts w:eastAsia="Arial Unicode MS"/>
          <w:szCs w:val="26"/>
        </w:rPr>
        <w:fldChar w:fldCharType="separate"/>
      </w:r>
      <w:bookmarkStart w:id="40" w:name="_ENREF_1"/>
      <w:r w:rsidRPr="006F02AF">
        <w:rPr>
          <w:szCs w:val="26"/>
        </w:rPr>
        <w:t>[1]</w:t>
      </w:r>
      <w:r w:rsidRPr="006F02AF">
        <w:rPr>
          <w:szCs w:val="26"/>
        </w:rPr>
        <w:tab/>
      </w:r>
      <w:bookmarkEnd w:id="40"/>
      <w:r w:rsidR="00C375A6" w:rsidRPr="006F02AF">
        <w:rPr>
          <w:szCs w:val="26"/>
        </w:rPr>
        <w:t>A. K. Padhi, K. S. Nanjundaswamy, and J. B. Goodenough, "Phospho</w:t>
      </w:r>
      <w:r w:rsidR="00C375A6" w:rsidRPr="006F02AF">
        <w:rPr>
          <w:rFonts w:ascii="Cambria Math" w:hAnsi="Cambria Math" w:cs="Cambria Math"/>
          <w:szCs w:val="26"/>
        </w:rPr>
        <w:t>‐</w:t>
      </w:r>
      <w:r w:rsidR="00C375A6" w:rsidRPr="006F02AF">
        <w:rPr>
          <w:szCs w:val="26"/>
        </w:rPr>
        <w:t>olivines as Positive</w:t>
      </w:r>
      <w:r w:rsidR="00C375A6" w:rsidRPr="006F02AF">
        <w:rPr>
          <w:rFonts w:ascii="Cambria Math" w:hAnsi="Cambria Math" w:cs="Cambria Math"/>
          <w:szCs w:val="26"/>
        </w:rPr>
        <w:t>‐</w:t>
      </w:r>
      <w:r w:rsidR="00C375A6" w:rsidRPr="006F02AF">
        <w:rPr>
          <w:szCs w:val="26"/>
        </w:rPr>
        <w:t xml:space="preserve">Electrode Materials for Rechargeable Lithium Batteries", </w:t>
      </w:r>
      <w:r w:rsidR="00C375A6" w:rsidRPr="006F02AF">
        <w:rPr>
          <w:i/>
          <w:szCs w:val="26"/>
        </w:rPr>
        <w:t xml:space="preserve">Journal of The Electrochemical Society, </w:t>
      </w:r>
      <w:r w:rsidR="00C375A6" w:rsidRPr="006F02AF">
        <w:rPr>
          <w:szCs w:val="26"/>
        </w:rPr>
        <w:t>vol. 144, 1997, pp. 1188-1194.</w:t>
      </w:r>
    </w:p>
    <w:p w:rsidR="004741D8" w:rsidRPr="006F02AF" w:rsidRDefault="004741D8" w:rsidP="004741D8">
      <w:pPr>
        <w:pStyle w:val="EndNoteBibliography"/>
        <w:spacing w:after="0"/>
        <w:ind w:left="720" w:hanging="720"/>
        <w:rPr>
          <w:szCs w:val="26"/>
        </w:rPr>
      </w:pPr>
      <w:bookmarkStart w:id="41" w:name="_ENREF_2"/>
      <w:r w:rsidRPr="006F02AF">
        <w:rPr>
          <w:szCs w:val="26"/>
        </w:rPr>
        <w:t>[2]</w:t>
      </w:r>
      <w:r w:rsidRPr="006F02AF">
        <w:rPr>
          <w:szCs w:val="26"/>
        </w:rPr>
        <w:tab/>
      </w:r>
      <w:r w:rsidR="00C375A6" w:rsidRPr="006F02AF">
        <w:rPr>
          <w:szCs w:val="26"/>
        </w:rPr>
        <w:t xml:space="preserve">A. R. Armstrong, G. Armstrong, J. Canales, and P. G. Bruce, "TiO2-B Nanowires", </w:t>
      </w:r>
      <w:r w:rsidR="00C375A6" w:rsidRPr="006F02AF">
        <w:rPr>
          <w:i/>
          <w:szCs w:val="26"/>
        </w:rPr>
        <w:t xml:space="preserve">Angewandte Chemie International Edition, </w:t>
      </w:r>
      <w:r w:rsidR="00C375A6" w:rsidRPr="006F02AF">
        <w:rPr>
          <w:szCs w:val="26"/>
        </w:rPr>
        <w:t>vol. 43, 2004, pp. 2286-2288</w:t>
      </w:r>
      <w:r w:rsidRPr="006F02AF">
        <w:rPr>
          <w:szCs w:val="26"/>
        </w:rPr>
        <w:t>.</w:t>
      </w:r>
      <w:bookmarkEnd w:id="41"/>
    </w:p>
    <w:p w:rsidR="004741D8" w:rsidRPr="006F02AF" w:rsidRDefault="004741D8" w:rsidP="004741D8">
      <w:pPr>
        <w:pStyle w:val="EndNoteBibliography"/>
        <w:spacing w:after="0"/>
        <w:ind w:left="720" w:hanging="720"/>
        <w:rPr>
          <w:szCs w:val="26"/>
        </w:rPr>
      </w:pPr>
      <w:bookmarkStart w:id="42" w:name="_ENREF_3"/>
      <w:r w:rsidRPr="006F02AF">
        <w:rPr>
          <w:szCs w:val="26"/>
        </w:rPr>
        <w:t>[3]</w:t>
      </w:r>
      <w:r w:rsidRPr="006F02AF">
        <w:rPr>
          <w:szCs w:val="26"/>
        </w:rPr>
        <w:tab/>
      </w:r>
      <w:r w:rsidR="00C375A6" w:rsidRPr="006F02AF">
        <w:rPr>
          <w:szCs w:val="26"/>
        </w:rPr>
        <w:t xml:space="preserve">A. S. Prakash, P. Manikandan, K. Ramesha, M. Sathiya, J. M. Tarascon, and A. K. Shukla, "Solution-Combustion Synthesized Nanocrystalline Li4Ti5O12 As High-Rate Performance Li-Ion Battery Anode", </w:t>
      </w:r>
      <w:r w:rsidR="00C375A6" w:rsidRPr="006F02AF">
        <w:rPr>
          <w:i/>
          <w:szCs w:val="26"/>
        </w:rPr>
        <w:t xml:space="preserve">Chemistry of Materials, </w:t>
      </w:r>
      <w:r w:rsidR="00C375A6" w:rsidRPr="006F02AF">
        <w:rPr>
          <w:szCs w:val="26"/>
        </w:rPr>
        <w:t>vol. 22, 2010, pp. 2857-2863</w:t>
      </w:r>
      <w:r w:rsidRPr="006F02AF">
        <w:rPr>
          <w:szCs w:val="26"/>
        </w:rPr>
        <w:t>.</w:t>
      </w:r>
      <w:bookmarkEnd w:id="42"/>
    </w:p>
    <w:p w:rsidR="004741D8" w:rsidRPr="006F02AF" w:rsidRDefault="004741D8" w:rsidP="004741D8">
      <w:pPr>
        <w:pStyle w:val="EndNoteBibliography"/>
        <w:spacing w:after="0"/>
        <w:ind w:left="720" w:hanging="720"/>
        <w:rPr>
          <w:szCs w:val="26"/>
        </w:rPr>
      </w:pPr>
      <w:bookmarkStart w:id="43" w:name="_ENREF_4"/>
      <w:r w:rsidRPr="006F02AF">
        <w:rPr>
          <w:szCs w:val="26"/>
        </w:rPr>
        <w:t>[4]</w:t>
      </w:r>
      <w:r w:rsidRPr="006F02AF">
        <w:rPr>
          <w:szCs w:val="26"/>
        </w:rPr>
        <w:tab/>
      </w:r>
      <w:bookmarkEnd w:id="43"/>
      <w:r w:rsidR="00C375A6" w:rsidRPr="006F02AF">
        <w:rPr>
          <w:szCs w:val="26"/>
        </w:rPr>
        <w:t xml:space="preserve">A. Yu and R. Frech, "Mesoporous tin oxides as lithium intercalation anode materials", </w:t>
      </w:r>
      <w:r w:rsidR="00C375A6" w:rsidRPr="006F02AF">
        <w:rPr>
          <w:i/>
          <w:szCs w:val="26"/>
        </w:rPr>
        <w:t xml:space="preserve">Journal of Power Sources, </w:t>
      </w:r>
      <w:r w:rsidR="00C375A6" w:rsidRPr="006F02AF">
        <w:rPr>
          <w:szCs w:val="26"/>
        </w:rPr>
        <w:t>vol. 104, 2002, pp. 97-100.</w:t>
      </w:r>
    </w:p>
    <w:p w:rsidR="004741D8" w:rsidRPr="006F02AF" w:rsidRDefault="004741D8" w:rsidP="004741D8">
      <w:pPr>
        <w:pStyle w:val="EndNoteBibliography"/>
        <w:spacing w:after="0"/>
        <w:ind w:left="720" w:hanging="720"/>
        <w:rPr>
          <w:szCs w:val="26"/>
        </w:rPr>
      </w:pPr>
      <w:bookmarkStart w:id="44" w:name="_ENREF_5"/>
      <w:r w:rsidRPr="006F02AF">
        <w:rPr>
          <w:szCs w:val="26"/>
        </w:rPr>
        <w:t>[5]</w:t>
      </w:r>
      <w:r w:rsidRPr="006F02AF">
        <w:rPr>
          <w:szCs w:val="26"/>
        </w:rPr>
        <w:tab/>
      </w:r>
      <w:r w:rsidR="00C375A6" w:rsidRPr="006F02AF">
        <w:rPr>
          <w:szCs w:val="26"/>
        </w:rPr>
        <w:t xml:space="preserve">B. Xu, D. Qian, Z. Wang, and Y. S. Meng, "Recent progress in cathode materials research for advanced lithium ion batteries", </w:t>
      </w:r>
      <w:r w:rsidR="00C375A6" w:rsidRPr="006F02AF">
        <w:rPr>
          <w:i/>
          <w:szCs w:val="26"/>
        </w:rPr>
        <w:t xml:space="preserve">Materials Science and Engineering: R: Reports, </w:t>
      </w:r>
      <w:r w:rsidR="00C375A6" w:rsidRPr="006F02AF">
        <w:rPr>
          <w:szCs w:val="26"/>
        </w:rPr>
        <w:t>vol. 73, 2012, pp. 51-65</w:t>
      </w:r>
      <w:r w:rsidRPr="006F02AF">
        <w:rPr>
          <w:szCs w:val="26"/>
        </w:rPr>
        <w:t>.</w:t>
      </w:r>
      <w:bookmarkEnd w:id="44"/>
    </w:p>
    <w:p w:rsidR="004741D8" w:rsidRPr="006F02AF" w:rsidRDefault="004741D8" w:rsidP="004741D8">
      <w:pPr>
        <w:pStyle w:val="EndNoteBibliography"/>
        <w:spacing w:after="0"/>
        <w:ind w:left="720" w:hanging="720"/>
        <w:rPr>
          <w:szCs w:val="26"/>
        </w:rPr>
      </w:pPr>
      <w:bookmarkStart w:id="45" w:name="_ENREF_6"/>
      <w:r w:rsidRPr="006F02AF">
        <w:rPr>
          <w:szCs w:val="26"/>
        </w:rPr>
        <w:t>[6]</w:t>
      </w:r>
      <w:r w:rsidRPr="006F02AF">
        <w:rPr>
          <w:szCs w:val="26"/>
        </w:rPr>
        <w:tab/>
      </w:r>
      <w:r w:rsidR="00C375A6" w:rsidRPr="006F02AF">
        <w:rPr>
          <w:szCs w:val="26"/>
        </w:rPr>
        <w:t>D. Aurbach, M. D. Levi, K. Gamulski, B. Markovsky, G. Salitra, E. Levi</w:t>
      </w:r>
      <w:r w:rsidR="00C375A6" w:rsidRPr="006F02AF">
        <w:rPr>
          <w:i/>
          <w:szCs w:val="26"/>
        </w:rPr>
        <w:t>, et al.</w:t>
      </w:r>
      <w:r w:rsidR="00C375A6" w:rsidRPr="006F02AF">
        <w:rPr>
          <w:szCs w:val="26"/>
        </w:rPr>
        <w:t xml:space="preserve">, "Capacity fading of Li spinel electrodes studied by XRD and electroanalytical techniques", </w:t>
      </w:r>
      <w:r w:rsidR="00C375A6" w:rsidRPr="006F02AF">
        <w:rPr>
          <w:i/>
          <w:szCs w:val="26"/>
        </w:rPr>
        <w:t xml:space="preserve">Journal of Power Sources, </w:t>
      </w:r>
      <w:r w:rsidR="00C375A6" w:rsidRPr="006F02AF">
        <w:rPr>
          <w:szCs w:val="26"/>
        </w:rPr>
        <w:t>vol. 81, 1999, pp. 472-479</w:t>
      </w:r>
      <w:r w:rsidRPr="006F02AF">
        <w:rPr>
          <w:szCs w:val="26"/>
        </w:rPr>
        <w:t>.</w:t>
      </w:r>
      <w:bookmarkEnd w:id="45"/>
    </w:p>
    <w:p w:rsidR="004741D8" w:rsidRPr="006F02AF" w:rsidRDefault="004741D8" w:rsidP="004741D8">
      <w:pPr>
        <w:pStyle w:val="EndNoteBibliography"/>
        <w:spacing w:after="0"/>
        <w:ind w:left="720" w:hanging="720"/>
        <w:rPr>
          <w:szCs w:val="26"/>
        </w:rPr>
      </w:pPr>
      <w:bookmarkStart w:id="46" w:name="_ENREF_7"/>
      <w:r w:rsidRPr="006F02AF">
        <w:rPr>
          <w:szCs w:val="26"/>
        </w:rPr>
        <w:t>[7]</w:t>
      </w:r>
      <w:r w:rsidRPr="006F02AF">
        <w:rPr>
          <w:szCs w:val="26"/>
        </w:rPr>
        <w:tab/>
      </w:r>
      <w:bookmarkEnd w:id="46"/>
      <w:r w:rsidR="00C375A6" w:rsidRPr="006F02AF">
        <w:rPr>
          <w:szCs w:val="26"/>
        </w:rPr>
        <w:t>F.-F. Cao, Y.-G. Guo, S.-F. Zheng, X.-L. Wu, L.-Y. Jiang, R.-R. Bi</w:t>
      </w:r>
      <w:r w:rsidR="00C375A6" w:rsidRPr="006F02AF">
        <w:rPr>
          <w:i/>
          <w:szCs w:val="26"/>
        </w:rPr>
        <w:t>, et al.</w:t>
      </w:r>
      <w:r w:rsidR="00C375A6" w:rsidRPr="006F02AF">
        <w:rPr>
          <w:szCs w:val="26"/>
        </w:rPr>
        <w:t xml:space="preserve">, "Symbiotic Coaxial Nanocables: Facile Synthesis and an Efficient and Elegant Morphological Solution to the Lithium Storage Problem", </w:t>
      </w:r>
      <w:r w:rsidR="00C375A6" w:rsidRPr="006F02AF">
        <w:rPr>
          <w:i/>
          <w:szCs w:val="26"/>
        </w:rPr>
        <w:t xml:space="preserve">Chemistry of Materials, </w:t>
      </w:r>
      <w:r w:rsidR="00C375A6" w:rsidRPr="006F02AF">
        <w:rPr>
          <w:szCs w:val="26"/>
        </w:rPr>
        <w:t>vol. 22, 2010, pp. 1908-1914.</w:t>
      </w:r>
    </w:p>
    <w:p w:rsidR="004741D8" w:rsidRPr="006F02AF" w:rsidRDefault="004741D8" w:rsidP="004741D8">
      <w:pPr>
        <w:pStyle w:val="EndNoteBibliography"/>
        <w:spacing w:after="0"/>
        <w:ind w:left="720" w:hanging="720"/>
        <w:rPr>
          <w:szCs w:val="26"/>
        </w:rPr>
      </w:pPr>
      <w:bookmarkStart w:id="47" w:name="_ENREF_8"/>
      <w:r w:rsidRPr="006F02AF">
        <w:rPr>
          <w:szCs w:val="26"/>
        </w:rPr>
        <w:t>[8]</w:t>
      </w:r>
      <w:r w:rsidRPr="006F02AF">
        <w:rPr>
          <w:szCs w:val="26"/>
        </w:rPr>
        <w:tab/>
      </w:r>
      <w:bookmarkEnd w:id="47"/>
      <w:r w:rsidR="00C375A6" w:rsidRPr="006F02AF">
        <w:rPr>
          <w:szCs w:val="26"/>
        </w:rPr>
        <w:t xml:space="preserve">G.-N. Zhu, L. Chen, Y.-G. Wang, C.-X. Wang, R.-C. Che, and Y.-Y. Xia, "Binary Li4Ti5O12-Li2Ti3O7 Nanocomposite as an Anode Material for Li-Ion Batteries", </w:t>
      </w:r>
      <w:r w:rsidR="00C375A6" w:rsidRPr="006F02AF">
        <w:rPr>
          <w:i/>
          <w:szCs w:val="26"/>
        </w:rPr>
        <w:t xml:space="preserve">Advanced Functional Materials, </w:t>
      </w:r>
      <w:r w:rsidR="00C375A6" w:rsidRPr="006F02AF">
        <w:rPr>
          <w:szCs w:val="26"/>
        </w:rPr>
        <w:t>vol. 23, 2013, pp. 640-647</w:t>
      </w:r>
      <w:r w:rsidR="00801083" w:rsidRPr="006F02AF">
        <w:rPr>
          <w:szCs w:val="26"/>
        </w:rPr>
        <w:t>.</w:t>
      </w:r>
    </w:p>
    <w:p w:rsidR="004741D8" w:rsidRPr="006F02AF" w:rsidRDefault="004741D8" w:rsidP="004741D8">
      <w:pPr>
        <w:pStyle w:val="EndNoteBibliography"/>
        <w:spacing w:after="0"/>
        <w:ind w:left="720" w:hanging="720"/>
        <w:rPr>
          <w:szCs w:val="26"/>
        </w:rPr>
      </w:pPr>
      <w:bookmarkStart w:id="48" w:name="_ENREF_9"/>
      <w:r w:rsidRPr="006F02AF">
        <w:rPr>
          <w:szCs w:val="26"/>
        </w:rPr>
        <w:t>[9]</w:t>
      </w:r>
      <w:r w:rsidRPr="006F02AF">
        <w:rPr>
          <w:szCs w:val="26"/>
        </w:rPr>
        <w:tab/>
      </w:r>
      <w:r w:rsidR="00801083" w:rsidRPr="006F02AF">
        <w:rPr>
          <w:szCs w:val="26"/>
        </w:rPr>
        <w:t>I. A. Courtney and J. R. Dahn, "Electrochemical and In Situ X</w:t>
      </w:r>
      <w:r w:rsidR="00801083" w:rsidRPr="006F02AF">
        <w:rPr>
          <w:rFonts w:ascii="Cambria Math" w:hAnsi="Cambria Math" w:cs="Cambria Math"/>
          <w:szCs w:val="26"/>
        </w:rPr>
        <w:t>‐</w:t>
      </w:r>
      <w:r w:rsidR="00801083" w:rsidRPr="006F02AF">
        <w:rPr>
          <w:szCs w:val="26"/>
        </w:rPr>
        <w:t xml:space="preserve">Ray Diffraction Studies of the Reaction of Lithium with Tin Oxide Composites", </w:t>
      </w:r>
      <w:r w:rsidR="00801083" w:rsidRPr="006F02AF">
        <w:rPr>
          <w:i/>
          <w:szCs w:val="26"/>
        </w:rPr>
        <w:t xml:space="preserve">Journal of The Electrochemical Society, </w:t>
      </w:r>
      <w:r w:rsidR="00801083" w:rsidRPr="006F02AF">
        <w:rPr>
          <w:szCs w:val="26"/>
        </w:rPr>
        <w:t>vol. 144, 1997, pp. 2045-2052</w:t>
      </w:r>
      <w:r w:rsidRPr="006F02AF">
        <w:rPr>
          <w:szCs w:val="26"/>
        </w:rPr>
        <w:t>.</w:t>
      </w:r>
      <w:bookmarkEnd w:id="48"/>
    </w:p>
    <w:p w:rsidR="004741D8" w:rsidRPr="006F02AF" w:rsidRDefault="004741D8" w:rsidP="004741D8">
      <w:pPr>
        <w:pStyle w:val="EndNoteBibliography"/>
        <w:spacing w:after="0"/>
        <w:ind w:left="720" w:hanging="720"/>
        <w:rPr>
          <w:szCs w:val="26"/>
        </w:rPr>
      </w:pPr>
      <w:bookmarkStart w:id="49" w:name="_ENREF_10"/>
      <w:r w:rsidRPr="006F02AF">
        <w:rPr>
          <w:szCs w:val="26"/>
        </w:rPr>
        <w:t>[10]</w:t>
      </w:r>
      <w:r w:rsidRPr="006F02AF">
        <w:rPr>
          <w:szCs w:val="26"/>
        </w:rPr>
        <w:tab/>
      </w:r>
      <w:r w:rsidR="00801083" w:rsidRPr="006F02AF">
        <w:rPr>
          <w:szCs w:val="26"/>
        </w:rPr>
        <w:t xml:space="preserve">I. A. Courtney, W. R. McKinnon, and J. R. Dahn, "On the Aggregation of Tin in SnO Composite Glasses Caused by the Reversible Reaction with Lithium", </w:t>
      </w:r>
      <w:r w:rsidR="00801083" w:rsidRPr="006F02AF">
        <w:rPr>
          <w:i/>
          <w:szCs w:val="26"/>
        </w:rPr>
        <w:t xml:space="preserve">Journal of The Electrochemical Society, </w:t>
      </w:r>
      <w:r w:rsidR="00801083" w:rsidRPr="006F02AF">
        <w:rPr>
          <w:szCs w:val="26"/>
        </w:rPr>
        <w:t>vol. 146, 1999, pp. 59-68</w:t>
      </w:r>
      <w:r w:rsidRPr="006F02AF">
        <w:rPr>
          <w:szCs w:val="26"/>
        </w:rPr>
        <w:t>.</w:t>
      </w:r>
      <w:bookmarkEnd w:id="49"/>
    </w:p>
    <w:p w:rsidR="004741D8" w:rsidRPr="006F02AF" w:rsidRDefault="004741D8" w:rsidP="004741D8">
      <w:pPr>
        <w:pStyle w:val="EndNoteBibliography"/>
        <w:spacing w:after="0"/>
        <w:ind w:left="720" w:hanging="720"/>
        <w:rPr>
          <w:szCs w:val="26"/>
        </w:rPr>
      </w:pPr>
      <w:bookmarkStart w:id="50" w:name="_ENREF_11"/>
      <w:r w:rsidRPr="006F02AF">
        <w:rPr>
          <w:szCs w:val="26"/>
        </w:rPr>
        <w:t>[11]</w:t>
      </w:r>
      <w:r w:rsidRPr="006F02AF">
        <w:rPr>
          <w:szCs w:val="26"/>
        </w:rPr>
        <w:tab/>
      </w:r>
      <w:r w:rsidR="00801083" w:rsidRPr="006F02AF">
        <w:rPr>
          <w:szCs w:val="26"/>
        </w:rPr>
        <w:t xml:space="preserve">I. Saadoune and C. Delmas, "On the LixNi0.8Co0.2O2System", </w:t>
      </w:r>
      <w:r w:rsidR="00801083" w:rsidRPr="006F02AF">
        <w:rPr>
          <w:i/>
          <w:szCs w:val="26"/>
        </w:rPr>
        <w:t xml:space="preserve">Journal of Solid State Chemistry, </w:t>
      </w:r>
      <w:r w:rsidR="00801083" w:rsidRPr="006F02AF">
        <w:rPr>
          <w:szCs w:val="26"/>
        </w:rPr>
        <w:t>vol. 136, 1998, pp. 8-15</w:t>
      </w:r>
      <w:r w:rsidRPr="006F02AF">
        <w:rPr>
          <w:szCs w:val="26"/>
        </w:rPr>
        <w:t>.</w:t>
      </w:r>
      <w:bookmarkEnd w:id="50"/>
    </w:p>
    <w:p w:rsidR="004741D8" w:rsidRPr="006F02AF" w:rsidRDefault="004741D8" w:rsidP="004741D8">
      <w:pPr>
        <w:pStyle w:val="EndNoteBibliography"/>
        <w:spacing w:after="0"/>
        <w:ind w:left="720" w:hanging="720"/>
        <w:rPr>
          <w:szCs w:val="26"/>
        </w:rPr>
      </w:pPr>
      <w:bookmarkStart w:id="51" w:name="_ENREF_12"/>
      <w:r w:rsidRPr="006F02AF">
        <w:rPr>
          <w:szCs w:val="26"/>
        </w:rPr>
        <w:t>[12]</w:t>
      </w:r>
      <w:r w:rsidRPr="006F02AF">
        <w:rPr>
          <w:szCs w:val="26"/>
        </w:rPr>
        <w:tab/>
      </w:r>
      <w:bookmarkEnd w:id="51"/>
      <w:r w:rsidR="00801083" w:rsidRPr="006F02AF">
        <w:rPr>
          <w:szCs w:val="26"/>
        </w:rPr>
        <w:t xml:space="preserve">J. Heinze, "Cyclic Voltammetry—“Electrochemical Spectroscopy”. New Analytical Methods (25)," </w:t>
      </w:r>
      <w:r w:rsidR="00801083" w:rsidRPr="006F02AF">
        <w:rPr>
          <w:i/>
          <w:szCs w:val="26"/>
        </w:rPr>
        <w:t xml:space="preserve">Angewandte Chemie International Edition in English, </w:t>
      </w:r>
      <w:r w:rsidR="00801083" w:rsidRPr="006F02AF">
        <w:rPr>
          <w:szCs w:val="26"/>
        </w:rPr>
        <w:t>vol. 23, 1984, pp. 831-847.</w:t>
      </w:r>
    </w:p>
    <w:p w:rsidR="004741D8" w:rsidRPr="006F02AF" w:rsidRDefault="004741D8" w:rsidP="004741D8">
      <w:pPr>
        <w:pStyle w:val="EndNoteBibliography"/>
        <w:spacing w:after="0"/>
        <w:ind w:left="720" w:hanging="720"/>
        <w:rPr>
          <w:szCs w:val="26"/>
        </w:rPr>
      </w:pPr>
      <w:bookmarkStart w:id="52" w:name="_ENREF_13"/>
      <w:r w:rsidRPr="006F02AF">
        <w:rPr>
          <w:szCs w:val="26"/>
        </w:rPr>
        <w:t>[13]</w:t>
      </w:r>
      <w:r w:rsidRPr="006F02AF">
        <w:rPr>
          <w:szCs w:val="26"/>
        </w:rPr>
        <w:tab/>
      </w:r>
      <w:r w:rsidR="00801083" w:rsidRPr="006F02AF">
        <w:rPr>
          <w:szCs w:val="26"/>
        </w:rPr>
        <w:t xml:space="preserve">J. M. Tarascon and M. Armand, "Issues and challenges facing rechargeable lithium batteries", </w:t>
      </w:r>
      <w:r w:rsidR="00801083" w:rsidRPr="006F02AF">
        <w:rPr>
          <w:i/>
          <w:szCs w:val="26"/>
        </w:rPr>
        <w:t xml:space="preserve">Nature, </w:t>
      </w:r>
      <w:r w:rsidR="00801083" w:rsidRPr="006F02AF">
        <w:rPr>
          <w:szCs w:val="26"/>
        </w:rPr>
        <w:t>vol. 414, 2001, pp. 359-367</w:t>
      </w:r>
      <w:r w:rsidRPr="006F02AF">
        <w:rPr>
          <w:szCs w:val="26"/>
        </w:rPr>
        <w:t>.</w:t>
      </w:r>
      <w:bookmarkEnd w:id="52"/>
    </w:p>
    <w:p w:rsidR="004741D8" w:rsidRPr="006F02AF" w:rsidRDefault="004741D8" w:rsidP="004741D8">
      <w:pPr>
        <w:pStyle w:val="EndNoteBibliography"/>
        <w:spacing w:after="0"/>
        <w:ind w:left="720" w:hanging="720"/>
        <w:rPr>
          <w:szCs w:val="26"/>
        </w:rPr>
      </w:pPr>
      <w:bookmarkStart w:id="53" w:name="_ENREF_14"/>
      <w:r w:rsidRPr="006F02AF">
        <w:rPr>
          <w:szCs w:val="26"/>
        </w:rPr>
        <w:lastRenderedPageBreak/>
        <w:t>[14]</w:t>
      </w:r>
      <w:r w:rsidRPr="006F02AF">
        <w:rPr>
          <w:szCs w:val="26"/>
        </w:rPr>
        <w:tab/>
      </w:r>
      <w:r w:rsidR="00801083" w:rsidRPr="006F02AF">
        <w:rPr>
          <w:szCs w:val="26"/>
        </w:rPr>
        <w:t xml:space="preserve">J. W. Fergus, "Recent developments in cathode materials for lithium ion batteries", </w:t>
      </w:r>
      <w:r w:rsidR="00801083" w:rsidRPr="006F02AF">
        <w:rPr>
          <w:i/>
          <w:szCs w:val="26"/>
        </w:rPr>
        <w:t xml:space="preserve">Journal of Power Sources, </w:t>
      </w:r>
      <w:r w:rsidR="00801083" w:rsidRPr="006F02AF">
        <w:rPr>
          <w:szCs w:val="26"/>
        </w:rPr>
        <w:t>vol. 195, 2010, pp. 939-954</w:t>
      </w:r>
      <w:r w:rsidRPr="006F02AF">
        <w:rPr>
          <w:szCs w:val="26"/>
        </w:rPr>
        <w:t>.</w:t>
      </w:r>
      <w:bookmarkEnd w:id="53"/>
    </w:p>
    <w:p w:rsidR="004741D8" w:rsidRPr="006F02AF" w:rsidRDefault="004741D8" w:rsidP="004741D8">
      <w:pPr>
        <w:pStyle w:val="EndNoteBibliography"/>
        <w:spacing w:after="0"/>
        <w:ind w:left="720" w:hanging="720"/>
        <w:rPr>
          <w:szCs w:val="26"/>
        </w:rPr>
      </w:pPr>
      <w:bookmarkStart w:id="54" w:name="_ENREF_15"/>
      <w:r w:rsidRPr="006F02AF">
        <w:rPr>
          <w:szCs w:val="26"/>
        </w:rPr>
        <w:t>[15]</w:t>
      </w:r>
      <w:r w:rsidRPr="006F02AF">
        <w:rPr>
          <w:szCs w:val="26"/>
        </w:rPr>
        <w:tab/>
      </w:r>
      <w:r w:rsidR="00801083" w:rsidRPr="006F02AF">
        <w:rPr>
          <w:szCs w:val="26"/>
        </w:rPr>
        <w:t xml:space="preserve">J. Wang, X.-M. Liu, H. Yang, and X.-d. Shen, "Characterization and electrochemical properties of carbon-coated Li4Ti5O12 prepared by a citric acid sol–gel method", </w:t>
      </w:r>
      <w:r w:rsidR="00801083" w:rsidRPr="006F02AF">
        <w:rPr>
          <w:i/>
          <w:szCs w:val="26"/>
        </w:rPr>
        <w:t xml:space="preserve">Journal of Alloys and Compounds, </w:t>
      </w:r>
      <w:r w:rsidR="00801083" w:rsidRPr="006F02AF">
        <w:rPr>
          <w:szCs w:val="26"/>
        </w:rPr>
        <w:t>vol. 509, 2011, pp. 712-718</w:t>
      </w:r>
      <w:r w:rsidRPr="006F02AF">
        <w:rPr>
          <w:szCs w:val="26"/>
        </w:rPr>
        <w:t>.</w:t>
      </w:r>
      <w:bookmarkEnd w:id="54"/>
    </w:p>
    <w:p w:rsidR="004741D8" w:rsidRPr="006F02AF" w:rsidRDefault="004741D8" w:rsidP="004741D8">
      <w:pPr>
        <w:pStyle w:val="EndNoteBibliography"/>
        <w:spacing w:after="0"/>
        <w:ind w:left="720" w:hanging="720"/>
        <w:rPr>
          <w:szCs w:val="26"/>
        </w:rPr>
      </w:pPr>
      <w:bookmarkStart w:id="55" w:name="_ENREF_16"/>
      <w:r w:rsidRPr="006F02AF">
        <w:rPr>
          <w:szCs w:val="26"/>
        </w:rPr>
        <w:t>[16]</w:t>
      </w:r>
      <w:r w:rsidRPr="006F02AF">
        <w:rPr>
          <w:szCs w:val="26"/>
        </w:rPr>
        <w:tab/>
      </w:r>
      <w:bookmarkEnd w:id="55"/>
      <w:r w:rsidR="00801083" w:rsidRPr="006F02AF">
        <w:rPr>
          <w:szCs w:val="26"/>
        </w:rPr>
        <w:t>J. Ye, W. Liu, J. Cai, S. Chen, X. Zhao, H. Zhou</w:t>
      </w:r>
      <w:r w:rsidR="00801083" w:rsidRPr="006F02AF">
        <w:rPr>
          <w:i/>
          <w:szCs w:val="26"/>
        </w:rPr>
        <w:t>, et al.</w:t>
      </w:r>
      <w:r w:rsidR="00801083" w:rsidRPr="006F02AF">
        <w:rPr>
          <w:szCs w:val="26"/>
        </w:rPr>
        <w:t xml:space="preserve">, "Nanoporous Anatase TiO2 Mesocrystals: Additive-Free Synthesis, Remarkable Crystalline-Phase Stability, and Improved Lithium Insertion Behavior", </w:t>
      </w:r>
      <w:r w:rsidR="00801083" w:rsidRPr="006F02AF">
        <w:rPr>
          <w:i/>
          <w:szCs w:val="26"/>
        </w:rPr>
        <w:t xml:space="preserve">Journal of the American Chemical Society, </w:t>
      </w:r>
      <w:r w:rsidR="00801083" w:rsidRPr="006F02AF">
        <w:rPr>
          <w:szCs w:val="26"/>
        </w:rPr>
        <w:t>vol. 133, 2011/02/02 2010, pp. 933-940.</w:t>
      </w:r>
    </w:p>
    <w:p w:rsidR="004741D8" w:rsidRPr="006F02AF" w:rsidRDefault="004741D8" w:rsidP="004741D8">
      <w:pPr>
        <w:pStyle w:val="EndNoteBibliography"/>
        <w:spacing w:after="0"/>
        <w:ind w:left="720" w:hanging="720"/>
        <w:rPr>
          <w:szCs w:val="26"/>
        </w:rPr>
      </w:pPr>
      <w:bookmarkStart w:id="56" w:name="_ENREF_17"/>
      <w:r w:rsidRPr="006F02AF">
        <w:rPr>
          <w:szCs w:val="26"/>
        </w:rPr>
        <w:t>[17]</w:t>
      </w:r>
      <w:r w:rsidRPr="006F02AF">
        <w:rPr>
          <w:szCs w:val="26"/>
        </w:rPr>
        <w:tab/>
      </w:r>
      <w:bookmarkEnd w:id="56"/>
      <w:r w:rsidR="00801083" w:rsidRPr="006F02AF">
        <w:rPr>
          <w:szCs w:val="26"/>
        </w:rPr>
        <w:t xml:space="preserve">J.-Y. Lin, C.-C. Hsu, H.-P. Ho, and S.-h. Wu, "Sol–gel synthesis of aluminum doped lithium titanate anode material for lithium ion batteries", </w:t>
      </w:r>
      <w:r w:rsidR="00801083" w:rsidRPr="006F02AF">
        <w:rPr>
          <w:i/>
          <w:szCs w:val="26"/>
        </w:rPr>
        <w:t xml:space="preserve">Electrochimica Acta, </w:t>
      </w:r>
      <w:r w:rsidR="00801083" w:rsidRPr="006F02AF">
        <w:rPr>
          <w:szCs w:val="26"/>
        </w:rPr>
        <w:t>vol. 87, 2013, pp. 126-132.</w:t>
      </w:r>
    </w:p>
    <w:p w:rsidR="004741D8" w:rsidRPr="006F02AF" w:rsidRDefault="004741D8" w:rsidP="004741D8">
      <w:pPr>
        <w:pStyle w:val="EndNoteBibliography"/>
        <w:spacing w:after="0"/>
        <w:ind w:left="720" w:hanging="720"/>
        <w:rPr>
          <w:szCs w:val="26"/>
        </w:rPr>
      </w:pPr>
      <w:bookmarkStart w:id="57" w:name="_ENREF_18"/>
      <w:r w:rsidRPr="006F02AF">
        <w:rPr>
          <w:szCs w:val="26"/>
        </w:rPr>
        <w:t>[18]</w:t>
      </w:r>
      <w:r w:rsidRPr="006F02AF">
        <w:rPr>
          <w:szCs w:val="26"/>
        </w:rPr>
        <w:tab/>
      </w:r>
      <w:bookmarkEnd w:id="57"/>
      <w:r w:rsidR="00801083" w:rsidRPr="006F02AF">
        <w:rPr>
          <w:szCs w:val="26"/>
        </w:rPr>
        <w:t xml:space="preserve">K. Mizushima, P. C. Jones, P. J. Wiseman, and J. B. Goodenough, "LixCoO2 (0&amp;lt;x&amp;lt;-1): A new cathode material for batteries of high energy density", </w:t>
      </w:r>
      <w:r w:rsidR="00801083" w:rsidRPr="006F02AF">
        <w:rPr>
          <w:i/>
          <w:szCs w:val="26"/>
        </w:rPr>
        <w:t xml:space="preserve">Materials Research Bulletin, </w:t>
      </w:r>
      <w:r w:rsidR="00801083" w:rsidRPr="006F02AF">
        <w:rPr>
          <w:szCs w:val="26"/>
        </w:rPr>
        <w:t>vol. 15, 1980, pp. 783-789.</w:t>
      </w:r>
    </w:p>
    <w:p w:rsidR="004741D8" w:rsidRPr="006F02AF" w:rsidRDefault="004741D8" w:rsidP="004741D8">
      <w:pPr>
        <w:pStyle w:val="EndNoteBibliography"/>
        <w:spacing w:after="0"/>
        <w:ind w:left="720" w:hanging="720"/>
        <w:rPr>
          <w:szCs w:val="26"/>
        </w:rPr>
      </w:pPr>
      <w:bookmarkStart w:id="58" w:name="_ENREF_19"/>
      <w:r w:rsidRPr="006F02AF">
        <w:rPr>
          <w:szCs w:val="26"/>
        </w:rPr>
        <w:t>[19]</w:t>
      </w:r>
      <w:r w:rsidRPr="006F02AF">
        <w:rPr>
          <w:szCs w:val="26"/>
        </w:rPr>
        <w:tab/>
      </w:r>
      <w:r w:rsidR="00801083" w:rsidRPr="006F02AF">
        <w:rPr>
          <w:szCs w:val="26"/>
        </w:rPr>
        <w:t xml:space="preserve">L. Kavan, J. Rathouský, M. Grätzel, V. Shklover, and A. Zukal, "Mesoporous thin film TiO2 electrodes," </w:t>
      </w:r>
      <w:r w:rsidR="00801083" w:rsidRPr="006F02AF">
        <w:rPr>
          <w:i/>
          <w:szCs w:val="26"/>
        </w:rPr>
        <w:t xml:space="preserve">Microporous and Mesoporous Materials, </w:t>
      </w:r>
      <w:r w:rsidR="00801083" w:rsidRPr="006F02AF">
        <w:rPr>
          <w:szCs w:val="26"/>
        </w:rPr>
        <w:t>vol. 44–45, 2001, pp. 653-659</w:t>
      </w:r>
      <w:r w:rsidRPr="006F02AF">
        <w:rPr>
          <w:szCs w:val="26"/>
        </w:rPr>
        <w:t>.</w:t>
      </w:r>
      <w:bookmarkEnd w:id="58"/>
    </w:p>
    <w:p w:rsidR="004741D8" w:rsidRPr="006F02AF" w:rsidRDefault="004741D8" w:rsidP="004741D8">
      <w:pPr>
        <w:pStyle w:val="EndNoteBibliography"/>
        <w:spacing w:after="0"/>
        <w:ind w:left="720" w:hanging="720"/>
        <w:rPr>
          <w:szCs w:val="26"/>
        </w:rPr>
      </w:pPr>
      <w:bookmarkStart w:id="59" w:name="_ENREF_20"/>
      <w:r w:rsidRPr="006F02AF">
        <w:rPr>
          <w:szCs w:val="26"/>
        </w:rPr>
        <w:t>[20]</w:t>
      </w:r>
      <w:r w:rsidRPr="006F02AF">
        <w:rPr>
          <w:szCs w:val="26"/>
        </w:rPr>
        <w:tab/>
      </w:r>
      <w:r w:rsidR="00801083" w:rsidRPr="006F02AF">
        <w:rPr>
          <w:szCs w:val="26"/>
        </w:rPr>
        <w:t>L. Kavan, J. Rathouský, M. Grätzel, V. Shklover, and A. Zukal, "Surfactant-Templated TiO2 (Anatase):</w:t>
      </w:r>
      <w:r w:rsidR="00801083" w:rsidRPr="006F02AF">
        <w:rPr>
          <w:rFonts w:ascii="Cambria Math" w:hAnsi="Cambria Math" w:cs="Cambria Math"/>
          <w:szCs w:val="26"/>
        </w:rPr>
        <w:t> </w:t>
      </w:r>
      <w:r w:rsidR="00801083" w:rsidRPr="006F02AF">
        <w:rPr>
          <w:szCs w:val="26"/>
        </w:rPr>
        <w:t xml:space="preserve"> Characteristic Features of Lithium Insertion Electrochemistry in Organized Nanostructures", </w:t>
      </w:r>
      <w:r w:rsidR="00801083" w:rsidRPr="006F02AF">
        <w:rPr>
          <w:i/>
          <w:szCs w:val="26"/>
        </w:rPr>
        <w:t xml:space="preserve">The Journal of Physical Chemistry B, </w:t>
      </w:r>
      <w:r w:rsidR="00801083" w:rsidRPr="006F02AF">
        <w:rPr>
          <w:szCs w:val="26"/>
        </w:rPr>
        <w:t>vol. 104, 2000, pp. 12012-12020</w:t>
      </w:r>
      <w:r w:rsidRPr="006F02AF">
        <w:rPr>
          <w:szCs w:val="26"/>
        </w:rPr>
        <w:t>.</w:t>
      </w:r>
      <w:bookmarkEnd w:id="59"/>
    </w:p>
    <w:p w:rsidR="004741D8" w:rsidRPr="006F02AF" w:rsidRDefault="004741D8" w:rsidP="004741D8">
      <w:pPr>
        <w:pStyle w:val="EndNoteBibliography"/>
        <w:spacing w:after="0"/>
        <w:ind w:left="720" w:hanging="720"/>
        <w:rPr>
          <w:szCs w:val="26"/>
        </w:rPr>
      </w:pPr>
      <w:bookmarkStart w:id="60" w:name="_ENREF_21"/>
      <w:r w:rsidRPr="006F02AF">
        <w:rPr>
          <w:szCs w:val="26"/>
        </w:rPr>
        <w:t>[21]</w:t>
      </w:r>
      <w:r w:rsidRPr="006F02AF">
        <w:rPr>
          <w:szCs w:val="26"/>
        </w:rPr>
        <w:tab/>
      </w:r>
      <w:r w:rsidR="00801083" w:rsidRPr="006F02AF">
        <w:rPr>
          <w:szCs w:val="26"/>
        </w:rPr>
        <w:t>L. Kavan, M. Kalbáč, M. Zukalová, I. Exnar, V. Lorenzen, R. Nesper</w:t>
      </w:r>
      <w:r w:rsidR="00801083" w:rsidRPr="006F02AF">
        <w:rPr>
          <w:i/>
          <w:szCs w:val="26"/>
        </w:rPr>
        <w:t>, et al.</w:t>
      </w:r>
      <w:r w:rsidR="00801083" w:rsidRPr="006F02AF">
        <w:rPr>
          <w:szCs w:val="26"/>
        </w:rPr>
        <w:t xml:space="preserve">, "Lithium Storage in Nanostructured TiO2 Made by Hydrothermal Growth", </w:t>
      </w:r>
      <w:r w:rsidR="00801083" w:rsidRPr="006F02AF">
        <w:rPr>
          <w:i/>
          <w:szCs w:val="26"/>
        </w:rPr>
        <w:t xml:space="preserve">Chemistry of Materials, </w:t>
      </w:r>
      <w:r w:rsidR="00801083" w:rsidRPr="006F02AF">
        <w:rPr>
          <w:szCs w:val="26"/>
        </w:rPr>
        <w:t>vol. 16, 2004, pp. 477-485</w:t>
      </w:r>
      <w:r w:rsidRPr="006F02AF">
        <w:rPr>
          <w:szCs w:val="26"/>
        </w:rPr>
        <w:t>.</w:t>
      </w:r>
      <w:bookmarkEnd w:id="60"/>
    </w:p>
    <w:p w:rsidR="004741D8" w:rsidRPr="006F02AF" w:rsidRDefault="004741D8" w:rsidP="004741D8">
      <w:pPr>
        <w:pStyle w:val="EndNoteBibliography"/>
        <w:spacing w:after="0"/>
        <w:ind w:left="720" w:hanging="720"/>
        <w:rPr>
          <w:szCs w:val="26"/>
        </w:rPr>
      </w:pPr>
      <w:bookmarkStart w:id="61" w:name="_ENREF_22"/>
      <w:r w:rsidRPr="006F02AF">
        <w:rPr>
          <w:szCs w:val="26"/>
        </w:rPr>
        <w:t>[22]</w:t>
      </w:r>
      <w:r w:rsidRPr="006F02AF">
        <w:rPr>
          <w:szCs w:val="26"/>
        </w:rPr>
        <w:tab/>
      </w:r>
      <w:r w:rsidR="00801083" w:rsidRPr="006F02AF">
        <w:rPr>
          <w:szCs w:val="26"/>
        </w:rPr>
        <w:t xml:space="preserve">L. Shen, E. Uchaker, X. Zhang, and G. Cao, "Hydrogenated Li4Ti5O12 Nanowire Arrays for High Rate Lithium Ion Batteries", </w:t>
      </w:r>
      <w:r w:rsidR="00801083" w:rsidRPr="006F02AF">
        <w:rPr>
          <w:i/>
          <w:szCs w:val="26"/>
        </w:rPr>
        <w:t xml:space="preserve">Advanced Materials, </w:t>
      </w:r>
      <w:r w:rsidR="00801083" w:rsidRPr="006F02AF">
        <w:rPr>
          <w:szCs w:val="26"/>
        </w:rPr>
        <w:t>vol. 24, 2012, pp. 6502-6506</w:t>
      </w:r>
      <w:r w:rsidRPr="006F02AF">
        <w:rPr>
          <w:szCs w:val="26"/>
        </w:rPr>
        <w:t>.</w:t>
      </w:r>
      <w:bookmarkEnd w:id="61"/>
    </w:p>
    <w:p w:rsidR="004741D8" w:rsidRPr="006F02AF" w:rsidRDefault="004741D8" w:rsidP="004741D8">
      <w:pPr>
        <w:pStyle w:val="EndNoteBibliography"/>
        <w:spacing w:after="0"/>
        <w:ind w:left="720" w:hanging="720"/>
        <w:rPr>
          <w:szCs w:val="26"/>
        </w:rPr>
      </w:pPr>
      <w:bookmarkStart w:id="62" w:name="_ENREF_23"/>
      <w:r w:rsidRPr="006F02AF">
        <w:rPr>
          <w:szCs w:val="26"/>
        </w:rPr>
        <w:t>[23]</w:t>
      </w:r>
      <w:r w:rsidRPr="006F02AF">
        <w:rPr>
          <w:szCs w:val="26"/>
        </w:rPr>
        <w:tab/>
      </w:r>
      <w:r w:rsidR="00801083" w:rsidRPr="006F02AF">
        <w:rPr>
          <w:szCs w:val="26"/>
        </w:rPr>
        <w:t xml:space="preserve">M. M. Thackeray, W. I. F. David, P. G. Bruce, and J. B. Goodenough, "Lithium insertion into manganese spinels", </w:t>
      </w:r>
      <w:r w:rsidR="00801083" w:rsidRPr="006F02AF">
        <w:rPr>
          <w:i/>
          <w:szCs w:val="26"/>
        </w:rPr>
        <w:t xml:space="preserve">Materials Research Bulletin, </w:t>
      </w:r>
      <w:r w:rsidR="00801083" w:rsidRPr="006F02AF">
        <w:rPr>
          <w:szCs w:val="26"/>
        </w:rPr>
        <w:t>vol. 18, 1983, pp. 461-472</w:t>
      </w:r>
      <w:r w:rsidRPr="006F02AF">
        <w:rPr>
          <w:szCs w:val="26"/>
        </w:rPr>
        <w:t>.</w:t>
      </w:r>
      <w:bookmarkEnd w:id="62"/>
    </w:p>
    <w:p w:rsidR="004741D8" w:rsidRPr="006F02AF" w:rsidRDefault="004741D8" w:rsidP="004741D8">
      <w:pPr>
        <w:pStyle w:val="EndNoteBibliography"/>
        <w:spacing w:after="0"/>
        <w:ind w:left="720" w:hanging="720"/>
        <w:rPr>
          <w:szCs w:val="26"/>
        </w:rPr>
      </w:pPr>
      <w:bookmarkStart w:id="63" w:name="_ENREF_24"/>
      <w:r w:rsidRPr="006F02AF">
        <w:rPr>
          <w:szCs w:val="26"/>
        </w:rPr>
        <w:t>[24]</w:t>
      </w:r>
      <w:r w:rsidRPr="006F02AF">
        <w:rPr>
          <w:szCs w:val="26"/>
        </w:rPr>
        <w:tab/>
      </w:r>
      <w:r w:rsidR="00801083" w:rsidRPr="006F02AF">
        <w:rPr>
          <w:szCs w:val="26"/>
        </w:rPr>
        <w:t xml:space="preserve">M. S. WHITTINGHAM, "Electrical Energy Storage and Intercalation Chemistry", </w:t>
      </w:r>
      <w:r w:rsidR="00801083" w:rsidRPr="006F02AF">
        <w:rPr>
          <w:i/>
          <w:szCs w:val="26"/>
        </w:rPr>
        <w:t xml:space="preserve">Science, </w:t>
      </w:r>
      <w:r w:rsidR="00801083" w:rsidRPr="006F02AF">
        <w:rPr>
          <w:szCs w:val="26"/>
        </w:rPr>
        <w:t>vol. 192, 1976, pp. 1126-1127</w:t>
      </w:r>
      <w:r w:rsidRPr="006F02AF">
        <w:rPr>
          <w:szCs w:val="26"/>
        </w:rPr>
        <w:t>.</w:t>
      </w:r>
      <w:bookmarkEnd w:id="63"/>
    </w:p>
    <w:p w:rsidR="004741D8" w:rsidRPr="006F02AF" w:rsidRDefault="004741D8" w:rsidP="004741D8">
      <w:pPr>
        <w:pStyle w:val="EndNoteBibliography"/>
        <w:spacing w:after="0"/>
        <w:ind w:left="720" w:hanging="720"/>
        <w:rPr>
          <w:szCs w:val="26"/>
        </w:rPr>
      </w:pPr>
      <w:bookmarkStart w:id="64" w:name="_ENREF_25"/>
      <w:r w:rsidRPr="006F02AF">
        <w:rPr>
          <w:szCs w:val="26"/>
        </w:rPr>
        <w:t>[25]</w:t>
      </w:r>
      <w:r w:rsidRPr="006F02AF">
        <w:rPr>
          <w:szCs w:val="26"/>
        </w:rPr>
        <w:tab/>
      </w:r>
      <w:r w:rsidR="00801083" w:rsidRPr="006F02AF">
        <w:rPr>
          <w:szCs w:val="26"/>
        </w:rPr>
        <w:t xml:space="preserve">M. Wagemaker and F. M. Mulder, "Properties and Promises of Nanosized Insertion Materials for Li-Ion Batteries", </w:t>
      </w:r>
      <w:r w:rsidR="00801083" w:rsidRPr="006F02AF">
        <w:rPr>
          <w:i/>
          <w:szCs w:val="26"/>
        </w:rPr>
        <w:t xml:space="preserve">Accounts of Chemical Research, </w:t>
      </w:r>
      <w:r w:rsidR="00801083" w:rsidRPr="006F02AF">
        <w:rPr>
          <w:szCs w:val="26"/>
        </w:rPr>
        <w:t>vol. 46, 2013, pp. 1206-1215</w:t>
      </w:r>
      <w:r w:rsidRPr="006F02AF">
        <w:rPr>
          <w:szCs w:val="26"/>
        </w:rPr>
        <w:t>.</w:t>
      </w:r>
      <w:bookmarkEnd w:id="64"/>
    </w:p>
    <w:p w:rsidR="004741D8" w:rsidRPr="006F02AF" w:rsidRDefault="004741D8" w:rsidP="004741D8">
      <w:pPr>
        <w:pStyle w:val="EndNoteBibliography"/>
        <w:spacing w:after="0"/>
        <w:ind w:left="720" w:hanging="720"/>
        <w:rPr>
          <w:szCs w:val="26"/>
        </w:rPr>
      </w:pPr>
      <w:bookmarkStart w:id="65" w:name="_ENREF_26"/>
      <w:r w:rsidRPr="006F02AF">
        <w:rPr>
          <w:szCs w:val="26"/>
        </w:rPr>
        <w:t>[26]</w:t>
      </w:r>
      <w:r w:rsidRPr="006F02AF">
        <w:rPr>
          <w:szCs w:val="26"/>
        </w:rPr>
        <w:tab/>
      </w:r>
      <w:r w:rsidR="00801083" w:rsidRPr="006F02AF">
        <w:rPr>
          <w:szCs w:val="26"/>
        </w:rPr>
        <w:t xml:space="preserve">M. Xiangbo, G. Dongsheng, L. Jian, L. Ruying, and S. Xueliang, "Controllable synthesis of graphene-based titanium dioxide nanocomposites by atomic layer deposition," </w:t>
      </w:r>
      <w:r w:rsidR="00801083" w:rsidRPr="006F02AF">
        <w:rPr>
          <w:i/>
          <w:szCs w:val="26"/>
        </w:rPr>
        <w:t xml:space="preserve">Nanotechnology, </w:t>
      </w:r>
      <w:r w:rsidR="00801083" w:rsidRPr="006F02AF">
        <w:rPr>
          <w:szCs w:val="26"/>
        </w:rPr>
        <w:t>vol. 22, 2011, p. 165602</w:t>
      </w:r>
      <w:r w:rsidRPr="006F02AF">
        <w:rPr>
          <w:szCs w:val="26"/>
        </w:rPr>
        <w:t>.</w:t>
      </w:r>
      <w:bookmarkEnd w:id="65"/>
    </w:p>
    <w:p w:rsidR="004741D8" w:rsidRPr="006F02AF" w:rsidRDefault="004741D8" w:rsidP="004741D8">
      <w:pPr>
        <w:pStyle w:val="EndNoteBibliography"/>
        <w:spacing w:after="0"/>
        <w:ind w:left="720" w:hanging="720"/>
        <w:rPr>
          <w:szCs w:val="26"/>
        </w:rPr>
      </w:pPr>
      <w:bookmarkStart w:id="66" w:name="_ENREF_27"/>
      <w:r w:rsidRPr="006F02AF">
        <w:rPr>
          <w:szCs w:val="26"/>
        </w:rPr>
        <w:t>[27]</w:t>
      </w:r>
      <w:r w:rsidRPr="006F02AF">
        <w:rPr>
          <w:szCs w:val="26"/>
        </w:rPr>
        <w:tab/>
      </w:r>
      <w:r w:rsidR="00801083" w:rsidRPr="006F02AF">
        <w:rPr>
          <w:szCs w:val="26"/>
        </w:rPr>
        <w:t xml:space="preserve">P. Poizot, S. Laruelle, S. Grugeon, L. Dupont, and J. M. Tarascon, "Nano-sized transition-metal oxides as negative-electrode materials for lithium-ion batteries", </w:t>
      </w:r>
      <w:r w:rsidR="00801083" w:rsidRPr="006F02AF">
        <w:rPr>
          <w:i/>
          <w:szCs w:val="26"/>
        </w:rPr>
        <w:t xml:space="preserve">Nature, </w:t>
      </w:r>
      <w:r w:rsidR="00801083" w:rsidRPr="006F02AF">
        <w:rPr>
          <w:szCs w:val="26"/>
        </w:rPr>
        <w:t>vol. 407, 2000, pp. 496-499</w:t>
      </w:r>
      <w:r w:rsidRPr="006F02AF">
        <w:rPr>
          <w:szCs w:val="26"/>
        </w:rPr>
        <w:t>.</w:t>
      </w:r>
      <w:bookmarkEnd w:id="66"/>
    </w:p>
    <w:p w:rsidR="004741D8" w:rsidRPr="006F02AF" w:rsidRDefault="004741D8" w:rsidP="004741D8">
      <w:pPr>
        <w:pStyle w:val="EndNoteBibliography"/>
        <w:spacing w:after="0"/>
        <w:ind w:left="720" w:hanging="720"/>
        <w:rPr>
          <w:szCs w:val="26"/>
        </w:rPr>
      </w:pPr>
      <w:bookmarkStart w:id="67" w:name="_ENREF_28"/>
      <w:r w:rsidRPr="006F02AF">
        <w:rPr>
          <w:szCs w:val="26"/>
        </w:rPr>
        <w:t>[28]</w:t>
      </w:r>
      <w:r w:rsidRPr="006F02AF">
        <w:rPr>
          <w:szCs w:val="26"/>
        </w:rPr>
        <w:tab/>
      </w:r>
      <w:r w:rsidR="00801083" w:rsidRPr="006F02AF">
        <w:rPr>
          <w:szCs w:val="26"/>
        </w:rPr>
        <w:t xml:space="preserve">S. Goriparti, E. Miele, F. De Angelis, E. Di Fabrizio, R. Proietti Zaccaria, and C. Capiglia, "Review on recent progress of nanostructured anode materials for Li-ion batteries", </w:t>
      </w:r>
      <w:r w:rsidR="00801083" w:rsidRPr="006F02AF">
        <w:rPr>
          <w:i/>
          <w:szCs w:val="26"/>
        </w:rPr>
        <w:t xml:space="preserve">Journal of Power Sources, </w:t>
      </w:r>
      <w:r w:rsidR="00801083" w:rsidRPr="006F02AF">
        <w:rPr>
          <w:szCs w:val="26"/>
        </w:rPr>
        <w:t>vol. 257, 2014, pp. 421-443</w:t>
      </w:r>
      <w:r w:rsidRPr="006F02AF">
        <w:rPr>
          <w:szCs w:val="26"/>
        </w:rPr>
        <w:t>.</w:t>
      </w:r>
      <w:bookmarkEnd w:id="67"/>
    </w:p>
    <w:p w:rsidR="004741D8" w:rsidRPr="006F02AF" w:rsidRDefault="004741D8" w:rsidP="004741D8">
      <w:pPr>
        <w:pStyle w:val="EndNoteBibliography"/>
        <w:spacing w:after="0"/>
        <w:ind w:left="720" w:hanging="720"/>
        <w:rPr>
          <w:szCs w:val="26"/>
        </w:rPr>
      </w:pPr>
      <w:bookmarkStart w:id="68" w:name="_ENREF_29"/>
      <w:r w:rsidRPr="006F02AF">
        <w:rPr>
          <w:szCs w:val="26"/>
        </w:rPr>
        <w:t>[29]</w:t>
      </w:r>
      <w:r w:rsidRPr="006F02AF">
        <w:rPr>
          <w:szCs w:val="26"/>
        </w:rPr>
        <w:tab/>
      </w:r>
      <w:r w:rsidR="00801083" w:rsidRPr="006F02AF">
        <w:rPr>
          <w:szCs w:val="26"/>
        </w:rPr>
        <w:t>S. K. Martha, O. Haik, V. Borgel, E. Zinigrad, I. Exnar, T. Drezen</w:t>
      </w:r>
      <w:r w:rsidR="00801083" w:rsidRPr="006F02AF">
        <w:rPr>
          <w:i/>
          <w:szCs w:val="26"/>
        </w:rPr>
        <w:t>, et al.</w:t>
      </w:r>
      <w:r w:rsidR="00801083" w:rsidRPr="006F02AF">
        <w:rPr>
          <w:szCs w:val="26"/>
        </w:rPr>
        <w:t xml:space="preserve">, "Li4Ti5O12/LiMnPO4 Lithium-Ion Battery Systems for Load Leveling </w:t>
      </w:r>
      <w:r w:rsidR="00801083" w:rsidRPr="006F02AF">
        <w:rPr>
          <w:szCs w:val="26"/>
        </w:rPr>
        <w:lastRenderedPageBreak/>
        <w:t xml:space="preserve">Application", </w:t>
      </w:r>
      <w:r w:rsidR="00801083" w:rsidRPr="006F02AF">
        <w:rPr>
          <w:i/>
          <w:szCs w:val="26"/>
        </w:rPr>
        <w:t xml:space="preserve">Journal of The Electrochemical Society, </w:t>
      </w:r>
      <w:r w:rsidR="00801083" w:rsidRPr="006F02AF">
        <w:rPr>
          <w:szCs w:val="26"/>
        </w:rPr>
        <w:t>vol. 158, 2011 pp. A790-A797</w:t>
      </w:r>
      <w:r w:rsidRPr="006F02AF">
        <w:rPr>
          <w:szCs w:val="26"/>
        </w:rPr>
        <w:t>.</w:t>
      </w:r>
      <w:bookmarkEnd w:id="68"/>
    </w:p>
    <w:p w:rsidR="004741D8" w:rsidRPr="006F02AF" w:rsidRDefault="004741D8" w:rsidP="004741D8">
      <w:pPr>
        <w:pStyle w:val="EndNoteBibliography"/>
        <w:spacing w:after="0"/>
        <w:ind w:left="720" w:hanging="720"/>
        <w:rPr>
          <w:szCs w:val="26"/>
        </w:rPr>
      </w:pPr>
      <w:bookmarkStart w:id="69" w:name="_ENREF_30"/>
      <w:r w:rsidRPr="006F02AF">
        <w:rPr>
          <w:szCs w:val="26"/>
        </w:rPr>
        <w:t>[30]</w:t>
      </w:r>
      <w:r w:rsidRPr="006F02AF">
        <w:rPr>
          <w:szCs w:val="26"/>
        </w:rPr>
        <w:tab/>
      </w:r>
      <w:bookmarkEnd w:id="69"/>
      <w:r w:rsidR="00801083" w:rsidRPr="006F02AF">
        <w:rPr>
          <w:szCs w:val="26"/>
        </w:rPr>
        <w:t xml:space="preserve">S.-Y. Chung, J. T. Bloking, and Y.-M. Chiang, "Electronically conductive phospho-olivines as lithium storage electrodes", </w:t>
      </w:r>
      <w:r w:rsidR="00801083" w:rsidRPr="006F02AF">
        <w:rPr>
          <w:i/>
          <w:szCs w:val="26"/>
        </w:rPr>
        <w:t xml:space="preserve">Nat Mater, </w:t>
      </w:r>
      <w:r w:rsidR="00801083" w:rsidRPr="006F02AF">
        <w:rPr>
          <w:szCs w:val="26"/>
        </w:rPr>
        <w:t>vol. 1, 2002, pp. 123-128.</w:t>
      </w:r>
    </w:p>
    <w:p w:rsidR="004741D8" w:rsidRPr="006F02AF" w:rsidRDefault="004741D8" w:rsidP="004741D8">
      <w:pPr>
        <w:pStyle w:val="EndNoteBibliography"/>
        <w:spacing w:after="0"/>
        <w:ind w:left="720" w:hanging="720"/>
        <w:rPr>
          <w:szCs w:val="26"/>
        </w:rPr>
      </w:pPr>
      <w:bookmarkStart w:id="70" w:name="_ENREF_31"/>
      <w:r w:rsidRPr="006F02AF">
        <w:rPr>
          <w:szCs w:val="26"/>
        </w:rPr>
        <w:t>[31]</w:t>
      </w:r>
      <w:r w:rsidRPr="006F02AF">
        <w:rPr>
          <w:szCs w:val="26"/>
        </w:rPr>
        <w:tab/>
      </w:r>
      <w:r w:rsidR="00801083" w:rsidRPr="006F02AF">
        <w:rPr>
          <w:szCs w:val="26"/>
        </w:rPr>
        <w:t xml:space="preserve">W. Xiong, Y. D. Wang, and H. Xia, "TiO2 nanowire arrays with mixed phases directly grown on Ti foil and their electrochemical properties as anode material for Li ion batteries", </w:t>
      </w:r>
      <w:r w:rsidR="00801083" w:rsidRPr="006F02AF">
        <w:rPr>
          <w:i/>
          <w:szCs w:val="26"/>
        </w:rPr>
        <w:t xml:space="preserve">Materials Technology, </w:t>
      </w:r>
      <w:r w:rsidR="00801083" w:rsidRPr="006F02AF">
        <w:rPr>
          <w:szCs w:val="26"/>
        </w:rPr>
        <w:t>vol. 28, 2013, pp. 260-264</w:t>
      </w:r>
      <w:r w:rsidRPr="006F02AF">
        <w:rPr>
          <w:szCs w:val="26"/>
        </w:rPr>
        <w:t>.</w:t>
      </w:r>
      <w:bookmarkEnd w:id="70"/>
    </w:p>
    <w:p w:rsidR="004741D8" w:rsidRPr="006F02AF" w:rsidRDefault="004741D8" w:rsidP="004741D8">
      <w:pPr>
        <w:pStyle w:val="EndNoteBibliography"/>
        <w:spacing w:after="0"/>
        <w:ind w:left="720" w:hanging="720"/>
        <w:rPr>
          <w:szCs w:val="26"/>
        </w:rPr>
      </w:pPr>
      <w:bookmarkStart w:id="71" w:name="_ENREF_32"/>
      <w:r w:rsidRPr="006F02AF">
        <w:rPr>
          <w:szCs w:val="26"/>
        </w:rPr>
        <w:t>[32]</w:t>
      </w:r>
      <w:r w:rsidRPr="006F02AF">
        <w:rPr>
          <w:szCs w:val="26"/>
        </w:rPr>
        <w:tab/>
      </w:r>
      <w:r w:rsidR="00801083" w:rsidRPr="006F02AF">
        <w:rPr>
          <w:szCs w:val="26"/>
        </w:rPr>
        <w:t>W.-Q. Wu, B.-X. Lei, H.-S. Rao, Y.-F. Xu, Y.-F. Wang, C.-Y. Su</w:t>
      </w:r>
      <w:r w:rsidR="00801083" w:rsidRPr="006F02AF">
        <w:rPr>
          <w:i/>
          <w:szCs w:val="26"/>
        </w:rPr>
        <w:t>, et al.</w:t>
      </w:r>
      <w:r w:rsidR="00801083" w:rsidRPr="006F02AF">
        <w:rPr>
          <w:szCs w:val="26"/>
        </w:rPr>
        <w:t xml:space="preserve">, "Hydrothermal Fabrication of Hierarchically Anatase TiO2 Nanowire arrays on FTO Glass for Dye-sensitized Solar Cells", </w:t>
      </w:r>
      <w:r w:rsidR="00801083" w:rsidRPr="006F02AF">
        <w:rPr>
          <w:i/>
          <w:szCs w:val="26"/>
        </w:rPr>
        <w:t xml:space="preserve">Sci. Rep., </w:t>
      </w:r>
      <w:r w:rsidR="00801083" w:rsidRPr="006F02AF">
        <w:rPr>
          <w:szCs w:val="26"/>
        </w:rPr>
        <w:t>vol. 3, 2013</w:t>
      </w:r>
      <w:r w:rsidRPr="006F02AF">
        <w:rPr>
          <w:szCs w:val="26"/>
        </w:rPr>
        <w:t>.</w:t>
      </w:r>
      <w:bookmarkEnd w:id="71"/>
    </w:p>
    <w:p w:rsidR="004741D8" w:rsidRPr="006F02AF" w:rsidRDefault="004741D8" w:rsidP="004741D8">
      <w:pPr>
        <w:pStyle w:val="EndNoteBibliography"/>
        <w:spacing w:after="0"/>
        <w:ind w:left="720" w:hanging="720"/>
        <w:rPr>
          <w:szCs w:val="26"/>
        </w:rPr>
      </w:pPr>
      <w:bookmarkStart w:id="72" w:name="_ENREF_33"/>
      <w:r w:rsidRPr="006F02AF">
        <w:rPr>
          <w:szCs w:val="26"/>
        </w:rPr>
        <w:t>[33]</w:t>
      </w:r>
      <w:r w:rsidRPr="006F02AF">
        <w:rPr>
          <w:szCs w:val="26"/>
        </w:rPr>
        <w:tab/>
      </w:r>
      <w:r w:rsidR="00801083" w:rsidRPr="006F02AF">
        <w:rPr>
          <w:szCs w:val="26"/>
        </w:rPr>
        <w:t>X. Gao, H. Zhu, G. Pan, S. Ye, Y. Lan, F. Wu</w:t>
      </w:r>
      <w:r w:rsidR="00801083" w:rsidRPr="006F02AF">
        <w:rPr>
          <w:i/>
          <w:szCs w:val="26"/>
        </w:rPr>
        <w:t>, et al.</w:t>
      </w:r>
      <w:r w:rsidR="00801083" w:rsidRPr="006F02AF">
        <w:rPr>
          <w:szCs w:val="26"/>
        </w:rPr>
        <w:t xml:space="preserve">, "Preparation and Electrochemical Characterization of Anatase Nanorods for Lithium-Inserting 33Electrode Material," </w:t>
      </w:r>
      <w:r w:rsidR="00801083" w:rsidRPr="006F02AF">
        <w:rPr>
          <w:i/>
          <w:szCs w:val="26"/>
        </w:rPr>
        <w:t xml:space="preserve">The Journal of Physical Chemistry B, </w:t>
      </w:r>
      <w:r w:rsidR="00801083" w:rsidRPr="006F02AF">
        <w:rPr>
          <w:szCs w:val="26"/>
        </w:rPr>
        <w:t>vol. 108, 2004, pp. 2868-2872</w:t>
      </w:r>
      <w:r w:rsidRPr="006F02AF">
        <w:rPr>
          <w:szCs w:val="26"/>
        </w:rPr>
        <w:t>.</w:t>
      </w:r>
      <w:bookmarkEnd w:id="72"/>
    </w:p>
    <w:p w:rsidR="004741D8" w:rsidRPr="006F02AF" w:rsidRDefault="004741D8" w:rsidP="004741D8">
      <w:pPr>
        <w:pStyle w:val="EndNoteBibliography"/>
        <w:spacing w:after="0"/>
        <w:ind w:left="720" w:hanging="720"/>
        <w:rPr>
          <w:szCs w:val="26"/>
        </w:rPr>
      </w:pPr>
      <w:bookmarkStart w:id="73" w:name="_ENREF_34"/>
      <w:r w:rsidRPr="006F02AF">
        <w:rPr>
          <w:szCs w:val="26"/>
        </w:rPr>
        <w:t>[34]</w:t>
      </w:r>
      <w:r w:rsidRPr="006F02AF">
        <w:rPr>
          <w:szCs w:val="26"/>
        </w:rPr>
        <w:tab/>
      </w:r>
      <w:r w:rsidR="00801083" w:rsidRPr="006F02AF">
        <w:rPr>
          <w:szCs w:val="26"/>
        </w:rPr>
        <w:t xml:space="preserve">X. Li and C. Wang, "Engineering nanostructured anodes via electrostatic spray deposition for high performance lithium ion battery application," </w:t>
      </w:r>
      <w:r w:rsidR="00801083" w:rsidRPr="006F02AF">
        <w:rPr>
          <w:i/>
          <w:szCs w:val="26"/>
        </w:rPr>
        <w:t xml:space="preserve">Journal of Materials Chemistry A, </w:t>
      </w:r>
      <w:r w:rsidR="00801083" w:rsidRPr="006F02AF">
        <w:rPr>
          <w:szCs w:val="26"/>
        </w:rPr>
        <w:t>vol. 1, 2013, pp. 165-182</w:t>
      </w:r>
      <w:r w:rsidRPr="006F02AF">
        <w:rPr>
          <w:szCs w:val="26"/>
        </w:rPr>
        <w:t>.</w:t>
      </w:r>
      <w:bookmarkEnd w:id="73"/>
    </w:p>
    <w:p w:rsidR="004741D8" w:rsidRPr="006F02AF" w:rsidRDefault="004741D8" w:rsidP="004741D8">
      <w:pPr>
        <w:pStyle w:val="EndNoteBibliography"/>
        <w:ind w:left="720" w:hanging="720"/>
        <w:rPr>
          <w:szCs w:val="26"/>
        </w:rPr>
      </w:pPr>
      <w:bookmarkStart w:id="74" w:name="_ENREF_35"/>
      <w:r w:rsidRPr="006F02AF">
        <w:rPr>
          <w:szCs w:val="26"/>
        </w:rPr>
        <w:t>[35]</w:t>
      </w:r>
      <w:r w:rsidRPr="006F02AF">
        <w:rPr>
          <w:szCs w:val="26"/>
        </w:rPr>
        <w:tab/>
      </w:r>
      <w:r w:rsidR="00801083" w:rsidRPr="006F02AF">
        <w:rPr>
          <w:szCs w:val="26"/>
        </w:rPr>
        <w:t xml:space="preserve">Y. Wang, H. Li, P. He, E. Hosono, and H. Zhou, "Nano active materials for lithium-ion batteries," </w:t>
      </w:r>
      <w:r w:rsidR="00801083" w:rsidRPr="006F02AF">
        <w:rPr>
          <w:i/>
          <w:szCs w:val="26"/>
        </w:rPr>
        <w:t xml:space="preserve">Nanoscale, </w:t>
      </w:r>
      <w:r w:rsidR="00801083" w:rsidRPr="006F02AF">
        <w:rPr>
          <w:szCs w:val="26"/>
        </w:rPr>
        <w:t>vol. 2, 2010 pp. 1294-1305</w:t>
      </w:r>
      <w:r w:rsidRPr="006F02AF">
        <w:rPr>
          <w:szCs w:val="26"/>
        </w:rPr>
        <w:t>.</w:t>
      </w:r>
      <w:bookmarkEnd w:id="74"/>
    </w:p>
    <w:p w:rsidR="00801083" w:rsidRPr="006F02AF" w:rsidRDefault="004741D8" w:rsidP="00801083">
      <w:pPr>
        <w:pStyle w:val="EndNoteBibliography"/>
        <w:spacing w:after="0"/>
        <w:ind w:left="720" w:hanging="720"/>
        <w:rPr>
          <w:szCs w:val="26"/>
        </w:rPr>
      </w:pPr>
      <w:r w:rsidRPr="006F02AF">
        <w:rPr>
          <w:rFonts w:eastAsia="Arial Unicode MS"/>
          <w:szCs w:val="26"/>
        </w:rPr>
        <w:fldChar w:fldCharType="end"/>
      </w:r>
      <w:r w:rsidR="00801083" w:rsidRPr="006F02AF">
        <w:rPr>
          <w:szCs w:val="26"/>
        </w:rPr>
        <w:t>[36]</w:t>
      </w:r>
      <w:r w:rsidR="00801083" w:rsidRPr="006F02AF">
        <w:rPr>
          <w:szCs w:val="26"/>
        </w:rPr>
        <w:tab/>
        <w:t>Y.-B. He, M. Liu, Z.-L. Xu, B. Zhang, B. Li, F. Kang</w:t>
      </w:r>
      <w:r w:rsidR="00801083" w:rsidRPr="006F02AF">
        <w:rPr>
          <w:i/>
          <w:szCs w:val="26"/>
        </w:rPr>
        <w:t>, et al.</w:t>
      </w:r>
      <w:r w:rsidR="00801083" w:rsidRPr="006F02AF">
        <w:rPr>
          <w:szCs w:val="26"/>
        </w:rPr>
        <w:t xml:space="preserve">, "Li-ion Reaction to Improve the Rate Performance of Nanoporous Anatase TiO2 Anodes", </w:t>
      </w:r>
      <w:r w:rsidR="00801083" w:rsidRPr="006F02AF">
        <w:rPr>
          <w:i/>
          <w:szCs w:val="26"/>
        </w:rPr>
        <w:t xml:space="preserve">Energy Technology, </w:t>
      </w:r>
      <w:r w:rsidR="00801083" w:rsidRPr="006F02AF">
        <w:rPr>
          <w:szCs w:val="26"/>
        </w:rPr>
        <w:t>vol. 1, 2013, pp. 668-674.</w:t>
      </w:r>
    </w:p>
    <w:p w:rsidR="00801083" w:rsidRPr="006F02AF" w:rsidRDefault="00801083" w:rsidP="00801083">
      <w:pPr>
        <w:pStyle w:val="EndNoteBibliography"/>
        <w:spacing w:after="0"/>
        <w:ind w:left="720" w:hanging="720"/>
        <w:rPr>
          <w:szCs w:val="26"/>
        </w:rPr>
      </w:pPr>
      <w:r w:rsidRPr="006F02AF">
        <w:rPr>
          <w:szCs w:val="26"/>
        </w:rPr>
        <w:t>[37]</w:t>
      </w:r>
      <w:r w:rsidRPr="006F02AF">
        <w:rPr>
          <w:szCs w:val="26"/>
        </w:rPr>
        <w:tab/>
        <w:t xml:space="preserve">Y.-g. Wang and Y.-y. Xia, "A new concept hybrid electrochemical surpercapacitor: Carbon/LiMn2O4 aqueous system", </w:t>
      </w:r>
      <w:r w:rsidRPr="006F02AF">
        <w:rPr>
          <w:i/>
          <w:szCs w:val="26"/>
        </w:rPr>
        <w:t xml:space="preserve">Electrochemistry Communications, </w:t>
      </w:r>
      <w:r w:rsidRPr="006F02AF">
        <w:rPr>
          <w:szCs w:val="26"/>
        </w:rPr>
        <w:t>vol. 7, 2005, pp. 1138-1142.</w:t>
      </w:r>
    </w:p>
    <w:p w:rsidR="00801083" w:rsidRPr="006F02AF" w:rsidRDefault="00801083" w:rsidP="00801083">
      <w:pPr>
        <w:pStyle w:val="EndNoteBibliography"/>
        <w:ind w:left="720" w:hanging="720"/>
        <w:rPr>
          <w:szCs w:val="26"/>
        </w:rPr>
      </w:pPr>
      <w:r w:rsidRPr="006F02AF">
        <w:rPr>
          <w:szCs w:val="26"/>
        </w:rPr>
        <w:t>[38]</w:t>
      </w:r>
      <w:r w:rsidRPr="006F02AF">
        <w:rPr>
          <w:szCs w:val="26"/>
        </w:rPr>
        <w:tab/>
        <w:t xml:space="preserve">Y.-k. Zhou, L. Cao, F.-b. Zhang, B.-l. He, and H.-l. Li, "Lithium Insertion into TiO2 Nanotube Prepared by the Hydrothermal Process", </w:t>
      </w:r>
      <w:r w:rsidRPr="006F02AF">
        <w:rPr>
          <w:i/>
          <w:szCs w:val="26"/>
        </w:rPr>
        <w:t xml:space="preserve">Journal of The Electrochemical Society, </w:t>
      </w:r>
      <w:r w:rsidRPr="006F02AF">
        <w:rPr>
          <w:szCs w:val="26"/>
        </w:rPr>
        <w:t>vol. 150, 2003, pp. A1246-A1249.</w:t>
      </w:r>
    </w:p>
    <w:p w:rsidR="000D07D3" w:rsidRPr="00ED2DFE" w:rsidRDefault="000D07D3" w:rsidP="004741D8">
      <w:pPr>
        <w:ind w:firstLine="0"/>
        <w:rPr>
          <w:rFonts w:eastAsia="Arial Unicode MS" w:cs="Times New Roman"/>
          <w:szCs w:val="26"/>
        </w:rPr>
      </w:pPr>
    </w:p>
    <w:sectPr w:rsidR="000D07D3" w:rsidRPr="00ED2DFE" w:rsidSect="005A23C4">
      <w:pgSz w:w="11907" w:h="16840" w:code="9"/>
      <w:pgMar w:top="1418" w:right="1134" w:bottom="1701" w:left="1701"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E1312" w:rsidRDefault="004E1312" w:rsidP="00BC2823">
      <w:pPr>
        <w:spacing w:before="0" w:after="0" w:line="240" w:lineRule="auto"/>
      </w:pPr>
      <w:r>
        <w:separator/>
      </w:r>
    </w:p>
  </w:endnote>
  <w:endnote w:type="continuationSeparator" w:id="0">
    <w:p w:rsidR="004E1312" w:rsidRDefault="004E1312" w:rsidP="00BC2823">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A00002EF" w:usb1="4000207B"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Verdana">
    <w:panose1 w:val="020B0604030504040204"/>
    <w:charset w:val="00"/>
    <w:family w:val="swiss"/>
    <w:pitch w:val="variable"/>
    <w:sig w:usb0="20000287" w:usb1="00000000" w:usb2="00000000" w:usb3="00000000" w:csb0="0000019F" w:csb1="00000000"/>
  </w:font>
  <w:font w:name=".VnTime">
    <w:panose1 w:val="020B72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21002A87" w:usb1="80000000" w:usb2="00000008" w:usb3="00000000" w:csb0="000101F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941414"/>
      <w:docPartObj>
        <w:docPartGallery w:val="Page Numbers (Bottom of Page)"/>
        <w:docPartUnique/>
      </w:docPartObj>
    </w:sdtPr>
    <w:sdtEndPr>
      <w:rPr>
        <w:noProof/>
      </w:rPr>
    </w:sdtEndPr>
    <w:sdtContent>
      <w:p w:rsidR="005F3EFC" w:rsidRDefault="005F3EFC">
        <w:pPr>
          <w:pStyle w:val="Footer"/>
          <w:jc w:val="center"/>
        </w:pPr>
        <w:r>
          <w:fldChar w:fldCharType="begin"/>
        </w:r>
        <w:r>
          <w:instrText xml:space="preserve"> PAGE   \* MERGEFORMAT </w:instrText>
        </w:r>
        <w:r>
          <w:fldChar w:fldCharType="separate"/>
        </w:r>
        <w:r w:rsidR="00B403B7">
          <w:rPr>
            <w:noProof/>
          </w:rPr>
          <w:t>51</w:t>
        </w:r>
        <w:r>
          <w:rPr>
            <w:noProof/>
          </w:rPr>
          <w:fldChar w:fldCharType="end"/>
        </w:r>
      </w:p>
    </w:sdtContent>
  </w:sdt>
  <w:p w:rsidR="005F3EFC" w:rsidRDefault="005F3EFC" w:rsidP="00712A7D">
    <w:pPr>
      <w:pStyle w:val="Footer"/>
      <w:tabs>
        <w:tab w:val="clear" w:pos="4680"/>
        <w:tab w:val="clear" w:pos="9360"/>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E1312" w:rsidRDefault="004E1312" w:rsidP="00BC2823">
      <w:pPr>
        <w:spacing w:before="0" w:after="0" w:line="240" w:lineRule="auto"/>
      </w:pPr>
      <w:r>
        <w:separator/>
      </w:r>
    </w:p>
  </w:footnote>
  <w:footnote w:type="continuationSeparator" w:id="0">
    <w:p w:rsidR="004E1312" w:rsidRDefault="004E1312" w:rsidP="00BC2823">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3D53D47"/>
    <w:multiLevelType w:val="hybridMultilevel"/>
    <w:tmpl w:val="C194F622"/>
    <w:lvl w:ilvl="0" w:tplc="A7A62BA4">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
    <w:nsid w:val="1E874C84"/>
    <w:multiLevelType w:val="hybridMultilevel"/>
    <w:tmpl w:val="05E6CC10"/>
    <w:lvl w:ilvl="0" w:tplc="642C7D0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5E61C06"/>
    <w:multiLevelType w:val="multilevel"/>
    <w:tmpl w:val="9E5CBC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B0E721D"/>
    <w:multiLevelType w:val="hybridMultilevel"/>
    <w:tmpl w:val="E4EE07B8"/>
    <w:lvl w:ilvl="0" w:tplc="412A3C04">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nsid w:val="38AF600E"/>
    <w:multiLevelType w:val="hybridMultilevel"/>
    <w:tmpl w:val="C0B0BA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93F616F"/>
    <w:multiLevelType w:val="hybridMultilevel"/>
    <w:tmpl w:val="1D08326A"/>
    <w:lvl w:ilvl="0" w:tplc="B8261E5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7">
    <w:nsid w:val="39F34C40"/>
    <w:multiLevelType w:val="multilevel"/>
    <w:tmpl w:val="D0CE2DA4"/>
    <w:lvl w:ilvl="0">
      <w:start w:val="1"/>
      <w:numFmt w:val="decimal"/>
      <w:lvlText w:val="%1."/>
      <w:lvlJc w:val="left"/>
      <w:pPr>
        <w:ind w:left="1494" w:hanging="360"/>
      </w:pPr>
      <w:rPr>
        <w:rFonts w:hint="default"/>
      </w:rPr>
    </w:lvl>
    <w:lvl w:ilvl="1">
      <w:start w:val="2"/>
      <w:numFmt w:val="decimal"/>
      <w:isLgl/>
      <w:lvlText w:val="%1.%2."/>
      <w:lvlJc w:val="left"/>
      <w:pPr>
        <w:ind w:left="1854" w:hanging="72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2214" w:hanging="108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574" w:hanging="144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934" w:hanging="1800"/>
      </w:pPr>
      <w:rPr>
        <w:rFonts w:hint="default"/>
      </w:rPr>
    </w:lvl>
    <w:lvl w:ilvl="8">
      <w:start w:val="1"/>
      <w:numFmt w:val="decimal"/>
      <w:isLgl/>
      <w:lvlText w:val="%1.%2.%3.%4.%5.%6.%7.%8.%9."/>
      <w:lvlJc w:val="left"/>
      <w:pPr>
        <w:ind w:left="2934" w:hanging="1800"/>
      </w:pPr>
      <w:rPr>
        <w:rFonts w:hint="default"/>
      </w:rPr>
    </w:lvl>
  </w:abstractNum>
  <w:abstractNum w:abstractNumId="8">
    <w:nsid w:val="4A0A1978"/>
    <w:multiLevelType w:val="hybridMultilevel"/>
    <w:tmpl w:val="25E29EA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090588C"/>
    <w:multiLevelType w:val="multilevel"/>
    <w:tmpl w:val="D2FCBAE4"/>
    <w:lvl w:ilvl="0">
      <w:start w:val="1"/>
      <w:numFmt w:val="decimal"/>
      <w:lvlText w:val="%1."/>
      <w:lvlJc w:val="left"/>
      <w:pPr>
        <w:ind w:left="927" w:hanging="360"/>
      </w:pPr>
      <w:rPr>
        <w:rFonts w:ascii="Times New Roman" w:eastAsia="Arial Unicode MS" w:hAnsi="Times New Roman" w:cs="Times New Roman"/>
      </w:rPr>
    </w:lvl>
    <w:lvl w:ilvl="1">
      <w:start w:val="1"/>
      <w:numFmt w:val="decimal"/>
      <w:isLgl/>
      <w:lvlText w:val="%1.%2."/>
      <w:lvlJc w:val="left"/>
      <w:pPr>
        <w:ind w:left="1287" w:hanging="72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647" w:hanging="108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2007" w:hanging="144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367" w:hanging="1800"/>
      </w:pPr>
      <w:rPr>
        <w:rFonts w:hint="default"/>
      </w:rPr>
    </w:lvl>
    <w:lvl w:ilvl="8">
      <w:start w:val="1"/>
      <w:numFmt w:val="decimal"/>
      <w:isLgl/>
      <w:lvlText w:val="%1.%2.%3.%4.%5.%6.%7.%8.%9."/>
      <w:lvlJc w:val="left"/>
      <w:pPr>
        <w:ind w:left="2367" w:hanging="1800"/>
      </w:pPr>
      <w:rPr>
        <w:rFonts w:hint="default"/>
      </w:rPr>
    </w:lvl>
  </w:abstractNum>
  <w:abstractNum w:abstractNumId="10">
    <w:nsid w:val="5A006FEE"/>
    <w:multiLevelType w:val="multilevel"/>
    <w:tmpl w:val="9516FF1E"/>
    <w:lvl w:ilvl="0">
      <w:start w:val="1"/>
      <w:numFmt w:val="decimal"/>
      <w:lvlText w:val="%1."/>
      <w:lvlJc w:val="left"/>
      <w:pPr>
        <w:ind w:left="390" w:hanging="390"/>
      </w:pPr>
      <w:rPr>
        <w:rFonts w:hint="default"/>
      </w:rPr>
    </w:lvl>
    <w:lvl w:ilvl="1">
      <w:start w:val="1"/>
      <w:numFmt w:val="decimal"/>
      <w:lvlText w:val="%1.%2."/>
      <w:lvlJc w:val="left"/>
      <w:pPr>
        <w:ind w:left="1854" w:hanging="720"/>
      </w:pPr>
      <w:rPr>
        <w:rFonts w:hint="default"/>
      </w:rPr>
    </w:lvl>
    <w:lvl w:ilvl="2">
      <w:start w:val="1"/>
      <w:numFmt w:val="decimal"/>
      <w:lvlText w:val="%1.%2.%3."/>
      <w:lvlJc w:val="left"/>
      <w:pPr>
        <w:ind w:left="2988" w:hanging="720"/>
      </w:pPr>
      <w:rPr>
        <w:rFonts w:hint="default"/>
      </w:rPr>
    </w:lvl>
    <w:lvl w:ilvl="3">
      <w:start w:val="1"/>
      <w:numFmt w:val="decimal"/>
      <w:lvlText w:val="%1.%2.%3.%4."/>
      <w:lvlJc w:val="left"/>
      <w:pPr>
        <w:ind w:left="4482" w:hanging="1080"/>
      </w:pPr>
      <w:rPr>
        <w:rFonts w:hint="default"/>
      </w:rPr>
    </w:lvl>
    <w:lvl w:ilvl="4">
      <w:start w:val="1"/>
      <w:numFmt w:val="decimal"/>
      <w:lvlText w:val="%1.%2.%3.%4.%5."/>
      <w:lvlJc w:val="left"/>
      <w:pPr>
        <w:ind w:left="5616" w:hanging="1080"/>
      </w:pPr>
      <w:rPr>
        <w:rFonts w:hint="default"/>
      </w:rPr>
    </w:lvl>
    <w:lvl w:ilvl="5">
      <w:start w:val="1"/>
      <w:numFmt w:val="decimal"/>
      <w:lvlText w:val="%1.%2.%3.%4.%5.%6."/>
      <w:lvlJc w:val="left"/>
      <w:pPr>
        <w:ind w:left="7110" w:hanging="1440"/>
      </w:pPr>
      <w:rPr>
        <w:rFonts w:hint="default"/>
      </w:rPr>
    </w:lvl>
    <w:lvl w:ilvl="6">
      <w:start w:val="1"/>
      <w:numFmt w:val="decimal"/>
      <w:lvlText w:val="%1.%2.%3.%4.%5.%6.%7."/>
      <w:lvlJc w:val="left"/>
      <w:pPr>
        <w:ind w:left="8244" w:hanging="1440"/>
      </w:pPr>
      <w:rPr>
        <w:rFonts w:hint="default"/>
      </w:rPr>
    </w:lvl>
    <w:lvl w:ilvl="7">
      <w:start w:val="1"/>
      <w:numFmt w:val="decimal"/>
      <w:lvlText w:val="%1.%2.%3.%4.%5.%6.%7.%8."/>
      <w:lvlJc w:val="left"/>
      <w:pPr>
        <w:ind w:left="9738" w:hanging="1800"/>
      </w:pPr>
      <w:rPr>
        <w:rFonts w:hint="default"/>
      </w:rPr>
    </w:lvl>
    <w:lvl w:ilvl="8">
      <w:start w:val="1"/>
      <w:numFmt w:val="decimal"/>
      <w:lvlText w:val="%1.%2.%3.%4.%5.%6.%7.%8.%9."/>
      <w:lvlJc w:val="left"/>
      <w:pPr>
        <w:ind w:left="10872" w:hanging="1800"/>
      </w:pPr>
      <w:rPr>
        <w:rFonts w:hint="default"/>
      </w:rPr>
    </w:lvl>
  </w:abstractNum>
  <w:abstractNum w:abstractNumId="11">
    <w:nsid w:val="5CB00CA2"/>
    <w:multiLevelType w:val="hybridMultilevel"/>
    <w:tmpl w:val="F9000C1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E437CED"/>
    <w:multiLevelType w:val="multilevel"/>
    <w:tmpl w:val="D004DE5E"/>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nsid w:val="5F9239C2"/>
    <w:multiLevelType w:val="hybridMultilevel"/>
    <w:tmpl w:val="3132D8E2"/>
    <w:lvl w:ilvl="0" w:tplc="29AAB2E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nsid w:val="617A3FA3"/>
    <w:multiLevelType w:val="multilevel"/>
    <w:tmpl w:val="1B7A9F88"/>
    <w:lvl w:ilvl="0">
      <w:start w:val="2"/>
      <w:numFmt w:val="decimal"/>
      <w:lvlText w:val="%1."/>
      <w:lvlJc w:val="left"/>
      <w:pPr>
        <w:ind w:left="390" w:hanging="390"/>
      </w:pPr>
      <w:rPr>
        <w:rFonts w:hint="default"/>
      </w:rPr>
    </w:lvl>
    <w:lvl w:ilvl="1">
      <w:start w:val="3"/>
      <w:numFmt w:val="decimal"/>
      <w:lvlText w:val="%1.%2."/>
      <w:lvlJc w:val="left"/>
      <w:pPr>
        <w:ind w:left="1854" w:hanging="720"/>
      </w:pPr>
      <w:rPr>
        <w:rFonts w:hint="default"/>
      </w:rPr>
    </w:lvl>
    <w:lvl w:ilvl="2">
      <w:start w:val="1"/>
      <w:numFmt w:val="decimal"/>
      <w:lvlText w:val="%1.%2.%3."/>
      <w:lvlJc w:val="left"/>
      <w:pPr>
        <w:ind w:left="2988" w:hanging="720"/>
      </w:pPr>
      <w:rPr>
        <w:rFonts w:hint="default"/>
      </w:rPr>
    </w:lvl>
    <w:lvl w:ilvl="3">
      <w:start w:val="1"/>
      <w:numFmt w:val="decimal"/>
      <w:lvlText w:val="%1.%2.%3.%4."/>
      <w:lvlJc w:val="left"/>
      <w:pPr>
        <w:ind w:left="4482" w:hanging="1080"/>
      </w:pPr>
      <w:rPr>
        <w:rFonts w:hint="default"/>
      </w:rPr>
    </w:lvl>
    <w:lvl w:ilvl="4">
      <w:start w:val="1"/>
      <w:numFmt w:val="decimal"/>
      <w:lvlText w:val="%1.%2.%3.%4.%5."/>
      <w:lvlJc w:val="left"/>
      <w:pPr>
        <w:ind w:left="5616" w:hanging="1080"/>
      </w:pPr>
      <w:rPr>
        <w:rFonts w:hint="default"/>
      </w:rPr>
    </w:lvl>
    <w:lvl w:ilvl="5">
      <w:start w:val="1"/>
      <w:numFmt w:val="decimal"/>
      <w:lvlText w:val="%1.%2.%3.%4.%5.%6."/>
      <w:lvlJc w:val="left"/>
      <w:pPr>
        <w:ind w:left="7110" w:hanging="1440"/>
      </w:pPr>
      <w:rPr>
        <w:rFonts w:hint="default"/>
      </w:rPr>
    </w:lvl>
    <w:lvl w:ilvl="6">
      <w:start w:val="1"/>
      <w:numFmt w:val="decimal"/>
      <w:lvlText w:val="%1.%2.%3.%4.%5.%6.%7."/>
      <w:lvlJc w:val="left"/>
      <w:pPr>
        <w:ind w:left="8244" w:hanging="1440"/>
      </w:pPr>
      <w:rPr>
        <w:rFonts w:hint="default"/>
      </w:rPr>
    </w:lvl>
    <w:lvl w:ilvl="7">
      <w:start w:val="1"/>
      <w:numFmt w:val="decimal"/>
      <w:lvlText w:val="%1.%2.%3.%4.%5.%6.%7.%8."/>
      <w:lvlJc w:val="left"/>
      <w:pPr>
        <w:ind w:left="9738" w:hanging="1800"/>
      </w:pPr>
      <w:rPr>
        <w:rFonts w:hint="default"/>
      </w:rPr>
    </w:lvl>
    <w:lvl w:ilvl="8">
      <w:start w:val="1"/>
      <w:numFmt w:val="decimal"/>
      <w:lvlText w:val="%1.%2.%3.%4.%5.%6.%7.%8.%9."/>
      <w:lvlJc w:val="left"/>
      <w:pPr>
        <w:ind w:left="10872" w:hanging="1800"/>
      </w:pPr>
      <w:rPr>
        <w:rFonts w:hint="default"/>
      </w:rPr>
    </w:lvl>
  </w:abstractNum>
  <w:abstractNum w:abstractNumId="15">
    <w:nsid w:val="64526774"/>
    <w:multiLevelType w:val="hybridMultilevel"/>
    <w:tmpl w:val="44CC98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9"/>
  </w:num>
  <w:num w:numId="3">
    <w:abstractNumId w:val="0"/>
  </w:num>
  <w:num w:numId="4">
    <w:abstractNumId w:val="11"/>
  </w:num>
  <w:num w:numId="5">
    <w:abstractNumId w:val="8"/>
  </w:num>
  <w:num w:numId="6">
    <w:abstractNumId w:val="3"/>
  </w:num>
  <w:num w:numId="7">
    <w:abstractNumId w:val="10"/>
  </w:num>
  <w:num w:numId="8">
    <w:abstractNumId w:val="7"/>
  </w:num>
  <w:num w:numId="9">
    <w:abstractNumId w:val="14"/>
  </w:num>
  <w:num w:numId="10">
    <w:abstractNumId w:val="13"/>
  </w:num>
  <w:num w:numId="11">
    <w:abstractNumId w:val="12"/>
  </w:num>
  <w:num w:numId="12">
    <w:abstractNumId w:val="2"/>
  </w:num>
  <w:num w:numId="13">
    <w:abstractNumId w:val="1"/>
  </w:num>
  <w:num w:numId="14">
    <w:abstractNumId w:val="6"/>
  </w:num>
  <w:num w:numId="15">
    <w:abstractNumId w:val="5"/>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567"/>
  <w:drawingGridHorizontalSpacing w:val="13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swdf90eotzxplessfr52vwsepp95s2stadw&quot;&gt;hungtranLibrary&lt;record-ids&gt;&lt;item&gt;160&lt;/item&gt;&lt;item&gt;165&lt;/item&gt;&lt;item&gt;179&lt;/item&gt;&lt;item&gt;183&lt;/item&gt;&lt;item&gt;415&lt;/item&gt;&lt;item&gt;416&lt;/item&gt;&lt;item&gt;419&lt;/item&gt;&lt;item&gt;437&lt;/item&gt;&lt;item&gt;438&lt;/item&gt;&lt;item&gt;439&lt;/item&gt;&lt;item&gt;441&lt;/item&gt;&lt;item&gt;442&lt;/item&gt;&lt;item&gt;443&lt;/item&gt;&lt;item&gt;445&lt;/item&gt;&lt;item&gt;446&lt;/item&gt;&lt;item&gt;447&lt;/item&gt;&lt;item&gt;448&lt;/item&gt;&lt;item&gt;449&lt;/item&gt;&lt;item&gt;450&lt;/item&gt;&lt;item&gt;451&lt;/item&gt;&lt;item&gt;452&lt;/item&gt;&lt;item&gt;454&lt;/item&gt;&lt;item&gt;455&lt;/item&gt;&lt;item&gt;456&lt;/item&gt;&lt;item&gt;457&lt;/item&gt;&lt;item&gt;458&lt;/item&gt;&lt;item&gt;459&lt;/item&gt;&lt;item&gt;469&lt;/item&gt;&lt;item&gt;472&lt;/item&gt;&lt;item&gt;482&lt;/item&gt;&lt;item&gt;484&lt;/item&gt;&lt;item&gt;487&lt;/item&gt;&lt;item&gt;488&lt;/item&gt;&lt;item&gt;489&lt;/item&gt;&lt;item&gt;491&lt;/item&gt;&lt;item&gt;505&lt;/item&gt;&lt;item&gt;506&lt;/item&gt;&lt;item&gt;507&lt;/item&gt;&lt;/record-ids&gt;&lt;/item&gt;&lt;/Libraries&gt;"/>
  </w:docVars>
  <w:rsids>
    <w:rsidRoot w:val="00130D9C"/>
    <w:rsid w:val="000007C3"/>
    <w:rsid w:val="00000C08"/>
    <w:rsid w:val="00001E3A"/>
    <w:rsid w:val="00001E3E"/>
    <w:rsid w:val="00001E48"/>
    <w:rsid w:val="000028F1"/>
    <w:rsid w:val="00002CB2"/>
    <w:rsid w:val="000037F8"/>
    <w:rsid w:val="0000380E"/>
    <w:rsid w:val="00003C86"/>
    <w:rsid w:val="00005023"/>
    <w:rsid w:val="00007C0E"/>
    <w:rsid w:val="000103F3"/>
    <w:rsid w:val="00010B2F"/>
    <w:rsid w:val="000131EF"/>
    <w:rsid w:val="000136AE"/>
    <w:rsid w:val="00014088"/>
    <w:rsid w:val="00015632"/>
    <w:rsid w:val="000163E7"/>
    <w:rsid w:val="00016B0D"/>
    <w:rsid w:val="00020AB9"/>
    <w:rsid w:val="00020BE9"/>
    <w:rsid w:val="000228B9"/>
    <w:rsid w:val="0002405C"/>
    <w:rsid w:val="00025BC7"/>
    <w:rsid w:val="00025F4E"/>
    <w:rsid w:val="000262C3"/>
    <w:rsid w:val="00026569"/>
    <w:rsid w:val="0002743A"/>
    <w:rsid w:val="000302F0"/>
    <w:rsid w:val="00031192"/>
    <w:rsid w:val="00031384"/>
    <w:rsid w:val="0003246F"/>
    <w:rsid w:val="000325D1"/>
    <w:rsid w:val="00032D20"/>
    <w:rsid w:val="00034672"/>
    <w:rsid w:val="0003746F"/>
    <w:rsid w:val="00037AEC"/>
    <w:rsid w:val="00040137"/>
    <w:rsid w:val="0004060F"/>
    <w:rsid w:val="0004232A"/>
    <w:rsid w:val="000427DF"/>
    <w:rsid w:val="000431A7"/>
    <w:rsid w:val="00043286"/>
    <w:rsid w:val="00043D15"/>
    <w:rsid w:val="00044F34"/>
    <w:rsid w:val="0004636C"/>
    <w:rsid w:val="00046519"/>
    <w:rsid w:val="000501AC"/>
    <w:rsid w:val="00050280"/>
    <w:rsid w:val="00051D27"/>
    <w:rsid w:val="0005458B"/>
    <w:rsid w:val="000559F0"/>
    <w:rsid w:val="00055AAF"/>
    <w:rsid w:val="00056A3F"/>
    <w:rsid w:val="000573D7"/>
    <w:rsid w:val="0005755B"/>
    <w:rsid w:val="00057D22"/>
    <w:rsid w:val="000602FF"/>
    <w:rsid w:val="000614DA"/>
    <w:rsid w:val="00061B45"/>
    <w:rsid w:val="00062986"/>
    <w:rsid w:val="000649BD"/>
    <w:rsid w:val="00064E71"/>
    <w:rsid w:val="00064E85"/>
    <w:rsid w:val="00066311"/>
    <w:rsid w:val="000703DC"/>
    <w:rsid w:val="00071CB2"/>
    <w:rsid w:val="00072E15"/>
    <w:rsid w:val="00075A39"/>
    <w:rsid w:val="000764BF"/>
    <w:rsid w:val="00076CD1"/>
    <w:rsid w:val="000775A7"/>
    <w:rsid w:val="00077E77"/>
    <w:rsid w:val="00080454"/>
    <w:rsid w:val="000811E0"/>
    <w:rsid w:val="00081679"/>
    <w:rsid w:val="000820CE"/>
    <w:rsid w:val="00083D12"/>
    <w:rsid w:val="000856B4"/>
    <w:rsid w:val="0008604B"/>
    <w:rsid w:val="00086B27"/>
    <w:rsid w:val="00090405"/>
    <w:rsid w:val="00090C62"/>
    <w:rsid w:val="0009133F"/>
    <w:rsid w:val="00091A95"/>
    <w:rsid w:val="000929A7"/>
    <w:rsid w:val="00093824"/>
    <w:rsid w:val="0009529D"/>
    <w:rsid w:val="00097640"/>
    <w:rsid w:val="00097740"/>
    <w:rsid w:val="000A04D3"/>
    <w:rsid w:val="000A1C20"/>
    <w:rsid w:val="000A1F71"/>
    <w:rsid w:val="000A2329"/>
    <w:rsid w:val="000A2404"/>
    <w:rsid w:val="000A2CC2"/>
    <w:rsid w:val="000A2CFF"/>
    <w:rsid w:val="000A3D1E"/>
    <w:rsid w:val="000A3E6F"/>
    <w:rsid w:val="000A4284"/>
    <w:rsid w:val="000A4772"/>
    <w:rsid w:val="000A529D"/>
    <w:rsid w:val="000A7A5F"/>
    <w:rsid w:val="000B0052"/>
    <w:rsid w:val="000B0220"/>
    <w:rsid w:val="000B0982"/>
    <w:rsid w:val="000B0E18"/>
    <w:rsid w:val="000B1DA4"/>
    <w:rsid w:val="000B2F12"/>
    <w:rsid w:val="000B30F5"/>
    <w:rsid w:val="000B3128"/>
    <w:rsid w:val="000B45DA"/>
    <w:rsid w:val="000B4769"/>
    <w:rsid w:val="000B57EB"/>
    <w:rsid w:val="000B5A14"/>
    <w:rsid w:val="000B5DB9"/>
    <w:rsid w:val="000B6719"/>
    <w:rsid w:val="000B6DA8"/>
    <w:rsid w:val="000B74A5"/>
    <w:rsid w:val="000B7EFB"/>
    <w:rsid w:val="000C0971"/>
    <w:rsid w:val="000C0D4A"/>
    <w:rsid w:val="000C0F4C"/>
    <w:rsid w:val="000C12A0"/>
    <w:rsid w:val="000C1C88"/>
    <w:rsid w:val="000C3254"/>
    <w:rsid w:val="000C3B75"/>
    <w:rsid w:val="000C3D0B"/>
    <w:rsid w:val="000C3F78"/>
    <w:rsid w:val="000C4694"/>
    <w:rsid w:val="000C4781"/>
    <w:rsid w:val="000C56EF"/>
    <w:rsid w:val="000C5E51"/>
    <w:rsid w:val="000C6A4E"/>
    <w:rsid w:val="000C701A"/>
    <w:rsid w:val="000C7E26"/>
    <w:rsid w:val="000D07D3"/>
    <w:rsid w:val="000D0ADA"/>
    <w:rsid w:val="000D332D"/>
    <w:rsid w:val="000D5753"/>
    <w:rsid w:val="000D6740"/>
    <w:rsid w:val="000D6891"/>
    <w:rsid w:val="000E0A57"/>
    <w:rsid w:val="000E1D31"/>
    <w:rsid w:val="000E2613"/>
    <w:rsid w:val="000E5091"/>
    <w:rsid w:val="000E6475"/>
    <w:rsid w:val="000E7F1B"/>
    <w:rsid w:val="000F1458"/>
    <w:rsid w:val="000F1863"/>
    <w:rsid w:val="000F1A4A"/>
    <w:rsid w:val="000F2456"/>
    <w:rsid w:val="000F3B37"/>
    <w:rsid w:val="000F3BCD"/>
    <w:rsid w:val="000F474F"/>
    <w:rsid w:val="000F525F"/>
    <w:rsid w:val="000F5A5B"/>
    <w:rsid w:val="000F70AE"/>
    <w:rsid w:val="000F73AB"/>
    <w:rsid w:val="001007EC"/>
    <w:rsid w:val="001008F5"/>
    <w:rsid w:val="00100CB8"/>
    <w:rsid w:val="00101401"/>
    <w:rsid w:val="0010167A"/>
    <w:rsid w:val="001026AB"/>
    <w:rsid w:val="00102CCB"/>
    <w:rsid w:val="0010346D"/>
    <w:rsid w:val="00104A6E"/>
    <w:rsid w:val="00104E10"/>
    <w:rsid w:val="00111BA3"/>
    <w:rsid w:val="00115B6F"/>
    <w:rsid w:val="00116BE4"/>
    <w:rsid w:val="00116D42"/>
    <w:rsid w:val="00116FFA"/>
    <w:rsid w:val="00117B2C"/>
    <w:rsid w:val="00117FCF"/>
    <w:rsid w:val="001210D4"/>
    <w:rsid w:val="001216C4"/>
    <w:rsid w:val="001225EE"/>
    <w:rsid w:val="001238B6"/>
    <w:rsid w:val="00124075"/>
    <w:rsid w:val="00124C75"/>
    <w:rsid w:val="00124D4E"/>
    <w:rsid w:val="00125C41"/>
    <w:rsid w:val="001278BB"/>
    <w:rsid w:val="00130D9C"/>
    <w:rsid w:val="00131F4E"/>
    <w:rsid w:val="0013317E"/>
    <w:rsid w:val="0013382C"/>
    <w:rsid w:val="00133C4C"/>
    <w:rsid w:val="00134520"/>
    <w:rsid w:val="0013504C"/>
    <w:rsid w:val="00136554"/>
    <w:rsid w:val="001368CC"/>
    <w:rsid w:val="00136F26"/>
    <w:rsid w:val="0013718B"/>
    <w:rsid w:val="0013721A"/>
    <w:rsid w:val="0013747A"/>
    <w:rsid w:val="00144A03"/>
    <w:rsid w:val="00144A10"/>
    <w:rsid w:val="0014514A"/>
    <w:rsid w:val="00151A4E"/>
    <w:rsid w:val="00154E05"/>
    <w:rsid w:val="0015597D"/>
    <w:rsid w:val="0015646C"/>
    <w:rsid w:val="00156B7D"/>
    <w:rsid w:val="00161515"/>
    <w:rsid w:val="0016166C"/>
    <w:rsid w:val="00162248"/>
    <w:rsid w:val="00162928"/>
    <w:rsid w:val="0016504E"/>
    <w:rsid w:val="0016592D"/>
    <w:rsid w:val="001663D2"/>
    <w:rsid w:val="00166DBB"/>
    <w:rsid w:val="00166F03"/>
    <w:rsid w:val="001704F6"/>
    <w:rsid w:val="00170BBC"/>
    <w:rsid w:val="00173243"/>
    <w:rsid w:val="00173EDF"/>
    <w:rsid w:val="00174730"/>
    <w:rsid w:val="001747B6"/>
    <w:rsid w:val="0017539D"/>
    <w:rsid w:val="00175708"/>
    <w:rsid w:val="00180876"/>
    <w:rsid w:val="0018131C"/>
    <w:rsid w:val="0018143E"/>
    <w:rsid w:val="0018277E"/>
    <w:rsid w:val="00182B7E"/>
    <w:rsid w:val="00183F91"/>
    <w:rsid w:val="001862FA"/>
    <w:rsid w:val="00186991"/>
    <w:rsid w:val="001876B6"/>
    <w:rsid w:val="00187C19"/>
    <w:rsid w:val="00187F35"/>
    <w:rsid w:val="00190B49"/>
    <w:rsid w:val="00190BCC"/>
    <w:rsid w:val="00191326"/>
    <w:rsid w:val="00191A06"/>
    <w:rsid w:val="00191FC1"/>
    <w:rsid w:val="00192791"/>
    <w:rsid w:val="00192CD1"/>
    <w:rsid w:val="001972E8"/>
    <w:rsid w:val="001976EE"/>
    <w:rsid w:val="001A135B"/>
    <w:rsid w:val="001A158A"/>
    <w:rsid w:val="001A16C8"/>
    <w:rsid w:val="001A183B"/>
    <w:rsid w:val="001A2C83"/>
    <w:rsid w:val="001A4972"/>
    <w:rsid w:val="001A4BE9"/>
    <w:rsid w:val="001A64C4"/>
    <w:rsid w:val="001A6CE5"/>
    <w:rsid w:val="001A6E3F"/>
    <w:rsid w:val="001B07D2"/>
    <w:rsid w:val="001B1445"/>
    <w:rsid w:val="001B18E7"/>
    <w:rsid w:val="001B204D"/>
    <w:rsid w:val="001B37CD"/>
    <w:rsid w:val="001B3B1E"/>
    <w:rsid w:val="001B52B3"/>
    <w:rsid w:val="001B533E"/>
    <w:rsid w:val="001B5D41"/>
    <w:rsid w:val="001B7E63"/>
    <w:rsid w:val="001C1732"/>
    <w:rsid w:val="001C2145"/>
    <w:rsid w:val="001C27F3"/>
    <w:rsid w:val="001C2FC9"/>
    <w:rsid w:val="001C3ABC"/>
    <w:rsid w:val="001C43B5"/>
    <w:rsid w:val="001C5456"/>
    <w:rsid w:val="001C5625"/>
    <w:rsid w:val="001C6169"/>
    <w:rsid w:val="001C7068"/>
    <w:rsid w:val="001C7C9B"/>
    <w:rsid w:val="001D051C"/>
    <w:rsid w:val="001D06F0"/>
    <w:rsid w:val="001D076A"/>
    <w:rsid w:val="001D0A5E"/>
    <w:rsid w:val="001D1605"/>
    <w:rsid w:val="001D18FE"/>
    <w:rsid w:val="001D2300"/>
    <w:rsid w:val="001D2D38"/>
    <w:rsid w:val="001D30A2"/>
    <w:rsid w:val="001D59DA"/>
    <w:rsid w:val="001D5C85"/>
    <w:rsid w:val="001D6705"/>
    <w:rsid w:val="001D73B7"/>
    <w:rsid w:val="001E0594"/>
    <w:rsid w:val="001E2218"/>
    <w:rsid w:val="001E37B5"/>
    <w:rsid w:val="001E71CC"/>
    <w:rsid w:val="001E7C40"/>
    <w:rsid w:val="001F16BF"/>
    <w:rsid w:val="001F21EF"/>
    <w:rsid w:val="001F3A84"/>
    <w:rsid w:val="001F41D2"/>
    <w:rsid w:val="001F5D3F"/>
    <w:rsid w:val="001F7353"/>
    <w:rsid w:val="001F74DD"/>
    <w:rsid w:val="001F7A91"/>
    <w:rsid w:val="001F7B8C"/>
    <w:rsid w:val="00200377"/>
    <w:rsid w:val="002013DC"/>
    <w:rsid w:val="00201452"/>
    <w:rsid w:val="00201EDE"/>
    <w:rsid w:val="00202998"/>
    <w:rsid w:val="00202CE6"/>
    <w:rsid w:val="002060E4"/>
    <w:rsid w:val="00206648"/>
    <w:rsid w:val="00206CB0"/>
    <w:rsid w:val="00207BD5"/>
    <w:rsid w:val="00210466"/>
    <w:rsid w:val="00210E4C"/>
    <w:rsid w:val="00210E62"/>
    <w:rsid w:val="0021403A"/>
    <w:rsid w:val="00217612"/>
    <w:rsid w:val="00217676"/>
    <w:rsid w:val="002220BC"/>
    <w:rsid w:val="00222AF9"/>
    <w:rsid w:val="00222D42"/>
    <w:rsid w:val="00222D9B"/>
    <w:rsid w:val="00223A7D"/>
    <w:rsid w:val="00223C7F"/>
    <w:rsid w:val="00223F35"/>
    <w:rsid w:val="00224A25"/>
    <w:rsid w:val="00225521"/>
    <w:rsid w:val="0022614A"/>
    <w:rsid w:val="00226977"/>
    <w:rsid w:val="00227A10"/>
    <w:rsid w:val="00227AC3"/>
    <w:rsid w:val="00227F59"/>
    <w:rsid w:val="00230062"/>
    <w:rsid w:val="0023464C"/>
    <w:rsid w:val="002351C8"/>
    <w:rsid w:val="00235BA4"/>
    <w:rsid w:val="002367ED"/>
    <w:rsid w:val="00236C2E"/>
    <w:rsid w:val="002412A1"/>
    <w:rsid w:val="00241632"/>
    <w:rsid w:val="002424AE"/>
    <w:rsid w:val="0024279F"/>
    <w:rsid w:val="00243628"/>
    <w:rsid w:val="00243F57"/>
    <w:rsid w:val="00245277"/>
    <w:rsid w:val="0024617E"/>
    <w:rsid w:val="00246FFA"/>
    <w:rsid w:val="00247572"/>
    <w:rsid w:val="00247AC9"/>
    <w:rsid w:val="002509DB"/>
    <w:rsid w:val="002517C1"/>
    <w:rsid w:val="00252434"/>
    <w:rsid w:val="002540A0"/>
    <w:rsid w:val="0025623F"/>
    <w:rsid w:val="00256478"/>
    <w:rsid w:val="00260027"/>
    <w:rsid w:val="0026060F"/>
    <w:rsid w:val="002618F8"/>
    <w:rsid w:val="00261DA1"/>
    <w:rsid w:val="00262061"/>
    <w:rsid w:val="00263F0B"/>
    <w:rsid w:val="00264402"/>
    <w:rsid w:val="002660F0"/>
    <w:rsid w:val="0026678E"/>
    <w:rsid w:val="00266CFA"/>
    <w:rsid w:val="00267436"/>
    <w:rsid w:val="00267705"/>
    <w:rsid w:val="002679B9"/>
    <w:rsid w:val="00270644"/>
    <w:rsid w:val="00270A55"/>
    <w:rsid w:val="00272B3B"/>
    <w:rsid w:val="00273040"/>
    <w:rsid w:val="00273DB2"/>
    <w:rsid w:val="002749C2"/>
    <w:rsid w:val="00274E4D"/>
    <w:rsid w:val="00276048"/>
    <w:rsid w:val="00276353"/>
    <w:rsid w:val="0028274E"/>
    <w:rsid w:val="00282E07"/>
    <w:rsid w:val="00283FCF"/>
    <w:rsid w:val="002841D3"/>
    <w:rsid w:val="00287067"/>
    <w:rsid w:val="00287693"/>
    <w:rsid w:val="00290050"/>
    <w:rsid w:val="002922FE"/>
    <w:rsid w:val="002938DA"/>
    <w:rsid w:val="00293EE7"/>
    <w:rsid w:val="002947A8"/>
    <w:rsid w:val="002958B9"/>
    <w:rsid w:val="00297B48"/>
    <w:rsid w:val="002A00BA"/>
    <w:rsid w:val="002A0495"/>
    <w:rsid w:val="002A2810"/>
    <w:rsid w:val="002A369F"/>
    <w:rsid w:val="002A4B8F"/>
    <w:rsid w:val="002A4EDE"/>
    <w:rsid w:val="002A5527"/>
    <w:rsid w:val="002A57D2"/>
    <w:rsid w:val="002A6F9A"/>
    <w:rsid w:val="002A7536"/>
    <w:rsid w:val="002B0536"/>
    <w:rsid w:val="002B0B6E"/>
    <w:rsid w:val="002B227F"/>
    <w:rsid w:val="002B2D0E"/>
    <w:rsid w:val="002B414F"/>
    <w:rsid w:val="002B433F"/>
    <w:rsid w:val="002B6C36"/>
    <w:rsid w:val="002B7D0F"/>
    <w:rsid w:val="002C0126"/>
    <w:rsid w:val="002C0E96"/>
    <w:rsid w:val="002C1622"/>
    <w:rsid w:val="002C1625"/>
    <w:rsid w:val="002C19EF"/>
    <w:rsid w:val="002C229E"/>
    <w:rsid w:val="002C3EF2"/>
    <w:rsid w:val="002C4405"/>
    <w:rsid w:val="002C4720"/>
    <w:rsid w:val="002C4B0A"/>
    <w:rsid w:val="002C57D6"/>
    <w:rsid w:val="002C5FAD"/>
    <w:rsid w:val="002C6204"/>
    <w:rsid w:val="002C792E"/>
    <w:rsid w:val="002C7FA3"/>
    <w:rsid w:val="002D2054"/>
    <w:rsid w:val="002D324E"/>
    <w:rsid w:val="002D36F4"/>
    <w:rsid w:val="002D38EA"/>
    <w:rsid w:val="002D598B"/>
    <w:rsid w:val="002D5CF0"/>
    <w:rsid w:val="002D5EB6"/>
    <w:rsid w:val="002D6AF4"/>
    <w:rsid w:val="002D70A2"/>
    <w:rsid w:val="002E0780"/>
    <w:rsid w:val="002E13D2"/>
    <w:rsid w:val="002E1713"/>
    <w:rsid w:val="002E3021"/>
    <w:rsid w:val="002E343E"/>
    <w:rsid w:val="002E5A69"/>
    <w:rsid w:val="002E784F"/>
    <w:rsid w:val="002F066F"/>
    <w:rsid w:val="002F0B95"/>
    <w:rsid w:val="002F1AC4"/>
    <w:rsid w:val="002F201D"/>
    <w:rsid w:val="002F289F"/>
    <w:rsid w:val="002F5EC3"/>
    <w:rsid w:val="002F6810"/>
    <w:rsid w:val="002F685E"/>
    <w:rsid w:val="002F798A"/>
    <w:rsid w:val="002F7F07"/>
    <w:rsid w:val="00300F5F"/>
    <w:rsid w:val="00301C19"/>
    <w:rsid w:val="00302E53"/>
    <w:rsid w:val="00303A14"/>
    <w:rsid w:val="00304A2E"/>
    <w:rsid w:val="00306A62"/>
    <w:rsid w:val="00306D06"/>
    <w:rsid w:val="00310E30"/>
    <w:rsid w:val="00310EBB"/>
    <w:rsid w:val="00311149"/>
    <w:rsid w:val="003122F5"/>
    <w:rsid w:val="0031521C"/>
    <w:rsid w:val="00315271"/>
    <w:rsid w:val="0031550C"/>
    <w:rsid w:val="00315C2F"/>
    <w:rsid w:val="003166A6"/>
    <w:rsid w:val="003173D0"/>
    <w:rsid w:val="00321BC1"/>
    <w:rsid w:val="00321FCE"/>
    <w:rsid w:val="0032331F"/>
    <w:rsid w:val="0032504A"/>
    <w:rsid w:val="003269E9"/>
    <w:rsid w:val="00332A96"/>
    <w:rsid w:val="003331B4"/>
    <w:rsid w:val="0033393E"/>
    <w:rsid w:val="0033582A"/>
    <w:rsid w:val="00335D31"/>
    <w:rsid w:val="00336D38"/>
    <w:rsid w:val="00340A37"/>
    <w:rsid w:val="003428F9"/>
    <w:rsid w:val="00346AB3"/>
    <w:rsid w:val="00347767"/>
    <w:rsid w:val="00347EC4"/>
    <w:rsid w:val="003505E8"/>
    <w:rsid w:val="00351C71"/>
    <w:rsid w:val="003529B1"/>
    <w:rsid w:val="003533A2"/>
    <w:rsid w:val="00353B72"/>
    <w:rsid w:val="00353D2F"/>
    <w:rsid w:val="00355511"/>
    <w:rsid w:val="00356047"/>
    <w:rsid w:val="003565F9"/>
    <w:rsid w:val="00356661"/>
    <w:rsid w:val="00356856"/>
    <w:rsid w:val="00356983"/>
    <w:rsid w:val="00356FF1"/>
    <w:rsid w:val="003578F6"/>
    <w:rsid w:val="00357A63"/>
    <w:rsid w:val="00360923"/>
    <w:rsid w:val="003612E3"/>
    <w:rsid w:val="003622BF"/>
    <w:rsid w:val="00363158"/>
    <w:rsid w:val="0036486C"/>
    <w:rsid w:val="00364C20"/>
    <w:rsid w:val="00364DFE"/>
    <w:rsid w:val="00366D83"/>
    <w:rsid w:val="00367732"/>
    <w:rsid w:val="003710B8"/>
    <w:rsid w:val="003714A4"/>
    <w:rsid w:val="00371761"/>
    <w:rsid w:val="00371FEB"/>
    <w:rsid w:val="00372BF9"/>
    <w:rsid w:val="00372E5F"/>
    <w:rsid w:val="0037460B"/>
    <w:rsid w:val="00375261"/>
    <w:rsid w:val="003767A1"/>
    <w:rsid w:val="00377B2C"/>
    <w:rsid w:val="00380328"/>
    <w:rsid w:val="00380C36"/>
    <w:rsid w:val="0038262D"/>
    <w:rsid w:val="003827AF"/>
    <w:rsid w:val="0038358C"/>
    <w:rsid w:val="00385231"/>
    <w:rsid w:val="00386813"/>
    <w:rsid w:val="00390331"/>
    <w:rsid w:val="00391A5A"/>
    <w:rsid w:val="0039361F"/>
    <w:rsid w:val="00394442"/>
    <w:rsid w:val="00394C5A"/>
    <w:rsid w:val="00395327"/>
    <w:rsid w:val="00395DC6"/>
    <w:rsid w:val="003A072A"/>
    <w:rsid w:val="003A203F"/>
    <w:rsid w:val="003A20B5"/>
    <w:rsid w:val="003A3044"/>
    <w:rsid w:val="003A36C8"/>
    <w:rsid w:val="003A3F14"/>
    <w:rsid w:val="003A421E"/>
    <w:rsid w:val="003A4777"/>
    <w:rsid w:val="003A5E77"/>
    <w:rsid w:val="003A6710"/>
    <w:rsid w:val="003B057C"/>
    <w:rsid w:val="003B11C4"/>
    <w:rsid w:val="003B1D6E"/>
    <w:rsid w:val="003B4187"/>
    <w:rsid w:val="003B494C"/>
    <w:rsid w:val="003B4FA6"/>
    <w:rsid w:val="003B58CB"/>
    <w:rsid w:val="003B5F91"/>
    <w:rsid w:val="003B6C61"/>
    <w:rsid w:val="003B79FA"/>
    <w:rsid w:val="003C06B0"/>
    <w:rsid w:val="003C095D"/>
    <w:rsid w:val="003C1414"/>
    <w:rsid w:val="003C1BB2"/>
    <w:rsid w:val="003C3158"/>
    <w:rsid w:val="003C3735"/>
    <w:rsid w:val="003C5804"/>
    <w:rsid w:val="003C6218"/>
    <w:rsid w:val="003D0E68"/>
    <w:rsid w:val="003D2073"/>
    <w:rsid w:val="003D358E"/>
    <w:rsid w:val="003D37C3"/>
    <w:rsid w:val="003D3A20"/>
    <w:rsid w:val="003D3C81"/>
    <w:rsid w:val="003D4012"/>
    <w:rsid w:val="003D5195"/>
    <w:rsid w:val="003D5498"/>
    <w:rsid w:val="003D5743"/>
    <w:rsid w:val="003D6813"/>
    <w:rsid w:val="003D7B3A"/>
    <w:rsid w:val="003E053E"/>
    <w:rsid w:val="003E0734"/>
    <w:rsid w:val="003E09A9"/>
    <w:rsid w:val="003E0BE3"/>
    <w:rsid w:val="003E2B2D"/>
    <w:rsid w:val="003E2EEB"/>
    <w:rsid w:val="003E50FA"/>
    <w:rsid w:val="003E5613"/>
    <w:rsid w:val="003E6742"/>
    <w:rsid w:val="003E6CB4"/>
    <w:rsid w:val="003E6DEE"/>
    <w:rsid w:val="003F1DF2"/>
    <w:rsid w:val="003F2484"/>
    <w:rsid w:val="003F4947"/>
    <w:rsid w:val="003F4A49"/>
    <w:rsid w:val="003F542A"/>
    <w:rsid w:val="003F5F48"/>
    <w:rsid w:val="003F710D"/>
    <w:rsid w:val="003F7468"/>
    <w:rsid w:val="003F77AC"/>
    <w:rsid w:val="003F7C94"/>
    <w:rsid w:val="004007AF"/>
    <w:rsid w:val="00401464"/>
    <w:rsid w:val="004016BB"/>
    <w:rsid w:val="00402F44"/>
    <w:rsid w:val="00404485"/>
    <w:rsid w:val="00405C34"/>
    <w:rsid w:val="0041009D"/>
    <w:rsid w:val="00410254"/>
    <w:rsid w:val="00410881"/>
    <w:rsid w:val="00412093"/>
    <w:rsid w:val="00413B7A"/>
    <w:rsid w:val="00414DF8"/>
    <w:rsid w:val="00415663"/>
    <w:rsid w:val="004173D1"/>
    <w:rsid w:val="004176ED"/>
    <w:rsid w:val="00417FED"/>
    <w:rsid w:val="0042001A"/>
    <w:rsid w:val="00420105"/>
    <w:rsid w:val="00421198"/>
    <w:rsid w:val="0042138B"/>
    <w:rsid w:val="00422BC6"/>
    <w:rsid w:val="004250DB"/>
    <w:rsid w:val="00425F0A"/>
    <w:rsid w:val="0042650D"/>
    <w:rsid w:val="00431114"/>
    <w:rsid w:val="00431456"/>
    <w:rsid w:val="00432D7C"/>
    <w:rsid w:val="00432F0F"/>
    <w:rsid w:val="004335FF"/>
    <w:rsid w:val="00434853"/>
    <w:rsid w:val="00434A83"/>
    <w:rsid w:val="00434C75"/>
    <w:rsid w:val="00434DCD"/>
    <w:rsid w:val="00435729"/>
    <w:rsid w:val="0043641C"/>
    <w:rsid w:val="00437099"/>
    <w:rsid w:val="00437FF3"/>
    <w:rsid w:val="004403C1"/>
    <w:rsid w:val="00440619"/>
    <w:rsid w:val="004409A6"/>
    <w:rsid w:val="00443D34"/>
    <w:rsid w:val="0044428F"/>
    <w:rsid w:val="004470F6"/>
    <w:rsid w:val="00447FBD"/>
    <w:rsid w:val="004505BF"/>
    <w:rsid w:val="00451626"/>
    <w:rsid w:val="00451A67"/>
    <w:rsid w:val="00452D23"/>
    <w:rsid w:val="00453BB4"/>
    <w:rsid w:val="004562E9"/>
    <w:rsid w:val="00456D73"/>
    <w:rsid w:val="00456ECC"/>
    <w:rsid w:val="00460372"/>
    <w:rsid w:val="004603FB"/>
    <w:rsid w:val="00460DA4"/>
    <w:rsid w:val="00461225"/>
    <w:rsid w:val="00461BC0"/>
    <w:rsid w:val="00462200"/>
    <w:rsid w:val="0046284C"/>
    <w:rsid w:val="004629A0"/>
    <w:rsid w:val="00463024"/>
    <w:rsid w:val="00467D3A"/>
    <w:rsid w:val="0047126A"/>
    <w:rsid w:val="004726CE"/>
    <w:rsid w:val="004727E7"/>
    <w:rsid w:val="004741D8"/>
    <w:rsid w:val="0047679A"/>
    <w:rsid w:val="00480D01"/>
    <w:rsid w:val="00482D01"/>
    <w:rsid w:val="00482DCC"/>
    <w:rsid w:val="004836F7"/>
    <w:rsid w:val="00485BB6"/>
    <w:rsid w:val="004906E5"/>
    <w:rsid w:val="0049079D"/>
    <w:rsid w:val="00490BBD"/>
    <w:rsid w:val="00491026"/>
    <w:rsid w:val="00493A25"/>
    <w:rsid w:val="00493CC1"/>
    <w:rsid w:val="00493FC2"/>
    <w:rsid w:val="004943F3"/>
    <w:rsid w:val="004946C2"/>
    <w:rsid w:val="00494C7A"/>
    <w:rsid w:val="00495857"/>
    <w:rsid w:val="0049657C"/>
    <w:rsid w:val="0049706F"/>
    <w:rsid w:val="004A050C"/>
    <w:rsid w:val="004A3A07"/>
    <w:rsid w:val="004A6235"/>
    <w:rsid w:val="004A65C4"/>
    <w:rsid w:val="004A702D"/>
    <w:rsid w:val="004B2552"/>
    <w:rsid w:val="004B3FDC"/>
    <w:rsid w:val="004B4628"/>
    <w:rsid w:val="004B4849"/>
    <w:rsid w:val="004B4C3E"/>
    <w:rsid w:val="004B6A95"/>
    <w:rsid w:val="004B7671"/>
    <w:rsid w:val="004C37A1"/>
    <w:rsid w:val="004C4177"/>
    <w:rsid w:val="004C48DD"/>
    <w:rsid w:val="004C4DB3"/>
    <w:rsid w:val="004C6887"/>
    <w:rsid w:val="004C6F73"/>
    <w:rsid w:val="004C7A2E"/>
    <w:rsid w:val="004D0535"/>
    <w:rsid w:val="004D1A5C"/>
    <w:rsid w:val="004D1DE6"/>
    <w:rsid w:val="004D24CC"/>
    <w:rsid w:val="004D2DCE"/>
    <w:rsid w:val="004D30AA"/>
    <w:rsid w:val="004D392C"/>
    <w:rsid w:val="004D45B5"/>
    <w:rsid w:val="004D487E"/>
    <w:rsid w:val="004D57B0"/>
    <w:rsid w:val="004D681C"/>
    <w:rsid w:val="004D713C"/>
    <w:rsid w:val="004D7E52"/>
    <w:rsid w:val="004E1312"/>
    <w:rsid w:val="004E17FE"/>
    <w:rsid w:val="004E301A"/>
    <w:rsid w:val="004E3187"/>
    <w:rsid w:val="004E463C"/>
    <w:rsid w:val="004E58EC"/>
    <w:rsid w:val="004E5DDB"/>
    <w:rsid w:val="004E6E14"/>
    <w:rsid w:val="004E7D96"/>
    <w:rsid w:val="004E7F45"/>
    <w:rsid w:val="004F131F"/>
    <w:rsid w:val="004F2477"/>
    <w:rsid w:val="004F3CAE"/>
    <w:rsid w:val="004F4425"/>
    <w:rsid w:val="004F5142"/>
    <w:rsid w:val="004F5D25"/>
    <w:rsid w:val="005006C5"/>
    <w:rsid w:val="00501355"/>
    <w:rsid w:val="00502402"/>
    <w:rsid w:val="00502E93"/>
    <w:rsid w:val="00507CDB"/>
    <w:rsid w:val="0051020E"/>
    <w:rsid w:val="005118D1"/>
    <w:rsid w:val="00512AD4"/>
    <w:rsid w:val="00513A48"/>
    <w:rsid w:val="005149C5"/>
    <w:rsid w:val="00514CD6"/>
    <w:rsid w:val="0051529A"/>
    <w:rsid w:val="00515E4B"/>
    <w:rsid w:val="00516E30"/>
    <w:rsid w:val="00517671"/>
    <w:rsid w:val="00517ED1"/>
    <w:rsid w:val="00520021"/>
    <w:rsid w:val="00521133"/>
    <w:rsid w:val="00521315"/>
    <w:rsid w:val="00521529"/>
    <w:rsid w:val="005220A4"/>
    <w:rsid w:val="00522501"/>
    <w:rsid w:val="00522655"/>
    <w:rsid w:val="00523375"/>
    <w:rsid w:val="005237BC"/>
    <w:rsid w:val="0052725D"/>
    <w:rsid w:val="0053170C"/>
    <w:rsid w:val="00533A25"/>
    <w:rsid w:val="0053467E"/>
    <w:rsid w:val="005359D6"/>
    <w:rsid w:val="00535E13"/>
    <w:rsid w:val="00535E3B"/>
    <w:rsid w:val="005374C5"/>
    <w:rsid w:val="005408B2"/>
    <w:rsid w:val="00541053"/>
    <w:rsid w:val="005416EA"/>
    <w:rsid w:val="00542932"/>
    <w:rsid w:val="00542994"/>
    <w:rsid w:val="00542C18"/>
    <w:rsid w:val="00542F20"/>
    <w:rsid w:val="005443B6"/>
    <w:rsid w:val="0054505B"/>
    <w:rsid w:val="005465CA"/>
    <w:rsid w:val="00546DE7"/>
    <w:rsid w:val="0054718D"/>
    <w:rsid w:val="0055022A"/>
    <w:rsid w:val="0055092A"/>
    <w:rsid w:val="00550DC5"/>
    <w:rsid w:val="0055247F"/>
    <w:rsid w:val="00552BD9"/>
    <w:rsid w:val="0055302E"/>
    <w:rsid w:val="005539F1"/>
    <w:rsid w:val="00554946"/>
    <w:rsid w:val="00555093"/>
    <w:rsid w:val="0055720B"/>
    <w:rsid w:val="00557587"/>
    <w:rsid w:val="005608F8"/>
    <w:rsid w:val="0056113A"/>
    <w:rsid w:val="00562DAD"/>
    <w:rsid w:val="005630DF"/>
    <w:rsid w:val="0056352B"/>
    <w:rsid w:val="00563C5B"/>
    <w:rsid w:val="00563CCE"/>
    <w:rsid w:val="0056443E"/>
    <w:rsid w:val="00565106"/>
    <w:rsid w:val="0056592B"/>
    <w:rsid w:val="0056648A"/>
    <w:rsid w:val="005674DA"/>
    <w:rsid w:val="005676FE"/>
    <w:rsid w:val="0057059B"/>
    <w:rsid w:val="00571988"/>
    <w:rsid w:val="005719E3"/>
    <w:rsid w:val="005726F5"/>
    <w:rsid w:val="005729D9"/>
    <w:rsid w:val="00572F2E"/>
    <w:rsid w:val="00573738"/>
    <w:rsid w:val="00573D48"/>
    <w:rsid w:val="00575E5B"/>
    <w:rsid w:val="0057659F"/>
    <w:rsid w:val="00580054"/>
    <w:rsid w:val="00580BF9"/>
    <w:rsid w:val="00581AE3"/>
    <w:rsid w:val="00582392"/>
    <w:rsid w:val="00582586"/>
    <w:rsid w:val="00582990"/>
    <w:rsid w:val="005835E2"/>
    <w:rsid w:val="005840FA"/>
    <w:rsid w:val="00587121"/>
    <w:rsid w:val="005874C0"/>
    <w:rsid w:val="00587ADC"/>
    <w:rsid w:val="00591AA6"/>
    <w:rsid w:val="00594072"/>
    <w:rsid w:val="005942AA"/>
    <w:rsid w:val="0059560E"/>
    <w:rsid w:val="005958D5"/>
    <w:rsid w:val="0059591E"/>
    <w:rsid w:val="0059723D"/>
    <w:rsid w:val="00597D1F"/>
    <w:rsid w:val="005A0613"/>
    <w:rsid w:val="005A0BC0"/>
    <w:rsid w:val="005A1D00"/>
    <w:rsid w:val="005A2160"/>
    <w:rsid w:val="005A23C4"/>
    <w:rsid w:val="005A2583"/>
    <w:rsid w:val="005A2D3A"/>
    <w:rsid w:val="005A32B2"/>
    <w:rsid w:val="005A57A7"/>
    <w:rsid w:val="005A61DD"/>
    <w:rsid w:val="005A6CAF"/>
    <w:rsid w:val="005A761E"/>
    <w:rsid w:val="005B0245"/>
    <w:rsid w:val="005B061E"/>
    <w:rsid w:val="005B1BA9"/>
    <w:rsid w:val="005B3273"/>
    <w:rsid w:val="005B4177"/>
    <w:rsid w:val="005B68B4"/>
    <w:rsid w:val="005B7280"/>
    <w:rsid w:val="005B7439"/>
    <w:rsid w:val="005C0AEC"/>
    <w:rsid w:val="005C0BD1"/>
    <w:rsid w:val="005C610D"/>
    <w:rsid w:val="005C76AF"/>
    <w:rsid w:val="005C7A82"/>
    <w:rsid w:val="005C7F72"/>
    <w:rsid w:val="005D09AC"/>
    <w:rsid w:val="005D0AE0"/>
    <w:rsid w:val="005D16A8"/>
    <w:rsid w:val="005D24EE"/>
    <w:rsid w:val="005D38B9"/>
    <w:rsid w:val="005D450D"/>
    <w:rsid w:val="005D7B24"/>
    <w:rsid w:val="005E0919"/>
    <w:rsid w:val="005E0D54"/>
    <w:rsid w:val="005E1AA3"/>
    <w:rsid w:val="005E22D2"/>
    <w:rsid w:val="005E26F6"/>
    <w:rsid w:val="005E271E"/>
    <w:rsid w:val="005E2879"/>
    <w:rsid w:val="005E3027"/>
    <w:rsid w:val="005E3AFB"/>
    <w:rsid w:val="005E42CE"/>
    <w:rsid w:val="005E4A84"/>
    <w:rsid w:val="005E5521"/>
    <w:rsid w:val="005E580D"/>
    <w:rsid w:val="005E5F89"/>
    <w:rsid w:val="005E6D96"/>
    <w:rsid w:val="005E7150"/>
    <w:rsid w:val="005F0176"/>
    <w:rsid w:val="005F135B"/>
    <w:rsid w:val="005F139C"/>
    <w:rsid w:val="005F2B38"/>
    <w:rsid w:val="005F34CF"/>
    <w:rsid w:val="005F3EFC"/>
    <w:rsid w:val="005F5163"/>
    <w:rsid w:val="005F5657"/>
    <w:rsid w:val="005F595A"/>
    <w:rsid w:val="005F5F8B"/>
    <w:rsid w:val="005F6C81"/>
    <w:rsid w:val="005F703C"/>
    <w:rsid w:val="00600AC0"/>
    <w:rsid w:val="00600CD9"/>
    <w:rsid w:val="006015D5"/>
    <w:rsid w:val="006015EB"/>
    <w:rsid w:val="00601736"/>
    <w:rsid w:val="00601CA4"/>
    <w:rsid w:val="0060537A"/>
    <w:rsid w:val="00605D16"/>
    <w:rsid w:val="00610345"/>
    <w:rsid w:val="0061078D"/>
    <w:rsid w:val="0061574C"/>
    <w:rsid w:val="00615B90"/>
    <w:rsid w:val="00615EFB"/>
    <w:rsid w:val="00616220"/>
    <w:rsid w:val="0061627C"/>
    <w:rsid w:val="00617AD5"/>
    <w:rsid w:val="00617EA7"/>
    <w:rsid w:val="00620853"/>
    <w:rsid w:val="00621D6E"/>
    <w:rsid w:val="00621F99"/>
    <w:rsid w:val="00622988"/>
    <w:rsid w:val="00622EFA"/>
    <w:rsid w:val="00624481"/>
    <w:rsid w:val="0062480B"/>
    <w:rsid w:val="00624982"/>
    <w:rsid w:val="00625ABC"/>
    <w:rsid w:val="00627617"/>
    <w:rsid w:val="006304AC"/>
    <w:rsid w:val="00630B5F"/>
    <w:rsid w:val="00631CD2"/>
    <w:rsid w:val="00631FE2"/>
    <w:rsid w:val="006327FD"/>
    <w:rsid w:val="00633E9F"/>
    <w:rsid w:val="0063412C"/>
    <w:rsid w:val="00634650"/>
    <w:rsid w:val="00640273"/>
    <w:rsid w:val="006402E9"/>
    <w:rsid w:val="00641D6F"/>
    <w:rsid w:val="00642922"/>
    <w:rsid w:val="006429FF"/>
    <w:rsid w:val="006505DD"/>
    <w:rsid w:val="00650909"/>
    <w:rsid w:val="00651E02"/>
    <w:rsid w:val="006533D9"/>
    <w:rsid w:val="00653406"/>
    <w:rsid w:val="0065342A"/>
    <w:rsid w:val="00653FE1"/>
    <w:rsid w:val="006551FA"/>
    <w:rsid w:val="00656A58"/>
    <w:rsid w:val="00656EDB"/>
    <w:rsid w:val="006573FE"/>
    <w:rsid w:val="00657DD4"/>
    <w:rsid w:val="0066000E"/>
    <w:rsid w:val="00660389"/>
    <w:rsid w:val="006604AD"/>
    <w:rsid w:val="00660984"/>
    <w:rsid w:val="0066185C"/>
    <w:rsid w:val="00662BC3"/>
    <w:rsid w:val="0066588D"/>
    <w:rsid w:val="00665A44"/>
    <w:rsid w:val="00665C43"/>
    <w:rsid w:val="00666B15"/>
    <w:rsid w:val="00667207"/>
    <w:rsid w:val="00667AB8"/>
    <w:rsid w:val="0067013E"/>
    <w:rsid w:val="00673800"/>
    <w:rsid w:val="00673A65"/>
    <w:rsid w:val="00673B2B"/>
    <w:rsid w:val="00674406"/>
    <w:rsid w:val="006749F6"/>
    <w:rsid w:val="00676657"/>
    <w:rsid w:val="006772FB"/>
    <w:rsid w:val="00677D7A"/>
    <w:rsid w:val="00682B91"/>
    <w:rsid w:val="00682E82"/>
    <w:rsid w:val="006865AD"/>
    <w:rsid w:val="0068697E"/>
    <w:rsid w:val="006870E9"/>
    <w:rsid w:val="006870F5"/>
    <w:rsid w:val="0069069B"/>
    <w:rsid w:val="006919D4"/>
    <w:rsid w:val="00692076"/>
    <w:rsid w:val="00692795"/>
    <w:rsid w:val="00694015"/>
    <w:rsid w:val="00694325"/>
    <w:rsid w:val="00694B87"/>
    <w:rsid w:val="00694C92"/>
    <w:rsid w:val="00694DE7"/>
    <w:rsid w:val="0069535D"/>
    <w:rsid w:val="0069576F"/>
    <w:rsid w:val="00695A2B"/>
    <w:rsid w:val="0069699D"/>
    <w:rsid w:val="0069762B"/>
    <w:rsid w:val="006A01CD"/>
    <w:rsid w:val="006A0650"/>
    <w:rsid w:val="006A0AC6"/>
    <w:rsid w:val="006A164A"/>
    <w:rsid w:val="006A42AE"/>
    <w:rsid w:val="006A715E"/>
    <w:rsid w:val="006B1185"/>
    <w:rsid w:val="006B13D9"/>
    <w:rsid w:val="006B1404"/>
    <w:rsid w:val="006B33AD"/>
    <w:rsid w:val="006B352D"/>
    <w:rsid w:val="006B5E90"/>
    <w:rsid w:val="006B7CD6"/>
    <w:rsid w:val="006C0F46"/>
    <w:rsid w:val="006C1EC6"/>
    <w:rsid w:val="006C2198"/>
    <w:rsid w:val="006C3A80"/>
    <w:rsid w:val="006C4799"/>
    <w:rsid w:val="006C76EA"/>
    <w:rsid w:val="006C7786"/>
    <w:rsid w:val="006D08BD"/>
    <w:rsid w:val="006D1862"/>
    <w:rsid w:val="006D3306"/>
    <w:rsid w:val="006D3D5C"/>
    <w:rsid w:val="006D5E8C"/>
    <w:rsid w:val="006D5EB5"/>
    <w:rsid w:val="006D6030"/>
    <w:rsid w:val="006D6998"/>
    <w:rsid w:val="006D6C4F"/>
    <w:rsid w:val="006D6D1F"/>
    <w:rsid w:val="006D6F3F"/>
    <w:rsid w:val="006D757C"/>
    <w:rsid w:val="006D784F"/>
    <w:rsid w:val="006E13A6"/>
    <w:rsid w:val="006E2218"/>
    <w:rsid w:val="006E364F"/>
    <w:rsid w:val="006E3E20"/>
    <w:rsid w:val="006E3EFF"/>
    <w:rsid w:val="006E4662"/>
    <w:rsid w:val="006E5694"/>
    <w:rsid w:val="006E64C5"/>
    <w:rsid w:val="006E7E2B"/>
    <w:rsid w:val="006F0265"/>
    <w:rsid w:val="006F02AF"/>
    <w:rsid w:val="006F0640"/>
    <w:rsid w:val="006F0F3A"/>
    <w:rsid w:val="006F13AD"/>
    <w:rsid w:val="006F1B8B"/>
    <w:rsid w:val="006F202E"/>
    <w:rsid w:val="006F2517"/>
    <w:rsid w:val="006F47CA"/>
    <w:rsid w:val="006F6637"/>
    <w:rsid w:val="006F6EC3"/>
    <w:rsid w:val="006F7B3A"/>
    <w:rsid w:val="00700239"/>
    <w:rsid w:val="0070043C"/>
    <w:rsid w:val="007011BA"/>
    <w:rsid w:val="0070387F"/>
    <w:rsid w:val="00704849"/>
    <w:rsid w:val="0070635A"/>
    <w:rsid w:val="007101F8"/>
    <w:rsid w:val="007113B8"/>
    <w:rsid w:val="00711859"/>
    <w:rsid w:val="00712A7D"/>
    <w:rsid w:val="00713078"/>
    <w:rsid w:val="00713816"/>
    <w:rsid w:val="00713A00"/>
    <w:rsid w:val="00714A58"/>
    <w:rsid w:val="00714C1D"/>
    <w:rsid w:val="007154DA"/>
    <w:rsid w:val="00716CA3"/>
    <w:rsid w:val="00720972"/>
    <w:rsid w:val="00720B59"/>
    <w:rsid w:val="007210F9"/>
    <w:rsid w:val="00721CF0"/>
    <w:rsid w:val="00722058"/>
    <w:rsid w:val="007232DE"/>
    <w:rsid w:val="00723CB6"/>
    <w:rsid w:val="0072434E"/>
    <w:rsid w:val="007245C3"/>
    <w:rsid w:val="00726509"/>
    <w:rsid w:val="00726595"/>
    <w:rsid w:val="00726D4B"/>
    <w:rsid w:val="00727766"/>
    <w:rsid w:val="00727E33"/>
    <w:rsid w:val="007303C9"/>
    <w:rsid w:val="00730E95"/>
    <w:rsid w:val="00732AB7"/>
    <w:rsid w:val="007335B0"/>
    <w:rsid w:val="00735E6D"/>
    <w:rsid w:val="00735E92"/>
    <w:rsid w:val="0073643C"/>
    <w:rsid w:val="0073792C"/>
    <w:rsid w:val="00742484"/>
    <w:rsid w:val="00742E91"/>
    <w:rsid w:val="007438F3"/>
    <w:rsid w:val="007443B0"/>
    <w:rsid w:val="00745140"/>
    <w:rsid w:val="00745C26"/>
    <w:rsid w:val="00747314"/>
    <w:rsid w:val="0075044D"/>
    <w:rsid w:val="007514FD"/>
    <w:rsid w:val="007521E9"/>
    <w:rsid w:val="00753B38"/>
    <w:rsid w:val="007540F7"/>
    <w:rsid w:val="007554E5"/>
    <w:rsid w:val="0076216D"/>
    <w:rsid w:val="0076319D"/>
    <w:rsid w:val="007634FB"/>
    <w:rsid w:val="00763FA8"/>
    <w:rsid w:val="007643AB"/>
    <w:rsid w:val="00764C4B"/>
    <w:rsid w:val="00765262"/>
    <w:rsid w:val="00765FD9"/>
    <w:rsid w:val="00766085"/>
    <w:rsid w:val="00766962"/>
    <w:rsid w:val="00767949"/>
    <w:rsid w:val="00767AFC"/>
    <w:rsid w:val="0077035E"/>
    <w:rsid w:val="00770814"/>
    <w:rsid w:val="00770B4F"/>
    <w:rsid w:val="00770CCD"/>
    <w:rsid w:val="00771CB5"/>
    <w:rsid w:val="0077237B"/>
    <w:rsid w:val="00772E1E"/>
    <w:rsid w:val="00773279"/>
    <w:rsid w:val="00773BB6"/>
    <w:rsid w:val="00776314"/>
    <w:rsid w:val="00776ADC"/>
    <w:rsid w:val="00777EEB"/>
    <w:rsid w:val="007818F7"/>
    <w:rsid w:val="0078210B"/>
    <w:rsid w:val="00783A14"/>
    <w:rsid w:val="00783BFE"/>
    <w:rsid w:val="007841A3"/>
    <w:rsid w:val="00785ED4"/>
    <w:rsid w:val="007860EF"/>
    <w:rsid w:val="007865F2"/>
    <w:rsid w:val="007910E5"/>
    <w:rsid w:val="00791BB2"/>
    <w:rsid w:val="007922AC"/>
    <w:rsid w:val="00792E97"/>
    <w:rsid w:val="0079305E"/>
    <w:rsid w:val="00793BFA"/>
    <w:rsid w:val="00793C8D"/>
    <w:rsid w:val="00795916"/>
    <w:rsid w:val="00795E6C"/>
    <w:rsid w:val="00795EE1"/>
    <w:rsid w:val="0079728E"/>
    <w:rsid w:val="00797805"/>
    <w:rsid w:val="00797FF3"/>
    <w:rsid w:val="007A08FC"/>
    <w:rsid w:val="007A639B"/>
    <w:rsid w:val="007A7341"/>
    <w:rsid w:val="007A7E89"/>
    <w:rsid w:val="007B2B59"/>
    <w:rsid w:val="007B6397"/>
    <w:rsid w:val="007B6E3A"/>
    <w:rsid w:val="007B7117"/>
    <w:rsid w:val="007B72FD"/>
    <w:rsid w:val="007C042B"/>
    <w:rsid w:val="007C3B7F"/>
    <w:rsid w:val="007C3EE7"/>
    <w:rsid w:val="007C44F8"/>
    <w:rsid w:val="007C46C2"/>
    <w:rsid w:val="007C5407"/>
    <w:rsid w:val="007C7194"/>
    <w:rsid w:val="007C79DD"/>
    <w:rsid w:val="007C7A3A"/>
    <w:rsid w:val="007D03BF"/>
    <w:rsid w:val="007D0E1D"/>
    <w:rsid w:val="007D1A54"/>
    <w:rsid w:val="007D25BB"/>
    <w:rsid w:val="007D3C5A"/>
    <w:rsid w:val="007D42BB"/>
    <w:rsid w:val="007D45F3"/>
    <w:rsid w:val="007D5862"/>
    <w:rsid w:val="007D5E2D"/>
    <w:rsid w:val="007D5FA1"/>
    <w:rsid w:val="007D6CA5"/>
    <w:rsid w:val="007D74E6"/>
    <w:rsid w:val="007E1F0B"/>
    <w:rsid w:val="007E1F83"/>
    <w:rsid w:val="007E4852"/>
    <w:rsid w:val="007E4A94"/>
    <w:rsid w:val="007E5E6F"/>
    <w:rsid w:val="007E6EE5"/>
    <w:rsid w:val="007F126D"/>
    <w:rsid w:val="007F1AF3"/>
    <w:rsid w:val="007F2723"/>
    <w:rsid w:val="007F3572"/>
    <w:rsid w:val="007F6BDC"/>
    <w:rsid w:val="00800437"/>
    <w:rsid w:val="008006A5"/>
    <w:rsid w:val="00800E05"/>
    <w:rsid w:val="00801083"/>
    <w:rsid w:val="008017EA"/>
    <w:rsid w:val="0080216B"/>
    <w:rsid w:val="00803138"/>
    <w:rsid w:val="008036E9"/>
    <w:rsid w:val="0080379B"/>
    <w:rsid w:val="00804427"/>
    <w:rsid w:val="0080485F"/>
    <w:rsid w:val="00805700"/>
    <w:rsid w:val="00806553"/>
    <w:rsid w:val="00807054"/>
    <w:rsid w:val="008070D6"/>
    <w:rsid w:val="00807FA3"/>
    <w:rsid w:val="008104BC"/>
    <w:rsid w:val="00810BE4"/>
    <w:rsid w:val="0081107A"/>
    <w:rsid w:val="0081161C"/>
    <w:rsid w:val="008125FF"/>
    <w:rsid w:val="0081293D"/>
    <w:rsid w:val="00812DB2"/>
    <w:rsid w:val="00813139"/>
    <w:rsid w:val="00813FC0"/>
    <w:rsid w:val="00814D60"/>
    <w:rsid w:val="0081508B"/>
    <w:rsid w:val="00815753"/>
    <w:rsid w:val="00815A97"/>
    <w:rsid w:val="0081680B"/>
    <w:rsid w:val="008177AF"/>
    <w:rsid w:val="00820172"/>
    <w:rsid w:val="00820504"/>
    <w:rsid w:val="00821971"/>
    <w:rsid w:val="00821C92"/>
    <w:rsid w:val="00822E81"/>
    <w:rsid w:val="0082429E"/>
    <w:rsid w:val="008263C8"/>
    <w:rsid w:val="008274DD"/>
    <w:rsid w:val="00827925"/>
    <w:rsid w:val="00830361"/>
    <w:rsid w:val="0083211A"/>
    <w:rsid w:val="00832798"/>
    <w:rsid w:val="00835389"/>
    <w:rsid w:val="00836551"/>
    <w:rsid w:val="00836814"/>
    <w:rsid w:val="008372AE"/>
    <w:rsid w:val="00837578"/>
    <w:rsid w:val="0084035B"/>
    <w:rsid w:val="00840A20"/>
    <w:rsid w:val="00844E90"/>
    <w:rsid w:val="0084524B"/>
    <w:rsid w:val="00845A4E"/>
    <w:rsid w:val="00850280"/>
    <w:rsid w:val="008503D0"/>
    <w:rsid w:val="008516B1"/>
    <w:rsid w:val="00852A64"/>
    <w:rsid w:val="008543E4"/>
    <w:rsid w:val="00854FE5"/>
    <w:rsid w:val="00856B07"/>
    <w:rsid w:val="0086071B"/>
    <w:rsid w:val="00860D35"/>
    <w:rsid w:val="00860E49"/>
    <w:rsid w:val="008623C6"/>
    <w:rsid w:val="008625BA"/>
    <w:rsid w:val="00864257"/>
    <w:rsid w:val="00864284"/>
    <w:rsid w:val="0086462F"/>
    <w:rsid w:val="008647C3"/>
    <w:rsid w:val="0086586D"/>
    <w:rsid w:val="00866007"/>
    <w:rsid w:val="008720A1"/>
    <w:rsid w:val="0087210D"/>
    <w:rsid w:val="00872837"/>
    <w:rsid w:val="008742DE"/>
    <w:rsid w:val="00874514"/>
    <w:rsid w:val="008756FF"/>
    <w:rsid w:val="00880A8B"/>
    <w:rsid w:val="00882B18"/>
    <w:rsid w:val="00883C2E"/>
    <w:rsid w:val="00885193"/>
    <w:rsid w:val="00885213"/>
    <w:rsid w:val="00886D32"/>
    <w:rsid w:val="00887107"/>
    <w:rsid w:val="00890338"/>
    <w:rsid w:val="008918E9"/>
    <w:rsid w:val="00891DDD"/>
    <w:rsid w:val="008930EF"/>
    <w:rsid w:val="0089390A"/>
    <w:rsid w:val="00893E5C"/>
    <w:rsid w:val="008948EB"/>
    <w:rsid w:val="00894C53"/>
    <w:rsid w:val="008952F8"/>
    <w:rsid w:val="0089789B"/>
    <w:rsid w:val="00897F4C"/>
    <w:rsid w:val="008A004C"/>
    <w:rsid w:val="008A00C4"/>
    <w:rsid w:val="008A0D20"/>
    <w:rsid w:val="008A137F"/>
    <w:rsid w:val="008A1B37"/>
    <w:rsid w:val="008A20AF"/>
    <w:rsid w:val="008A21AF"/>
    <w:rsid w:val="008A2ADA"/>
    <w:rsid w:val="008A3EFB"/>
    <w:rsid w:val="008A4664"/>
    <w:rsid w:val="008A4F55"/>
    <w:rsid w:val="008A5EB7"/>
    <w:rsid w:val="008A6D28"/>
    <w:rsid w:val="008A7256"/>
    <w:rsid w:val="008A7A31"/>
    <w:rsid w:val="008A7E1A"/>
    <w:rsid w:val="008B1489"/>
    <w:rsid w:val="008B15F5"/>
    <w:rsid w:val="008B16FE"/>
    <w:rsid w:val="008B1FC1"/>
    <w:rsid w:val="008B25AA"/>
    <w:rsid w:val="008B30B9"/>
    <w:rsid w:val="008B381E"/>
    <w:rsid w:val="008B39D4"/>
    <w:rsid w:val="008B652E"/>
    <w:rsid w:val="008B6A98"/>
    <w:rsid w:val="008B6AC1"/>
    <w:rsid w:val="008B71D1"/>
    <w:rsid w:val="008B7544"/>
    <w:rsid w:val="008C2392"/>
    <w:rsid w:val="008C28CE"/>
    <w:rsid w:val="008C3002"/>
    <w:rsid w:val="008C588A"/>
    <w:rsid w:val="008D0DC6"/>
    <w:rsid w:val="008D0E5A"/>
    <w:rsid w:val="008D191C"/>
    <w:rsid w:val="008D427B"/>
    <w:rsid w:val="008D4550"/>
    <w:rsid w:val="008D522F"/>
    <w:rsid w:val="008D627B"/>
    <w:rsid w:val="008D66AB"/>
    <w:rsid w:val="008D77FF"/>
    <w:rsid w:val="008D7EBB"/>
    <w:rsid w:val="008E0BEF"/>
    <w:rsid w:val="008E12F3"/>
    <w:rsid w:val="008E2A11"/>
    <w:rsid w:val="008E2A52"/>
    <w:rsid w:val="008E3E3E"/>
    <w:rsid w:val="008E54A9"/>
    <w:rsid w:val="008E5750"/>
    <w:rsid w:val="008E6C07"/>
    <w:rsid w:val="008E6F72"/>
    <w:rsid w:val="008F2066"/>
    <w:rsid w:val="008F2279"/>
    <w:rsid w:val="008F253B"/>
    <w:rsid w:val="008F3CBC"/>
    <w:rsid w:val="008F4114"/>
    <w:rsid w:val="008F432B"/>
    <w:rsid w:val="008F4B8A"/>
    <w:rsid w:val="008F61E4"/>
    <w:rsid w:val="008F6B6A"/>
    <w:rsid w:val="00900587"/>
    <w:rsid w:val="00900C84"/>
    <w:rsid w:val="00902159"/>
    <w:rsid w:val="0090236D"/>
    <w:rsid w:val="00903A9C"/>
    <w:rsid w:val="00903E4D"/>
    <w:rsid w:val="00904C1C"/>
    <w:rsid w:val="00904D45"/>
    <w:rsid w:val="009053C0"/>
    <w:rsid w:val="00906554"/>
    <w:rsid w:val="009074CC"/>
    <w:rsid w:val="00910094"/>
    <w:rsid w:val="00910926"/>
    <w:rsid w:val="00910BA7"/>
    <w:rsid w:val="00910C7D"/>
    <w:rsid w:val="00911778"/>
    <w:rsid w:val="00911AE8"/>
    <w:rsid w:val="00911ECB"/>
    <w:rsid w:val="00913CFD"/>
    <w:rsid w:val="00914BA7"/>
    <w:rsid w:val="00915543"/>
    <w:rsid w:val="009176ED"/>
    <w:rsid w:val="00917EC2"/>
    <w:rsid w:val="009218BC"/>
    <w:rsid w:val="00922026"/>
    <w:rsid w:val="009223A2"/>
    <w:rsid w:val="00922BAB"/>
    <w:rsid w:val="00924448"/>
    <w:rsid w:val="00924802"/>
    <w:rsid w:val="00926968"/>
    <w:rsid w:val="00926E4C"/>
    <w:rsid w:val="00927615"/>
    <w:rsid w:val="00927831"/>
    <w:rsid w:val="00930992"/>
    <w:rsid w:val="00931E7E"/>
    <w:rsid w:val="00933DF5"/>
    <w:rsid w:val="009351FF"/>
    <w:rsid w:val="00935D74"/>
    <w:rsid w:val="00936181"/>
    <w:rsid w:val="00936C06"/>
    <w:rsid w:val="0093741A"/>
    <w:rsid w:val="009376AD"/>
    <w:rsid w:val="009379A8"/>
    <w:rsid w:val="009407DD"/>
    <w:rsid w:val="00940FAF"/>
    <w:rsid w:val="00941084"/>
    <w:rsid w:val="00941E4F"/>
    <w:rsid w:val="009433BA"/>
    <w:rsid w:val="00944088"/>
    <w:rsid w:val="00944EB4"/>
    <w:rsid w:val="0095007B"/>
    <w:rsid w:val="00950232"/>
    <w:rsid w:val="00952955"/>
    <w:rsid w:val="0095350B"/>
    <w:rsid w:val="00953B19"/>
    <w:rsid w:val="00954863"/>
    <w:rsid w:val="00955109"/>
    <w:rsid w:val="009554E5"/>
    <w:rsid w:val="009556BF"/>
    <w:rsid w:val="009560A8"/>
    <w:rsid w:val="009566D3"/>
    <w:rsid w:val="009578B6"/>
    <w:rsid w:val="0096162C"/>
    <w:rsid w:val="00962BD1"/>
    <w:rsid w:val="009647CF"/>
    <w:rsid w:val="0096619E"/>
    <w:rsid w:val="00966F85"/>
    <w:rsid w:val="00967325"/>
    <w:rsid w:val="00970D6B"/>
    <w:rsid w:val="00972A5E"/>
    <w:rsid w:val="0097464A"/>
    <w:rsid w:val="00974B56"/>
    <w:rsid w:val="009759ED"/>
    <w:rsid w:val="009761E9"/>
    <w:rsid w:val="009763BE"/>
    <w:rsid w:val="00977412"/>
    <w:rsid w:val="00977423"/>
    <w:rsid w:val="00977EC0"/>
    <w:rsid w:val="009843EB"/>
    <w:rsid w:val="00985390"/>
    <w:rsid w:val="00985830"/>
    <w:rsid w:val="00987161"/>
    <w:rsid w:val="0098739D"/>
    <w:rsid w:val="00987482"/>
    <w:rsid w:val="009877AE"/>
    <w:rsid w:val="0099068F"/>
    <w:rsid w:val="00990F55"/>
    <w:rsid w:val="009916B7"/>
    <w:rsid w:val="00992891"/>
    <w:rsid w:val="00993720"/>
    <w:rsid w:val="00995101"/>
    <w:rsid w:val="009A11CE"/>
    <w:rsid w:val="009A1BED"/>
    <w:rsid w:val="009A48C9"/>
    <w:rsid w:val="009A4ED6"/>
    <w:rsid w:val="009A4FF2"/>
    <w:rsid w:val="009A562C"/>
    <w:rsid w:val="009A567D"/>
    <w:rsid w:val="009A7ADE"/>
    <w:rsid w:val="009B042B"/>
    <w:rsid w:val="009B08F8"/>
    <w:rsid w:val="009B0CCC"/>
    <w:rsid w:val="009B0F4F"/>
    <w:rsid w:val="009B1D6B"/>
    <w:rsid w:val="009B2A25"/>
    <w:rsid w:val="009B2EFA"/>
    <w:rsid w:val="009B3AD9"/>
    <w:rsid w:val="009B3DFF"/>
    <w:rsid w:val="009B4690"/>
    <w:rsid w:val="009B4CE1"/>
    <w:rsid w:val="009B60F8"/>
    <w:rsid w:val="009B6134"/>
    <w:rsid w:val="009B6A9E"/>
    <w:rsid w:val="009B6E58"/>
    <w:rsid w:val="009C1C14"/>
    <w:rsid w:val="009C2E20"/>
    <w:rsid w:val="009C3103"/>
    <w:rsid w:val="009C3216"/>
    <w:rsid w:val="009C4B10"/>
    <w:rsid w:val="009C4E27"/>
    <w:rsid w:val="009C4FF2"/>
    <w:rsid w:val="009C511C"/>
    <w:rsid w:val="009C52B9"/>
    <w:rsid w:val="009C5825"/>
    <w:rsid w:val="009C608B"/>
    <w:rsid w:val="009C63C7"/>
    <w:rsid w:val="009C6939"/>
    <w:rsid w:val="009C7022"/>
    <w:rsid w:val="009D0BBE"/>
    <w:rsid w:val="009D0F2C"/>
    <w:rsid w:val="009D171A"/>
    <w:rsid w:val="009D1B5B"/>
    <w:rsid w:val="009D1B7B"/>
    <w:rsid w:val="009D2701"/>
    <w:rsid w:val="009D4656"/>
    <w:rsid w:val="009D512D"/>
    <w:rsid w:val="009D527C"/>
    <w:rsid w:val="009D5AA9"/>
    <w:rsid w:val="009D5C18"/>
    <w:rsid w:val="009D60BB"/>
    <w:rsid w:val="009D636C"/>
    <w:rsid w:val="009D7173"/>
    <w:rsid w:val="009E0624"/>
    <w:rsid w:val="009E066B"/>
    <w:rsid w:val="009E1354"/>
    <w:rsid w:val="009E1DB9"/>
    <w:rsid w:val="009E256E"/>
    <w:rsid w:val="009E2A49"/>
    <w:rsid w:val="009E30B6"/>
    <w:rsid w:val="009E5E27"/>
    <w:rsid w:val="009E69B2"/>
    <w:rsid w:val="009F05F8"/>
    <w:rsid w:val="009F1D3C"/>
    <w:rsid w:val="009F3F95"/>
    <w:rsid w:val="009F4FF0"/>
    <w:rsid w:val="009F5546"/>
    <w:rsid w:val="009F6038"/>
    <w:rsid w:val="009F688E"/>
    <w:rsid w:val="009F6955"/>
    <w:rsid w:val="009F7A28"/>
    <w:rsid w:val="00A008CD"/>
    <w:rsid w:val="00A010A7"/>
    <w:rsid w:val="00A0179E"/>
    <w:rsid w:val="00A019D2"/>
    <w:rsid w:val="00A02823"/>
    <w:rsid w:val="00A0371A"/>
    <w:rsid w:val="00A03F49"/>
    <w:rsid w:val="00A04056"/>
    <w:rsid w:val="00A060DF"/>
    <w:rsid w:val="00A06821"/>
    <w:rsid w:val="00A07BFA"/>
    <w:rsid w:val="00A10926"/>
    <w:rsid w:val="00A110BC"/>
    <w:rsid w:val="00A11F54"/>
    <w:rsid w:val="00A144E2"/>
    <w:rsid w:val="00A151D9"/>
    <w:rsid w:val="00A152E7"/>
    <w:rsid w:val="00A157EB"/>
    <w:rsid w:val="00A16D54"/>
    <w:rsid w:val="00A16F65"/>
    <w:rsid w:val="00A17286"/>
    <w:rsid w:val="00A174C0"/>
    <w:rsid w:val="00A17960"/>
    <w:rsid w:val="00A17CA9"/>
    <w:rsid w:val="00A22A80"/>
    <w:rsid w:val="00A23EB3"/>
    <w:rsid w:val="00A24900"/>
    <w:rsid w:val="00A255C5"/>
    <w:rsid w:val="00A26C9C"/>
    <w:rsid w:val="00A277A2"/>
    <w:rsid w:val="00A27B7E"/>
    <w:rsid w:val="00A27F7B"/>
    <w:rsid w:val="00A3071F"/>
    <w:rsid w:val="00A31E49"/>
    <w:rsid w:val="00A32241"/>
    <w:rsid w:val="00A325E0"/>
    <w:rsid w:val="00A3281E"/>
    <w:rsid w:val="00A3472B"/>
    <w:rsid w:val="00A34C15"/>
    <w:rsid w:val="00A34F1F"/>
    <w:rsid w:val="00A34F5A"/>
    <w:rsid w:val="00A351E7"/>
    <w:rsid w:val="00A3553D"/>
    <w:rsid w:val="00A35A7F"/>
    <w:rsid w:val="00A36444"/>
    <w:rsid w:val="00A36BE7"/>
    <w:rsid w:val="00A37414"/>
    <w:rsid w:val="00A37AC6"/>
    <w:rsid w:val="00A4234C"/>
    <w:rsid w:val="00A430CB"/>
    <w:rsid w:val="00A431FB"/>
    <w:rsid w:val="00A44106"/>
    <w:rsid w:val="00A442FA"/>
    <w:rsid w:val="00A44E6C"/>
    <w:rsid w:val="00A45850"/>
    <w:rsid w:val="00A459BB"/>
    <w:rsid w:val="00A45D95"/>
    <w:rsid w:val="00A460C7"/>
    <w:rsid w:val="00A51110"/>
    <w:rsid w:val="00A5224D"/>
    <w:rsid w:val="00A54026"/>
    <w:rsid w:val="00A551A8"/>
    <w:rsid w:val="00A55980"/>
    <w:rsid w:val="00A5754E"/>
    <w:rsid w:val="00A57D79"/>
    <w:rsid w:val="00A63B40"/>
    <w:rsid w:val="00A64F96"/>
    <w:rsid w:val="00A65418"/>
    <w:rsid w:val="00A65BC4"/>
    <w:rsid w:val="00A65E97"/>
    <w:rsid w:val="00A65EC5"/>
    <w:rsid w:val="00A67C9E"/>
    <w:rsid w:val="00A70603"/>
    <w:rsid w:val="00A711B9"/>
    <w:rsid w:val="00A71BE9"/>
    <w:rsid w:val="00A72152"/>
    <w:rsid w:val="00A72D39"/>
    <w:rsid w:val="00A7396D"/>
    <w:rsid w:val="00A74B33"/>
    <w:rsid w:val="00A76425"/>
    <w:rsid w:val="00A76DD8"/>
    <w:rsid w:val="00A77D6D"/>
    <w:rsid w:val="00A8112F"/>
    <w:rsid w:val="00A8126D"/>
    <w:rsid w:val="00A815E9"/>
    <w:rsid w:val="00A82527"/>
    <w:rsid w:val="00A829AD"/>
    <w:rsid w:val="00A841E1"/>
    <w:rsid w:val="00A8435A"/>
    <w:rsid w:val="00A860EA"/>
    <w:rsid w:val="00A86A6F"/>
    <w:rsid w:val="00A873A7"/>
    <w:rsid w:val="00A902A3"/>
    <w:rsid w:val="00A91DC5"/>
    <w:rsid w:val="00A924A1"/>
    <w:rsid w:val="00A926F7"/>
    <w:rsid w:val="00A927AB"/>
    <w:rsid w:val="00A92DA5"/>
    <w:rsid w:val="00A93364"/>
    <w:rsid w:val="00A9399B"/>
    <w:rsid w:val="00A9496F"/>
    <w:rsid w:val="00A95ECD"/>
    <w:rsid w:val="00A96463"/>
    <w:rsid w:val="00A966DF"/>
    <w:rsid w:val="00AA00C9"/>
    <w:rsid w:val="00AA0AC5"/>
    <w:rsid w:val="00AA1526"/>
    <w:rsid w:val="00AA16EB"/>
    <w:rsid w:val="00AA2998"/>
    <w:rsid w:val="00AA31B5"/>
    <w:rsid w:val="00AA3A6A"/>
    <w:rsid w:val="00AA42A1"/>
    <w:rsid w:val="00AA5E79"/>
    <w:rsid w:val="00AA790F"/>
    <w:rsid w:val="00AB0AAC"/>
    <w:rsid w:val="00AB2263"/>
    <w:rsid w:val="00AB341B"/>
    <w:rsid w:val="00AB4B39"/>
    <w:rsid w:val="00AB4DB6"/>
    <w:rsid w:val="00AB5049"/>
    <w:rsid w:val="00AB5493"/>
    <w:rsid w:val="00AC2FBF"/>
    <w:rsid w:val="00AC3664"/>
    <w:rsid w:val="00AC39C0"/>
    <w:rsid w:val="00AC41AF"/>
    <w:rsid w:val="00AC4243"/>
    <w:rsid w:val="00AC5893"/>
    <w:rsid w:val="00AC6C38"/>
    <w:rsid w:val="00AD01CB"/>
    <w:rsid w:val="00AD0212"/>
    <w:rsid w:val="00AD234D"/>
    <w:rsid w:val="00AD3B36"/>
    <w:rsid w:val="00AD3EB6"/>
    <w:rsid w:val="00AD4200"/>
    <w:rsid w:val="00AD4628"/>
    <w:rsid w:val="00AD577E"/>
    <w:rsid w:val="00AD6660"/>
    <w:rsid w:val="00AD7F87"/>
    <w:rsid w:val="00AE0260"/>
    <w:rsid w:val="00AE08F3"/>
    <w:rsid w:val="00AE163A"/>
    <w:rsid w:val="00AE44E0"/>
    <w:rsid w:val="00AE4CB8"/>
    <w:rsid w:val="00AE5C89"/>
    <w:rsid w:val="00AF0599"/>
    <w:rsid w:val="00AF1816"/>
    <w:rsid w:val="00AF30B8"/>
    <w:rsid w:val="00AF31EF"/>
    <w:rsid w:val="00AF327B"/>
    <w:rsid w:val="00AF57D7"/>
    <w:rsid w:val="00AF5B05"/>
    <w:rsid w:val="00AF66AB"/>
    <w:rsid w:val="00AF6D49"/>
    <w:rsid w:val="00AF6D86"/>
    <w:rsid w:val="00AF7917"/>
    <w:rsid w:val="00B0053F"/>
    <w:rsid w:val="00B00E34"/>
    <w:rsid w:val="00B0149C"/>
    <w:rsid w:val="00B01799"/>
    <w:rsid w:val="00B01F3A"/>
    <w:rsid w:val="00B02158"/>
    <w:rsid w:val="00B03274"/>
    <w:rsid w:val="00B0361D"/>
    <w:rsid w:val="00B03CF6"/>
    <w:rsid w:val="00B048FC"/>
    <w:rsid w:val="00B10D1E"/>
    <w:rsid w:val="00B11F7B"/>
    <w:rsid w:val="00B12608"/>
    <w:rsid w:val="00B126AE"/>
    <w:rsid w:val="00B12C90"/>
    <w:rsid w:val="00B13004"/>
    <w:rsid w:val="00B14764"/>
    <w:rsid w:val="00B15852"/>
    <w:rsid w:val="00B15B59"/>
    <w:rsid w:val="00B17655"/>
    <w:rsid w:val="00B17DA4"/>
    <w:rsid w:val="00B22520"/>
    <w:rsid w:val="00B22B37"/>
    <w:rsid w:val="00B22F65"/>
    <w:rsid w:val="00B2347E"/>
    <w:rsid w:val="00B2565E"/>
    <w:rsid w:val="00B26997"/>
    <w:rsid w:val="00B27314"/>
    <w:rsid w:val="00B30E5C"/>
    <w:rsid w:val="00B30FDE"/>
    <w:rsid w:val="00B33D01"/>
    <w:rsid w:val="00B344E3"/>
    <w:rsid w:val="00B3510D"/>
    <w:rsid w:val="00B352B8"/>
    <w:rsid w:val="00B35EA9"/>
    <w:rsid w:val="00B35FF2"/>
    <w:rsid w:val="00B3647B"/>
    <w:rsid w:val="00B3688B"/>
    <w:rsid w:val="00B36E78"/>
    <w:rsid w:val="00B3757C"/>
    <w:rsid w:val="00B37F82"/>
    <w:rsid w:val="00B403B7"/>
    <w:rsid w:val="00B40DBC"/>
    <w:rsid w:val="00B41163"/>
    <w:rsid w:val="00B4147B"/>
    <w:rsid w:val="00B4151C"/>
    <w:rsid w:val="00B42172"/>
    <w:rsid w:val="00B42322"/>
    <w:rsid w:val="00B42575"/>
    <w:rsid w:val="00B42B3F"/>
    <w:rsid w:val="00B42FAB"/>
    <w:rsid w:val="00B432E5"/>
    <w:rsid w:val="00B44F65"/>
    <w:rsid w:val="00B45EBF"/>
    <w:rsid w:val="00B46F39"/>
    <w:rsid w:val="00B52657"/>
    <w:rsid w:val="00B54D34"/>
    <w:rsid w:val="00B54F6A"/>
    <w:rsid w:val="00B556E4"/>
    <w:rsid w:val="00B60BC5"/>
    <w:rsid w:val="00B63970"/>
    <w:rsid w:val="00B64394"/>
    <w:rsid w:val="00B6497D"/>
    <w:rsid w:val="00B659FD"/>
    <w:rsid w:val="00B65E97"/>
    <w:rsid w:val="00B7039A"/>
    <w:rsid w:val="00B704EA"/>
    <w:rsid w:val="00B71185"/>
    <w:rsid w:val="00B72B84"/>
    <w:rsid w:val="00B72F52"/>
    <w:rsid w:val="00B771B2"/>
    <w:rsid w:val="00B77215"/>
    <w:rsid w:val="00B776EA"/>
    <w:rsid w:val="00B80A1A"/>
    <w:rsid w:val="00B80AF1"/>
    <w:rsid w:val="00B80BD1"/>
    <w:rsid w:val="00B80D11"/>
    <w:rsid w:val="00B81158"/>
    <w:rsid w:val="00B824E0"/>
    <w:rsid w:val="00B84220"/>
    <w:rsid w:val="00B84F18"/>
    <w:rsid w:val="00B85851"/>
    <w:rsid w:val="00B86A2D"/>
    <w:rsid w:val="00B86AF4"/>
    <w:rsid w:val="00B8795C"/>
    <w:rsid w:val="00B87EFD"/>
    <w:rsid w:val="00B90C93"/>
    <w:rsid w:val="00B90E05"/>
    <w:rsid w:val="00B91404"/>
    <w:rsid w:val="00B91C35"/>
    <w:rsid w:val="00B91C55"/>
    <w:rsid w:val="00B92151"/>
    <w:rsid w:val="00B924FD"/>
    <w:rsid w:val="00B933B9"/>
    <w:rsid w:val="00B93E16"/>
    <w:rsid w:val="00B94A44"/>
    <w:rsid w:val="00B94EBF"/>
    <w:rsid w:val="00B9536F"/>
    <w:rsid w:val="00B95D13"/>
    <w:rsid w:val="00B95F72"/>
    <w:rsid w:val="00B96B31"/>
    <w:rsid w:val="00BA0854"/>
    <w:rsid w:val="00BA1190"/>
    <w:rsid w:val="00BA14A8"/>
    <w:rsid w:val="00BA1FFE"/>
    <w:rsid w:val="00BA28A5"/>
    <w:rsid w:val="00BA3240"/>
    <w:rsid w:val="00BA4DCD"/>
    <w:rsid w:val="00BA4E2F"/>
    <w:rsid w:val="00BA4E75"/>
    <w:rsid w:val="00BA6723"/>
    <w:rsid w:val="00BA6A0A"/>
    <w:rsid w:val="00BB089F"/>
    <w:rsid w:val="00BB0944"/>
    <w:rsid w:val="00BB0BA7"/>
    <w:rsid w:val="00BB1776"/>
    <w:rsid w:val="00BB194E"/>
    <w:rsid w:val="00BB2468"/>
    <w:rsid w:val="00BB2EAC"/>
    <w:rsid w:val="00BB3218"/>
    <w:rsid w:val="00BB4237"/>
    <w:rsid w:val="00BB489A"/>
    <w:rsid w:val="00BB5A2F"/>
    <w:rsid w:val="00BB5E22"/>
    <w:rsid w:val="00BB61B8"/>
    <w:rsid w:val="00BB62C3"/>
    <w:rsid w:val="00BB6332"/>
    <w:rsid w:val="00BB6B4C"/>
    <w:rsid w:val="00BB7C13"/>
    <w:rsid w:val="00BC0157"/>
    <w:rsid w:val="00BC0F56"/>
    <w:rsid w:val="00BC100A"/>
    <w:rsid w:val="00BC1B6B"/>
    <w:rsid w:val="00BC20C2"/>
    <w:rsid w:val="00BC2390"/>
    <w:rsid w:val="00BC2823"/>
    <w:rsid w:val="00BC2D31"/>
    <w:rsid w:val="00BC2E4A"/>
    <w:rsid w:val="00BC3556"/>
    <w:rsid w:val="00BC41D7"/>
    <w:rsid w:val="00BC4ECC"/>
    <w:rsid w:val="00BC6077"/>
    <w:rsid w:val="00BC6333"/>
    <w:rsid w:val="00BC6D0C"/>
    <w:rsid w:val="00BC7085"/>
    <w:rsid w:val="00BC754F"/>
    <w:rsid w:val="00BC79B2"/>
    <w:rsid w:val="00BC7A00"/>
    <w:rsid w:val="00BD5FF0"/>
    <w:rsid w:val="00BD6A46"/>
    <w:rsid w:val="00BD6B3D"/>
    <w:rsid w:val="00BD6DE1"/>
    <w:rsid w:val="00BD797B"/>
    <w:rsid w:val="00BE002D"/>
    <w:rsid w:val="00BE05B7"/>
    <w:rsid w:val="00BE0DBE"/>
    <w:rsid w:val="00BE16A5"/>
    <w:rsid w:val="00BE22AD"/>
    <w:rsid w:val="00BE3323"/>
    <w:rsid w:val="00BE3EA1"/>
    <w:rsid w:val="00BE441C"/>
    <w:rsid w:val="00BE512E"/>
    <w:rsid w:val="00BE5A53"/>
    <w:rsid w:val="00BE674D"/>
    <w:rsid w:val="00BE6A9A"/>
    <w:rsid w:val="00BE791A"/>
    <w:rsid w:val="00BE7AB8"/>
    <w:rsid w:val="00BF0016"/>
    <w:rsid w:val="00BF0917"/>
    <w:rsid w:val="00BF1621"/>
    <w:rsid w:val="00BF20E7"/>
    <w:rsid w:val="00BF368E"/>
    <w:rsid w:val="00BF37A5"/>
    <w:rsid w:val="00BF497B"/>
    <w:rsid w:val="00BF5078"/>
    <w:rsid w:val="00BF5A93"/>
    <w:rsid w:val="00BF5F7C"/>
    <w:rsid w:val="00BF5FBD"/>
    <w:rsid w:val="00BF6E8B"/>
    <w:rsid w:val="00BF6FCD"/>
    <w:rsid w:val="00BF7D6D"/>
    <w:rsid w:val="00C035C3"/>
    <w:rsid w:val="00C03742"/>
    <w:rsid w:val="00C0443C"/>
    <w:rsid w:val="00C04B8F"/>
    <w:rsid w:val="00C05F98"/>
    <w:rsid w:val="00C06171"/>
    <w:rsid w:val="00C063C2"/>
    <w:rsid w:val="00C06776"/>
    <w:rsid w:val="00C120DB"/>
    <w:rsid w:val="00C1322B"/>
    <w:rsid w:val="00C13356"/>
    <w:rsid w:val="00C16205"/>
    <w:rsid w:val="00C16419"/>
    <w:rsid w:val="00C174A5"/>
    <w:rsid w:val="00C20389"/>
    <w:rsid w:val="00C20580"/>
    <w:rsid w:val="00C21296"/>
    <w:rsid w:val="00C219FE"/>
    <w:rsid w:val="00C21E44"/>
    <w:rsid w:val="00C237EC"/>
    <w:rsid w:val="00C23FFD"/>
    <w:rsid w:val="00C240D3"/>
    <w:rsid w:val="00C242E0"/>
    <w:rsid w:val="00C265BC"/>
    <w:rsid w:val="00C267F3"/>
    <w:rsid w:val="00C30E56"/>
    <w:rsid w:val="00C33F8C"/>
    <w:rsid w:val="00C34550"/>
    <w:rsid w:val="00C35D47"/>
    <w:rsid w:val="00C36BBE"/>
    <w:rsid w:val="00C36E96"/>
    <w:rsid w:val="00C375A6"/>
    <w:rsid w:val="00C3774F"/>
    <w:rsid w:val="00C37B0A"/>
    <w:rsid w:val="00C37C68"/>
    <w:rsid w:val="00C4385D"/>
    <w:rsid w:val="00C4402A"/>
    <w:rsid w:val="00C44BB2"/>
    <w:rsid w:val="00C44BFB"/>
    <w:rsid w:val="00C44E06"/>
    <w:rsid w:val="00C45992"/>
    <w:rsid w:val="00C45D92"/>
    <w:rsid w:val="00C466EE"/>
    <w:rsid w:val="00C46DFA"/>
    <w:rsid w:val="00C47367"/>
    <w:rsid w:val="00C50708"/>
    <w:rsid w:val="00C50943"/>
    <w:rsid w:val="00C50FF2"/>
    <w:rsid w:val="00C52161"/>
    <w:rsid w:val="00C5234E"/>
    <w:rsid w:val="00C53467"/>
    <w:rsid w:val="00C5471C"/>
    <w:rsid w:val="00C5569C"/>
    <w:rsid w:val="00C57467"/>
    <w:rsid w:val="00C57D21"/>
    <w:rsid w:val="00C57EE1"/>
    <w:rsid w:val="00C60B60"/>
    <w:rsid w:val="00C6104C"/>
    <w:rsid w:val="00C617EF"/>
    <w:rsid w:val="00C618E2"/>
    <w:rsid w:val="00C62925"/>
    <w:rsid w:val="00C635C6"/>
    <w:rsid w:val="00C63B9A"/>
    <w:rsid w:val="00C6492A"/>
    <w:rsid w:val="00C649A8"/>
    <w:rsid w:val="00C64DCF"/>
    <w:rsid w:val="00C653CD"/>
    <w:rsid w:val="00C669A8"/>
    <w:rsid w:val="00C67FA5"/>
    <w:rsid w:val="00C7113E"/>
    <w:rsid w:val="00C71C32"/>
    <w:rsid w:val="00C71C36"/>
    <w:rsid w:val="00C762C4"/>
    <w:rsid w:val="00C76C4A"/>
    <w:rsid w:val="00C77839"/>
    <w:rsid w:val="00C808DE"/>
    <w:rsid w:val="00C81DFE"/>
    <w:rsid w:val="00C82CD5"/>
    <w:rsid w:val="00C83A36"/>
    <w:rsid w:val="00C83A74"/>
    <w:rsid w:val="00C83BAE"/>
    <w:rsid w:val="00C846AA"/>
    <w:rsid w:val="00C84EE7"/>
    <w:rsid w:val="00C859DE"/>
    <w:rsid w:val="00C862FD"/>
    <w:rsid w:val="00C871E6"/>
    <w:rsid w:val="00C87597"/>
    <w:rsid w:val="00C87A5A"/>
    <w:rsid w:val="00C87E9D"/>
    <w:rsid w:val="00C90036"/>
    <w:rsid w:val="00C9071B"/>
    <w:rsid w:val="00C90CBF"/>
    <w:rsid w:val="00C913E7"/>
    <w:rsid w:val="00C91483"/>
    <w:rsid w:val="00C91759"/>
    <w:rsid w:val="00C91DD0"/>
    <w:rsid w:val="00C9230C"/>
    <w:rsid w:val="00C926AE"/>
    <w:rsid w:val="00C931D9"/>
    <w:rsid w:val="00C93ACE"/>
    <w:rsid w:val="00C96225"/>
    <w:rsid w:val="00C96761"/>
    <w:rsid w:val="00C974C4"/>
    <w:rsid w:val="00CA1214"/>
    <w:rsid w:val="00CA1F49"/>
    <w:rsid w:val="00CA24EA"/>
    <w:rsid w:val="00CA2599"/>
    <w:rsid w:val="00CA26D6"/>
    <w:rsid w:val="00CA3A49"/>
    <w:rsid w:val="00CA3F42"/>
    <w:rsid w:val="00CA45C2"/>
    <w:rsid w:val="00CA48E1"/>
    <w:rsid w:val="00CA5EA0"/>
    <w:rsid w:val="00CA6262"/>
    <w:rsid w:val="00CA7048"/>
    <w:rsid w:val="00CB0FDF"/>
    <w:rsid w:val="00CB1066"/>
    <w:rsid w:val="00CB114D"/>
    <w:rsid w:val="00CB1D88"/>
    <w:rsid w:val="00CB32AB"/>
    <w:rsid w:val="00CB5AB3"/>
    <w:rsid w:val="00CB65AA"/>
    <w:rsid w:val="00CB679B"/>
    <w:rsid w:val="00CB6D06"/>
    <w:rsid w:val="00CB7F83"/>
    <w:rsid w:val="00CC067C"/>
    <w:rsid w:val="00CC183D"/>
    <w:rsid w:val="00CC4CE4"/>
    <w:rsid w:val="00CC650D"/>
    <w:rsid w:val="00CC6F1D"/>
    <w:rsid w:val="00CD1156"/>
    <w:rsid w:val="00CD13CA"/>
    <w:rsid w:val="00CD2513"/>
    <w:rsid w:val="00CD3510"/>
    <w:rsid w:val="00CD4186"/>
    <w:rsid w:val="00CD5744"/>
    <w:rsid w:val="00CD5DD6"/>
    <w:rsid w:val="00CD6D65"/>
    <w:rsid w:val="00CD74BB"/>
    <w:rsid w:val="00CD7B55"/>
    <w:rsid w:val="00CE049D"/>
    <w:rsid w:val="00CE0722"/>
    <w:rsid w:val="00CE092C"/>
    <w:rsid w:val="00CE17FC"/>
    <w:rsid w:val="00CE1A54"/>
    <w:rsid w:val="00CE270D"/>
    <w:rsid w:val="00CE2D0D"/>
    <w:rsid w:val="00CE2E64"/>
    <w:rsid w:val="00CE3A7A"/>
    <w:rsid w:val="00CE4460"/>
    <w:rsid w:val="00CE46F3"/>
    <w:rsid w:val="00CE5405"/>
    <w:rsid w:val="00CE5854"/>
    <w:rsid w:val="00CE5BEB"/>
    <w:rsid w:val="00CE7B7B"/>
    <w:rsid w:val="00CF0686"/>
    <w:rsid w:val="00CF1D04"/>
    <w:rsid w:val="00CF2C52"/>
    <w:rsid w:val="00CF2D47"/>
    <w:rsid w:val="00CF2F3A"/>
    <w:rsid w:val="00CF3BDC"/>
    <w:rsid w:val="00CF42BE"/>
    <w:rsid w:val="00CF437C"/>
    <w:rsid w:val="00CF5029"/>
    <w:rsid w:val="00CF56E8"/>
    <w:rsid w:val="00CF5972"/>
    <w:rsid w:val="00CF6D2E"/>
    <w:rsid w:val="00D004E2"/>
    <w:rsid w:val="00D010AC"/>
    <w:rsid w:val="00D016B1"/>
    <w:rsid w:val="00D027DB"/>
    <w:rsid w:val="00D03595"/>
    <w:rsid w:val="00D049D8"/>
    <w:rsid w:val="00D05D74"/>
    <w:rsid w:val="00D0646E"/>
    <w:rsid w:val="00D10EDD"/>
    <w:rsid w:val="00D113E2"/>
    <w:rsid w:val="00D12357"/>
    <w:rsid w:val="00D12971"/>
    <w:rsid w:val="00D13733"/>
    <w:rsid w:val="00D13930"/>
    <w:rsid w:val="00D13B99"/>
    <w:rsid w:val="00D13BFA"/>
    <w:rsid w:val="00D15CBD"/>
    <w:rsid w:val="00D15E15"/>
    <w:rsid w:val="00D16017"/>
    <w:rsid w:val="00D171BB"/>
    <w:rsid w:val="00D17D07"/>
    <w:rsid w:val="00D226FC"/>
    <w:rsid w:val="00D227D1"/>
    <w:rsid w:val="00D22A9A"/>
    <w:rsid w:val="00D22D91"/>
    <w:rsid w:val="00D248B2"/>
    <w:rsid w:val="00D24E14"/>
    <w:rsid w:val="00D24EFA"/>
    <w:rsid w:val="00D26CA4"/>
    <w:rsid w:val="00D279C3"/>
    <w:rsid w:val="00D27F97"/>
    <w:rsid w:val="00D309BC"/>
    <w:rsid w:val="00D30E11"/>
    <w:rsid w:val="00D324F5"/>
    <w:rsid w:val="00D32A6B"/>
    <w:rsid w:val="00D34036"/>
    <w:rsid w:val="00D344C3"/>
    <w:rsid w:val="00D348CF"/>
    <w:rsid w:val="00D35078"/>
    <w:rsid w:val="00D358D6"/>
    <w:rsid w:val="00D3776F"/>
    <w:rsid w:val="00D402A8"/>
    <w:rsid w:val="00D4031D"/>
    <w:rsid w:val="00D40E65"/>
    <w:rsid w:val="00D4185C"/>
    <w:rsid w:val="00D42562"/>
    <w:rsid w:val="00D43739"/>
    <w:rsid w:val="00D43839"/>
    <w:rsid w:val="00D4460A"/>
    <w:rsid w:val="00D463D5"/>
    <w:rsid w:val="00D476FB"/>
    <w:rsid w:val="00D53B7A"/>
    <w:rsid w:val="00D54F80"/>
    <w:rsid w:val="00D55564"/>
    <w:rsid w:val="00D55782"/>
    <w:rsid w:val="00D55DA1"/>
    <w:rsid w:val="00D55DBC"/>
    <w:rsid w:val="00D56052"/>
    <w:rsid w:val="00D616A2"/>
    <w:rsid w:val="00D6287C"/>
    <w:rsid w:val="00D62F48"/>
    <w:rsid w:val="00D63BBA"/>
    <w:rsid w:val="00D640D5"/>
    <w:rsid w:val="00D647B0"/>
    <w:rsid w:val="00D66AC1"/>
    <w:rsid w:val="00D67E43"/>
    <w:rsid w:val="00D715F1"/>
    <w:rsid w:val="00D71BD8"/>
    <w:rsid w:val="00D72C2F"/>
    <w:rsid w:val="00D736F7"/>
    <w:rsid w:val="00D73A4D"/>
    <w:rsid w:val="00D75D50"/>
    <w:rsid w:val="00D773E9"/>
    <w:rsid w:val="00D779C3"/>
    <w:rsid w:val="00D77A32"/>
    <w:rsid w:val="00D806BC"/>
    <w:rsid w:val="00D817CC"/>
    <w:rsid w:val="00D81FBA"/>
    <w:rsid w:val="00D8327C"/>
    <w:rsid w:val="00D84C94"/>
    <w:rsid w:val="00D87723"/>
    <w:rsid w:val="00D90311"/>
    <w:rsid w:val="00D9033D"/>
    <w:rsid w:val="00D91C60"/>
    <w:rsid w:val="00D92C84"/>
    <w:rsid w:val="00D92D77"/>
    <w:rsid w:val="00D9375B"/>
    <w:rsid w:val="00D96C50"/>
    <w:rsid w:val="00D971BF"/>
    <w:rsid w:val="00DA0DA5"/>
    <w:rsid w:val="00DA1890"/>
    <w:rsid w:val="00DA2CE8"/>
    <w:rsid w:val="00DA3339"/>
    <w:rsid w:val="00DA3445"/>
    <w:rsid w:val="00DA422F"/>
    <w:rsid w:val="00DA5129"/>
    <w:rsid w:val="00DA52F0"/>
    <w:rsid w:val="00DA5663"/>
    <w:rsid w:val="00DA5670"/>
    <w:rsid w:val="00DA7420"/>
    <w:rsid w:val="00DA7DB6"/>
    <w:rsid w:val="00DB04A9"/>
    <w:rsid w:val="00DB082A"/>
    <w:rsid w:val="00DB144E"/>
    <w:rsid w:val="00DB160F"/>
    <w:rsid w:val="00DB2053"/>
    <w:rsid w:val="00DB2194"/>
    <w:rsid w:val="00DB2FB6"/>
    <w:rsid w:val="00DB3764"/>
    <w:rsid w:val="00DB3E70"/>
    <w:rsid w:val="00DB4413"/>
    <w:rsid w:val="00DB5F67"/>
    <w:rsid w:val="00DB657D"/>
    <w:rsid w:val="00DC03EA"/>
    <w:rsid w:val="00DC0CAF"/>
    <w:rsid w:val="00DC1164"/>
    <w:rsid w:val="00DC138A"/>
    <w:rsid w:val="00DC20BC"/>
    <w:rsid w:val="00DC2E7C"/>
    <w:rsid w:val="00DC33C8"/>
    <w:rsid w:val="00DC390E"/>
    <w:rsid w:val="00DC3B3D"/>
    <w:rsid w:val="00DC4119"/>
    <w:rsid w:val="00DC4736"/>
    <w:rsid w:val="00DC4BA0"/>
    <w:rsid w:val="00DC5600"/>
    <w:rsid w:val="00DC6D6F"/>
    <w:rsid w:val="00DC72A5"/>
    <w:rsid w:val="00DC7905"/>
    <w:rsid w:val="00DC7B2F"/>
    <w:rsid w:val="00DC7CF5"/>
    <w:rsid w:val="00DD0C90"/>
    <w:rsid w:val="00DD191C"/>
    <w:rsid w:val="00DD2736"/>
    <w:rsid w:val="00DD3147"/>
    <w:rsid w:val="00DD4EFE"/>
    <w:rsid w:val="00DD5474"/>
    <w:rsid w:val="00DD584A"/>
    <w:rsid w:val="00DD58B1"/>
    <w:rsid w:val="00DD5934"/>
    <w:rsid w:val="00DD5A35"/>
    <w:rsid w:val="00DD62A9"/>
    <w:rsid w:val="00DD72B0"/>
    <w:rsid w:val="00DD7F16"/>
    <w:rsid w:val="00DE1031"/>
    <w:rsid w:val="00DE171C"/>
    <w:rsid w:val="00DE310D"/>
    <w:rsid w:val="00DE3416"/>
    <w:rsid w:val="00DE5723"/>
    <w:rsid w:val="00DE5FBB"/>
    <w:rsid w:val="00DE666A"/>
    <w:rsid w:val="00DE6AFB"/>
    <w:rsid w:val="00DE6C2E"/>
    <w:rsid w:val="00DF1280"/>
    <w:rsid w:val="00DF1383"/>
    <w:rsid w:val="00DF277E"/>
    <w:rsid w:val="00DF2A5F"/>
    <w:rsid w:val="00DF3190"/>
    <w:rsid w:val="00DF3BDA"/>
    <w:rsid w:val="00DF4D11"/>
    <w:rsid w:val="00DF62FE"/>
    <w:rsid w:val="00DF63DB"/>
    <w:rsid w:val="00DF674A"/>
    <w:rsid w:val="00DF6D74"/>
    <w:rsid w:val="00DF7E20"/>
    <w:rsid w:val="00E005B4"/>
    <w:rsid w:val="00E007F7"/>
    <w:rsid w:val="00E0146A"/>
    <w:rsid w:val="00E03914"/>
    <w:rsid w:val="00E04CCF"/>
    <w:rsid w:val="00E05E65"/>
    <w:rsid w:val="00E06478"/>
    <w:rsid w:val="00E072A5"/>
    <w:rsid w:val="00E10310"/>
    <w:rsid w:val="00E11463"/>
    <w:rsid w:val="00E1192F"/>
    <w:rsid w:val="00E12A00"/>
    <w:rsid w:val="00E130A9"/>
    <w:rsid w:val="00E13354"/>
    <w:rsid w:val="00E13568"/>
    <w:rsid w:val="00E15008"/>
    <w:rsid w:val="00E21B63"/>
    <w:rsid w:val="00E22E51"/>
    <w:rsid w:val="00E22F0A"/>
    <w:rsid w:val="00E24145"/>
    <w:rsid w:val="00E26B7B"/>
    <w:rsid w:val="00E26F7A"/>
    <w:rsid w:val="00E27922"/>
    <w:rsid w:val="00E312D6"/>
    <w:rsid w:val="00E33D63"/>
    <w:rsid w:val="00E345D2"/>
    <w:rsid w:val="00E34C57"/>
    <w:rsid w:val="00E35559"/>
    <w:rsid w:val="00E4043D"/>
    <w:rsid w:val="00E40ACC"/>
    <w:rsid w:val="00E41863"/>
    <w:rsid w:val="00E41DDE"/>
    <w:rsid w:val="00E432B6"/>
    <w:rsid w:val="00E43961"/>
    <w:rsid w:val="00E44053"/>
    <w:rsid w:val="00E442E3"/>
    <w:rsid w:val="00E45471"/>
    <w:rsid w:val="00E458D6"/>
    <w:rsid w:val="00E47239"/>
    <w:rsid w:val="00E4724F"/>
    <w:rsid w:val="00E47FB6"/>
    <w:rsid w:val="00E52EE6"/>
    <w:rsid w:val="00E53C4B"/>
    <w:rsid w:val="00E54575"/>
    <w:rsid w:val="00E54777"/>
    <w:rsid w:val="00E562AD"/>
    <w:rsid w:val="00E56A90"/>
    <w:rsid w:val="00E56BE1"/>
    <w:rsid w:val="00E56F02"/>
    <w:rsid w:val="00E571CF"/>
    <w:rsid w:val="00E6033B"/>
    <w:rsid w:val="00E6168B"/>
    <w:rsid w:val="00E63A31"/>
    <w:rsid w:val="00E661ED"/>
    <w:rsid w:val="00E66996"/>
    <w:rsid w:val="00E66E3A"/>
    <w:rsid w:val="00E67A74"/>
    <w:rsid w:val="00E70E1C"/>
    <w:rsid w:val="00E75398"/>
    <w:rsid w:val="00E757CF"/>
    <w:rsid w:val="00E75C19"/>
    <w:rsid w:val="00E75EEB"/>
    <w:rsid w:val="00E762A4"/>
    <w:rsid w:val="00E766BE"/>
    <w:rsid w:val="00E770F3"/>
    <w:rsid w:val="00E774F6"/>
    <w:rsid w:val="00E804AC"/>
    <w:rsid w:val="00E814BD"/>
    <w:rsid w:val="00E823B4"/>
    <w:rsid w:val="00E8258C"/>
    <w:rsid w:val="00E83FBC"/>
    <w:rsid w:val="00E8408E"/>
    <w:rsid w:val="00E84327"/>
    <w:rsid w:val="00E85172"/>
    <w:rsid w:val="00E856FB"/>
    <w:rsid w:val="00E858E7"/>
    <w:rsid w:val="00E864A4"/>
    <w:rsid w:val="00E86BF8"/>
    <w:rsid w:val="00E875BC"/>
    <w:rsid w:val="00E8773F"/>
    <w:rsid w:val="00E91110"/>
    <w:rsid w:val="00E93A63"/>
    <w:rsid w:val="00E94E51"/>
    <w:rsid w:val="00E95D95"/>
    <w:rsid w:val="00E95EB4"/>
    <w:rsid w:val="00E963F3"/>
    <w:rsid w:val="00E9669C"/>
    <w:rsid w:val="00E971C8"/>
    <w:rsid w:val="00E97DAC"/>
    <w:rsid w:val="00EA138B"/>
    <w:rsid w:val="00EA18CE"/>
    <w:rsid w:val="00EA1DB6"/>
    <w:rsid w:val="00EA2505"/>
    <w:rsid w:val="00EA2AF9"/>
    <w:rsid w:val="00EA467A"/>
    <w:rsid w:val="00EA5863"/>
    <w:rsid w:val="00EA5FB6"/>
    <w:rsid w:val="00EA63AA"/>
    <w:rsid w:val="00EA689C"/>
    <w:rsid w:val="00EA776E"/>
    <w:rsid w:val="00EB0491"/>
    <w:rsid w:val="00EB0993"/>
    <w:rsid w:val="00EB1C3E"/>
    <w:rsid w:val="00EB23C8"/>
    <w:rsid w:val="00EB2697"/>
    <w:rsid w:val="00EB3B3B"/>
    <w:rsid w:val="00EB4115"/>
    <w:rsid w:val="00EB4A3F"/>
    <w:rsid w:val="00EB4C55"/>
    <w:rsid w:val="00EB7200"/>
    <w:rsid w:val="00EB7906"/>
    <w:rsid w:val="00EB7C89"/>
    <w:rsid w:val="00EC1F8D"/>
    <w:rsid w:val="00EC2000"/>
    <w:rsid w:val="00EC334D"/>
    <w:rsid w:val="00EC6B84"/>
    <w:rsid w:val="00ED1835"/>
    <w:rsid w:val="00ED1E42"/>
    <w:rsid w:val="00ED2144"/>
    <w:rsid w:val="00ED2DFE"/>
    <w:rsid w:val="00ED2FFD"/>
    <w:rsid w:val="00ED3486"/>
    <w:rsid w:val="00ED3841"/>
    <w:rsid w:val="00ED4686"/>
    <w:rsid w:val="00ED4929"/>
    <w:rsid w:val="00ED5054"/>
    <w:rsid w:val="00ED5310"/>
    <w:rsid w:val="00ED6AE4"/>
    <w:rsid w:val="00ED7300"/>
    <w:rsid w:val="00ED7BA1"/>
    <w:rsid w:val="00ED7BC7"/>
    <w:rsid w:val="00EE08BA"/>
    <w:rsid w:val="00EE0A22"/>
    <w:rsid w:val="00EE1A50"/>
    <w:rsid w:val="00EE25DA"/>
    <w:rsid w:val="00EE2E24"/>
    <w:rsid w:val="00EE3FE5"/>
    <w:rsid w:val="00EE54FB"/>
    <w:rsid w:val="00EE5718"/>
    <w:rsid w:val="00EE5D6E"/>
    <w:rsid w:val="00EE6903"/>
    <w:rsid w:val="00EE6DD5"/>
    <w:rsid w:val="00EE799F"/>
    <w:rsid w:val="00EF01B1"/>
    <w:rsid w:val="00EF0E95"/>
    <w:rsid w:val="00EF1969"/>
    <w:rsid w:val="00EF2EE5"/>
    <w:rsid w:val="00EF36F5"/>
    <w:rsid w:val="00EF5B0C"/>
    <w:rsid w:val="00F00BB0"/>
    <w:rsid w:val="00F01C1A"/>
    <w:rsid w:val="00F0231D"/>
    <w:rsid w:val="00F023DE"/>
    <w:rsid w:val="00F025DA"/>
    <w:rsid w:val="00F025DF"/>
    <w:rsid w:val="00F05263"/>
    <w:rsid w:val="00F05403"/>
    <w:rsid w:val="00F05A78"/>
    <w:rsid w:val="00F05E7B"/>
    <w:rsid w:val="00F06706"/>
    <w:rsid w:val="00F07038"/>
    <w:rsid w:val="00F07296"/>
    <w:rsid w:val="00F074E7"/>
    <w:rsid w:val="00F0772E"/>
    <w:rsid w:val="00F07AAC"/>
    <w:rsid w:val="00F11A98"/>
    <w:rsid w:val="00F11B0C"/>
    <w:rsid w:val="00F11FAD"/>
    <w:rsid w:val="00F136A9"/>
    <w:rsid w:val="00F13BFE"/>
    <w:rsid w:val="00F1555A"/>
    <w:rsid w:val="00F165E3"/>
    <w:rsid w:val="00F207BA"/>
    <w:rsid w:val="00F20B88"/>
    <w:rsid w:val="00F2396D"/>
    <w:rsid w:val="00F23E65"/>
    <w:rsid w:val="00F2691B"/>
    <w:rsid w:val="00F26BCF"/>
    <w:rsid w:val="00F26ED9"/>
    <w:rsid w:val="00F27F0D"/>
    <w:rsid w:val="00F27F15"/>
    <w:rsid w:val="00F30012"/>
    <w:rsid w:val="00F30090"/>
    <w:rsid w:val="00F30914"/>
    <w:rsid w:val="00F311B3"/>
    <w:rsid w:val="00F33FE6"/>
    <w:rsid w:val="00F34045"/>
    <w:rsid w:val="00F3563E"/>
    <w:rsid w:val="00F35E5C"/>
    <w:rsid w:val="00F3625B"/>
    <w:rsid w:val="00F36E76"/>
    <w:rsid w:val="00F378F6"/>
    <w:rsid w:val="00F4108B"/>
    <w:rsid w:val="00F414C3"/>
    <w:rsid w:val="00F4172A"/>
    <w:rsid w:val="00F41C86"/>
    <w:rsid w:val="00F42ACB"/>
    <w:rsid w:val="00F434A0"/>
    <w:rsid w:val="00F46767"/>
    <w:rsid w:val="00F4750D"/>
    <w:rsid w:val="00F47C7F"/>
    <w:rsid w:val="00F50264"/>
    <w:rsid w:val="00F50C94"/>
    <w:rsid w:val="00F50E24"/>
    <w:rsid w:val="00F56ADB"/>
    <w:rsid w:val="00F56C37"/>
    <w:rsid w:val="00F60383"/>
    <w:rsid w:val="00F61091"/>
    <w:rsid w:val="00F615B9"/>
    <w:rsid w:val="00F61F8D"/>
    <w:rsid w:val="00F626E0"/>
    <w:rsid w:val="00F62E23"/>
    <w:rsid w:val="00F62E6D"/>
    <w:rsid w:val="00F62F42"/>
    <w:rsid w:val="00F63A4A"/>
    <w:rsid w:val="00F648D7"/>
    <w:rsid w:val="00F65025"/>
    <w:rsid w:val="00F65858"/>
    <w:rsid w:val="00F701A0"/>
    <w:rsid w:val="00F711A9"/>
    <w:rsid w:val="00F71662"/>
    <w:rsid w:val="00F7253D"/>
    <w:rsid w:val="00F72E39"/>
    <w:rsid w:val="00F72E51"/>
    <w:rsid w:val="00F731DA"/>
    <w:rsid w:val="00F7734E"/>
    <w:rsid w:val="00F80B7B"/>
    <w:rsid w:val="00F80D2C"/>
    <w:rsid w:val="00F81F6B"/>
    <w:rsid w:val="00F82591"/>
    <w:rsid w:val="00F84932"/>
    <w:rsid w:val="00F9096E"/>
    <w:rsid w:val="00F90B89"/>
    <w:rsid w:val="00F912C3"/>
    <w:rsid w:val="00F92451"/>
    <w:rsid w:val="00F92634"/>
    <w:rsid w:val="00F929C0"/>
    <w:rsid w:val="00F93434"/>
    <w:rsid w:val="00F93BA9"/>
    <w:rsid w:val="00F964B6"/>
    <w:rsid w:val="00F979FB"/>
    <w:rsid w:val="00FA116D"/>
    <w:rsid w:val="00FA17EB"/>
    <w:rsid w:val="00FA2BE0"/>
    <w:rsid w:val="00FA2DF5"/>
    <w:rsid w:val="00FA48E3"/>
    <w:rsid w:val="00FA563D"/>
    <w:rsid w:val="00FA6A11"/>
    <w:rsid w:val="00FB0633"/>
    <w:rsid w:val="00FB078B"/>
    <w:rsid w:val="00FB1C04"/>
    <w:rsid w:val="00FB1E4C"/>
    <w:rsid w:val="00FB3C1A"/>
    <w:rsid w:val="00FC0645"/>
    <w:rsid w:val="00FC06D7"/>
    <w:rsid w:val="00FC152D"/>
    <w:rsid w:val="00FC1FE0"/>
    <w:rsid w:val="00FC214B"/>
    <w:rsid w:val="00FC2317"/>
    <w:rsid w:val="00FC2419"/>
    <w:rsid w:val="00FC28D7"/>
    <w:rsid w:val="00FC33CF"/>
    <w:rsid w:val="00FC375E"/>
    <w:rsid w:val="00FC485A"/>
    <w:rsid w:val="00FC4E3E"/>
    <w:rsid w:val="00FC61C7"/>
    <w:rsid w:val="00FC690B"/>
    <w:rsid w:val="00FC6A5C"/>
    <w:rsid w:val="00FC7106"/>
    <w:rsid w:val="00FC7B00"/>
    <w:rsid w:val="00FD056E"/>
    <w:rsid w:val="00FD07F3"/>
    <w:rsid w:val="00FD0B3D"/>
    <w:rsid w:val="00FD1742"/>
    <w:rsid w:val="00FD2968"/>
    <w:rsid w:val="00FD3117"/>
    <w:rsid w:val="00FD3907"/>
    <w:rsid w:val="00FD4272"/>
    <w:rsid w:val="00FD7C66"/>
    <w:rsid w:val="00FE010F"/>
    <w:rsid w:val="00FE095B"/>
    <w:rsid w:val="00FE0F6C"/>
    <w:rsid w:val="00FE16C9"/>
    <w:rsid w:val="00FE2776"/>
    <w:rsid w:val="00FE3227"/>
    <w:rsid w:val="00FE3CF4"/>
    <w:rsid w:val="00FE62BB"/>
    <w:rsid w:val="00FE6A81"/>
    <w:rsid w:val="00FE6F34"/>
    <w:rsid w:val="00FE7BBC"/>
    <w:rsid w:val="00FE7C5C"/>
    <w:rsid w:val="00FF1409"/>
    <w:rsid w:val="00FF2FB7"/>
    <w:rsid w:val="00FF43CC"/>
    <w:rsid w:val="00FF462B"/>
    <w:rsid w:val="00FF55FA"/>
    <w:rsid w:val="00FF5F63"/>
    <w:rsid w:val="00FF62E4"/>
    <w:rsid w:val="00FF69E4"/>
    <w:rsid w:val="00FF6A60"/>
    <w:rsid w:val="00FF6F30"/>
    <w:rsid w:val="00FF7BD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0B599CB-13CD-4E56-ABF0-EE0C8F3F56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6"/>
        <w:szCs w:val="22"/>
        <w:lang w:val="en-US" w:eastAsia="en-US" w:bidi="ar-SA"/>
      </w:rPr>
    </w:rPrDefault>
    <w:pPrDefault>
      <w:pPr>
        <w:spacing w:before="120" w:after="120" w:line="312" w:lineRule="auto"/>
        <w:ind w:firstLine="567"/>
        <w:jc w:val="both"/>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qFormat/>
    <w:rsid w:val="00CE17FC"/>
    <w:pPr>
      <w:keepNext/>
      <w:tabs>
        <w:tab w:val="center" w:pos="1418"/>
        <w:tab w:val="center" w:pos="1701"/>
      </w:tabs>
      <w:suppressAutoHyphens/>
      <w:spacing w:before="0" w:after="0" w:line="240" w:lineRule="auto"/>
      <w:ind w:firstLine="0"/>
      <w:outlineLvl w:val="0"/>
    </w:pPr>
    <w:rPr>
      <w:rFonts w:eastAsia="Times New Roman" w:cs="Times New Roman"/>
      <w:b/>
      <w:color w:val="000000" w:themeColor="text1"/>
      <w:szCs w:val="20"/>
      <w:lang w:eastAsia="ar-SA"/>
    </w:rPr>
  </w:style>
  <w:style w:type="paragraph" w:styleId="Heading2">
    <w:name w:val="heading 2"/>
    <w:basedOn w:val="Normal"/>
    <w:next w:val="Normal"/>
    <w:link w:val="Heading2Char"/>
    <w:qFormat/>
    <w:rsid w:val="00CE17FC"/>
    <w:pPr>
      <w:keepNext/>
      <w:tabs>
        <w:tab w:val="center" w:pos="1701"/>
        <w:tab w:val="center" w:pos="6804"/>
      </w:tabs>
      <w:suppressAutoHyphens/>
      <w:spacing w:after="0" w:line="240" w:lineRule="auto"/>
      <w:ind w:firstLine="0"/>
      <w:outlineLvl w:val="1"/>
    </w:pPr>
    <w:rPr>
      <w:rFonts w:eastAsia="Times New Roman" w:cs="Times New Roman"/>
      <w:b/>
      <w:szCs w:val="20"/>
      <w:lang w:eastAsia="ar-SA"/>
    </w:rPr>
  </w:style>
  <w:style w:type="paragraph" w:styleId="Heading3">
    <w:name w:val="heading 3"/>
    <w:basedOn w:val="Normal"/>
    <w:next w:val="Normal"/>
    <w:link w:val="Heading3Char"/>
    <w:uiPriority w:val="9"/>
    <w:unhideWhenUsed/>
    <w:qFormat/>
    <w:rsid w:val="00144A03"/>
    <w:pPr>
      <w:keepNext/>
      <w:keepLines/>
      <w:spacing w:before="40" w:after="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C063C2"/>
    <w:pPr>
      <w:keepNext/>
      <w:keepLines/>
      <w:spacing w:before="40" w:after="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C063C2"/>
    <w:pPr>
      <w:keepNext/>
      <w:keepLines/>
      <w:spacing w:before="40" w:after="0"/>
      <w:outlineLvl w:val="4"/>
    </w:pPr>
    <w:rPr>
      <w:rFonts w:eastAsiaTheme="majorEastAsia" w:cstheme="majorBidi"/>
      <w:b/>
      <w:color w:val="000000" w:themeColor="text1"/>
    </w:rPr>
  </w:style>
  <w:style w:type="paragraph" w:styleId="Heading6">
    <w:name w:val="heading 6"/>
    <w:basedOn w:val="Normal"/>
    <w:next w:val="Normal"/>
    <w:link w:val="Heading6Char"/>
    <w:uiPriority w:val="9"/>
    <w:unhideWhenUsed/>
    <w:qFormat/>
    <w:rsid w:val="00C466EE"/>
    <w:pPr>
      <w:keepNext/>
      <w:keepLines/>
      <w:spacing w:before="40" w:after="0"/>
      <w:outlineLvl w:val="5"/>
    </w:pPr>
    <w:rPr>
      <w:rFonts w:eastAsiaTheme="majorEastAsia" w:cstheme="majorBidi"/>
      <w:b/>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05A78"/>
    <w:rPr>
      <w:color w:val="808080"/>
    </w:rPr>
  </w:style>
  <w:style w:type="table" w:styleId="TableGrid">
    <w:name w:val="Table Grid"/>
    <w:basedOn w:val="TableNormal"/>
    <w:uiPriority w:val="39"/>
    <w:rsid w:val="00EE0A22"/>
    <w:pPr>
      <w:spacing w:before="0"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link w:val="EndNoteBibliographyChar"/>
    <w:rsid w:val="008E6C07"/>
    <w:pPr>
      <w:spacing w:line="240" w:lineRule="exact"/>
    </w:pPr>
    <w:rPr>
      <w:rFonts w:cs="Times New Roman"/>
      <w:noProof/>
    </w:rPr>
  </w:style>
  <w:style w:type="character" w:customStyle="1" w:styleId="EndNoteBibliographyChar">
    <w:name w:val="EndNote Bibliography Char"/>
    <w:basedOn w:val="DefaultParagraphFont"/>
    <w:link w:val="EndNoteBibliography"/>
    <w:rsid w:val="008E6C07"/>
    <w:rPr>
      <w:rFonts w:cs="Times New Roman"/>
      <w:noProof/>
    </w:rPr>
  </w:style>
  <w:style w:type="paragraph" w:styleId="HTMLPreformatted">
    <w:name w:val="HTML Preformatted"/>
    <w:basedOn w:val="Normal"/>
    <w:link w:val="HTMLPreformattedChar"/>
    <w:uiPriority w:val="99"/>
    <w:semiHidden/>
    <w:unhideWhenUsed/>
    <w:rsid w:val="00DE6C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Verdana" w:eastAsia="Times New Roman" w:hAnsi="Verdana" w:cs="Courier New"/>
      <w:color w:val="000000"/>
      <w:sz w:val="20"/>
      <w:szCs w:val="20"/>
    </w:rPr>
  </w:style>
  <w:style w:type="character" w:customStyle="1" w:styleId="HTMLPreformattedChar">
    <w:name w:val="HTML Preformatted Char"/>
    <w:basedOn w:val="DefaultParagraphFont"/>
    <w:link w:val="HTMLPreformatted"/>
    <w:uiPriority w:val="99"/>
    <w:semiHidden/>
    <w:rsid w:val="00DE6C2E"/>
    <w:rPr>
      <w:rFonts w:ascii="Verdana" w:eastAsia="Times New Roman" w:hAnsi="Verdana" w:cs="Courier New"/>
      <w:color w:val="000000"/>
      <w:sz w:val="20"/>
      <w:szCs w:val="20"/>
    </w:rPr>
  </w:style>
  <w:style w:type="paragraph" w:styleId="Header">
    <w:name w:val="header"/>
    <w:basedOn w:val="Normal"/>
    <w:link w:val="HeaderChar"/>
    <w:uiPriority w:val="99"/>
    <w:unhideWhenUsed/>
    <w:rsid w:val="00BC2823"/>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BC2823"/>
  </w:style>
  <w:style w:type="paragraph" w:styleId="Footer">
    <w:name w:val="footer"/>
    <w:basedOn w:val="Normal"/>
    <w:link w:val="FooterChar"/>
    <w:uiPriority w:val="99"/>
    <w:unhideWhenUsed/>
    <w:rsid w:val="00BC2823"/>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BC2823"/>
  </w:style>
  <w:style w:type="paragraph" w:styleId="ListParagraph">
    <w:name w:val="List Paragraph"/>
    <w:basedOn w:val="Normal"/>
    <w:uiPriority w:val="34"/>
    <w:qFormat/>
    <w:rsid w:val="00944088"/>
    <w:pPr>
      <w:ind w:left="720"/>
      <w:contextualSpacing/>
    </w:pPr>
  </w:style>
  <w:style w:type="character" w:styleId="Hyperlink">
    <w:name w:val="Hyperlink"/>
    <w:basedOn w:val="DefaultParagraphFont"/>
    <w:uiPriority w:val="99"/>
    <w:unhideWhenUsed/>
    <w:rsid w:val="00116BE4"/>
    <w:rPr>
      <w:color w:val="0000FF"/>
      <w:u w:val="single"/>
    </w:rPr>
  </w:style>
  <w:style w:type="paragraph" w:customStyle="1" w:styleId="EndNoteBibliographyTitle">
    <w:name w:val="EndNote Bibliography Title"/>
    <w:basedOn w:val="Normal"/>
    <w:link w:val="EndNoteBibliographyTitleChar"/>
    <w:rsid w:val="00230062"/>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230062"/>
    <w:rPr>
      <w:rFonts w:cs="Times New Roman"/>
      <w:noProof/>
    </w:rPr>
  </w:style>
  <w:style w:type="character" w:customStyle="1" w:styleId="Heading1Char">
    <w:name w:val="Heading 1 Char"/>
    <w:basedOn w:val="DefaultParagraphFont"/>
    <w:link w:val="Heading1"/>
    <w:rsid w:val="00CE17FC"/>
    <w:rPr>
      <w:rFonts w:eastAsia="Times New Roman" w:cs="Times New Roman"/>
      <w:b/>
      <w:color w:val="000000" w:themeColor="text1"/>
      <w:szCs w:val="20"/>
      <w:lang w:eastAsia="ar-SA"/>
    </w:rPr>
  </w:style>
  <w:style w:type="character" w:customStyle="1" w:styleId="Heading2Char">
    <w:name w:val="Heading 2 Char"/>
    <w:basedOn w:val="DefaultParagraphFont"/>
    <w:link w:val="Heading2"/>
    <w:rsid w:val="00CE17FC"/>
    <w:rPr>
      <w:rFonts w:eastAsia="Times New Roman" w:cs="Times New Roman"/>
      <w:b/>
      <w:szCs w:val="20"/>
      <w:lang w:eastAsia="ar-SA"/>
    </w:rPr>
  </w:style>
  <w:style w:type="paragraph" w:styleId="BodyText">
    <w:name w:val="Body Text"/>
    <w:basedOn w:val="Normal"/>
    <w:link w:val="BodyTextChar"/>
    <w:rsid w:val="00DF674A"/>
    <w:pPr>
      <w:tabs>
        <w:tab w:val="center" w:pos="1701"/>
      </w:tabs>
      <w:suppressAutoHyphens/>
      <w:spacing w:before="0" w:after="0" w:line="240" w:lineRule="auto"/>
    </w:pPr>
    <w:rPr>
      <w:rFonts w:ascii=".VnTime" w:eastAsia="Times New Roman" w:hAnsi=".VnTime" w:cs="Times New Roman"/>
      <w:sz w:val="28"/>
      <w:szCs w:val="20"/>
      <w:lang w:eastAsia="ar-SA"/>
    </w:rPr>
  </w:style>
  <w:style w:type="character" w:customStyle="1" w:styleId="BodyTextChar">
    <w:name w:val="Body Text Char"/>
    <w:basedOn w:val="DefaultParagraphFont"/>
    <w:link w:val="BodyText"/>
    <w:rsid w:val="00DF674A"/>
    <w:rPr>
      <w:rFonts w:ascii=".VnTime" w:eastAsia="Times New Roman" w:hAnsi=".VnTime" w:cs="Times New Roman"/>
      <w:sz w:val="28"/>
      <w:szCs w:val="20"/>
      <w:lang w:eastAsia="ar-SA"/>
    </w:rPr>
  </w:style>
  <w:style w:type="paragraph" w:styleId="NormalWeb">
    <w:name w:val="Normal (Web)"/>
    <w:basedOn w:val="Normal"/>
    <w:uiPriority w:val="99"/>
    <w:unhideWhenUsed/>
    <w:rsid w:val="00BC7085"/>
    <w:pPr>
      <w:spacing w:before="100" w:beforeAutospacing="1" w:after="100" w:afterAutospacing="1" w:line="240" w:lineRule="auto"/>
      <w:jc w:val="left"/>
    </w:pPr>
    <w:rPr>
      <w:rFonts w:eastAsia="Times New Roman" w:cs="Times New Roman"/>
      <w:sz w:val="24"/>
      <w:szCs w:val="24"/>
    </w:rPr>
  </w:style>
  <w:style w:type="character" w:customStyle="1" w:styleId="Heading3Char">
    <w:name w:val="Heading 3 Char"/>
    <w:basedOn w:val="DefaultParagraphFont"/>
    <w:link w:val="Heading3"/>
    <w:uiPriority w:val="9"/>
    <w:rsid w:val="00144A03"/>
    <w:rPr>
      <w:rFonts w:eastAsiaTheme="majorEastAsia" w:cstheme="majorBidi"/>
      <w:b/>
      <w:color w:val="000000" w:themeColor="text1"/>
      <w:szCs w:val="24"/>
    </w:rPr>
  </w:style>
  <w:style w:type="character" w:customStyle="1" w:styleId="Heading4Char">
    <w:name w:val="Heading 4 Char"/>
    <w:basedOn w:val="DefaultParagraphFont"/>
    <w:link w:val="Heading4"/>
    <w:uiPriority w:val="9"/>
    <w:rsid w:val="00C063C2"/>
    <w:rPr>
      <w:rFonts w:eastAsiaTheme="majorEastAsia" w:cstheme="majorBidi"/>
      <w:b/>
      <w:iCs/>
      <w:color w:val="000000" w:themeColor="text1"/>
    </w:rPr>
  </w:style>
  <w:style w:type="character" w:customStyle="1" w:styleId="Heading5Char">
    <w:name w:val="Heading 5 Char"/>
    <w:basedOn w:val="DefaultParagraphFont"/>
    <w:link w:val="Heading5"/>
    <w:uiPriority w:val="9"/>
    <w:rsid w:val="00C063C2"/>
    <w:rPr>
      <w:rFonts w:eastAsiaTheme="majorEastAsia" w:cstheme="majorBidi"/>
      <w:b/>
      <w:color w:val="000000" w:themeColor="text1"/>
    </w:rPr>
  </w:style>
  <w:style w:type="character" w:customStyle="1" w:styleId="Heading6Char">
    <w:name w:val="Heading 6 Char"/>
    <w:basedOn w:val="DefaultParagraphFont"/>
    <w:link w:val="Heading6"/>
    <w:uiPriority w:val="9"/>
    <w:rsid w:val="00C466EE"/>
    <w:rPr>
      <w:rFonts w:eastAsiaTheme="majorEastAsia" w:cstheme="majorBidi"/>
      <w:b/>
      <w:i/>
      <w:color w:val="000000" w:themeColor="text1"/>
    </w:rPr>
  </w:style>
  <w:style w:type="paragraph" w:styleId="BalloonText">
    <w:name w:val="Balloon Text"/>
    <w:basedOn w:val="Normal"/>
    <w:link w:val="BalloonTextChar"/>
    <w:uiPriority w:val="99"/>
    <w:semiHidden/>
    <w:unhideWhenUsed/>
    <w:rsid w:val="00E9669C"/>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669C"/>
    <w:rPr>
      <w:rFonts w:ascii="Tahoma" w:hAnsi="Tahoma" w:cs="Tahoma"/>
      <w:sz w:val="16"/>
      <w:szCs w:val="16"/>
    </w:rPr>
  </w:style>
  <w:style w:type="paragraph" w:styleId="TOCHeading">
    <w:name w:val="TOC Heading"/>
    <w:basedOn w:val="Heading1"/>
    <w:next w:val="Normal"/>
    <w:uiPriority w:val="39"/>
    <w:unhideWhenUsed/>
    <w:qFormat/>
    <w:rsid w:val="009D2701"/>
    <w:pPr>
      <w:keepLines/>
      <w:tabs>
        <w:tab w:val="clear" w:pos="1418"/>
        <w:tab w:val="clear" w:pos="1701"/>
      </w:tabs>
      <w:suppressAutoHyphens w:val="0"/>
      <w:spacing w:before="240" w:line="259" w:lineRule="auto"/>
      <w:jc w:val="left"/>
      <w:outlineLvl w:val="9"/>
    </w:pPr>
    <w:rPr>
      <w:rFonts w:asciiTheme="majorHAnsi" w:eastAsiaTheme="majorEastAsia" w:hAnsiTheme="majorHAnsi" w:cstheme="majorBidi"/>
      <w:b w:val="0"/>
      <w:color w:val="2E74B5" w:themeColor="accent1" w:themeShade="BF"/>
      <w:sz w:val="32"/>
      <w:szCs w:val="32"/>
      <w:lang w:eastAsia="en-US"/>
    </w:rPr>
  </w:style>
  <w:style w:type="paragraph" w:styleId="TOC1">
    <w:name w:val="toc 1"/>
    <w:basedOn w:val="Normal"/>
    <w:next w:val="Normal"/>
    <w:autoRedefine/>
    <w:uiPriority w:val="39"/>
    <w:unhideWhenUsed/>
    <w:rsid w:val="009D2701"/>
    <w:pPr>
      <w:spacing w:after="100"/>
    </w:pPr>
  </w:style>
  <w:style w:type="paragraph" w:styleId="TOC2">
    <w:name w:val="toc 2"/>
    <w:basedOn w:val="Normal"/>
    <w:next w:val="Normal"/>
    <w:autoRedefine/>
    <w:uiPriority w:val="39"/>
    <w:unhideWhenUsed/>
    <w:rsid w:val="00186991"/>
    <w:pPr>
      <w:tabs>
        <w:tab w:val="left" w:pos="660"/>
        <w:tab w:val="right" w:leader="dot" w:pos="9062"/>
      </w:tabs>
      <w:spacing w:after="100"/>
      <w:ind w:left="260"/>
      <w:jc w:val="left"/>
    </w:pPr>
  </w:style>
  <w:style w:type="paragraph" w:styleId="TOC3">
    <w:name w:val="toc 3"/>
    <w:basedOn w:val="Normal"/>
    <w:next w:val="Normal"/>
    <w:autoRedefine/>
    <w:uiPriority w:val="39"/>
    <w:unhideWhenUsed/>
    <w:rsid w:val="009D2701"/>
    <w:pPr>
      <w:spacing w:after="100"/>
      <w:ind w:left="5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3483990">
      <w:bodyDiv w:val="1"/>
      <w:marLeft w:val="0"/>
      <w:marRight w:val="0"/>
      <w:marTop w:val="0"/>
      <w:marBottom w:val="0"/>
      <w:divBdr>
        <w:top w:val="none" w:sz="0" w:space="0" w:color="auto"/>
        <w:left w:val="none" w:sz="0" w:space="0" w:color="auto"/>
        <w:bottom w:val="none" w:sz="0" w:space="0" w:color="auto"/>
        <w:right w:val="none" w:sz="0" w:space="0" w:color="auto"/>
      </w:divBdr>
    </w:div>
    <w:div w:id="643975189">
      <w:bodyDiv w:val="1"/>
      <w:marLeft w:val="0"/>
      <w:marRight w:val="0"/>
      <w:marTop w:val="0"/>
      <w:marBottom w:val="0"/>
      <w:divBdr>
        <w:top w:val="none" w:sz="0" w:space="0" w:color="auto"/>
        <w:left w:val="none" w:sz="0" w:space="0" w:color="auto"/>
        <w:bottom w:val="none" w:sz="0" w:space="0" w:color="auto"/>
        <w:right w:val="none" w:sz="0" w:space="0" w:color="auto"/>
      </w:divBdr>
      <w:divsChild>
        <w:div w:id="928000314">
          <w:marLeft w:val="0"/>
          <w:marRight w:val="0"/>
          <w:marTop w:val="0"/>
          <w:marBottom w:val="0"/>
          <w:divBdr>
            <w:top w:val="none" w:sz="0" w:space="0" w:color="auto"/>
            <w:left w:val="none" w:sz="0" w:space="0" w:color="auto"/>
            <w:bottom w:val="none" w:sz="0" w:space="0" w:color="auto"/>
            <w:right w:val="none" w:sz="0" w:space="0" w:color="auto"/>
          </w:divBdr>
          <w:divsChild>
            <w:div w:id="379286704">
              <w:marLeft w:val="0"/>
              <w:marRight w:val="0"/>
              <w:marTop w:val="0"/>
              <w:marBottom w:val="0"/>
              <w:divBdr>
                <w:top w:val="none" w:sz="0" w:space="0" w:color="auto"/>
                <w:left w:val="none" w:sz="0" w:space="0" w:color="auto"/>
                <w:bottom w:val="none" w:sz="0" w:space="0" w:color="auto"/>
                <w:right w:val="none" w:sz="0" w:space="0" w:color="auto"/>
              </w:divBdr>
              <w:divsChild>
                <w:div w:id="197471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3907876">
      <w:bodyDiv w:val="1"/>
      <w:marLeft w:val="0"/>
      <w:marRight w:val="0"/>
      <w:marTop w:val="0"/>
      <w:marBottom w:val="0"/>
      <w:divBdr>
        <w:top w:val="none" w:sz="0" w:space="0" w:color="auto"/>
        <w:left w:val="none" w:sz="0" w:space="0" w:color="auto"/>
        <w:bottom w:val="none" w:sz="0" w:space="0" w:color="auto"/>
        <w:right w:val="none" w:sz="0" w:space="0" w:color="auto"/>
      </w:divBdr>
    </w:div>
    <w:div w:id="869755463">
      <w:bodyDiv w:val="1"/>
      <w:marLeft w:val="0"/>
      <w:marRight w:val="0"/>
      <w:marTop w:val="0"/>
      <w:marBottom w:val="0"/>
      <w:divBdr>
        <w:top w:val="none" w:sz="0" w:space="0" w:color="auto"/>
        <w:left w:val="none" w:sz="0" w:space="0" w:color="auto"/>
        <w:bottom w:val="none" w:sz="0" w:space="0" w:color="auto"/>
        <w:right w:val="none" w:sz="0" w:space="0" w:color="auto"/>
      </w:divBdr>
      <w:divsChild>
        <w:div w:id="605622761">
          <w:marLeft w:val="0"/>
          <w:marRight w:val="0"/>
          <w:marTop w:val="0"/>
          <w:marBottom w:val="0"/>
          <w:divBdr>
            <w:top w:val="none" w:sz="0" w:space="0" w:color="auto"/>
            <w:left w:val="none" w:sz="0" w:space="0" w:color="auto"/>
            <w:bottom w:val="none" w:sz="0" w:space="0" w:color="auto"/>
            <w:right w:val="none" w:sz="0" w:space="0" w:color="auto"/>
          </w:divBdr>
          <w:divsChild>
            <w:div w:id="297225406">
              <w:marLeft w:val="0"/>
              <w:marRight w:val="0"/>
              <w:marTop w:val="0"/>
              <w:marBottom w:val="0"/>
              <w:divBdr>
                <w:top w:val="none" w:sz="0" w:space="0" w:color="auto"/>
                <w:left w:val="none" w:sz="0" w:space="0" w:color="auto"/>
                <w:bottom w:val="none" w:sz="0" w:space="0" w:color="auto"/>
                <w:right w:val="none" w:sz="0" w:space="0" w:color="auto"/>
              </w:divBdr>
              <w:divsChild>
                <w:div w:id="274168290">
                  <w:marLeft w:val="0"/>
                  <w:marRight w:val="0"/>
                  <w:marTop w:val="0"/>
                  <w:marBottom w:val="0"/>
                  <w:divBdr>
                    <w:top w:val="none" w:sz="0" w:space="0" w:color="auto"/>
                    <w:left w:val="none" w:sz="0" w:space="0" w:color="auto"/>
                    <w:bottom w:val="none" w:sz="0" w:space="0" w:color="auto"/>
                    <w:right w:val="none" w:sz="0" w:space="0" w:color="auto"/>
                  </w:divBdr>
                  <w:divsChild>
                    <w:div w:id="186600801">
                      <w:marLeft w:val="0"/>
                      <w:marRight w:val="0"/>
                      <w:marTop w:val="0"/>
                      <w:marBottom w:val="0"/>
                      <w:divBdr>
                        <w:top w:val="none" w:sz="0" w:space="0" w:color="auto"/>
                        <w:left w:val="none" w:sz="0" w:space="0" w:color="auto"/>
                        <w:bottom w:val="none" w:sz="0" w:space="0" w:color="auto"/>
                        <w:right w:val="none" w:sz="0" w:space="0" w:color="auto"/>
                      </w:divBdr>
                      <w:divsChild>
                        <w:div w:id="1674645602">
                          <w:marLeft w:val="0"/>
                          <w:marRight w:val="0"/>
                          <w:marTop w:val="0"/>
                          <w:marBottom w:val="0"/>
                          <w:divBdr>
                            <w:top w:val="none" w:sz="0" w:space="0" w:color="auto"/>
                            <w:left w:val="none" w:sz="0" w:space="0" w:color="auto"/>
                            <w:bottom w:val="none" w:sz="0" w:space="0" w:color="auto"/>
                            <w:right w:val="none" w:sz="0" w:space="0" w:color="auto"/>
                          </w:divBdr>
                          <w:divsChild>
                            <w:div w:id="1961492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11818435">
      <w:bodyDiv w:val="1"/>
      <w:marLeft w:val="0"/>
      <w:marRight w:val="0"/>
      <w:marTop w:val="0"/>
      <w:marBottom w:val="0"/>
      <w:divBdr>
        <w:top w:val="none" w:sz="0" w:space="0" w:color="auto"/>
        <w:left w:val="none" w:sz="0" w:space="0" w:color="auto"/>
        <w:bottom w:val="none" w:sz="0" w:space="0" w:color="auto"/>
        <w:right w:val="none" w:sz="0" w:space="0" w:color="auto"/>
      </w:divBdr>
      <w:divsChild>
        <w:div w:id="826825015">
          <w:marLeft w:val="0"/>
          <w:marRight w:val="0"/>
          <w:marTop w:val="0"/>
          <w:marBottom w:val="0"/>
          <w:divBdr>
            <w:top w:val="none" w:sz="0" w:space="0" w:color="auto"/>
            <w:left w:val="none" w:sz="0" w:space="0" w:color="auto"/>
            <w:bottom w:val="none" w:sz="0" w:space="0" w:color="auto"/>
            <w:right w:val="none" w:sz="0" w:space="0" w:color="auto"/>
          </w:divBdr>
          <w:divsChild>
            <w:div w:id="1793592579">
              <w:marLeft w:val="0"/>
              <w:marRight w:val="0"/>
              <w:marTop w:val="0"/>
              <w:marBottom w:val="0"/>
              <w:divBdr>
                <w:top w:val="none" w:sz="0" w:space="0" w:color="auto"/>
                <w:left w:val="none" w:sz="0" w:space="0" w:color="auto"/>
                <w:bottom w:val="none" w:sz="0" w:space="0" w:color="auto"/>
                <w:right w:val="none" w:sz="0" w:space="0" w:color="auto"/>
              </w:divBdr>
              <w:divsChild>
                <w:div w:id="7409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8652994">
      <w:bodyDiv w:val="1"/>
      <w:marLeft w:val="0"/>
      <w:marRight w:val="0"/>
      <w:marTop w:val="0"/>
      <w:marBottom w:val="0"/>
      <w:divBdr>
        <w:top w:val="none" w:sz="0" w:space="0" w:color="auto"/>
        <w:left w:val="none" w:sz="0" w:space="0" w:color="auto"/>
        <w:bottom w:val="none" w:sz="0" w:space="0" w:color="auto"/>
        <w:right w:val="none" w:sz="0" w:space="0" w:color="auto"/>
      </w:divBdr>
    </w:div>
    <w:div w:id="182492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jpeg"/><Relationship Id="rId39" Type="http://schemas.openxmlformats.org/officeDocument/2006/relationships/image" Target="media/image30.jpeg"/><Relationship Id="rId21" Type="http://schemas.openxmlformats.org/officeDocument/2006/relationships/image" Target="media/image13.jpeg"/><Relationship Id="rId34" Type="http://schemas.openxmlformats.org/officeDocument/2006/relationships/hyperlink" Target="http://gwyddion.net/" TargetMode="External"/><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jpeg"/><Relationship Id="rId55" Type="http://schemas.openxmlformats.org/officeDocument/2006/relationships/image" Target="media/image46.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gif"/><Relationship Id="rId29" Type="http://schemas.openxmlformats.org/officeDocument/2006/relationships/image" Target="media/image21.jpeg"/><Relationship Id="rId11" Type="http://schemas.openxmlformats.org/officeDocument/2006/relationships/image" Target="media/image3.gif"/><Relationship Id="rId24" Type="http://schemas.openxmlformats.org/officeDocument/2006/relationships/image" Target="media/image16.jpeg"/><Relationship Id="rId32" Type="http://schemas.openxmlformats.org/officeDocument/2006/relationships/image" Target="media/image24.jpeg"/><Relationship Id="rId37" Type="http://schemas.openxmlformats.org/officeDocument/2006/relationships/image" Target="media/image28.jpeg"/><Relationship Id="rId40" Type="http://schemas.openxmlformats.org/officeDocument/2006/relationships/image" Target="media/image31.jpeg"/><Relationship Id="rId45" Type="http://schemas.openxmlformats.org/officeDocument/2006/relationships/image" Target="media/image36.jpeg"/><Relationship Id="rId53" Type="http://schemas.openxmlformats.org/officeDocument/2006/relationships/image" Target="media/image44.jpe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gif"/><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gif"/><Relationship Id="rId35" Type="http://schemas.openxmlformats.org/officeDocument/2006/relationships/image" Target="media/image26.jpeg"/><Relationship Id="rId43" Type="http://schemas.openxmlformats.org/officeDocument/2006/relationships/image" Target="media/image34.jpeg"/><Relationship Id="rId48" Type="http://schemas.openxmlformats.org/officeDocument/2006/relationships/image" Target="media/image39.jpeg"/><Relationship Id="rId56" Type="http://schemas.openxmlformats.org/officeDocument/2006/relationships/image" Target="media/image47.png"/><Relationship Id="rId8" Type="http://schemas.openxmlformats.org/officeDocument/2006/relationships/image" Target="media/image1.emf"/><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4.gif"/><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gif"/><Relationship Id="rId38" Type="http://schemas.openxmlformats.org/officeDocument/2006/relationships/image" Target="media/image29.jpeg"/><Relationship Id="rId46" Type="http://schemas.openxmlformats.org/officeDocument/2006/relationships/image" Target="media/image37.jpeg"/><Relationship Id="rId20" Type="http://schemas.openxmlformats.org/officeDocument/2006/relationships/image" Target="media/image12.png"/><Relationship Id="rId41" Type="http://schemas.openxmlformats.org/officeDocument/2006/relationships/image" Target="media/image32.png"/><Relationship Id="rId54" Type="http://schemas.openxmlformats.org/officeDocument/2006/relationships/image" Target="media/image4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gif"/><Relationship Id="rId23" Type="http://schemas.openxmlformats.org/officeDocument/2006/relationships/image" Target="media/image15.jpeg"/><Relationship Id="rId28" Type="http://schemas.openxmlformats.org/officeDocument/2006/relationships/image" Target="media/image20.jpeg"/><Relationship Id="rId36" Type="http://schemas.openxmlformats.org/officeDocument/2006/relationships/image" Target="media/image27.gif"/><Relationship Id="rId49" Type="http://schemas.openxmlformats.org/officeDocument/2006/relationships/image" Target="media/image40.png"/><Relationship Id="rId57" Type="http://schemas.openxmlformats.org/officeDocument/2006/relationships/fontTable" Target="fontTable.xml"/><Relationship Id="rId10" Type="http://schemas.openxmlformats.org/officeDocument/2006/relationships/image" Target="media/image2.jpeg"/><Relationship Id="rId31" Type="http://schemas.openxmlformats.org/officeDocument/2006/relationships/image" Target="media/image23.gif"/><Relationship Id="rId44" Type="http://schemas.openxmlformats.org/officeDocument/2006/relationships/image" Target="media/image35.png"/><Relationship Id="rId52" Type="http://schemas.openxmlformats.org/officeDocument/2006/relationships/image" Target="media/image4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1BA338-4391-40A9-A51A-6C08A960F5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3</TotalTime>
  <Pages>63</Pages>
  <Words>19635</Words>
  <Characters>111925</Characters>
  <Application>Microsoft Office Word</Application>
  <DocSecurity>0</DocSecurity>
  <Lines>932</Lines>
  <Paragraphs>262</Paragraphs>
  <ScaleCrop>false</ScaleCrop>
  <HeadingPairs>
    <vt:vector size="2" baseType="variant">
      <vt:variant>
        <vt:lpstr>Title</vt:lpstr>
      </vt:variant>
      <vt:variant>
        <vt:i4>1</vt:i4>
      </vt:variant>
    </vt:vector>
  </HeadingPairs>
  <TitlesOfParts>
    <vt:vector size="1" baseType="lpstr">
      <vt:lpstr/>
    </vt:vector>
  </TitlesOfParts>
  <Company>nano</Company>
  <LinksUpToDate>false</LinksUpToDate>
  <CharactersWithSpaces>1312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ngbee</dc:creator>
  <cp:lastModifiedBy>hungbee</cp:lastModifiedBy>
  <cp:revision>124</cp:revision>
  <cp:lastPrinted>2015-05-11T06:51:00Z</cp:lastPrinted>
  <dcterms:created xsi:type="dcterms:W3CDTF">2015-05-11T03:23:00Z</dcterms:created>
  <dcterms:modified xsi:type="dcterms:W3CDTF">2015-05-26T01:44:00Z</dcterms:modified>
</cp:coreProperties>
</file>